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header1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9CC50" w14:textId="412734B5" w:rsidR="00D80DD2" w:rsidRDefault="00A4128B" w:rsidP="00D80DD2">
      <w:pPr>
        <w:pStyle w:val="Figura"/>
        <w:ind w:firstLine="0"/>
        <w:rPr>
          <w:noProof/>
          <w:sz w:val="36"/>
          <w:szCs w:val="40"/>
        </w:rPr>
      </w:pPr>
      <w:bookmarkStart w:id="0" w:name="Portada"/>
      <w:r>
        <w:rPr>
          <w:noProof/>
          <w:lang w:val="es-ES"/>
        </w:rPr>
        <w:drawing>
          <wp:anchor distT="0" distB="0" distL="114300" distR="114300" simplePos="0" relativeHeight="251656192" behindDoc="0" locked="0" layoutInCell="1" allowOverlap="1" wp14:anchorId="4901E4F5" wp14:editId="2B610392">
            <wp:simplePos x="0" y="0"/>
            <wp:positionH relativeFrom="column">
              <wp:posOffset>-3175</wp:posOffset>
            </wp:positionH>
            <wp:positionV relativeFrom="paragraph">
              <wp:posOffset>186055</wp:posOffset>
            </wp:positionV>
            <wp:extent cx="3807318" cy="540000"/>
            <wp:effectExtent l="0" t="0" r="3175" b="0"/>
            <wp:wrapNone/>
            <wp:docPr id="19" name="Imagen 19"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3807318"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80DD2" w:rsidRPr="001B64EE">
        <w:rPr>
          <w:noProof/>
          <w:lang w:val="es-ES"/>
        </w:rPr>
        <w:drawing>
          <wp:anchor distT="0" distB="0" distL="114300" distR="114300" simplePos="0" relativeHeight="251655168" behindDoc="0" locked="0" layoutInCell="1" allowOverlap="1" wp14:anchorId="427BD81D" wp14:editId="43D2BCAC">
            <wp:simplePos x="0" y="0"/>
            <wp:positionH relativeFrom="column">
              <wp:posOffset>4751705</wp:posOffset>
            </wp:positionH>
            <wp:positionV relativeFrom="paragraph">
              <wp:posOffset>-635</wp:posOffset>
            </wp:positionV>
            <wp:extent cx="952500" cy="899795"/>
            <wp:effectExtent l="0" t="0" r="1270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a:ext>
                      </a:extLst>
                    </a:blip>
                    <a:srcRect/>
                    <a:stretch/>
                  </pic:blipFill>
                  <pic:spPr bwMode="auto">
                    <a:xfrm>
                      <a:off x="0" y="0"/>
                      <a:ext cx="952500"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EFF7A0" w14:textId="77777777" w:rsidR="00D80DD2" w:rsidRDefault="00D80DD2" w:rsidP="00D80DD2">
      <w:pPr>
        <w:pStyle w:val="Figura"/>
        <w:ind w:firstLine="0"/>
        <w:rPr>
          <w:noProof/>
          <w:sz w:val="36"/>
          <w:szCs w:val="40"/>
        </w:rPr>
      </w:pPr>
    </w:p>
    <w:p w14:paraId="48FB7171" w14:textId="77777777" w:rsidR="00D80DD2" w:rsidRDefault="00D80DD2" w:rsidP="00D80DD2">
      <w:pPr>
        <w:pStyle w:val="Figura"/>
        <w:ind w:firstLine="0"/>
        <w:rPr>
          <w:noProof/>
          <w:sz w:val="36"/>
          <w:szCs w:val="40"/>
        </w:rPr>
      </w:pPr>
    </w:p>
    <w:p w14:paraId="713BDE5B" w14:textId="77777777" w:rsidR="00D80DD2" w:rsidRPr="00D80DD2" w:rsidRDefault="00D80DD2" w:rsidP="00D80DD2">
      <w:pPr>
        <w:pStyle w:val="Figura"/>
        <w:ind w:firstLine="0"/>
        <w:rPr>
          <w:noProof/>
          <w:sz w:val="36"/>
          <w:szCs w:val="40"/>
        </w:rPr>
      </w:pPr>
      <w:r w:rsidRPr="00D80DD2">
        <w:rPr>
          <w:noProof/>
          <w:sz w:val="36"/>
          <w:szCs w:val="40"/>
        </w:rPr>
        <w:t>Escola Politécnica Superior</w:t>
      </w:r>
    </w:p>
    <w:p w14:paraId="20CE2EE3" w14:textId="77777777" w:rsidR="00AF0F50" w:rsidRPr="00D80DD2" w:rsidRDefault="00AF0F50" w:rsidP="003E2039">
      <w:pPr>
        <w:ind w:firstLine="0"/>
      </w:pPr>
    </w:p>
    <w:p w14:paraId="20E98E9D" w14:textId="140CE7BB" w:rsidR="003A52B7" w:rsidRPr="00D80DD2" w:rsidRDefault="003A52B7" w:rsidP="003E2039">
      <w:pPr>
        <w:pStyle w:val="TFG"/>
        <w:ind w:firstLine="0"/>
        <w:rPr>
          <w:smallCaps w:val="0"/>
        </w:rPr>
      </w:pPr>
      <w:r w:rsidRPr="00D80DD2">
        <w:rPr>
          <w:smallCaps w:val="0"/>
        </w:rPr>
        <w:t>Traba</w:t>
      </w:r>
      <w:r w:rsidR="00201936">
        <w:rPr>
          <w:smallCaps w:val="0"/>
        </w:rPr>
        <w:t xml:space="preserve">llo Fin de </w:t>
      </w:r>
      <w:proofErr w:type="spellStart"/>
      <w:r w:rsidR="00256165">
        <w:rPr>
          <w:smallCaps w:val="0"/>
        </w:rPr>
        <w:t>Mestrado</w:t>
      </w:r>
      <w:proofErr w:type="spellEnd"/>
    </w:p>
    <w:p w14:paraId="3B10CFD6" w14:textId="0F40985B" w:rsidR="003A52B7" w:rsidRPr="00D80DD2" w:rsidRDefault="00EC3183" w:rsidP="003E2039">
      <w:pPr>
        <w:pStyle w:val="TFG"/>
        <w:ind w:firstLine="0"/>
        <w:rPr>
          <w:smallCaps w:val="0"/>
        </w:rPr>
      </w:pPr>
      <w:r>
        <w:rPr>
          <w:smallCaps w:val="0"/>
        </w:rPr>
        <w:t>CURSO 2018/19</w:t>
      </w:r>
    </w:p>
    <w:p w14:paraId="0F02246E" w14:textId="77777777" w:rsidR="000F1060" w:rsidRPr="00D80DD2" w:rsidRDefault="000F1060" w:rsidP="003E2039">
      <w:pPr>
        <w:ind w:firstLine="0"/>
      </w:pPr>
    </w:p>
    <w:p w14:paraId="603C41B6" w14:textId="77777777" w:rsidR="003A52B7" w:rsidRPr="00D80DD2" w:rsidRDefault="003A52B7" w:rsidP="003E2039">
      <w:pPr>
        <w:pStyle w:val="TFG"/>
        <w:ind w:firstLine="0"/>
        <w:rPr>
          <w:smallCaps w:val="0"/>
        </w:rPr>
      </w:pPr>
    </w:p>
    <w:p w14:paraId="02B1D457" w14:textId="77777777" w:rsidR="00E94D4E" w:rsidRPr="00D80DD2" w:rsidRDefault="003E2039" w:rsidP="003E2039">
      <w:pPr>
        <w:ind w:firstLine="0"/>
      </w:pPr>
      <w:r w:rsidRPr="00D80DD2">
        <w:rPr>
          <w:noProof/>
          <w:color w:val="020303"/>
          <w:lang w:val="es-ES"/>
        </w:rPr>
        <mc:AlternateContent>
          <mc:Choice Requires="wps">
            <w:drawing>
              <wp:anchor distT="4294967295" distB="4294967295" distL="114300" distR="114300" simplePos="0" relativeHeight="251658240" behindDoc="0" locked="0" layoutInCell="1" allowOverlap="1" wp14:anchorId="2D8C2B0E" wp14:editId="069CFB03">
                <wp:simplePos x="0" y="0"/>
                <wp:positionH relativeFrom="column">
                  <wp:posOffset>-26035</wp:posOffset>
                </wp:positionH>
                <wp:positionV relativeFrom="paragraph">
                  <wp:posOffset>102235</wp:posOffset>
                </wp:positionV>
                <wp:extent cx="5760000" cy="2839"/>
                <wp:effectExtent l="0" t="0" r="31750" b="48260"/>
                <wp:wrapNone/>
                <wp:docPr id="9"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C1DAC4E" id="3 Conector recto"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05pt,8.05pt" to="45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" strokecolor="#d539bf" strokeweight="2.5pt">
                <o:lock v:ext="edit" shapetype="f"/>
              </v:line>
            </w:pict>
          </mc:Fallback>
        </mc:AlternateContent>
      </w:r>
      <w:r w:rsidR="00E94D4E" w:rsidRPr="00D80DD2">
        <w:tab/>
      </w:r>
    </w:p>
    <w:p w14:paraId="7B2BAC53" w14:textId="77777777" w:rsidR="003A52B7" w:rsidRPr="00D80DD2" w:rsidRDefault="003A52B7" w:rsidP="003E2039">
      <w:pPr>
        <w:ind w:firstLine="0"/>
      </w:pPr>
    </w:p>
    <w:p w14:paraId="557ED820" w14:textId="77777777" w:rsidR="003A52B7" w:rsidRPr="00D80DD2" w:rsidRDefault="003A52B7" w:rsidP="003E2039">
      <w:pPr>
        <w:ind w:firstLine="0"/>
      </w:pPr>
    </w:p>
    <w:p w14:paraId="5FE053FA" w14:textId="56EBCDE0" w:rsidR="00201936" w:rsidRPr="00654432" w:rsidRDefault="00201936" w:rsidP="00201936">
      <w:pPr>
        <w:pStyle w:val="TituloTFG"/>
        <w:ind w:firstLine="0"/>
      </w:pPr>
      <w:r>
        <w:t>DESENVO</w:t>
      </w:r>
      <w:r w:rsidR="008478DF">
        <w:t>L</w:t>
      </w:r>
      <w:r>
        <w:t>VEMENTO DUN MODELO DE SIMULACIÓN EN GAZEBO DUN ROBOT MÓBIL BASADO EN SMARTPHONE</w:t>
      </w:r>
    </w:p>
    <w:p w14:paraId="7F0F1923" w14:textId="77777777" w:rsidR="003A52B7" w:rsidRPr="00D80DD2" w:rsidRDefault="003A52B7" w:rsidP="003E2039">
      <w:pPr>
        <w:ind w:firstLine="0"/>
      </w:pPr>
    </w:p>
    <w:p w14:paraId="01445738" w14:textId="77777777" w:rsidR="003A52B7" w:rsidRPr="00D80DD2" w:rsidRDefault="003A52B7" w:rsidP="003E2039">
      <w:pPr>
        <w:ind w:firstLine="0"/>
      </w:pPr>
    </w:p>
    <w:p w14:paraId="35D2AA6E" w14:textId="77777777" w:rsidR="003A52B7" w:rsidRPr="00D80DD2" w:rsidRDefault="003E2039" w:rsidP="003E2039">
      <w:pPr>
        <w:ind w:firstLine="0"/>
      </w:pPr>
      <w:r w:rsidRPr="00D80DD2">
        <w:rPr>
          <w:noProof/>
          <w:color w:val="020303"/>
          <w:lang w:val="es-ES"/>
        </w:rPr>
        <mc:AlternateContent>
          <mc:Choice Requires="wps">
            <w:drawing>
              <wp:anchor distT="4294967295" distB="4294967295" distL="114300" distR="114300" simplePos="0" relativeHeight="251659264" behindDoc="0" locked="0" layoutInCell="1" allowOverlap="1" wp14:anchorId="7671BB27" wp14:editId="4F56647A">
                <wp:simplePos x="0" y="0"/>
                <wp:positionH relativeFrom="column">
                  <wp:posOffset>0</wp:posOffset>
                </wp:positionH>
                <wp:positionV relativeFrom="paragraph">
                  <wp:posOffset>-635</wp:posOffset>
                </wp:positionV>
                <wp:extent cx="5760000" cy="2839"/>
                <wp:effectExtent l="0" t="0" r="31750" b="48260"/>
                <wp:wrapNone/>
                <wp:docPr id="14"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CC17893" id="3 Conector recto"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05pt" to="453.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" strokecolor="#d539bf" strokeweight="2.5pt">
                <o:lock v:ext="edit" shapetype="f"/>
              </v:line>
            </w:pict>
          </mc:Fallback>
        </mc:AlternateContent>
      </w:r>
    </w:p>
    <w:p w14:paraId="6DE10272" w14:textId="77777777" w:rsidR="00654432" w:rsidRPr="00D80DD2" w:rsidRDefault="00654432" w:rsidP="003E2039">
      <w:pPr>
        <w:pStyle w:val="Titulacin"/>
        <w:ind w:firstLine="0"/>
      </w:pPr>
    </w:p>
    <w:p w14:paraId="6C27B577" w14:textId="2D060695" w:rsidR="003A52B7" w:rsidRPr="00D80DD2" w:rsidRDefault="00256165" w:rsidP="003E2039">
      <w:pPr>
        <w:pStyle w:val="Titulacin"/>
        <w:ind w:firstLine="0"/>
      </w:pPr>
      <w:proofErr w:type="spellStart"/>
      <w:r>
        <w:t>Mestrado</w:t>
      </w:r>
      <w:proofErr w:type="spellEnd"/>
      <w:r w:rsidR="002D3368" w:rsidRPr="00D80DD2">
        <w:t xml:space="preserve"> </w:t>
      </w:r>
      <w:r w:rsidR="00124200" w:rsidRPr="00D80DD2">
        <w:t xml:space="preserve">en </w:t>
      </w:r>
      <w:r>
        <w:t>Enxeñaría</w:t>
      </w:r>
      <w:r w:rsidR="004845C5" w:rsidRPr="00D80DD2">
        <w:t xml:space="preserve"> </w:t>
      </w:r>
      <w:r w:rsidR="00201936">
        <w:t>Industrial</w:t>
      </w:r>
    </w:p>
    <w:p w14:paraId="4A697F5B" w14:textId="77777777" w:rsidR="003A52B7" w:rsidRPr="00D80DD2" w:rsidRDefault="003A52B7" w:rsidP="003E2039">
      <w:pPr>
        <w:ind w:firstLine="0"/>
      </w:pPr>
    </w:p>
    <w:p w14:paraId="4C4799E7" w14:textId="77777777" w:rsidR="004C3BD8" w:rsidRPr="00D80DD2" w:rsidRDefault="004C3BD8" w:rsidP="003E2039">
      <w:pPr>
        <w:ind w:firstLine="0"/>
      </w:pPr>
    </w:p>
    <w:p w14:paraId="71E81692" w14:textId="77777777" w:rsidR="00E94D4E" w:rsidRPr="00D80DD2" w:rsidRDefault="00E94D4E" w:rsidP="003E2039">
      <w:pPr>
        <w:ind w:firstLine="0"/>
      </w:pPr>
    </w:p>
    <w:p w14:paraId="6FB6CF34" w14:textId="697FCB09" w:rsidR="003A52B7" w:rsidRPr="00D80DD2" w:rsidRDefault="00654432" w:rsidP="003E2039">
      <w:pPr>
        <w:pStyle w:val="Autores"/>
        <w:ind w:firstLine="0"/>
        <w:rPr>
          <w:smallCaps w:val="0"/>
          <w:sz w:val="24"/>
        </w:rPr>
      </w:pPr>
      <w:r w:rsidRPr="00D80DD2">
        <w:rPr>
          <w:smallCaps w:val="0"/>
          <w:sz w:val="24"/>
        </w:rPr>
        <w:t>ALUMNO</w:t>
      </w:r>
    </w:p>
    <w:p w14:paraId="5337FAF2" w14:textId="71E1F807" w:rsidR="00654432" w:rsidRPr="00D80DD2" w:rsidRDefault="00201936" w:rsidP="003E2039">
      <w:pPr>
        <w:ind w:left="4254" w:firstLine="0"/>
        <w:rPr>
          <w:sz w:val="24"/>
        </w:rPr>
      </w:pPr>
      <w:r>
        <w:rPr>
          <w:sz w:val="24"/>
        </w:rPr>
        <w:t>David Casal Freire</w:t>
      </w:r>
    </w:p>
    <w:p w14:paraId="25A2F5E6" w14:textId="70FF239F" w:rsidR="00654432" w:rsidRPr="00D80DD2" w:rsidRDefault="00256165" w:rsidP="003E2039">
      <w:pPr>
        <w:pStyle w:val="Autores"/>
        <w:ind w:firstLine="0"/>
        <w:rPr>
          <w:smallCaps w:val="0"/>
          <w:sz w:val="24"/>
        </w:rPr>
      </w:pPr>
      <w:r>
        <w:rPr>
          <w:smallCaps w:val="0"/>
          <w:sz w:val="24"/>
        </w:rPr>
        <w:t>TI</w:t>
      </w:r>
      <w:r w:rsidR="00654432" w:rsidRPr="00D80DD2">
        <w:rPr>
          <w:smallCaps w:val="0"/>
          <w:sz w:val="24"/>
        </w:rPr>
        <w:t>TORES</w:t>
      </w:r>
    </w:p>
    <w:p w14:paraId="77C0462D" w14:textId="492E208D" w:rsidR="00256165" w:rsidRPr="00D80DD2" w:rsidRDefault="00201936" w:rsidP="00256165">
      <w:pPr>
        <w:ind w:left="4254" w:firstLine="0"/>
        <w:rPr>
          <w:sz w:val="24"/>
        </w:rPr>
      </w:pPr>
      <w:r>
        <w:rPr>
          <w:sz w:val="24"/>
        </w:rPr>
        <w:t xml:space="preserve">Francisco </w:t>
      </w:r>
      <w:proofErr w:type="spellStart"/>
      <w:r>
        <w:rPr>
          <w:sz w:val="24"/>
        </w:rPr>
        <w:t>Javier</w:t>
      </w:r>
      <w:proofErr w:type="spellEnd"/>
      <w:r>
        <w:rPr>
          <w:sz w:val="24"/>
        </w:rPr>
        <w:t xml:space="preserve"> </w:t>
      </w:r>
      <w:proofErr w:type="spellStart"/>
      <w:r>
        <w:rPr>
          <w:sz w:val="24"/>
        </w:rPr>
        <w:t>Bellas</w:t>
      </w:r>
      <w:proofErr w:type="spellEnd"/>
      <w:r>
        <w:rPr>
          <w:sz w:val="24"/>
        </w:rPr>
        <w:t xml:space="preserve"> Bouza</w:t>
      </w:r>
    </w:p>
    <w:p w14:paraId="26513372" w14:textId="3A754F42" w:rsidR="00256165" w:rsidRPr="00D80DD2" w:rsidRDefault="00201936" w:rsidP="00256165">
      <w:pPr>
        <w:ind w:left="4254" w:firstLine="0"/>
        <w:rPr>
          <w:sz w:val="24"/>
        </w:rPr>
      </w:pPr>
      <w:proofErr w:type="spellStart"/>
      <w:r>
        <w:rPr>
          <w:sz w:val="24"/>
        </w:rPr>
        <w:t>Alejandro</w:t>
      </w:r>
      <w:proofErr w:type="spellEnd"/>
      <w:r>
        <w:rPr>
          <w:sz w:val="24"/>
        </w:rPr>
        <w:t xml:space="preserve"> </w:t>
      </w:r>
      <w:proofErr w:type="spellStart"/>
      <w:r>
        <w:rPr>
          <w:sz w:val="24"/>
        </w:rPr>
        <w:t>Romero</w:t>
      </w:r>
      <w:proofErr w:type="spellEnd"/>
      <w:r>
        <w:rPr>
          <w:sz w:val="24"/>
        </w:rPr>
        <w:t xml:space="preserve"> </w:t>
      </w:r>
      <w:proofErr w:type="spellStart"/>
      <w:r>
        <w:rPr>
          <w:sz w:val="24"/>
        </w:rPr>
        <w:t>Montero</w:t>
      </w:r>
      <w:proofErr w:type="spellEnd"/>
    </w:p>
    <w:p w14:paraId="142F6313" w14:textId="77777777" w:rsidR="00AF0F50" w:rsidRPr="00D80DD2" w:rsidRDefault="00AF0F50" w:rsidP="003E2039">
      <w:pPr>
        <w:ind w:firstLine="0"/>
        <w:rPr>
          <w:sz w:val="24"/>
        </w:rPr>
      </w:pPr>
    </w:p>
    <w:bookmarkEnd w:id="0"/>
    <w:p w14:paraId="78F88E64" w14:textId="77777777" w:rsidR="003A52B7" w:rsidRPr="00D80DD2" w:rsidRDefault="00913BAF" w:rsidP="003E2039">
      <w:pPr>
        <w:pStyle w:val="Autores"/>
        <w:ind w:firstLine="0"/>
        <w:rPr>
          <w:smallCaps w:val="0"/>
          <w:sz w:val="24"/>
        </w:rPr>
      </w:pPr>
      <w:r>
        <w:rPr>
          <w:smallCaps w:val="0"/>
          <w:sz w:val="24"/>
        </w:rPr>
        <w:t>DATA</w:t>
      </w:r>
    </w:p>
    <w:p w14:paraId="727B7EE5" w14:textId="31E6B62B" w:rsidR="003A52B7" w:rsidRPr="00D80DD2" w:rsidRDefault="00201936" w:rsidP="003E2039">
      <w:pPr>
        <w:ind w:left="4254" w:firstLine="0"/>
        <w:rPr>
          <w:sz w:val="24"/>
        </w:rPr>
      </w:pPr>
      <w:r>
        <w:rPr>
          <w:sz w:val="24"/>
        </w:rPr>
        <w:t>XU</w:t>
      </w:r>
      <w:r w:rsidR="00872434">
        <w:rPr>
          <w:sz w:val="24"/>
        </w:rPr>
        <w:t>LL</w:t>
      </w:r>
      <w:r>
        <w:rPr>
          <w:sz w:val="24"/>
        </w:rPr>
        <w:t>O</w:t>
      </w:r>
      <w:r w:rsidR="00666E48">
        <w:rPr>
          <w:sz w:val="24"/>
        </w:rPr>
        <w:t xml:space="preserve"> 20</w:t>
      </w:r>
      <w:r>
        <w:rPr>
          <w:sz w:val="24"/>
        </w:rPr>
        <w:t>19</w:t>
      </w:r>
    </w:p>
    <w:p w14:paraId="06C01F0A" w14:textId="77777777" w:rsidR="009E19C4" w:rsidRPr="00D80DD2" w:rsidRDefault="009E19C4" w:rsidP="003E2039">
      <w:pPr>
        <w:ind w:firstLine="0"/>
      </w:pPr>
    </w:p>
    <w:p w14:paraId="13738240" w14:textId="2E0823DB" w:rsidR="001E74C3" w:rsidRDefault="001E74C3" w:rsidP="009E19C4"/>
    <w:p w14:paraId="0954482D" w14:textId="77777777" w:rsidR="001E74C3" w:rsidRDefault="001E74C3">
      <w:pPr>
        <w:spacing w:before="0" w:after="0"/>
        <w:ind w:firstLine="0"/>
        <w:jc w:val="left"/>
      </w:pPr>
      <w:r>
        <w:br w:type="page"/>
      </w:r>
    </w:p>
    <w:p w14:paraId="586B78DA" w14:textId="77777777" w:rsidR="009E19C4" w:rsidRPr="00D80DD2" w:rsidRDefault="009E19C4" w:rsidP="009E19C4">
      <w:pPr>
        <w:sectPr w:rsidR="009E19C4" w:rsidRPr="00D80DD2" w:rsidSect="003E2039">
          <w:headerReference w:type="default" r:id="rId10"/>
          <w:pgSz w:w="11906" w:h="16838" w:code="9"/>
          <w:pgMar w:top="1418" w:right="1418" w:bottom="1418" w:left="1418" w:header="720" w:footer="720" w:gutter="0"/>
          <w:cols w:space="720"/>
          <w:docGrid w:linePitch="326"/>
        </w:sectPr>
      </w:pPr>
    </w:p>
    <w:p w14:paraId="4D21F725" w14:textId="72EEAC85" w:rsidR="00913BAF" w:rsidRPr="006F52B2" w:rsidRDefault="00EC4BD5" w:rsidP="00F8207C">
      <w:pPr>
        <w:pStyle w:val="Ttulo1"/>
        <w:numPr>
          <w:ilvl w:val="0"/>
          <w:numId w:val="0"/>
        </w:numPr>
      </w:pPr>
      <w:bookmarkStart w:id="1" w:name="_Toc469329916"/>
      <w:bookmarkStart w:id="2" w:name="_Toc12765127"/>
      <w:bookmarkStart w:id="3" w:name="_Toc12824955"/>
      <w:bookmarkStart w:id="4" w:name="_Toc12825448"/>
      <w:bookmarkStart w:id="5" w:name="_Toc12827270"/>
      <w:r>
        <w:lastRenderedPageBreak/>
        <w:t xml:space="preserve">Título </w:t>
      </w:r>
      <w:r w:rsidR="00913BAF">
        <w:t>e</w:t>
      </w:r>
      <w:r>
        <w:t xml:space="preserve"> </w:t>
      </w:r>
      <w:r w:rsidRPr="00287133">
        <w:t>Resum</w:t>
      </w:r>
      <w:bookmarkEnd w:id="1"/>
      <w:r w:rsidR="00913BAF">
        <w:t>o</w:t>
      </w:r>
      <w:bookmarkEnd w:id="2"/>
      <w:bookmarkEnd w:id="3"/>
      <w:bookmarkEnd w:id="4"/>
      <w:bookmarkEnd w:id="5"/>
    </w:p>
    <w:p w14:paraId="19654956" w14:textId="3342FE5B" w:rsidR="00EC4BD5" w:rsidRDefault="00833226" w:rsidP="00833226">
      <w:pPr>
        <w:pStyle w:val="Ttulo2"/>
        <w:numPr>
          <w:ilvl w:val="0"/>
          <w:numId w:val="0"/>
        </w:numPr>
        <w:rPr>
          <w:noProof/>
        </w:rPr>
      </w:pPr>
      <w:bookmarkStart w:id="6" w:name="_Toc12765128"/>
      <w:bookmarkStart w:id="7" w:name="_Toc12824956"/>
      <w:bookmarkStart w:id="8" w:name="_Toc12825449"/>
      <w:bookmarkStart w:id="9" w:name="_Toc12827271"/>
      <w:r>
        <w:rPr>
          <w:noProof/>
        </w:rPr>
        <w:t>Título</w:t>
      </w:r>
      <w:bookmarkEnd w:id="6"/>
      <w:bookmarkEnd w:id="7"/>
      <w:bookmarkEnd w:id="8"/>
      <w:bookmarkEnd w:id="9"/>
    </w:p>
    <w:p w14:paraId="2C24B902" w14:textId="5726B78F" w:rsidR="00833226" w:rsidRDefault="00CF2E91" w:rsidP="00833226">
      <w:r>
        <w:t>Desenvolvemento dun modelo de simulación</w:t>
      </w:r>
      <w:r w:rsidR="00D02D52">
        <w:t xml:space="preserve"> en </w:t>
      </w:r>
      <w:proofErr w:type="spellStart"/>
      <w:r w:rsidR="00D02D52">
        <w:t>Gazebo</w:t>
      </w:r>
      <w:proofErr w:type="spellEnd"/>
      <w:r>
        <w:t xml:space="preserve"> dun robot m</w:t>
      </w:r>
      <w:r w:rsidR="00D02D52">
        <w:t xml:space="preserve">óbil </w:t>
      </w:r>
      <w:proofErr w:type="spellStart"/>
      <w:r w:rsidR="00D02D52">
        <w:t>basado</w:t>
      </w:r>
      <w:proofErr w:type="spellEnd"/>
      <w:r w:rsidR="00D02D52">
        <w:t xml:space="preserve"> en </w:t>
      </w:r>
      <w:proofErr w:type="spellStart"/>
      <w:r w:rsidR="00D02D52">
        <w:t>smartphone</w:t>
      </w:r>
      <w:proofErr w:type="spellEnd"/>
      <w:r w:rsidR="006659C1">
        <w:t>.</w:t>
      </w:r>
    </w:p>
    <w:p w14:paraId="2DE0C7E5" w14:textId="14C0C2B7" w:rsidR="00833226" w:rsidRDefault="00833226" w:rsidP="00833226">
      <w:pPr>
        <w:pStyle w:val="Ttulo2"/>
        <w:numPr>
          <w:ilvl w:val="0"/>
          <w:numId w:val="0"/>
        </w:numPr>
      </w:pPr>
      <w:bookmarkStart w:id="10" w:name="_Toc12765129"/>
      <w:bookmarkStart w:id="11" w:name="_Toc12824957"/>
      <w:bookmarkStart w:id="12" w:name="_Toc12825450"/>
      <w:bookmarkStart w:id="13" w:name="_Toc12827272"/>
      <w:r>
        <w:t>Resumo</w:t>
      </w:r>
      <w:bookmarkEnd w:id="10"/>
      <w:bookmarkEnd w:id="11"/>
      <w:bookmarkEnd w:id="12"/>
      <w:bookmarkEnd w:id="13"/>
    </w:p>
    <w:p w14:paraId="41FAB288" w14:textId="4AA7211C" w:rsidR="00833226" w:rsidRDefault="007935FF" w:rsidP="00833226">
      <w:r>
        <w:t xml:space="preserve">O uso de modelos </w:t>
      </w:r>
      <w:r w:rsidR="005B1203">
        <w:t>de</w:t>
      </w:r>
      <w:r>
        <w:t xml:space="preserve"> si</w:t>
      </w:r>
      <w:r w:rsidR="00FE44B5">
        <w:t>mulación é unha práctica amplamente estendida no campo da robótica</w:t>
      </w:r>
      <w:r w:rsidR="00AE00B7">
        <w:t xml:space="preserve"> debido ás vantaxes que </w:t>
      </w:r>
      <w:r w:rsidR="00B8727D">
        <w:t>ofrece fronte á utilización dun robot real, tales como</w:t>
      </w:r>
      <w:r w:rsidR="001D2929">
        <w:t xml:space="preserve"> axilizar a realización de probas, </w:t>
      </w:r>
      <w:r w:rsidR="003D53D4">
        <w:t>eliminar os posibles fallos do hardware, dispoñer do espazo físico necesario</w:t>
      </w:r>
      <w:r w:rsidR="000352A3">
        <w:t>, dispoñer das unidades de robots suficientes,</w:t>
      </w:r>
      <w:r w:rsidR="00E87E09">
        <w:t xml:space="preserve"> redución de costes,</w:t>
      </w:r>
      <w:r w:rsidR="000352A3">
        <w:t xml:space="preserve"> etc. </w:t>
      </w:r>
      <w:r w:rsidR="0052164C">
        <w:t>Estes modelos de simulación</w:t>
      </w:r>
      <w:r w:rsidR="005B1203">
        <w:t xml:space="preserve"> son </w:t>
      </w:r>
      <w:r w:rsidR="00445574">
        <w:t>de gran utilidade</w:t>
      </w:r>
      <w:r w:rsidR="00641492">
        <w:t>,</w:t>
      </w:r>
      <w:r w:rsidR="00DC3B27">
        <w:t xml:space="preserve"> tanto</w:t>
      </w:r>
      <w:r w:rsidR="00445574">
        <w:t xml:space="preserve"> </w:t>
      </w:r>
      <w:r w:rsidR="00055D52">
        <w:t>en labores de investigación</w:t>
      </w:r>
      <w:r w:rsidR="00DC3B27">
        <w:t xml:space="preserve"> como </w:t>
      </w:r>
      <w:r w:rsidR="00D36D50">
        <w:t>na docencia dentro deste campo, especialmente en niveis superiores de educación.</w:t>
      </w:r>
      <w:r w:rsidR="0081632A">
        <w:t xml:space="preserve"> Por outro lado, </w:t>
      </w:r>
      <w:r w:rsidR="00B349CF">
        <w:t>cada vez</w:t>
      </w:r>
      <w:r w:rsidR="00A47572">
        <w:t xml:space="preserve"> son máis empregados os estándares de ROS </w:t>
      </w:r>
      <w:r w:rsidR="00D36954">
        <w:t xml:space="preserve">(Robot </w:t>
      </w:r>
      <w:proofErr w:type="spellStart"/>
      <w:r w:rsidR="00D36954">
        <w:t>Operating</w:t>
      </w:r>
      <w:proofErr w:type="spellEnd"/>
      <w:r w:rsidR="00D36954">
        <w:t xml:space="preserve"> </w:t>
      </w:r>
      <w:proofErr w:type="spellStart"/>
      <w:r w:rsidR="00D36954">
        <w:t>System</w:t>
      </w:r>
      <w:proofErr w:type="spellEnd"/>
      <w:r w:rsidR="00D36954">
        <w:t xml:space="preserve">) </w:t>
      </w:r>
      <w:r w:rsidR="00A47572">
        <w:t>para a programación de robots</w:t>
      </w:r>
      <w:r w:rsidR="00132294">
        <w:t xml:space="preserve">, </w:t>
      </w:r>
      <w:r w:rsidR="00EF4123">
        <w:t>princip</w:t>
      </w:r>
      <w:r w:rsidR="00132294">
        <w:t>almente</w:t>
      </w:r>
      <w:r w:rsidR="00A47572">
        <w:t xml:space="preserve"> no ámbito da investigación</w:t>
      </w:r>
      <w:r w:rsidR="000141A7">
        <w:t>, sendo de gran interese contar con simuladores que</w:t>
      </w:r>
      <w:r w:rsidR="00D71706">
        <w:t xml:space="preserve"> permitan traballar con este sistema.</w:t>
      </w:r>
    </w:p>
    <w:p w14:paraId="0AB84CFB" w14:textId="3970362C" w:rsidR="009E1AE1" w:rsidRDefault="00F07E51" w:rsidP="00833226">
      <w:r>
        <w:t>Este Traballo</w:t>
      </w:r>
      <w:r w:rsidR="0084261C">
        <w:t xml:space="preserve"> Fin de </w:t>
      </w:r>
      <w:proofErr w:type="spellStart"/>
      <w:r w:rsidR="0084261C">
        <w:t>Mestrado</w:t>
      </w:r>
      <w:proofErr w:type="spellEnd"/>
      <w:r w:rsidR="0084261C">
        <w:t xml:space="preserve"> </w:t>
      </w:r>
      <w:r w:rsidR="0019770F">
        <w:t>ten como obxectivo desenvolver un modelo</w:t>
      </w:r>
      <w:r w:rsidR="00FA3F5C">
        <w:t xml:space="preserve"> de simulación</w:t>
      </w:r>
      <w:r w:rsidR="0019770F">
        <w:t xml:space="preserve"> do robot </w:t>
      </w:r>
      <w:proofErr w:type="spellStart"/>
      <w:r w:rsidR="0019770F">
        <w:t>Robobo</w:t>
      </w:r>
      <w:proofErr w:type="spellEnd"/>
      <w:r w:rsidR="0019770F">
        <w:t xml:space="preserve"> </w:t>
      </w:r>
      <w:r w:rsidR="00DB71DA">
        <w:t>para</w:t>
      </w:r>
      <w:r w:rsidR="00F8207C">
        <w:t xml:space="preserve"> </w:t>
      </w:r>
      <w:r w:rsidR="00EE4A95">
        <w:t>o</w:t>
      </w:r>
      <w:r w:rsidR="006E052E">
        <w:t xml:space="preserve"> simulador de código aberto </w:t>
      </w:r>
      <w:proofErr w:type="spellStart"/>
      <w:r w:rsidR="006E052E">
        <w:t>Gazebo</w:t>
      </w:r>
      <w:proofErr w:type="spellEnd"/>
      <w:r w:rsidR="006E052E">
        <w:t>,</w:t>
      </w:r>
      <w:r w:rsidR="005808F9">
        <w:t xml:space="preserve"> que poida ser programado dende os estándares de ROS e</w:t>
      </w:r>
      <w:r w:rsidR="006C123D">
        <w:t xml:space="preserve"> que ofreza un comportamento </w:t>
      </w:r>
      <w:r w:rsidR="00EC1B23">
        <w:t xml:space="preserve">afín ao </w:t>
      </w:r>
      <w:r w:rsidR="00EF3270">
        <w:t>ofrecido polo</w:t>
      </w:r>
      <w:r w:rsidR="00960C2E">
        <w:t xml:space="preserve"> modelo real.</w:t>
      </w:r>
      <w:r w:rsidR="00003733">
        <w:t xml:space="preserve"> </w:t>
      </w:r>
    </w:p>
    <w:p w14:paraId="75CFFCA1" w14:textId="4B27A915" w:rsidR="00FE5583" w:rsidRDefault="00FE5583" w:rsidP="00833226"/>
    <w:p w14:paraId="44164593" w14:textId="57BF72A5" w:rsidR="00B047BA" w:rsidRDefault="00B047BA">
      <w:pPr>
        <w:spacing w:before="0"/>
        <w:ind w:firstLine="0"/>
        <w:jc w:val="left"/>
      </w:pPr>
      <w:r>
        <w:br w:type="page"/>
      </w:r>
    </w:p>
    <w:p w14:paraId="0777F079" w14:textId="358F5BBF" w:rsidR="00B047BA" w:rsidRDefault="00574AE0" w:rsidP="001B576B">
      <w:pPr>
        <w:pStyle w:val="Ttulo2"/>
        <w:numPr>
          <w:ilvl w:val="0"/>
          <w:numId w:val="0"/>
        </w:numPr>
      </w:pPr>
      <w:bookmarkStart w:id="14" w:name="_Toc12765130"/>
      <w:bookmarkStart w:id="15" w:name="_Toc12824958"/>
      <w:bookmarkStart w:id="16" w:name="_Toc12825451"/>
      <w:bookmarkStart w:id="17" w:name="_Toc12827273"/>
      <w:r>
        <w:lastRenderedPageBreak/>
        <w:t>Título</w:t>
      </w:r>
      <w:bookmarkEnd w:id="14"/>
      <w:bookmarkEnd w:id="15"/>
      <w:bookmarkEnd w:id="16"/>
      <w:bookmarkEnd w:id="17"/>
    </w:p>
    <w:p w14:paraId="2876FAA6" w14:textId="6C0F17F2" w:rsidR="00574AE0" w:rsidRDefault="00574AE0" w:rsidP="00833226">
      <w:proofErr w:type="spellStart"/>
      <w:r>
        <w:t>Desarrollo</w:t>
      </w:r>
      <w:proofErr w:type="spellEnd"/>
      <w:r>
        <w:t xml:space="preserve"> de un modelo de simulación en </w:t>
      </w:r>
      <w:proofErr w:type="spellStart"/>
      <w:r>
        <w:t>Gazebo</w:t>
      </w:r>
      <w:proofErr w:type="spellEnd"/>
      <w:r>
        <w:t xml:space="preserve"> de un robot </w:t>
      </w:r>
      <w:proofErr w:type="spellStart"/>
      <w:r>
        <w:t>mó</w:t>
      </w:r>
      <w:r w:rsidR="00073AE1">
        <w:t>v</w:t>
      </w:r>
      <w:r>
        <w:t>il</w:t>
      </w:r>
      <w:proofErr w:type="spellEnd"/>
      <w:r>
        <w:t xml:space="preserve"> </w:t>
      </w:r>
      <w:proofErr w:type="spellStart"/>
      <w:r>
        <w:t>basado</w:t>
      </w:r>
      <w:proofErr w:type="spellEnd"/>
      <w:r>
        <w:t xml:space="preserve"> en </w:t>
      </w:r>
      <w:proofErr w:type="spellStart"/>
      <w:r>
        <w:t>smartphone</w:t>
      </w:r>
      <w:proofErr w:type="spellEnd"/>
    </w:p>
    <w:p w14:paraId="1A169408" w14:textId="1464C8B7" w:rsidR="00C07FA7" w:rsidRDefault="00C07FA7" w:rsidP="001B576B">
      <w:pPr>
        <w:pStyle w:val="Ttulo2"/>
        <w:numPr>
          <w:ilvl w:val="0"/>
          <w:numId w:val="0"/>
        </w:numPr>
      </w:pPr>
      <w:bookmarkStart w:id="18" w:name="_Toc12765131"/>
      <w:bookmarkStart w:id="19" w:name="_Toc12824959"/>
      <w:bookmarkStart w:id="20" w:name="_Toc12825452"/>
      <w:bookmarkStart w:id="21" w:name="_Toc12827274"/>
      <w:r>
        <w:t>Resumen</w:t>
      </w:r>
      <w:bookmarkEnd w:id="18"/>
      <w:bookmarkEnd w:id="19"/>
      <w:bookmarkEnd w:id="20"/>
      <w:bookmarkEnd w:id="21"/>
    </w:p>
    <w:p w14:paraId="123B9035" w14:textId="61B78DA7" w:rsidR="00B45904" w:rsidRPr="00B45904" w:rsidRDefault="00B45904" w:rsidP="00B45904">
      <w:pPr>
        <w:rPr>
          <w:lang w:val="es-ES"/>
        </w:rPr>
      </w:pPr>
      <w:r w:rsidRPr="00B45904">
        <w:rPr>
          <w:lang w:val="es-ES"/>
        </w:rPr>
        <w:t>El uso de modelos de simulación es una práctica ampliamente e</w:t>
      </w:r>
      <w:r>
        <w:rPr>
          <w:lang w:val="es-ES"/>
        </w:rPr>
        <w:t>x</w:t>
      </w:r>
      <w:r w:rsidRPr="00B45904">
        <w:rPr>
          <w:lang w:val="es-ES"/>
        </w:rPr>
        <w:t xml:space="preserve">tendida </w:t>
      </w:r>
      <w:r>
        <w:rPr>
          <w:lang w:val="es-ES"/>
        </w:rPr>
        <w:t>en el</w:t>
      </w:r>
      <w:r w:rsidRPr="00B45904">
        <w:rPr>
          <w:lang w:val="es-ES"/>
        </w:rPr>
        <w:t xml:space="preserve"> campo d</w:t>
      </w:r>
      <w:r>
        <w:rPr>
          <w:lang w:val="es-ES"/>
        </w:rPr>
        <w:t>e l</w:t>
      </w:r>
      <w:r w:rsidRPr="00B45904">
        <w:rPr>
          <w:lang w:val="es-ES"/>
        </w:rPr>
        <w:t xml:space="preserve">a robótica debido </w:t>
      </w:r>
      <w:r w:rsidR="00E228A3">
        <w:rPr>
          <w:lang w:val="es-ES"/>
        </w:rPr>
        <w:t>a la</w:t>
      </w:r>
      <w:r w:rsidRPr="00B45904">
        <w:rPr>
          <w:lang w:val="es-ES"/>
        </w:rPr>
        <w:t>s v</w:t>
      </w:r>
      <w:r w:rsidR="00E228A3">
        <w:rPr>
          <w:lang w:val="es-ES"/>
        </w:rPr>
        <w:t>entaja</w:t>
      </w:r>
      <w:r w:rsidRPr="00B45904">
        <w:rPr>
          <w:lang w:val="es-ES"/>
        </w:rPr>
        <w:t>s que ofrece fr</w:t>
      </w:r>
      <w:r w:rsidR="00E228A3">
        <w:rPr>
          <w:lang w:val="es-ES"/>
        </w:rPr>
        <w:t>e</w:t>
      </w:r>
      <w:r w:rsidRPr="00B45904">
        <w:rPr>
          <w:lang w:val="es-ES"/>
        </w:rPr>
        <w:t xml:space="preserve">nte </w:t>
      </w:r>
      <w:r w:rsidR="00E228A3">
        <w:rPr>
          <w:lang w:val="es-ES"/>
        </w:rPr>
        <w:t>a la</w:t>
      </w:r>
      <w:r w:rsidRPr="00B45904">
        <w:rPr>
          <w:lang w:val="es-ES"/>
        </w:rPr>
        <w:t xml:space="preserve"> utilización d</w:t>
      </w:r>
      <w:r w:rsidR="00E228A3">
        <w:rPr>
          <w:lang w:val="es-ES"/>
        </w:rPr>
        <w:t xml:space="preserve">e </w:t>
      </w:r>
      <w:r w:rsidRPr="00B45904">
        <w:rPr>
          <w:lang w:val="es-ES"/>
        </w:rPr>
        <w:t>un robot real, tales como a</w:t>
      </w:r>
      <w:r w:rsidR="00E228A3">
        <w:rPr>
          <w:lang w:val="es-ES"/>
        </w:rPr>
        <w:t>g</w:t>
      </w:r>
      <w:r w:rsidRPr="00B45904">
        <w:rPr>
          <w:lang w:val="es-ES"/>
        </w:rPr>
        <w:t xml:space="preserve">ilizar </w:t>
      </w:r>
      <w:r w:rsidR="00E228A3">
        <w:rPr>
          <w:lang w:val="es-ES"/>
        </w:rPr>
        <w:t>l</w:t>
      </w:r>
      <w:r w:rsidRPr="00B45904">
        <w:rPr>
          <w:lang w:val="es-ES"/>
        </w:rPr>
        <w:t>a realización de pr</w:t>
      </w:r>
      <w:r w:rsidR="00E228A3">
        <w:rPr>
          <w:lang w:val="es-ES"/>
        </w:rPr>
        <w:t>ue</w:t>
      </w:r>
      <w:r w:rsidRPr="00B45904">
        <w:rPr>
          <w:lang w:val="es-ES"/>
        </w:rPr>
        <w:t xml:space="preserve">bas, eliminar </w:t>
      </w:r>
      <w:r w:rsidR="00E228A3">
        <w:rPr>
          <w:lang w:val="es-ES"/>
        </w:rPr>
        <w:t>l</w:t>
      </w:r>
      <w:r w:rsidRPr="00B45904">
        <w:rPr>
          <w:lang w:val="es-ES"/>
        </w:rPr>
        <w:t>os posibles fallos d</w:t>
      </w:r>
      <w:r w:rsidR="00E228A3">
        <w:rPr>
          <w:lang w:val="es-ES"/>
        </w:rPr>
        <w:t>el</w:t>
      </w:r>
      <w:r w:rsidRPr="00B45904">
        <w:rPr>
          <w:lang w:val="es-ES"/>
        </w:rPr>
        <w:t xml:space="preserve"> hardware, dispo</w:t>
      </w:r>
      <w:r w:rsidR="009A2E09">
        <w:rPr>
          <w:lang w:val="es-ES"/>
        </w:rPr>
        <w:t>n</w:t>
      </w:r>
      <w:r w:rsidRPr="00B45904">
        <w:rPr>
          <w:lang w:val="es-ES"/>
        </w:rPr>
        <w:t>er d</w:t>
      </w:r>
      <w:r w:rsidR="009A2E09">
        <w:rPr>
          <w:lang w:val="es-ES"/>
        </w:rPr>
        <w:t>el</w:t>
      </w:r>
      <w:r w:rsidRPr="00B45904">
        <w:rPr>
          <w:lang w:val="es-ES"/>
        </w:rPr>
        <w:t xml:space="preserve"> espa</w:t>
      </w:r>
      <w:r w:rsidR="009A2E09">
        <w:rPr>
          <w:lang w:val="es-ES"/>
        </w:rPr>
        <w:t>ci</w:t>
      </w:r>
      <w:r w:rsidRPr="00B45904">
        <w:rPr>
          <w:lang w:val="es-ES"/>
        </w:rPr>
        <w:t>o físico necesario, disp</w:t>
      </w:r>
      <w:r w:rsidR="009A2E09">
        <w:rPr>
          <w:lang w:val="es-ES"/>
        </w:rPr>
        <w:t>on</w:t>
      </w:r>
      <w:r w:rsidRPr="00B45904">
        <w:rPr>
          <w:lang w:val="es-ES"/>
        </w:rPr>
        <w:t>er d</w:t>
      </w:r>
      <w:r w:rsidR="009A2E09">
        <w:rPr>
          <w:lang w:val="es-ES"/>
        </w:rPr>
        <w:t>e l</w:t>
      </w:r>
      <w:r w:rsidRPr="00B45904">
        <w:rPr>
          <w:lang w:val="es-ES"/>
        </w:rPr>
        <w:t>as unidades de robots suficientes, redu</w:t>
      </w:r>
      <w:r w:rsidR="009A2E09">
        <w:rPr>
          <w:lang w:val="es-ES"/>
        </w:rPr>
        <w:t>c</w:t>
      </w:r>
      <w:r w:rsidRPr="00B45904">
        <w:rPr>
          <w:lang w:val="es-ES"/>
        </w:rPr>
        <w:t>ción de costes, etc. Est</w:t>
      </w:r>
      <w:r w:rsidR="009A2E09">
        <w:rPr>
          <w:lang w:val="es-ES"/>
        </w:rPr>
        <w:t>o</w:t>
      </w:r>
      <w:r w:rsidRPr="00B45904">
        <w:rPr>
          <w:lang w:val="es-ES"/>
        </w:rPr>
        <w:t>s modelos de simulación son de gran utilidad</w:t>
      </w:r>
      <w:r w:rsidR="00641492">
        <w:rPr>
          <w:lang w:val="es-ES"/>
        </w:rPr>
        <w:t>,</w:t>
      </w:r>
      <w:r w:rsidR="009A2E09">
        <w:rPr>
          <w:lang w:val="es-ES"/>
        </w:rPr>
        <w:t xml:space="preserve"> </w:t>
      </w:r>
      <w:r w:rsidRPr="00B45904">
        <w:rPr>
          <w:lang w:val="es-ES"/>
        </w:rPr>
        <w:t xml:space="preserve">tanto en labores de investigación como </w:t>
      </w:r>
      <w:r w:rsidR="00641492">
        <w:rPr>
          <w:lang w:val="es-ES"/>
        </w:rPr>
        <w:t>en l</w:t>
      </w:r>
      <w:r w:rsidRPr="00B45904">
        <w:rPr>
          <w:lang w:val="es-ES"/>
        </w:rPr>
        <w:t>a docencia dentro de</w:t>
      </w:r>
      <w:r w:rsidR="00641492">
        <w:rPr>
          <w:lang w:val="es-ES"/>
        </w:rPr>
        <w:t xml:space="preserve"> e</w:t>
      </w:r>
      <w:r w:rsidRPr="00B45904">
        <w:rPr>
          <w:lang w:val="es-ES"/>
        </w:rPr>
        <w:t>ste</w:t>
      </w:r>
      <w:r w:rsidR="00641492">
        <w:rPr>
          <w:lang w:val="es-ES"/>
        </w:rPr>
        <w:t xml:space="preserve"> </w:t>
      </w:r>
      <w:r w:rsidRPr="00B45904">
        <w:rPr>
          <w:lang w:val="es-ES"/>
        </w:rPr>
        <w:t>campo, especialmente en niv</w:t>
      </w:r>
      <w:r w:rsidR="00641492">
        <w:rPr>
          <w:lang w:val="es-ES"/>
        </w:rPr>
        <w:t>ele</w:t>
      </w:r>
      <w:r w:rsidRPr="00B45904">
        <w:rPr>
          <w:lang w:val="es-ES"/>
        </w:rPr>
        <w:t>s superiores de educación. Por otro lado, cada vez son más emp</w:t>
      </w:r>
      <w:r w:rsidR="00641492">
        <w:rPr>
          <w:lang w:val="es-ES"/>
        </w:rPr>
        <w:t>l</w:t>
      </w:r>
      <w:r w:rsidRPr="00B45904">
        <w:rPr>
          <w:lang w:val="es-ES"/>
        </w:rPr>
        <w:t xml:space="preserve">eados </w:t>
      </w:r>
      <w:r w:rsidR="00AD6942">
        <w:rPr>
          <w:lang w:val="es-ES"/>
        </w:rPr>
        <w:t>l</w:t>
      </w:r>
      <w:r w:rsidRPr="00B45904">
        <w:rPr>
          <w:lang w:val="es-ES"/>
        </w:rPr>
        <w:t>os estándares de ROS</w:t>
      </w:r>
      <w:r w:rsidR="00D36954">
        <w:rPr>
          <w:lang w:val="es-ES"/>
        </w:rPr>
        <w:t xml:space="preserve"> </w:t>
      </w:r>
      <w:r w:rsidR="00D36954">
        <w:t xml:space="preserve">(Robot </w:t>
      </w:r>
      <w:proofErr w:type="spellStart"/>
      <w:r w:rsidR="00D36954">
        <w:t>Operating</w:t>
      </w:r>
      <w:proofErr w:type="spellEnd"/>
      <w:r w:rsidR="00D36954">
        <w:t xml:space="preserve"> </w:t>
      </w:r>
      <w:proofErr w:type="spellStart"/>
      <w:r w:rsidR="00D36954">
        <w:t>System</w:t>
      </w:r>
      <w:proofErr w:type="spellEnd"/>
      <w:r w:rsidR="00D36954">
        <w:t>)</w:t>
      </w:r>
      <w:r w:rsidRPr="00B45904">
        <w:rPr>
          <w:lang w:val="es-ES"/>
        </w:rPr>
        <w:t xml:space="preserve"> para </w:t>
      </w:r>
      <w:r w:rsidR="00AD6942">
        <w:rPr>
          <w:lang w:val="es-ES"/>
        </w:rPr>
        <w:t>l</w:t>
      </w:r>
      <w:r w:rsidRPr="00B45904">
        <w:rPr>
          <w:lang w:val="es-ES"/>
        </w:rPr>
        <w:t>a programación de robots</w:t>
      </w:r>
      <w:r w:rsidR="00805D79">
        <w:rPr>
          <w:lang w:val="es-ES"/>
        </w:rPr>
        <w:t>, principalmente</w:t>
      </w:r>
      <w:r w:rsidRPr="00B45904">
        <w:rPr>
          <w:lang w:val="es-ES"/>
        </w:rPr>
        <w:t xml:space="preserve"> </w:t>
      </w:r>
      <w:r w:rsidR="00AD6942">
        <w:rPr>
          <w:lang w:val="es-ES"/>
        </w:rPr>
        <w:t>en el</w:t>
      </w:r>
      <w:r w:rsidRPr="00B45904">
        <w:rPr>
          <w:lang w:val="es-ES"/>
        </w:rPr>
        <w:t xml:space="preserve"> ámbito d</w:t>
      </w:r>
      <w:r w:rsidR="00AD6942">
        <w:rPr>
          <w:lang w:val="es-ES"/>
        </w:rPr>
        <w:t>e l</w:t>
      </w:r>
      <w:r w:rsidRPr="00B45904">
        <w:rPr>
          <w:lang w:val="es-ES"/>
        </w:rPr>
        <w:t>a investigación, s</w:t>
      </w:r>
      <w:r w:rsidR="00AD6942">
        <w:rPr>
          <w:lang w:val="es-ES"/>
        </w:rPr>
        <w:t>i</w:t>
      </w:r>
      <w:r w:rsidRPr="00B45904">
        <w:rPr>
          <w:lang w:val="es-ES"/>
        </w:rPr>
        <w:t>endo de gran inter</w:t>
      </w:r>
      <w:r w:rsidR="00AD6942">
        <w:rPr>
          <w:lang w:val="es-ES"/>
        </w:rPr>
        <w:t>é</w:t>
      </w:r>
      <w:r w:rsidRPr="00B45904">
        <w:rPr>
          <w:lang w:val="es-ES"/>
        </w:rPr>
        <w:t xml:space="preserve">s </w:t>
      </w:r>
      <w:r w:rsidR="00A628AC">
        <w:rPr>
          <w:lang w:val="es-ES"/>
        </w:rPr>
        <w:t>disponer de</w:t>
      </w:r>
      <w:r w:rsidRPr="00B45904">
        <w:rPr>
          <w:lang w:val="es-ES"/>
        </w:rPr>
        <w:t xml:space="preserve"> simuladores que permitan traba</w:t>
      </w:r>
      <w:r w:rsidR="00AD6942">
        <w:rPr>
          <w:lang w:val="es-ES"/>
        </w:rPr>
        <w:t>j</w:t>
      </w:r>
      <w:r w:rsidRPr="00B45904">
        <w:rPr>
          <w:lang w:val="es-ES"/>
        </w:rPr>
        <w:t>ar con este sistema.</w:t>
      </w:r>
    </w:p>
    <w:p w14:paraId="121800CC" w14:textId="73CE1F57" w:rsidR="00B45904" w:rsidRPr="000405BF" w:rsidRDefault="00B45904" w:rsidP="00362874">
      <w:pPr>
        <w:rPr>
          <w:lang w:val="es-ES"/>
        </w:rPr>
      </w:pPr>
      <w:r w:rsidRPr="00B45904">
        <w:rPr>
          <w:lang w:val="es-ES"/>
        </w:rPr>
        <w:t>Este Traba</w:t>
      </w:r>
      <w:r w:rsidR="00A628AC">
        <w:rPr>
          <w:lang w:val="es-ES"/>
        </w:rPr>
        <w:t>j</w:t>
      </w:r>
      <w:r w:rsidRPr="00B45904">
        <w:rPr>
          <w:lang w:val="es-ES"/>
        </w:rPr>
        <w:t>o Fin de M</w:t>
      </w:r>
      <w:r w:rsidR="00A628AC">
        <w:rPr>
          <w:lang w:val="es-ES"/>
        </w:rPr>
        <w:t>áster</w:t>
      </w:r>
      <w:r w:rsidRPr="00B45904">
        <w:rPr>
          <w:lang w:val="es-ES"/>
        </w:rPr>
        <w:t xml:space="preserve"> t</w:t>
      </w:r>
      <w:r w:rsidR="00A628AC">
        <w:rPr>
          <w:lang w:val="es-ES"/>
        </w:rPr>
        <w:t>i</w:t>
      </w:r>
      <w:r w:rsidRPr="00B45904">
        <w:rPr>
          <w:lang w:val="es-ES"/>
        </w:rPr>
        <w:t>en</w:t>
      </w:r>
      <w:r w:rsidR="00A628AC">
        <w:rPr>
          <w:lang w:val="es-ES"/>
        </w:rPr>
        <w:t>e</w:t>
      </w:r>
      <w:r w:rsidRPr="00B45904">
        <w:rPr>
          <w:lang w:val="es-ES"/>
        </w:rPr>
        <w:t xml:space="preserve"> como ob</w:t>
      </w:r>
      <w:r w:rsidR="00A628AC">
        <w:rPr>
          <w:lang w:val="es-ES"/>
        </w:rPr>
        <w:t>j</w:t>
      </w:r>
      <w:r w:rsidRPr="00B45904">
        <w:rPr>
          <w:lang w:val="es-ES"/>
        </w:rPr>
        <w:t>etivo des</w:t>
      </w:r>
      <w:r w:rsidR="00A628AC">
        <w:rPr>
          <w:lang w:val="es-ES"/>
        </w:rPr>
        <w:t>arro</w:t>
      </w:r>
      <w:r w:rsidR="000A2475">
        <w:rPr>
          <w:lang w:val="es-ES"/>
        </w:rPr>
        <w:t>lla</w:t>
      </w:r>
      <w:r w:rsidRPr="00B45904">
        <w:rPr>
          <w:lang w:val="es-ES"/>
        </w:rPr>
        <w:t>r un modelo de simulación d</w:t>
      </w:r>
      <w:r w:rsidR="000A2475">
        <w:rPr>
          <w:lang w:val="es-ES"/>
        </w:rPr>
        <w:t>el</w:t>
      </w:r>
      <w:r w:rsidRPr="00B45904">
        <w:rPr>
          <w:lang w:val="es-ES"/>
        </w:rPr>
        <w:t xml:space="preserve"> robot </w:t>
      </w:r>
      <w:proofErr w:type="spellStart"/>
      <w:r w:rsidRPr="00B45904">
        <w:rPr>
          <w:lang w:val="es-ES"/>
        </w:rPr>
        <w:t>Robobo</w:t>
      </w:r>
      <w:proofErr w:type="spellEnd"/>
      <w:r w:rsidRPr="00B45904">
        <w:rPr>
          <w:lang w:val="es-ES"/>
        </w:rPr>
        <w:t xml:space="preserve"> para </w:t>
      </w:r>
      <w:r w:rsidR="000A2475">
        <w:rPr>
          <w:lang w:val="es-ES"/>
        </w:rPr>
        <w:t>el</w:t>
      </w:r>
      <w:r w:rsidRPr="00B45904">
        <w:rPr>
          <w:lang w:val="es-ES"/>
        </w:rPr>
        <w:t xml:space="preserve"> simulador de código ab</w:t>
      </w:r>
      <w:r w:rsidR="000A2475">
        <w:rPr>
          <w:lang w:val="es-ES"/>
        </w:rPr>
        <w:t>i</w:t>
      </w:r>
      <w:r w:rsidRPr="00B45904">
        <w:rPr>
          <w:lang w:val="es-ES"/>
        </w:rPr>
        <w:t>erto Gazebo, que p</w:t>
      </w:r>
      <w:r w:rsidR="000A2475">
        <w:rPr>
          <w:lang w:val="es-ES"/>
        </w:rPr>
        <w:t>ue</w:t>
      </w:r>
      <w:r w:rsidRPr="00B45904">
        <w:rPr>
          <w:lang w:val="es-ES"/>
        </w:rPr>
        <w:t>da ser programado de</w:t>
      </w:r>
      <w:r w:rsidR="000A2475">
        <w:rPr>
          <w:lang w:val="es-ES"/>
        </w:rPr>
        <w:t>s</w:t>
      </w:r>
      <w:r w:rsidRPr="00B45904">
        <w:rPr>
          <w:lang w:val="es-ES"/>
        </w:rPr>
        <w:t xml:space="preserve">de </w:t>
      </w:r>
      <w:r w:rsidR="000A2475">
        <w:rPr>
          <w:lang w:val="es-ES"/>
        </w:rPr>
        <w:t>l</w:t>
      </w:r>
      <w:r w:rsidRPr="00B45904">
        <w:rPr>
          <w:lang w:val="es-ES"/>
        </w:rPr>
        <w:t xml:space="preserve">os estándares de ROS </w:t>
      </w:r>
      <w:r w:rsidR="000A2475">
        <w:rPr>
          <w:lang w:val="es-ES"/>
        </w:rPr>
        <w:t xml:space="preserve">y </w:t>
      </w:r>
      <w:r w:rsidRPr="00B45904">
        <w:rPr>
          <w:lang w:val="es-ES"/>
        </w:rPr>
        <w:t>que ofrez</w:t>
      </w:r>
      <w:r w:rsidR="000A2475">
        <w:rPr>
          <w:lang w:val="es-ES"/>
        </w:rPr>
        <w:t>c</w:t>
      </w:r>
      <w:r w:rsidRPr="00B45904">
        <w:rPr>
          <w:lang w:val="es-ES"/>
        </w:rPr>
        <w:t>a un comportam</w:t>
      </w:r>
      <w:r w:rsidR="000A2475">
        <w:rPr>
          <w:lang w:val="es-ES"/>
        </w:rPr>
        <w:t>i</w:t>
      </w:r>
      <w:r w:rsidRPr="00B45904">
        <w:rPr>
          <w:lang w:val="es-ES"/>
        </w:rPr>
        <w:t>ento afín a</w:t>
      </w:r>
      <w:r w:rsidR="000A2475">
        <w:rPr>
          <w:lang w:val="es-ES"/>
        </w:rPr>
        <w:t>l</w:t>
      </w:r>
      <w:r w:rsidRPr="00B45904">
        <w:rPr>
          <w:lang w:val="es-ES"/>
        </w:rPr>
        <w:t xml:space="preserve"> </w:t>
      </w:r>
      <w:r w:rsidR="00EF3270">
        <w:rPr>
          <w:lang w:val="es-ES"/>
        </w:rPr>
        <w:t>ofrecido por el</w:t>
      </w:r>
      <w:r w:rsidRPr="00B45904">
        <w:rPr>
          <w:lang w:val="es-ES"/>
        </w:rPr>
        <w:t xml:space="preserve"> modelo real. </w:t>
      </w:r>
    </w:p>
    <w:p w14:paraId="01B18C18" w14:textId="77777777" w:rsidR="00C07FA7" w:rsidRDefault="00C07FA7">
      <w:pPr>
        <w:spacing w:before="0"/>
        <w:ind w:firstLine="0"/>
        <w:jc w:val="left"/>
      </w:pPr>
      <w:r>
        <w:br w:type="page"/>
      </w:r>
    </w:p>
    <w:p w14:paraId="1FC228CB" w14:textId="3E5F452C" w:rsidR="00C07FA7" w:rsidRPr="00E2627A" w:rsidRDefault="00C07FA7" w:rsidP="001B576B">
      <w:pPr>
        <w:pStyle w:val="Ttulo2"/>
        <w:numPr>
          <w:ilvl w:val="0"/>
          <w:numId w:val="0"/>
        </w:numPr>
        <w:rPr>
          <w:lang w:val="en-US"/>
        </w:rPr>
      </w:pPr>
      <w:bookmarkStart w:id="22" w:name="_Toc12765132"/>
      <w:bookmarkStart w:id="23" w:name="_Toc12824960"/>
      <w:bookmarkStart w:id="24" w:name="_Toc12825453"/>
      <w:bookmarkStart w:id="25" w:name="_Toc12827275"/>
      <w:r w:rsidRPr="00E2627A">
        <w:rPr>
          <w:lang w:val="en-US"/>
        </w:rPr>
        <w:lastRenderedPageBreak/>
        <w:t>Title</w:t>
      </w:r>
      <w:bookmarkEnd w:id="22"/>
      <w:bookmarkEnd w:id="23"/>
      <w:bookmarkEnd w:id="24"/>
      <w:bookmarkEnd w:id="25"/>
    </w:p>
    <w:p w14:paraId="67ED6D77" w14:textId="746E7703" w:rsidR="00C07FA7" w:rsidRPr="00E2627A" w:rsidRDefault="00C07FA7" w:rsidP="00833226">
      <w:pPr>
        <w:rPr>
          <w:lang w:val="en-US"/>
        </w:rPr>
      </w:pPr>
      <w:r w:rsidRPr="00E2627A">
        <w:rPr>
          <w:lang w:val="en-US"/>
        </w:rPr>
        <w:t>Development of a simulation model in Gazebo of a mobile robot based on smartphone</w:t>
      </w:r>
    </w:p>
    <w:p w14:paraId="4CD8B496" w14:textId="663A611B" w:rsidR="00310D46" w:rsidRPr="00E2627A" w:rsidRDefault="006659C1" w:rsidP="001B576B">
      <w:pPr>
        <w:pStyle w:val="Ttulo2"/>
        <w:numPr>
          <w:ilvl w:val="0"/>
          <w:numId w:val="0"/>
        </w:numPr>
        <w:rPr>
          <w:lang w:val="en-US"/>
        </w:rPr>
      </w:pPr>
      <w:bookmarkStart w:id="26" w:name="_Toc12765133"/>
      <w:bookmarkStart w:id="27" w:name="_Toc12824961"/>
      <w:bookmarkStart w:id="28" w:name="_Toc12825454"/>
      <w:bookmarkStart w:id="29" w:name="_Toc12827276"/>
      <w:r w:rsidRPr="00E2627A">
        <w:rPr>
          <w:lang w:val="en-US"/>
        </w:rPr>
        <w:t>Summary</w:t>
      </w:r>
      <w:bookmarkEnd w:id="26"/>
      <w:bookmarkEnd w:id="27"/>
      <w:bookmarkEnd w:id="28"/>
      <w:bookmarkEnd w:id="29"/>
    </w:p>
    <w:p w14:paraId="68AC3B39" w14:textId="0941E068" w:rsidR="006659C1" w:rsidRDefault="00634734" w:rsidP="00D96AB9">
      <w:pPr>
        <w:rPr>
          <w:lang w:val="en-US"/>
        </w:rPr>
      </w:pPr>
      <w:r w:rsidRPr="00E2627A">
        <w:rPr>
          <w:lang w:val="en-US"/>
        </w:rPr>
        <w:t xml:space="preserve">The use of simulating models is a </w:t>
      </w:r>
      <w:r w:rsidR="003A21D2" w:rsidRPr="00E2627A">
        <w:rPr>
          <w:lang w:val="en-US"/>
        </w:rPr>
        <w:t xml:space="preserve">wide extend </w:t>
      </w:r>
      <w:r w:rsidR="00421DA7">
        <w:rPr>
          <w:lang w:val="en-US"/>
        </w:rPr>
        <w:t>practice</w:t>
      </w:r>
      <w:r w:rsidR="00AB2BD1" w:rsidRPr="00E2627A">
        <w:rPr>
          <w:lang w:val="en-US"/>
        </w:rPr>
        <w:t xml:space="preserve"> in the robotics field</w:t>
      </w:r>
      <w:r w:rsidR="00BF7C5E" w:rsidRPr="00E2627A">
        <w:rPr>
          <w:lang w:val="en-US"/>
        </w:rPr>
        <w:t xml:space="preserve"> </w:t>
      </w:r>
      <w:r w:rsidR="00086548">
        <w:rPr>
          <w:lang w:val="en-US"/>
        </w:rPr>
        <w:t>due to</w:t>
      </w:r>
      <w:r w:rsidR="00F769F9">
        <w:rPr>
          <w:lang w:val="en-US"/>
        </w:rPr>
        <w:t xml:space="preserve"> the</w:t>
      </w:r>
      <w:r w:rsidR="00BF7C5E" w:rsidRPr="00E2627A">
        <w:rPr>
          <w:lang w:val="en-US"/>
        </w:rPr>
        <w:t xml:space="preserve"> advantages</w:t>
      </w:r>
      <w:r w:rsidR="00F769F9">
        <w:rPr>
          <w:lang w:val="en-US"/>
        </w:rPr>
        <w:t xml:space="preserve"> it offers</w:t>
      </w:r>
      <w:r w:rsidR="00BF7960">
        <w:rPr>
          <w:lang w:val="en-US"/>
        </w:rPr>
        <w:t xml:space="preserve"> over</w:t>
      </w:r>
      <w:r w:rsidR="004466D7" w:rsidRPr="00E2627A">
        <w:rPr>
          <w:lang w:val="en-US"/>
        </w:rPr>
        <w:t xml:space="preserve"> the use of real robots</w:t>
      </w:r>
      <w:r w:rsidR="00E2627A" w:rsidRPr="00E2627A">
        <w:rPr>
          <w:lang w:val="en-US"/>
        </w:rPr>
        <w:t xml:space="preserve">, </w:t>
      </w:r>
      <w:r w:rsidR="00CF10EB" w:rsidRPr="00CF10EB">
        <w:rPr>
          <w:lang w:val="en-US"/>
        </w:rPr>
        <w:t xml:space="preserve">such as speeding up the execution of tests, </w:t>
      </w:r>
      <w:r w:rsidR="00CF10EB">
        <w:rPr>
          <w:lang w:val="en-US"/>
        </w:rPr>
        <w:t>avoid</w:t>
      </w:r>
      <w:r w:rsidR="00CF10EB" w:rsidRPr="00CF10EB">
        <w:rPr>
          <w:lang w:val="en-US"/>
        </w:rPr>
        <w:t xml:space="preserve"> possible hardware failures, having the necessary physical space, having </w:t>
      </w:r>
      <w:r w:rsidR="003235AD">
        <w:rPr>
          <w:lang w:val="en-US"/>
        </w:rPr>
        <w:t>enough</w:t>
      </w:r>
      <w:r w:rsidR="00FD6A41">
        <w:rPr>
          <w:lang w:val="en-US"/>
        </w:rPr>
        <w:t xml:space="preserve"> units</w:t>
      </w:r>
      <w:r w:rsidR="009B45A8">
        <w:rPr>
          <w:lang w:val="en-US"/>
        </w:rPr>
        <w:t xml:space="preserve"> of</w:t>
      </w:r>
      <w:r w:rsidR="00CF10EB" w:rsidRPr="00CF10EB">
        <w:rPr>
          <w:lang w:val="en-US"/>
        </w:rPr>
        <w:t xml:space="preserve"> robot, reducing costs, etc.</w:t>
      </w:r>
      <w:r w:rsidR="00D96AB9">
        <w:rPr>
          <w:lang w:val="en-US"/>
        </w:rPr>
        <w:t xml:space="preserve"> </w:t>
      </w:r>
      <w:r w:rsidR="00D96AB9" w:rsidRPr="00D96AB9">
        <w:rPr>
          <w:lang w:val="en-US"/>
        </w:rPr>
        <w:t>These simulation models are very useful, both in research work and in teaching, especially at higher levels of education. On the other hand, ROS</w:t>
      </w:r>
      <w:r w:rsidR="00D36954">
        <w:rPr>
          <w:lang w:val="en-US"/>
        </w:rPr>
        <w:t xml:space="preserve"> </w:t>
      </w:r>
      <w:r w:rsidR="00D36954">
        <w:t xml:space="preserve">(Robot </w:t>
      </w:r>
      <w:proofErr w:type="spellStart"/>
      <w:r w:rsidR="00D36954">
        <w:t>Operating</w:t>
      </w:r>
      <w:proofErr w:type="spellEnd"/>
      <w:r w:rsidR="00D36954">
        <w:t xml:space="preserve"> </w:t>
      </w:r>
      <w:proofErr w:type="spellStart"/>
      <w:r w:rsidR="00D36954">
        <w:t>System</w:t>
      </w:r>
      <w:proofErr w:type="spellEnd"/>
      <w:r w:rsidR="00D36954">
        <w:t>)</w:t>
      </w:r>
      <w:r w:rsidR="00D96AB9" w:rsidRPr="00D96AB9">
        <w:rPr>
          <w:lang w:val="en-US"/>
        </w:rPr>
        <w:t xml:space="preserve"> standards are increasingly used for programming robots, mainly in research, being of great interest to have simulators </w:t>
      </w:r>
      <w:r w:rsidR="005F586E">
        <w:rPr>
          <w:lang w:val="en-US"/>
        </w:rPr>
        <w:t>to</w:t>
      </w:r>
      <w:r w:rsidR="00D96AB9" w:rsidRPr="00D96AB9">
        <w:rPr>
          <w:lang w:val="en-US"/>
        </w:rPr>
        <w:t xml:space="preserve"> allow working with this system.</w:t>
      </w:r>
    </w:p>
    <w:p w14:paraId="07D95F2E" w14:textId="667BE7C2" w:rsidR="006638BF" w:rsidRPr="00E2627A" w:rsidRDefault="006638BF" w:rsidP="00D96AB9">
      <w:pPr>
        <w:rPr>
          <w:lang w:val="en-US"/>
        </w:rPr>
      </w:pPr>
      <w:r w:rsidRPr="00362874">
        <w:rPr>
          <w:lang w:val="en-US"/>
        </w:rPr>
        <w:t xml:space="preserve">This Master's Thesis aims to develop a simulation model of the </w:t>
      </w:r>
      <w:proofErr w:type="spellStart"/>
      <w:r w:rsidRPr="00362874">
        <w:rPr>
          <w:lang w:val="en-US"/>
        </w:rPr>
        <w:t>Robobo</w:t>
      </w:r>
      <w:proofErr w:type="spellEnd"/>
      <w:r w:rsidRPr="00362874">
        <w:rPr>
          <w:lang w:val="en-US"/>
        </w:rPr>
        <w:t xml:space="preserve"> robot for the Gazebo open source simulator, which can be programmed from the ROS standards and which offers</w:t>
      </w:r>
      <w:r w:rsidR="00CB5D29">
        <w:rPr>
          <w:lang w:val="en-US"/>
        </w:rPr>
        <w:t xml:space="preserve"> a</w:t>
      </w:r>
      <w:r w:rsidRPr="00362874">
        <w:rPr>
          <w:lang w:val="en-US"/>
        </w:rPr>
        <w:t xml:space="preserve"> behavior </w:t>
      </w:r>
      <w:r>
        <w:rPr>
          <w:lang w:val="en-US"/>
        </w:rPr>
        <w:t>like the</w:t>
      </w:r>
      <w:r w:rsidRPr="00362874">
        <w:rPr>
          <w:lang w:val="en-US"/>
        </w:rPr>
        <w:t xml:space="preserve"> offered by the real model.</w:t>
      </w:r>
    </w:p>
    <w:p w14:paraId="5DBB33C5" w14:textId="36FA476A" w:rsidR="00916019" w:rsidRDefault="00EC4BD5">
      <w:pPr>
        <w:spacing w:before="0"/>
        <w:ind w:firstLine="0"/>
        <w:rPr>
          <w:noProof/>
          <w:sz w:val="40"/>
          <w:szCs w:val="40"/>
        </w:rPr>
      </w:pPr>
      <w:r>
        <w:rPr>
          <w:noProof/>
          <w:sz w:val="40"/>
          <w:szCs w:val="40"/>
        </w:rPr>
        <w:br w:type="page"/>
      </w:r>
    </w:p>
    <w:p w14:paraId="3A927823" w14:textId="77777777" w:rsidR="00916019" w:rsidRDefault="00916019">
      <w:pPr>
        <w:spacing w:before="0" w:after="0"/>
        <w:ind w:firstLine="0"/>
        <w:jc w:val="left"/>
        <w:rPr>
          <w:noProof/>
          <w:sz w:val="40"/>
          <w:szCs w:val="40"/>
        </w:rPr>
      </w:pPr>
      <w:r>
        <w:rPr>
          <w:noProof/>
          <w:sz w:val="40"/>
          <w:szCs w:val="40"/>
        </w:rPr>
        <w:lastRenderedPageBreak/>
        <w:br w:type="page"/>
      </w:r>
    </w:p>
    <w:p w14:paraId="3F9E4CEF" w14:textId="77777777" w:rsidR="00EC4BD5" w:rsidRDefault="00EC4BD5">
      <w:pPr>
        <w:spacing w:before="0"/>
        <w:ind w:firstLine="0"/>
        <w:rPr>
          <w:bCs/>
          <w:noProof/>
          <w:sz w:val="40"/>
          <w:szCs w:val="40"/>
        </w:rPr>
      </w:pPr>
    </w:p>
    <w:p w14:paraId="71BDEA00" w14:textId="77777777" w:rsidR="001B64EE" w:rsidRDefault="001B64EE" w:rsidP="003E2039">
      <w:pPr>
        <w:pStyle w:val="Figura"/>
        <w:ind w:firstLine="0"/>
        <w:rPr>
          <w:noProof/>
          <w:sz w:val="40"/>
          <w:szCs w:val="40"/>
        </w:rPr>
      </w:pPr>
    </w:p>
    <w:p w14:paraId="1DC6EF3F" w14:textId="77777777" w:rsidR="001B64EE" w:rsidRDefault="00D80DD2" w:rsidP="001B64EE">
      <w:pPr>
        <w:pStyle w:val="Figura"/>
        <w:rPr>
          <w:noProof/>
          <w:sz w:val="40"/>
          <w:szCs w:val="40"/>
        </w:rPr>
      </w:pPr>
      <w:r>
        <w:rPr>
          <w:noProof/>
          <w:lang w:val="es-ES"/>
        </w:rPr>
        <w:drawing>
          <wp:anchor distT="0" distB="0" distL="114300" distR="114300" simplePos="0" relativeHeight="251634688" behindDoc="0" locked="0" layoutInCell="1" allowOverlap="1" wp14:anchorId="376164A4" wp14:editId="1D8170A1">
            <wp:simplePos x="0" y="0"/>
            <wp:positionH relativeFrom="column">
              <wp:posOffset>-3175</wp:posOffset>
            </wp:positionH>
            <wp:positionV relativeFrom="paragraph">
              <wp:posOffset>318135</wp:posOffset>
            </wp:positionV>
            <wp:extent cx="3807318" cy="540000"/>
            <wp:effectExtent l="0" t="0" r="3175" b="0"/>
            <wp:wrapNone/>
            <wp:docPr id="12" name="Imagen 12" descr="../../../../../../../Downloads/udc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dc_"/>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3807318"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64EE">
        <w:rPr>
          <w:noProof/>
          <w:lang w:val="es-ES"/>
        </w:rPr>
        <w:drawing>
          <wp:anchor distT="0" distB="0" distL="114300" distR="114300" simplePos="0" relativeHeight="251631616" behindDoc="0" locked="0" layoutInCell="1" allowOverlap="1" wp14:anchorId="02043082" wp14:editId="09CA9C3F">
            <wp:simplePos x="0" y="0"/>
            <wp:positionH relativeFrom="column">
              <wp:posOffset>4751705</wp:posOffset>
            </wp:positionH>
            <wp:positionV relativeFrom="paragraph">
              <wp:posOffset>127037</wp:posOffset>
            </wp:positionV>
            <wp:extent cx="952500" cy="899795"/>
            <wp:effectExtent l="0" t="0" r="1270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a:ext>
                      </a:extLst>
                    </a:blip>
                    <a:srcRect/>
                    <a:stretch/>
                  </pic:blipFill>
                  <pic:spPr bwMode="auto">
                    <a:xfrm>
                      <a:off x="0" y="0"/>
                      <a:ext cx="952500"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D5176E" w14:textId="77777777" w:rsidR="003E2039" w:rsidRDefault="003E2039" w:rsidP="003E2039">
      <w:pPr>
        <w:pStyle w:val="Figura"/>
        <w:ind w:firstLine="0"/>
        <w:rPr>
          <w:noProof/>
          <w:sz w:val="36"/>
          <w:szCs w:val="40"/>
        </w:rPr>
      </w:pPr>
    </w:p>
    <w:p w14:paraId="50F0C51B" w14:textId="77777777" w:rsidR="00D80DD2" w:rsidRDefault="00D80DD2" w:rsidP="003E2039">
      <w:pPr>
        <w:pStyle w:val="Figura"/>
        <w:ind w:firstLine="0"/>
        <w:rPr>
          <w:noProof/>
          <w:sz w:val="36"/>
          <w:szCs w:val="40"/>
        </w:rPr>
      </w:pPr>
    </w:p>
    <w:p w14:paraId="3FC6773F" w14:textId="77777777" w:rsidR="00D80DD2" w:rsidRDefault="00D80DD2" w:rsidP="003E2039">
      <w:pPr>
        <w:pStyle w:val="Figura"/>
        <w:ind w:firstLine="0"/>
        <w:rPr>
          <w:noProof/>
          <w:sz w:val="36"/>
          <w:szCs w:val="40"/>
        </w:rPr>
      </w:pPr>
    </w:p>
    <w:p w14:paraId="3BD98EF1" w14:textId="77777777" w:rsidR="001B64EE" w:rsidRPr="003A6CF8" w:rsidRDefault="001B64EE" w:rsidP="003E2039">
      <w:pPr>
        <w:pStyle w:val="Figura"/>
        <w:ind w:firstLine="0"/>
        <w:rPr>
          <w:noProof/>
          <w:sz w:val="36"/>
          <w:szCs w:val="40"/>
        </w:rPr>
      </w:pPr>
      <w:r w:rsidRPr="003A6CF8">
        <w:rPr>
          <w:noProof/>
          <w:sz w:val="36"/>
          <w:szCs w:val="40"/>
        </w:rPr>
        <w:t>Escola Politécnica Superior</w:t>
      </w:r>
    </w:p>
    <w:p w14:paraId="244D9256" w14:textId="77777777" w:rsidR="009E19C4" w:rsidRPr="000F1060" w:rsidRDefault="009E19C4" w:rsidP="003E2039">
      <w:pPr>
        <w:ind w:firstLine="0"/>
      </w:pPr>
    </w:p>
    <w:p w14:paraId="4EF3BE77" w14:textId="058D23F3" w:rsidR="009E19C4" w:rsidRPr="00E94D4E" w:rsidRDefault="00201936" w:rsidP="003E2039">
      <w:pPr>
        <w:pStyle w:val="TFG"/>
        <w:ind w:firstLine="0"/>
      </w:pPr>
      <w:r>
        <w:t xml:space="preserve">Traballo Fin de </w:t>
      </w:r>
      <w:proofErr w:type="spellStart"/>
      <w:r w:rsidR="009E19C4" w:rsidRPr="00E94D4E">
        <w:t>M</w:t>
      </w:r>
      <w:r w:rsidR="00913BAF">
        <w:t>estrado</w:t>
      </w:r>
      <w:proofErr w:type="spellEnd"/>
    </w:p>
    <w:p w14:paraId="77DEB12C" w14:textId="3E85898E" w:rsidR="009E19C4" w:rsidRDefault="00201936" w:rsidP="003E2039">
      <w:pPr>
        <w:pStyle w:val="TFG"/>
        <w:ind w:firstLine="0"/>
      </w:pPr>
      <w:r>
        <w:t>CURSO 2018</w:t>
      </w:r>
      <w:r w:rsidR="009E19C4" w:rsidRPr="00E94D4E">
        <w:t>/</w:t>
      </w:r>
      <w:r>
        <w:t>19</w:t>
      </w:r>
    </w:p>
    <w:p w14:paraId="353FCBF0" w14:textId="77777777" w:rsidR="009E19C4" w:rsidRDefault="009E19C4" w:rsidP="003E2039">
      <w:pPr>
        <w:ind w:firstLine="0"/>
      </w:pPr>
    </w:p>
    <w:p w14:paraId="6B7F7FD7" w14:textId="77777777" w:rsidR="009E19C4" w:rsidRDefault="009E19C4" w:rsidP="003E2039">
      <w:pPr>
        <w:pStyle w:val="TFG"/>
        <w:ind w:firstLine="0"/>
      </w:pPr>
    </w:p>
    <w:p w14:paraId="15584A27" w14:textId="77777777" w:rsidR="009E19C4" w:rsidRPr="00E94D4E" w:rsidRDefault="003E2039" w:rsidP="003E2039">
      <w:pPr>
        <w:ind w:firstLine="0"/>
      </w:pPr>
      <w:r>
        <w:rPr>
          <w:noProof/>
          <w:color w:val="020303"/>
          <w:lang w:val="es-ES"/>
        </w:rPr>
        <mc:AlternateContent>
          <mc:Choice Requires="wps">
            <w:drawing>
              <wp:anchor distT="4294967295" distB="4294967295" distL="114300" distR="114300" simplePos="0" relativeHeight="251659264" behindDoc="0" locked="0" layoutInCell="1" allowOverlap="1" wp14:anchorId="37CB238F" wp14:editId="3CD8C280">
                <wp:simplePos x="0" y="0"/>
                <wp:positionH relativeFrom="column">
                  <wp:posOffset>0</wp:posOffset>
                </wp:positionH>
                <wp:positionV relativeFrom="paragraph">
                  <wp:posOffset>3810</wp:posOffset>
                </wp:positionV>
                <wp:extent cx="5760000" cy="2839"/>
                <wp:effectExtent l="0" t="0" r="31750" b="48260"/>
                <wp:wrapNone/>
                <wp:docPr id="16"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CA43E7D" id="3 Conector recto"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GFIazPqAQAAKgQAAA4AAAAAAAAAAAAAAAAALgIAAGRycy9lMm9Eb2MueG1sUEsB&#10;Ai0AFAAGAAgAAAAhAAZK09nZAAAAAwEAAA8AAAAAAAAAAAAAAAAARAQAAGRycy9kb3ducmV2Lnht&#10;bFBLBQYAAAAABAAEAPMAAABKBQAAAAA=&#10;" strokecolor="#d539bf" strokeweight="2.5pt">
                <o:lock v:ext="edit" shapetype="f"/>
              </v:line>
            </w:pict>
          </mc:Fallback>
        </mc:AlternateContent>
      </w:r>
      <w:r w:rsidR="009E19C4">
        <w:tab/>
      </w:r>
    </w:p>
    <w:p w14:paraId="77217522" w14:textId="77777777" w:rsidR="009E19C4" w:rsidRPr="006F52B2" w:rsidRDefault="009E19C4" w:rsidP="003E2039">
      <w:pPr>
        <w:ind w:firstLine="0"/>
      </w:pPr>
    </w:p>
    <w:p w14:paraId="599797AE" w14:textId="2F45FCF1" w:rsidR="009E19C4" w:rsidRPr="00654432" w:rsidRDefault="00201936" w:rsidP="003E2039">
      <w:pPr>
        <w:pStyle w:val="TituloTFG"/>
        <w:ind w:firstLine="0"/>
      </w:pPr>
      <w:r>
        <w:t>DESENVO</w:t>
      </w:r>
      <w:r w:rsidR="008478DF">
        <w:t>L</w:t>
      </w:r>
      <w:r>
        <w:t>VEMENTO DUN MODELO DE SIMULACIÓN EN GAZEBO DUN ROBOT MÓBIL BASADO EN SMARTPHONE</w:t>
      </w:r>
    </w:p>
    <w:p w14:paraId="27A2D1A5" w14:textId="77777777" w:rsidR="009E19C4" w:rsidRPr="006F52B2" w:rsidRDefault="009E19C4" w:rsidP="003E2039">
      <w:pPr>
        <w:ind w:firstLine="0"/>
      </w:pPr>
    </w:p>
    <w:p w14:paraId="2C515BD8" w14:textId="77777777" w:rsidR="009E19C4" w:rsidRPr="006F52B2" w:rsidRDefault="009E19C4" w:rsidP="003E2039">
      <w:pPr>
        <w:ind w:firstLine="0"/>
      </w:pPr>
    </w:p>
    <w:p w14:paraId="483D2A16" w14:textId="77777777" w:rsidR="009E19C4" w:rsidRPr="006F52B2" w:rsidRDefault="003E2039" w:rsidP="003E2039">
      <w:pPr>
        <w:ind w:firstLine="0"/>
      </w:pPr>
      <w:r>
        <w:rPr>
          <w:noProof/>
          <w:color w:val="020303"/>
          <w:lang w:val="es-ES"/>
        </w:rPr>
        <mc:AlternateContent>
          <mc:Choice Requires="wps">
            <w:drawing>
              <wp:anchor distT="4294967295" distB="4294967295" distL="114300" distR="114300" simplePos="0" relativeHeight="251663360" behindDoc="0" locked="0" layoutInCell="1" allowOverlap="1" wp14:anchorId="7133A06A" wp14:editId="62AA8961">
                <wp:simplePos x="0" y="0"/>
                <wp:positionH relativeFrom="column">
                  <wp:posOffset>0</wp:posOffset>
                </wp:positionH>
                <wp:positionV relativeFrom="paragraph">
                  <wp:posOffset>3810</wp:posOffset>
                </wp:positionV>
                <wp:extent cx="5760000" cy="2839"/>
                <wp:effectExtent l="0" t="0" r="31750" b="48260"/>
                <wp:wrapNone/>
                <wp:docPr id="17"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2839"/>
                        </a:xfrm>
                        <a:prstGeom prst="line">
                          <a:avLst/>
                        </a:prstGeom>
                        <a:ln w="31750">
                          <a:solidFill>
                            <a:srgbClr val="D539B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5B50A3A" id="3 Conector recto"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pt" to="45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" strokecolor="#d539bf" strokeweight="2.5pt">
                <o:lock v:ext="edit" shapetype="f"/>
              </v:line>
            </w:pict>
          </mc:Fallback>
        </mc:AlternateContent>
      </w:r>
    </w:p>
    <w:p w14:paraId="6D8465CE" w14:textId="77777777" w:rsidR="009E19C4" w:rsidRDefault="009E19C4" w:rsidP="003E2039">
      <w:pPr>
        <w:pStyle w:val="Titulacin"/>
        <w:ind w:firstLine="0"/>
      </w:pPr>
    </w:p>
    <w:p w14:paraId="0B428B8C" w14:textId="23DC3DAF" w:rsidR="009E19C4" w:rsidRPr="006F52B2" w:rsidRDefault="00913BAF" w:rsidP="003E2039">
      <w:pPr>
        <w:pStyle w:val="Titulacin"/>
        <w:ind w:firstLine="0"/>
      </w:pPr>
      <w:proofErr w:type="spellStart"/>
      <w:r>
        <w:t>Mestrado</w:t>
      </w:r>
      <w:proofErr w:type="spellEnd"/>
      <w:r w:rsidR="002D3368">
        <w:t xml:space="preserve"> </w:t>
      </w:r>
      <w:r w:rsidR="009E19C4">
        <w:t xml:space="preserve">en </w:t>
      </w:r>
      <w:r>
        <w:t>Enxeñaría</w:t>
      </w:r>
      <w:r w:rsidR="009E19C4">
        <w:t xml:space="preserve"> </w:t>
      </w:r>
      <w:r w:rsidR="00EC3183">
        <w:t>Industrial</w:t>
      </w:r>
    </w:p>
    <w:p w14:paraId="12F02924" w14:textId="77777777" w:rsidR="009E19C4" w:rsidRDefault="009E19C4" w:rsidP="003E2039">
      <w:pPr>
        <w:ind w:firstLine="0"/>
      </w:pPr>
    </w:p>
    <w:p w14:paraId="22671529" w14:textId="77777777" w:rsidR="009E19C4" w:rsidRDefault="009E19C4" w:rsidP="003E2039">
      <w:pPr>
        <w:ind w:firstLine="0"/>
      </w:pPr>
    </w:p>
    <w:p w14:paraId="67A37985" w14:textId="77777777" w:rsidR="009E19C4" w:rsidRDefault="009E19C4" w:rsidP="003E2039">
      <w:pPr>
        <w:ind w:firstLine="0"/>
      </w:pPr>
    </w:p>
    <w:p w14:paraId="0579C2EE" w14:textId="77777777" w:rsidR="009E19C4" w:rsidRPr="006F52B2" w:rsidRDefault="009E19C4" w:rsidP="003E2039">
      <w:pPr>
        <w:pStyle w:val="Titulacin"/>
        <w:ind w:firstLine="0"/>
      </w:pPr>
      <w:r w:rsidRPr="006F52B2">
        <w:t>Documento</w:t>
      </w:r>
    </w:p>
    <w:p w14:paraId="2B37CF3F" w14:textId="77777777" w:rsidR="009E19C4" w:rsidRPr="006F52B2" w:rsidRDefault="009E19C4" w:rsidP="003E2039">
      <w:pPr>
        <w:pStyle w:val="Figura"/>
        <w:ind w:firstLine="0"/>
      </w:pPr>
    </w:p>
    <w:p w14:paraId="171672DD" w14:textId="040C4A30" w:rsidR="009E19C4" w:rsidRDefault="00EC3183" w:rsidP="003E2039">
      <w:pPr>
        <w:pStyle w:val="TFG"/>
        <w:ind w:firstLine="0"/>
      </w:pPr>
      <w:r>
        <w:t>MEMORIA</w:t>
      </w:r>
    </w:p>
    <w:p w14:paraId="53414CFE" w14:textId="77777777" w:rsidR="00BD35A4" w:rsidRPr="00BD35A4" w:rsidRDefault="00BD35A4" w:rsidP="00BD35A4"/>
    <w:p w14:paraId="0B339BC5" w14:textId="119ECF2E" w:rsidR="00916019" w:rsidRDefault="00916019" w:rsidP="009E19C4"/>
    <w:p w14:paraId="147ED574" w14:textId="77777777" w:rsidR="00916019" w:rsidRDefault="00916019">
      <w:pPr>
        <w:spacing w:before="0" w:after="0"/>
        <w:ind w:firstLine="0"/>
        <w:jc w:val="left"/>
      </w:pPr>
      <w:r>
        <w:br w:type="page"/>
      </w:r>
    </w:p>
    <w:p w14:paraId="475E8EF3" w14:textId="77777777" w:rsidR="009E19C4" w:rsidRPr="006F52B2" w:rsidRDefault="009E19C4" w:rsidP="009E19C4">
      <w:pPr>
        <w:sectPr w:rsidR="009E19C4" w:rsidRPr="006F52B2" w:rsidSect="003E2039">
          <w:pgSz w:w="11906" w:h="16838" w:code="9"/>
          <w:pgMar w:top="1418" w:right="1418" w:bottom="1418" w:left="1418" w:header="720" w:footer="720" w:gutter="0"/>
          <w:cols w:space="720"/>
          <w:docGrid w:linePitch="326"/>
        </w:sectPr>
      </w:pPr>
    </w:p>
    <w:p w14:paraId="0442CDB5" w14:textId="77777777" w:rsidR="007D5317" w:rsidRDefault="00A93DBF" w:rsidP="00EC4915">
      <w:pPr>
        <w:pStyle w:val="Ttulo1"/>
        <w:numPr>
          <w:ilvl w:val="0"/>
          <w:numId w:val="0"/>
        </w:numPr>
        <w:rPr>
          <w:noProof/>
        </w:rPr>
      </w:pPr>
      <w:bookmarkStart w:id="30" w:name="_Toc12827277"/>
      <w:r>
        <w:lastRenderedPageBreak/>
        <w:t>Índice</w:t>
      </w:r>
      <w:r w:rsidR="004B0FA5">
        <w:t xml:space="preserve"> do documento</w:t>
      </w:r>
      <w:r w:rsidR="00AC68F4">
        <w:t xml:space="preserve"> Memoria</w:t>
      </w:r>
      <w:bookmarkEnd w:id="30"/>
      <w:r>
        <w:fldChar w:fldCharType="begin"/>
      </w:r>
      <w:r>
        <w:instrText xml:space="preserve"> TOC \o "1-3" \h \z \u </w:instrText>
      </w:r>
      <w:r>
        <w:fldChar w:fldCharType="separate"/>
      </w:r>
    </w:p>
    <w:p w14:paraId="116A50C5" w14:textId="601E5AF4"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77" w:history="1">
        <w:r w:rsidRPr="004605A5">
          <w:rPr>
            <w:rStyle w:val="Hipervnculo"/>
            <w:noProof/>
          </w:rPr>
          <w:t>Índice do documento Memoria</w:t>
        </w:r>
        <w:r>
          <w:rPr>
            <w:noProof/>
            <w:webHidden/>
          </w:rPr>
          <w:tab/>
        </w:r>
        <w:r>
          <w:rPr>
            <w:noProof/>
            <w:webHidden/>
          </w:rPr>
          <w:fldChar w:fldCharType="begin"/>
        </w:r>
        <w:r>
          <w:rPr>
            <w:noProof/>
            <w:webHidden/>
          </w:rPr>
          <w:instrText xml:space="preserve"> PAGEREF _Toc12827277 \h </w:instrText>
        </w:r>
        <w:r>
          <w:rPr>
            <w:noProof/>
            <w:webHidden/>
          </w:rPr>
        </w:r>
        <w:r>
          <w:rPr>
            <w:noProof/>
            <w:webHidden/>
          </w:rPr>
          <w:fldChar w:fldCharType="separate"/>
        </w:r>
        <w:r w:rsidR="00A45487">
          <w:rPr>
            <w:noProof/>
            <w:webHidden/>
          </w:rPr>
          <w:t>9</w:t>
        </w:r>
        <w:r>
          <w:rPr>
            <w:noProof/>
            <w:webHidden/>
          </w:rPr>
          <w:fldChar w:fldCharType="end"/>
        </w:r>
      </w:hyperlink>
    </w:p>
    <w:p w14:paraId="36A94333" w14:textId="34974386"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78" w:history="1">
        <w:r w:rsidRPr="004605A5">
          <w:rPr>
            <w:rStyle w:val="Hipervnculo"/>
            <w:noProof/>
          </w:rPr>
          <w:t>Índice de figuras</w:t>
        </w:r>
        <w:r>
          <w:rPr>
            <w:noProof/>
            <w:webHidden/>
          </w:rPr>
          <w:tab/>
        </w:r>
        <w:r>
          <w:rPr>
            <w:noProof/>
            <w:webHidden/>
          </w:rPr>
          <w:fldChar w:fldCharType="begin"/>
        </w:r>
        <w:r>
          <w:rPr>
            <w:noProof/>
            <w:webHidden/>
          </w:rPr>
          <w:instrText xml:space="preserve"> PAGEREF _Toc12827278 \h </w:instrText>
        </w:r>
        <w:r>
          <w:rPr>
            <w:noProof/>
            <w:webHidden/>
          </w:rPr>
        </w:r>
        <w:r>
          <w:rPr>
            <w:noProof/>
            <w:webHidden/>
          </w:rPr>
          <w:fldChar w:fldCharType="separate"/>
        </w:r>
        <w:r w:rsidR="00A45487">
          <w:rPr>
            <w:noProof/>
            <w:webHidden/>
          </w:rPr>
          <w:t>11</w:t>
        </w:r>
        <w:r>
          <w:rPr>
            <w:noProof/>
            <w:webHidden/>
          </w:rPr>
          <w:fldChar w:fldCharType="end"/>
        </w:r>
      </w:hyperlink>
    </w:p>
    <w:p w14:paraId="1683C6C2" w14:textId="4A1C59BA"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79" w:history="1">
        <w:r w:rsidRPr="004605A5">
          <w:rPr>
            <w:rStyle w:val="Hipervnculo"/>
            <w:noProof/>
          </w:rPr>
          <w:t>Índice de táboas</w:t>
        </w:r>
        <w:r>
          <w:rPr>
            <w:noProof/>
            <w:webHidden/>
          </w:rPr>
          <w:tab/>
        </w:r>
        <w:r>
          <w:rPr>
            <w:noProof/>
            <w:webHidden/>
          </w:rPr>
          <w:fldChar w:fldCharType="begin"/>
        </w:r>
        <w:r>
          <w:rPr>
            <w:noProof/>
            <w:webHidden/>
          </w:rPr>
          <w:instrText xml:space="preserve"> PAGEREF _Toc12827279 \h </w:instrText>
        </w:r>
        <w:r>
          <w:rPr>
            <w:noProof/>
            <w:webHidden/>
          </w:rPr>
        </w:r>
        <w:r>
          <w:rPr>
            <w:noProof/>
            <w:webHidden/>
          </w:rPr>
          <w:fldChar w:fldCharType="separate"/>
        </w:r>
        <w:r w:rsidR="00A45487">
          <w:rPr>
            <w:noProof/>
            <w:webHidden/>
          </w:rPr>
          <w:t>13</w:t>
        </w:r>
        <w:r>
          <w:rPr>
            <w:noProof/>
            <w:webHidden/>
          </w:rPr>
          <w:fldChar w:fldCharType="end"/>
        </w:r>
      </w:hyperlink>
    </w:p>
    <w:p w14:paraId="586CC20A" w14:textId="0854CF55"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80" w:history="1">
        <w:r w:rsidRPr="004605A5">
          <w:rPr>
            <w:rStyle w:val="Hipervnculo"/>
            <w:noProof/>
          </w:rPr>
          <w:t>1 Introdución</w:t>
        </w:r>
        <w:r>
          <w:rPr>
            <w:noProof/>
            <w:webHidden/>
          </w:rPr>
          <w:tab/>
        </w:r>
        <w:r>
          <w:rPr>
            <w:noProof/>
            <w:webHidden/>
          </w:rPr>
          <w:fldChar w:fldCharType="begin"/>
        </w:r>
        <w:r>
          <w:rPr>
            <w:noProof/>
            <w:webHidden/>
          </w:rPr>
          <w:instrText xml:space="preserve"> PAGEREF _Toc12827280 \h </w:instrText>
        </w:r>
        <w:r>
          <w:rPr>
            <w:noProof/>
            <w:webHidden/>
          </w:rPr>
        </w:r>
        <w:r>
          <w:rPr>
            <w:noProof/>
            <w:webHidden/>
          </w:rPr>
          <w:fldChar w:fldCharType="separate"/>
        </w:r>
        <w:r w:rsidR="00A45487">
          <w:rPr>
            <w:noProof/>
            <w:webHidden/>
          </w:rPr>
          <w:t>15</w:t>
        </w:r>
        <w:r>
          <w:rPr>
            <w:noProof/>
            <w:webHidden/>
          </w:rPr>
          <w:fldChar w:fldCharType="end"/>
        </w:r>
      </w:hyperlink>
    </w:p>
    <w:p w14:paraId="5F5CD0FF" w14:textId="4FC9A99B"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81" w:history="1">
        <w:r w:rsidRPr="004605A5">
          <w:rPr>
            <w:rStyle w:val="Hipervnculo"/>
            <w:noProof/>
          </w:rPr>
          <w:t>2 Obxectivos</w:t>
        </w:r>
        <w:r>
          <w:rPr>
            <w:noProof/>
            <w:webHidden/>
          </w:rPr>
          <w:tab/>
        </w:r>
        <w:r>
          <w:rPr>
            <w:noProof/>
            <w:webHidden/>
          </w:rPr>
          <w:fldChar w:fldCharType="begin"/>
        </w:r>
        <w:r>
          <w:rPr>
            <w:noProof/>
            <w:webHidden/>
          </w:rPr>
          <w:instrText xml:space="preserve"> PAGEREF _Toc12827281 \h </w:instrText>
        </w:r>
        <w:r>
          <w:rPr>
            <w:noProof/>
            <w:webHidden/>
          </w:rPr>
        </w:r>
        <w:r>
          <w:rPr>
            <w:noProof/>
            <w:webHidden/>
          </w:rPr>
          <w:fldChar w:fldCharType="separate"/>
        </w:r>
        <w:r w:rsidR="00A45487">
          <w:rPr>
            <w:noProof/>
            <w:webHidden/>
          </w:rPr>
          <w:t>17</w:t>
        </w:r>
        <w:r>
          <w:rPr>
            <w:noProof/>
            <w:webHidden/>
          </w:rPr>
          <w:fldChar w:fldCharType="end"/>
        </w:r>
      </w:hyperlink>
    </w:p>
    <w:p w14:paraId="06CABEE7" w14:textId="6F1E2589"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82" w:history="1">
        <w:r w:rsidRPr="004605A5">
          <w:rPr>
            <w:rStyle w:val="Hipervnculo"/>
            <w:noProof/>
          </w:rPr>
          <w:t>3 Fundamentos tecnolóxicos</w:t>
        </w:r>
        <w:r>
          <w:rPr>
            <w:noProof/>
            <w:webHidden/>
          </w:rPr>
          <w:tab/>
        </w:r>
        <w:r>
          <w:rPr>
            <w:noProof/>
            <w:webHidden/>
          </w:rPr>
          <w:fldChar w:fldCharType="begin"/>
        </w:r>
        <w:r>
          <w:rPr>
            <w:noProof/>
            <w:webHidden/>
          </w:rPr>
          <w:instrText xml:space="preserve"> PAGEREF _Toc12827282 \h </w:instrText>
        </w:r>
        <w:r>
          <w:rPr>
            <w:noProof/>
            <w:webHidden/>
          </w:rPr>
        </w:r>
        <w:r>
          <w:rPr>
            <w:noProof/>
            <w:webHidden/>
          </w:rPr>
          <w:fldChar w:fldCharType="separate"/>
        </w:r>
        <w:r w:rsidR="00A45487">
          <w:rPr>
            <w:noProof/>
            <w:webHidden/>
          </w:rPr>
          <w:t>19</w:t>
        </w:r>
        <w:r>
          <w:rPr>
            <w:noProof/>
            <w:webHidden/>
          </w:rPr>
          <w:fldChar w:fldCharType="end"/>
        </w:r>
      </w:hyperlink>
    </w:p>
    <w:p w14:paraId="2B0A457D" w14:textId="0A77A4DE"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83" w:history="1">
        <w:r w:rsidRPr="004605A5">
          <w:rPr>
            <w:rStyle w:val="Hipervnculo"/>
            <w:noProof/>
          </w:rPr>
          <w:t>3.1 Robobo</w:t>
        </w:r>
        <w:r>
          <w:rPr>
            <w:noProof/>
            <w:webHidden/>
          </w:rPr>
          <w:tab/>
        </w:r>
        <w:r>
          <w:rPr>
            <w:noProof/>
            <w:webHidden/>
          </w:rPr>
          <w:fldChar w:fldCharType="begin"/>
        </w:r>
        <w:r>
          <w:rPr>
            <w:noProof/>
            <w:webHidden/>
          </w:rPr>
          <w:instrText xml:space="preserve"> PAGEREF _Toc12827283 \h </w:instrText>
        </w:r>
        <w:r>
          <w:rPr>
            <w:noProof/>
            <w:webHidden/>
          </w:rPr>
        </w:r>
        <w:r>
          <w:rPr>
            <w:noProof/>
            <w:webHidden/>
          </w:rPr>
          <w:fldChar w:fldCharType="separate"/>
        </w:r>
        <w:r w:rsidR="00A45487">
          <w:rPr>
            <w:noProof/>
            <w:webHidden/>
          </w:rPr>
          <w:t>19</w:t>
        </w:r>
        <w:r>
          <w:rPr>
            <w:noProof/>
            <w:webHidden/>
          </w:rPr>
          <w:fldChar w:fldCharType="end"/>
        </w:r>
      </w:hyperlink>
    </w:p>
    <w:p w14:paraId="44188E46" w14:textId="350E7F81"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84" w:history="1">
        <w:r w:rsidRPr="004605A5">
          <w:rPr>
            <w:rStyle w:val="Hipervnculo"/>
            <w:noProof/>
          </w:rPr>
          <w:t>3.1.1 Hardware</w:t>
        </w:r>
        <w:r>
          <w:rPr>
            <w:noProof/>
            <w:webHidden/>
          </w:rPr>
          <w:tab/>
        </w:r>
        <w:r>
          <w:rPr>
            <w:noProof/>
            <w:webHidden/>
          </w:rPr>
          <w:fldChar w:fldCharType="begin"/>
        </w:r>
        <w:r>
          <w:rPr>
            <w:noProof/>
            <w:webHidden/>
          </w:rPr>
          <w:instrText xml:space="preserve"> PAGEREF _Toc12827284 \h </w:instrText>
        </w:r>
        <w:r>
          <w:rPr>
            <w:noProof/>
            <w:webHidden/>
          </w:rPr>
        </w:r>
        <w:r>
          <w:rPr>
            <w:noProof/>
            <w:webHidden/>
          </w:rPr>
          <w:fldChar w:fldCharType="separate"/>
        </w:r>
        <w:r w:rsidR="00A45487">
          <w:rPr>
            <w:noProof/>
            <w:webHidden/>
          </w:rPr>
          <w:t>19</w:t>
        </w:r>
        <w:r>
          <w:rPr>
            <w:noProof/>
            <w:webHidden/>
          </w:rPr>
          <w:fldChar w:fldCharType="end"/>
        </w:r>
      </w:hyperlink>
    </w:p>
    <w:p w14:paraId="7D16E04D" w14:textId="5AA5EE7E"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85" w:history="1">
        <w:r w:rsidRPr="004605A5">
          <w:rPr>
            <w:rStyle w:val="Hipervnculo"/>
            <w:noProof/>
          </w:rPr>
          <w:t>3.1.2 Software</w:t>
        </w:r>
        <w:r>
          <w:rPr>
            <w:noProof/>
            <w:webHidden/>
          </w:rPr>
          <w:tab/>
        </w:r>
        <w:r>
          <w:rPr>
            <w:noProof/>
            <w:webHidden/>
          </w:rPr>
          <w:fldChar w:fldCharType="begin"/>
        </w:r>
        <w:r>
          <w:rPr>
            <w:noProof/>
            <w:webHidden/>
          </w:rPr>
          <w:instrText xml:space="preserve"> PAGEREF _Toc12827285 \h </w:instrText>
        </w:r>
        <w:r>
          <w:rPr>
            <w:noProof/>
            <w:webHidden/>
          </w:rPr>
        </w:r>
        <w:r>
          <w:rPr>
            <w:noProof/>
            <w:webHidden/>
          </w:rPr>
          <w:fldChar w:fldCharType="separate"/>
        </w:r>
        <w:r w:rsidR="00A45487">
          <w:rPr>
            <w:noProof/>
            <w:webHidden/>
          </w:rPr>
          <w:t>21</w:t>
        </w:r>
        <w:r>
          <w:rPr>
            <w:noProof/>
            <w:webHidden/>
          </w:rPr>
          <w:fldChar w:fldCharType="end"/>
        </w:r>
      </w:hyperlink>
    </w:p>
    <w:p w14:paraId="71A7F81C" w14:textId="6AA4A31E"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86" w:history="1">
        <w:r w:rsidRPr="004605A5">
          <w:rPr>
            <w:rStyle w:val="Hipervnculo"/>
            <w:noProof/>
          </w:rPr>
          <w:t>3.1.3 Programación</w:t>
        </w:r>
        <w:r>
          <w:rPr>
            <w:noProof/>
            <w:webHidden/>
          </w:rPr>
          <w:tab/>
        </w:r>
        <w:r>
          <w:rPr>
            <w:noProof/>
            <w:webHidden/>
          </w:rPr>
          <w:fldChar w:fldCharType="begin"/>
        </w:r>
        <w:r>
          <w:rPr>
            <w:noProof/>
            <w:webHidden/>
          </w:rPr>
          <w:instrText xml:space="preserve"> PAGEREF _Toc12827286 \h </w:instrText>
        </w:r>
        <w:r>
          <w:rPr>
            <w:noProof/>
            <w:webHidden/>
          </w:rPr>
        </w:r>
        <w:r>
          <w:rPr>
            <w:noProof/>
            <w:webHidden/>
          </w:rPr>
          <w:fldChar w:fldCharType="separate"/>
        </w:r>
        <w:r w:rsidR="00A45487">
          <w:rPr>
            <w:noProof/>
            <w:webHidden/>
          </w:rPr>
          <w:t>23</w:t>
        </w:r>
        <w:r>
          <w:rPr>
            <w:noProof/>
            <w:webHidden/>
          </w:rPr>
          <w:fldChar w:fldCharType="end"/>
        </w:r>
      </w:hyperlink>
    </w:p>
    <w:p w14:paraId="53E63A0A" w14:textId="6CF51FB8"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87" w:history="1">
        <w:r w:rsidRPr="004605A5">
          <w:rPr>
            <w:rStyle w:val="Hipervnculo"/>
            <w:noProof/>
          </w:rPr>
          <w:t>3.2 ROS</w:t>
        </w:r>
        <w:r>
          <w:rPr>
            <w:noProof/>
            <w:webHidden/>
          </w:rPr>
          <w:tab/>
        </w:r>
        <w:r>
          <w:rPr>
            <w:noProof/>
            <w:webHidden/>
          </w:rPr>
          <w:fldChar w:fldCharType="begin"/>
        </w:r>
        <w:r>
          <w:rPr>
            <w:noProof/>
            <w:webHidden/>
          </w:rPr>
          <w:instrText xml:space="preserve"> PAGEREF _Toc12827287 \h </w:instrText>
        </w:r>
        <w:r>
          <w:rPr>
            <w:noProof/>
            <w:webHidden/>
          </w:rPr>
        </w:r>
        <w:r>
          <w:rPr>
            <w:noProof/>
            <w:webHidden/>
          </w:rPr>
          <w:fldChar w:fldCharType="separate"/>
        </w:r>
        <w:r w:rsidR="00A45487">
          <w:rPr>
            <w:noProof/>
            <w:webHidden/>
          </w:rPr>
          <w:t>23</w:t>
        </w:r>
        <w:r>
          <w:rPr>
            <w:noProof/>
            <w:webHidden/>
          </w:rPr>
          <w:fldChar w:fldCharType="end"/>
        </w:r>
      </w:hyperlink>
    </w:p>
    <w:p w14:paraId="424D72D1" w14:textId="22CB698F"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88" w:history="1">
        <w:r w:rsidRPr="004605A5">
          <w:rPr>
            <w:rStyle w:val="Hipervnculo"/>
            <w:noProof/>
          </w:rPr>
          <w:t>3.2.1 Principais características</w:t>
        </w:r>
        <w:r>
          <w:rPr>
            <w:noProof/>
            <w:webHidden/>
          </w:rPr>
          <w:tab/>
        </w:r>
        <w:r>
          <w:rPr>
            <w:noProof/>
            <w:webHidden/>
          </w:rPr>
          <w:fldChar w:fldCharType="begin"/>
        </w:r>
        <w:r>
          <w:rPr>
            <w:noProof/>
            <w:webHidden/>
          </w:rPr>
          <w:instrText xml:space="preserve"> PAGEREF _Toc12827288 \h </w:instrText>
        </w:r>
        <w:r>
          <w:rPr>
            <w:noProof/>
            <w:webHidden/>
          </w:rPr>
        </w:r>
        <w:r>
          <w:rPr>
            <w:noProof/>
            <w:webHidden/>
          </w:rPr>
          <w:fldChar w:fldCharType="separate"/>
        </w:r>
        <w:r w:rsidR="00A45487">
          <w:rPr>
            <w:noProof/>
            <w:webHidden/>
          </w:rPr>
          <w:t>23</w:t>
        </w:r>
        <w:r>
          <w:rPr>
            <w:noProof/>
            <w:webHidden/>
          </w:rPr>
          <w:fldChar w:fldCharType="end"/>
        </w:r>
      </w:hyperlink>
    </w:p>
    <w:p w14:paraId="303A85F5" w14:textId="5E9A9EA3"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89" w:history="1">
        <w:r w:rsidRPr="004605A5">
          <w:rPr>
            <w:rStyle w:val="Hipervnculo"/>
            <w:noProof/>
          </w:rPr>
          <w:t>3.2.2 Rede de comunicación en ROS</w:t>
        </w:r>
        <w:r>
          <w:rPr>
            <w:noProof/>
            <w:webHidden/>
          </w:rPr>
          <w:tab/>
        </w:r>
        <w:r>
          <w:rPr>
            <w:noProof/>
            <w:webHidden/>
          </w:rPr>
          <w:fldChar w:fldCharType="begin"/>
        </w:r>
        <w:r>
          <w:rPr>
            <w:noProof/>
            <w:webHidden/>
          </w:rPr>
          <w:instrText xml:space="preserve"> PAGEREF _Toc12827289 \h </w:instrText>
        </w:r>
        <w:r>
          <w:rPr>
            <w:noProof/>
            <w:webHidden/>
          </w:rPr>
        </w:r>
        <w:r>
          <w:rPr>
            <w:noProof/>
            <w:webHidden/>
          </w:rPr>
          <w:fldChar w:fldCharType="separate"/>
        </w:r>
        <w:r w:rsidR="00A45487">
          <w:rPr>
            <w:noProof/>
            <w:webHidden/>
          </w:rPr>
          <w:t>24</w:t>
        </w:r>
        <w:r>
          <w:rPr>
            <w:noProof/>
            <w:webHidden/>
          </w:rPr>
          <w:fldChar w:fldCharType="end"/>
        </w:r>
      </w:hyperlink>
    </w:p>
    <w:p w14:paraId="5031CD29" w14:textId="51497715"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290" w:history="1">
        <w:r w:rsidRPr="004605A5">
          <w:rPr>
            <w:rStyle w:val="Hipervnculo"/>
            <w:noProof/>
          </w:rPr>
          <w:t>3.2.3 Versión empregada</w:t>
        </w:r>
        <w:r>
          <w:rPr>
            <w:noProof/>
            <w:webHidden/>
          </w:rPr>
          <w:tab/>
        </w:r>
        <w:r>
          <w:rPr>
            <w:noProof/>
            <w:webHidden/>
          </w:rPr>
          <w:fldChar w:fldCharType="begin"/>
        </w:r>
        <w:r>
          <w:rPr>
            <w:noProof/>
            <w:webHidden/>
          </w:rPr>
          <w:instrText xml:space="preserve"> PAGEREF _Toc12827290 \h </w:instrText>
        </w:r>
        <w:r>
          <w:rPr>
            <w:noProof/>
            <w:webHidden/>
          </w:rPr>
        </w:r>
        <w:r>
          <w:rPr>
            <w:noProof/>
            <w:webHidden/>
          </w:rPr>
          <w:fldChar w:fldCharType="separate"/>
        </w:r>
        <w:r w:rsidR="00A45487">
          <w:rPr>
            <w:noProof/>
            <w:webHidden/>
          </w:rPr>
          <w:t>25</w:t>
        </w:r>
        <w:r>
          <w:rPr>
            <w:noProof/>
            <w:webHidden/>
          </w:rPr>
          <w:fldChar w:fldCharType="end"/>
        </w:r>
      </w:hyperlink>
    </w:p>
    <w:p w14:paraId="219890D6" w14:textId="2AF840BF"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1" w:history="1">
        <w:r w:rsidRPr="004605A5">
          <w:rPr>
            <w:rStyle w:val="Hipervnculo"/>
            <w:noProof/>
          </w:rPr>
          <w:t>3.3 Gazebo</w:t>
        </w:r>
        <w:r>
          <w:rPr>
            <w:noProof/>
            <w:webHidden/>
          </w:rPr>
          <w:tab/>
        </w:r>
        <w:r>
          <w:rPr>
            <w:noProof/>
            <w:webHidden/>
          </w:rPr>
          <w:fldChar w:fldCharType="begin"/>
        </w:r>
        <w:r>
          <w:rPr>
            <w:noProof/>
            <w:webHidden/>
          </w:rPr>
          <w:instrText xml:space="preserve"> PAGEREF _Toc12827291 \h </w:instrText>
        </w:r>
        <w:r>
          <w:rPr>
            <w:noProof/>
            <w:webHidden/>
          </w:rPr>
        </w:r>
        <w:r>
          <w:rPr>
            <w:noProof/>
            <w:webHidden/>
          </w:rPr>
          <w:fldChar w:fldCharType="separate"/>
        </w:r>
        <w:r w:rsidR="00A45487">
          <w:rPr>
            <w:noProof/>
            <w:webHidden/>
          </w:rPr>
          <w:t>25</w:t>
        </w:r>
        <w:r>
          <w:rPr>
            <w:noProof/>
            <w:webHidden/>
          </w:rPr>
          <w:fldChar w:fldCharType="end"/>
        </w:r>
      </w:hyperlink>
    </w:p>
    <w:p w14:paraId="74F92DA4" w14:textId="63300FCC"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2" w:history="1">
        <w:r w:rsidRPr="004605A5">
          <w:rPr>
            <w:rStyle w:val="Hipervnculo"/>
            <w:noProof/>
          </w:rPr>
          <w:t>3.4 Blender</w:t>
        </w:r>
        <w:r>
          <w:rPr>
            <w:noProof/>
            <w:webHidden/>
          </w:rPr>
          <w:tab/>
        </w:r>
        <w:r>
          <w:rPr>
            <w:noProof/>
            <w:webHidden/>
          </w:rPr>
          <w:fldChar w:fldCharType="begin"/>
        </w:r>
        <w:r>
          <w:rPr>
            <w:noProof/>
            <w:webHidden/>
          </w:rPr>
          <w:instrText xml:space="preserve"> PAGEREF _Toc12827292 \h </w:instrText>
        </w:r>
        <w:r>
          <w:rPr>
            <w:noProof/>
            <w:webHidden/>
          </w:rPr>
        </w:r>
        <w:r>
          <w:rPr>
            <w:noProof/>
            <w:webHidden/>
          </w:rPr>
          <w:fldChar w:fldCharType="separate"/>
        </w:r>
        <w:r w:rsidR="00A45487">
          <w:rPr>
            <w:noProof/>
            <w:webHidden/>
          </w:rPr>
          <w:t>26</w:t>
        </w:r>
        <w:r>
          <w:rPr>
            <w:noProof/>
            <w:webHidden/>
          </w:rPr>
          <w:fldChar w:fldCharType="end"/>
        </w:r>
      </w:hyperlink>
    </w:p>
    <w:p w14:paraId="1658ECDC" w14:textId="7879E404"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3" w:history="1">
        <w:r w:rsidRPr="004605A5">
          <w:rPr>
            <w:rStyle w:val="Hipervnculo"/>
            <w:noProof/>
          </w:rPr>
          <w:t>3.5 SDF</w:t>
        </w:r>
        <w:r>
          <w:rPr>
            <w:noProof/>
            <w:webHidden/>
          </w:rPr>
          <w:tab/>
        </w:r>
        <w:r>
          <w:rPr>
            <w:noProof/>
            <w:webHidden/>
          </w:rPr>
          <w:fldChar w:fldCharType="begin"/>
        </w:r>
        <w:r>
          <w:rPr>
            <w:noProof/>
            <w:webHidden/>
          </w:rPr>
          <w:instrText xml:space="preserve"> PAGEREF _Toc12827293 \h </w:instrText>
        </w:r>
        <w:r>
          <w:rPr>
            <w:noProof/>
            <w:webHidden/>
          </w:rPr>
        </w:r>
        <w:r>
          <w:rPr>
            <w:noProof/>
            <w:webHidden/>
          </w:rPr>
          <w:fldChar w:fldCharType="separate"/>
        </w:r>
        <w:r w:rsidR="00A45487">
          <w:rPr>
            <w:noProof/>
            <w:webHidden/>
          </w:rPr>
          <w:t>27</w:t>
        </w:r>
        <w:r>
          <w:rPr>
            <w:noProof/>
            <w:webHidden/>
          </w:rPr>
          <w:fldChar w:fldCharType="end"/>
        </w:r>
      </w:hyperlink>
    </w:p>
    <w:p w14:paraId="6C836632" w14:textId="23256B2E"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294" w:history="1">
        <w:r w:rsidRPr="004605A5">
          <w:rPr>
            <w:rStyle w:val="Hipervnculo"/>
            <w:noProof/>
          </w:rPr>
          <w:t>4 Antecedentes</w:t>
        </w:r>
        <w:r>
          <w:rPr>
            <w:noProof/>
            <w:webHidden/>
          </w:rPr>
          <w:tab/>
        </w:r>
        <w:r>
          <w:rPr>
            <w:noProof/>
            <w:webHidden/>
          </w:rPr>
          <w:fldChar w:fldCharType="begin"/>
        </w:r>
        <w:r>
          <w:rPr>
            <w:noProof/>
            <w:webHidden/>
          </w:rPr>
          <w:instrText xml:space="preserve"> PAGEREF _Toc12827294 \h </w:instrText>
        </w:r>
        <w:r>
          <w:rPr>
            <w:noProof/>
            <w:webHidden/>
          </w:rPr>
        </w:r>
        <w:r>
          <w:rPr>
            <w:noProof/>
            <w:webHidden/>
          </w:rPr>
          <w:fldChar w:fldCharType="separate"/>
        </w:r>
        <w:r w:rsidR="00A45487">
          <w:rPr>
            <w:noProof/>
            <w:webHidden/>
          </w:rPr>
          <w:t>29</w:t>
        </w:r>
        <w:r>
          <w:rPr>
            <w:noProof/>
            <w:webHidden/>
          </w:rPr>
          <w:fldChar w:fldCharType="end"/>
        </w:r>
      </w:hyperlink>
    </w:p>
    <w:p w14:paraId="07F487CD" w14:textId="68C5EB3A"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5" w:history="1">
        <w:r w:rsidRPr="004605A5">
          <w:rPr>
            <w:rStyle w:val="Hipervnculo"/>
            <w:noProof/>
          </w:rPr>
          <w:t>4.1 Turtlebot</w:t>
        </w:r>
        <w:r>
          <w:rPr>
            <w:noProof/>
            <w:webHidden/>
          </w:rPr>
          <w:tab/>
        </w:r>
        <w:r>
          <w:rPr>
            <w:noProof/>
            <w:webHidden/>
          </w:rPr>
          <w:fldChar w:fldCharType="begin"/>
        </w:r>
        <w:r>
          <w:rPr>
            <w:noProof/>
            <w:webHidden/>
          </w:rPr>
          <w:instrText xml:space="preserve"> PAGEREF _Toc12827295 \h </w:instrText>
        </w:r>
        <w:r>
          <w:rPr>
            <w:noProof/>
            <w:webHidden/>
          </w:rPr>
        </w:r>
        <w:r>
          <w:rPr>
            <w:noProof/>
            <w:webHidden/>
          </w:rPr>
          <w:fldChar w:fldCharType="separate"/>
        </w:r>
        <w:r w:rsidR="00A45487">
          <w:rPr>
            <w:noProof/>
            <w:webHidden/>
          </w:rPr>
          <w:t>29</w:t>
        </w:r>
        <w:r>
          <w:rPr>
            <w:noProof/>
            <w:webHidden/>
          </w:rPr>
          <w:fldChar w:fldCharType="end"/>
        </w:r>
      </w:hyperlink>
    </w:p>
    <w:p w14:paraId="4B0A6BDC" w14:textId="5D23CD24"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6" w:history="1">
        <w:r w:rsidRPr="004605A5">
          <w:rPr>
            <w:rStyle w:val="Hipervnculo"/>
            <w:noProof/>
          </w:rPr>
          <w:t>4.2 Khepera</w:t>
        </w:r>
        <w:r>
          <w:rPr>
            <w:noProof/>
            <w:webHidden/>
          </w:rPr>
          <w:tab/>
        </w:r>
        <w:r>
          <w:rPr>
            <w:noProof/>
            <w:webHidden/>
          </w:rPr>
          <w:fldChar w:fldCharType="begin"/>
        </w:r>
        <w:r>
          <w:rPr>
            <w:noProof/>
            <w:webHidden/>
          </w:rPr>
          <w:instrText xml:space="preserve"> PAGEREF _Toc12827296 \h </w:instrText>
        </w:r>
        <w:r>
          <w:rPr>
            <w:noProof/>
            <w:webHidden/>
          </w:rPr>
        </w:r>
        <w:r>
          <w:rPr>
            <w:noProof/>
            <w:webHidden/>
          </w:rPr>
          <w:fldChar w:fldCharType="separate"/>
        </w:r>
        <w:r w:rsidR="00A45487">
          <w:rPr>
            <w:noProof/>
            <w:webHidden/>
          </w:rPr>
          <w:t>30</w:t>
        </w:r>
        <w:r>
          <w:rPr>
            <w:noProof/>
            <w:webHidden/>
          </w:rPr>
          <w:fldChar w:fldCharType="end"/>
        </w:r>
      </w:hyperlink>
    </w:p>
    <w:p w14:paraId="69D8AD16" w14:textId="29CCB4C9"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7" w:history="1">
        <w:r w:rsidRPr="004605A5">
          <w:rPr>
            <w:rStyle w:val="Hipervnculo"/>
            <w:noProof/>
          </w:rPr>
          <w:t>4.3 e-puck</w:t>
        </w:r>
        <w:r>
          <w:rPr>
            <w:noProof/>
            <w:webHidden/>
          </w:rPr>
          <w:tab/>
        </w:r>
        <w:r>
          <w:rPr>
            <w:noProof/>
            <w:webHidden/>
          </w:rPr>
          <w:fldChar w:fldCharType="begin"/>
        </w:r>
        <w:r>
          <w:rPr>
            <w:noProof/>
            <w:webHidden/>
          </w:rPr>
          <w:instrText xml:space="preserve"> PAGEREF _Toc12827297 \h </w:instrText>
        </w:r>
        <w:r>
          <w:rPr>
            <w:noProof/>
            <w:webHidden/>
          </w:rPr>
        </w:r>
        <w:r>
          <w:rPr>
            <w:noProof/>
            <w:webHidden/>
          </w:rPr>
          <w:fldChar w:fldCharType="separate"/>
        </w:r>
        <w:r w:rsidR="00A45487">
          <w:rPr>
            <w:noProof/>
            <w:webHidden/>
          </w:rPr>
          <w:t>31</w:t>
        </w:r>
        <w:r>
          <w:rPr>
            <w:noProof/>
            <w:webHidden/>
          </w:rPr>
          <w:fldChar w:fldCharType="end"/>
        </w:r>
      </w:hyperlink>
    </w:p>
    <w:p w14:paraId="387520D9" w14:textId="1543631F"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8" w:history="1">
        <w:r w:rsidRPr="004605A5">
          <w:rPr>
            <w:rStyle w:val="Hipervnculo"/>
            <w:noProof/>
          </w:rPr>
          <w:t>4.4 Lego Mindstorms EV3</w:t>
        </w:r>
        <w:r>
          <w:rPr>
            <w:noProof/>
            <w:webHidden/>
          </w:rPr>
          <w:tab/>
        </w:r>
        <w:r>
          <w:rPr>
            <w:noProof/>
            <w:webHidden/>
          </w:rPr>
          <w:fldChar w:fldCharType="begin"/>
        </w:r>
        <w:r>
          <w:rPr>
            <w:noProof/>
            <w:webHidden/>
          </w:rPr>
          <w:instrText xml:space="preserve"> PAGEREF _Toc12827298 \h </w:instrText>
        </w:r>
        <w:r>
          <w:rPr>
            <w:noProof/>
            <w:webHidden/>
          </w:rPr>
        </w:r>
        <w:r>
          <w:rPr>
            <w:noProof/>
            <w:webHidden/>
          </w:rPr>
          <w:fldChar w:fldCharType="separate"/>
        </w:r>
        <w:r w:rsidR="00A45487">
          <w:rPr>
            <w:noProof/>
            <w:webHidden/>
          </w:rPr>
          <w:t>33</w:t>
        </w:r>
        <w:r>
          <w:rPr>
            <w:noProof/>
            <w:webHidden/>
          </w:rPr>
          <w:fldChar w:fldCharType="end"/>
        </w:r>
      </w:hyperlink>
    </w:p>
    <w:p w14:paraId="007A0857" w14:textId="5160A486"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299" w:history="1">
        <w:r w:rsidRPr="004605A5">
          <w:rPr>
            <w:rStyle w:val="Hipervnculo"/>
            <w:noProof/>
          </w:rPr>
          <w:t>4.5 Nao</w:t>
        </w:r>
        <w:r>
          <w:rPr>
            <w:noProof/>
            <w:webHidden/>
          </w:rPr>
          <w:tab/>
        </w:r>
        <w:r>
          <w:rPr>
            <w:noProof/>
            <w:webHidden/>
          </w:rPr>
          <w:fldChar w:fldCharType="begin"/>
        </w:r>
        <w:r>
          <w:rPr>
            <w:noProof/>
            <w:webHidden/>
          </w:rPr>
          <w:instrText xml:space="preserve"> PAGEREF _Toc12827299 \h </w:instrText>
        </w:r>
        <w:r>
          <w:rPr>
            <w:noProof/>
            <w:webHidden/>
          </w:rPr>
        </w:r>
        <w:r>
          <w:rPr>
            <w:noProof/>
            <w:webHidden/>
          </w:rPr>
          <w:fldChar w:fldCharType="separate"/>
        </w:r>
        <w:r w:rsidR="00A45487">
          <w:rPr>
            <w:noProof/>
            <w:webHidden/>
          </w:rPr>
          <w:t>34</w:t>
        </w:r>
        <w:r>
          <w:rPr>
            <w:noProof/>
            <w:webHidden/>
          </w:rPr>
          <w:fldChar w:fldCharType="end"/>
        </w:r>
      </w:hyperlink>
    </w:p>
    <w:p w14:paraId="649EAD79" w14:textId="730F7D9B"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00" w:history="1">
        <w:r w:rsidRPr="004605A5">
          <w:rPr>
            <w:rStyle w:val="Hipervnculo"/>
            <w:noProof/>
          </w:rPr>
          <w:t>4.6 Conclusión</w:t>
        </w:r>
        <w:r>
          <w:rPr>
            <w:noProof/>
            <w:webHidden/>
          </w:rPr>
          <w:tab/>
        </w:r>
        <w:r>
          <w:rPr>
            <w:noProof/>
            <w:webHidden/>
          </w:rPr>
          <w:fldChar w:fldCharType="begin"/>
        </w:r>
        <w:r>
          <w:rPr>
            <w:noProof/>
            <w:webHidden/>
          </w:rPr>
          <w:instrText xml:space="preserve"> PAGEREF _Toc12827300 \h </w:instrText>
        </w:r>
        <w:r>
          <w:rPr>
            <w:noProof/>
            <w:webHidden/>
          </w:rPr>
        </w:r>
        <w:r>
          <w:rPr>
            <w:noProof/>
            <w:webHidden/>
          </w:rPr>
          <w:fldChar w:fldCharType="separate"/>
        </w:r>
        <w:r w:rsidR="00A45487">
          <w:rPr>
            <w:noProof/>
            <w:webHidden/>
          </w:rPr>
          <w:t>35</w:t>
        </w:r>
        <w:r>
          <w:rPr>
            <w:noProof/>
            <w:webHidden/>
          </w:rPr>
          <w:fldChar w:fldCharType="end"/>
        </w:r>
      </w:hyperlink>
    </w:p>
    <w:p w14:paraId="3671D9D1" w14:textId="6151EA98"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01" w:history="1">
        <w:r w:rsidRPr="004605A5">
          <w:rPr>
            <w:rStyle w:val="Hipervnculo"/>
            <w:noProof/>
          </w:rPr>
          <w:t>5 Requisitos de deseño</w:t>
        </w:r>
        <w:r>
          <w:rPr>
            <w:noProof/>
            <w:webHidden/>
          </w:rPr>
          <w:tab/>
        </w:r>
        <w:r>
          <w:rPr>
            <w:noProof/>
            <w:webHidden/>
          </w:rPr>
          <w:fldChar w:fldCharType="begin"/>
        </w:r>
        <w:r>
          <w:rPr>
            <w:noProof/>
            <w:webHidden/>
          </w:rPr>
          <w:instrText xml:space="preserve"> PAGEREF _Toc12827301 \h </w:instrText>
        </w:r>
        <w:r>
          <w:rPr>
            <w:noProof/>
            <w:webHidden/>
          </w:rPr>
        </w:r>
        <w:r>
          <w:rPr>
            <w:noProof/>
            <w:webHidden/>
          </w:rPr>
          <w:fldChar w:fldCharType="separate"/>
        </w:r>
        <w:r w:rsidR="00A45487">
          <w:rPr>
            <w:noProof/>
            <w:webHidden/>
          </w:rPr>
          <w:t>37</w:t>
        </w:r>
        <w:r>
          <w:rPr>
            <w:noProof/>
            <w:webHidden/>
          </w:rPr>
          <w:fldChar w:fldCharType="end"/>
        </w:r>
      </w:hyperlink>
    </w:p>
    <w:p w14:paraId="48BE0A95" w14:textId="3C2F8EA5"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02" w:history="1">
        <w:r w:rsidRPr="004605A5">
          <w:rPr>
            <w:rStyle w:val="Hipervnculo"/>
            <w:noProof/>
          </w:rPr>
          <w:t>6 Desenvolvemento do modelo de simulación</w:t>
        </w:r>
        <w:r>
          <w:rPr>
            <w:noProof/>
            <w:webHidden/>
          </w:rPr>
          <w:tab/>
        </w:r>
        <w:r>
          <w:rPr>
            <w:noProof/>
            <w:webHidden/>
          </w:rPr>
          <w:fldChar w:fldCharType="begin"/>
        </w:r>
        <w:r>
          <w:rPr>
            <w:noProof/>
            <w:webHidden/>
          </w:rPr>
          <w:instrText xml:space="preserve"> PAGEREF _Toc12827302 \h </w:instrText>
        </w:r>
        <w:r>
          <w:rPr>
            <w:noProof/>
            <w:webHidden/>
          </w:rPr>
        </w:r>
        <w:r>
          <w:rPr>
            <w:noProof/>
            <w:webHidden/>
          </w:rPr>
          <w:fldChar w:fldCharType="separate"/>
        </w:r>
        <w:r w:rsidR="00A45487">
          <w:rPr>
            <w:noProof/>
            <w:webHidden/>
          </w:rPr>
          <w:t>39</w:t>
        </w:r>
        <w:r>
          <w:rPr>
            <w:noProof/>
            <w:webHidden/>
          </w:rPr>
          <w:fldChar w:fldCharType="end"/>
        </w:r>
      </w:hyperlink>
    </w:p>
    <w:p w14:paraId="3DA8BFEF" w14:textId="59CFDAD6"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03" w:history="1">
        <w:r w:rsidRPr="004605A5">
          <w:rPr>
            <w:rStyle w:val="Hipervnculo"/>
            <w:noProof/>
          </w:rPr>
          <w:t>6.1 Modelo 3D do robot</w:t>
        </w:r>
        <w:r>
          <w:rPr>
            <w:noProof/>
            <w:webHidden/>
          </w:rPr>
          <w:tab/>
        </w:r>
        <w:r>
          <w:rPr>
            <w:noProof/>
            <w:webHidden/>
          </w:rPr>
          <w:fldChar w:fldCharType="begin"/>
        </w:r>
        <w:r>
          <w:rPr>
            <w:noProof/>
            <w:webHidden/>
          </w:rPr>
          <w:instrText xml:space="preserve"> PAGEREF _Toc12827303 \h </w:instrText>
        </w:r>
        <w:r>
          <w:rPr>
            <w:noProof/>
            <w:webHidden/>
          </w:rPr>
        </w:r>
        <w:r>
          <w:rPr>
            <w:noProof/>
            <w:webHidden/>
          </w:rPr>
          <w:fldChar w:fldCharType="separate"/>
        </w:r>
        <w:r w:rsidR="00A45487">
          <w:rPr>
            <w:noProof/>
            <w:webHidden/>
          </w:rPr>
          <w:t>39</w:t>
        </w:r>
        <w:r>
          <w:rPr>
            <w:noProof/>
            <w:webHidden/>
          </w:rPr>
          <w:fldChar w:fldCharType="end"/>
        </w:r>
      </w:hyperlink>
    </w:p>
    <w:p w14:paraId="0DD80A72" w14:textId="46A26A76"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4" w:history="1">
        <w:r w:rsidRPr="004605A5">
          <w:rPr>
            <w:rStyle w:val="Hipervnculo"/>
            <w:noProof/>
          </w:rPr>
          <w:t>6.1.1 Elementos visuais e de colisión</w:t>
        </w:r>
        <w:r>
          <w:rPr>
            <w:noProof/>
            <w:webHidden/>
          </w:rPr>
          <w:tab/>
        </w:r>
        <w:r>
          <w:rPr>
            <w:noProof/>
            <w:webHidden/>
          </w:rPr>
          <w:fldChar w:fldCharType="begin"/>
        </w:r>
        <w:r>
          <w:rPr>
            <w:noProof/>
            <w:webHidden/>
          </w:rPr>
          <w:instrText xml:space="preserve"> PAGEREF _Toc12827304 \h </w:instrText>
        </w:r>
        <w:r>
          <w:rPr>
            <w:noProof/>
            <w:webHidden/>
          </w:rPr>
        </w:r>
        <w:r>
          <w:rPr>
            <w:noProof/>
            <w:webHidden/>
          </w:rPr>
          <w:fldChar w:fldCharType="separate"/>
        </w:r>
        <w:r w:rsidR="00A45487">
          <w:rPr>
            <w:noProof/>
            <w:webHidden/>
          </w:rPr>
          <w:t>40</w:t>
        </w:r>
        <w:r>
          <w:rPr>
            <w:noProof/>
            <w:webHidden/>
          </w:rPr>
          <w:fldChar w:fldCharType="end"/>
        </w:r>
      </w:hyperlink>
    </w:p>
    <w:p w14:paraId="341569FE" w14:textId="7014407C"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5" w:history="1">
        <w:r w:rsidRPr="004605A5">
          <w:rPr>
            <w:rStyle w:val="Hipervnculo"/>
            <w:noProof/>
          </w:rPr>
          <w:t>6.1.2 Consideracións importantes</w:t>
        </w:r>
        <w:r>
          <w:rPr>
            <w:noProof/>
            <w:webHidden/>
          </w:rPr>
          <w:tab/>
        </w:r>
        <w:r>
          <w:rPr>
            <w:noProof/>
            <w:webHidden/>
          </w:rPr>
          <w:fldChar w:fldCharType="begin"/>
        </w:r>
        <w:r>
          <w:rPr>
            <w:noProof/>
            <w:webHidden/>
          </w:rPr>
          <w:instrText xml:space="preserve"> PAGEREF _Toc12827305 \h </w:instrText>
        </w:r>
        <w:r>
          <w:rPr>
            <w:noProof/>
            <w:webHidden/>
          </w:rPr>
        </w:r>
        <w:r>
          <w:rPr>
            <w:noProof/>
            <w:webHidden/>
          </w:rPr>
          <w:fldChar w:fldCharType="separate"/>
        </w:r>
        <w:r w:rsidR="00A45487">
          <w:rPr>
            <w:noProof/>
            <w:webHidden/>
          </w:rPr>
          <w:t>43</w:t>
        </w:r>
        <w:r>
          <w:rPr>
            <w:noProof/>
            <w:webHidden/>
          </w:rPr>
          <w:fldChar w:fldCharType="end"/>
        </w:r>
      </w:hyperlink>
    </w:p>
    <w:p w14:paraId="3490000E" w14:textId="57E534A8"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6" w:history="1">
        <w:r w:rsidRPr="004605A5">
          <w:rPr>
            <w:rStyle w:val="Hipervnculo"/>
            <w:noProof/>
          </w:rPr>
          <w:t>6.1.3 Propiedades inerciais</w:t>
        </w:r>
        <w:r>
          <w:rPr>
            <w:noProof/>
            <w:webHidden/>
          </w:rPr>
          <w:tab/>
        </w:r>
        <w:r>
          <w:rPr>
            <w:noProof/>
            <w:webHidden/>
          </w:rPr>
          <w:fldChar w:fldCharType="begin"/>
        </w:r>
        <w:r>
          <w:rPr>
            <w:noProof/>
            <w:webHidden/>
          </w:rPr>
          <w:instrText xml:space="preserve"> PAGEREF _Toc12827306 \h </w:instrText>
        </w:r>
        <w:r>
          <w:rPr>
            <w:noProof/>
            <w:webHidden/>
          </w:rPr>
        </w:r>
        <w:r>
          <w:rPr>
            <w:noProof/>
            <w:webHidden/>
          </w:rPr>
          <w:fldChar w:fldCharType="separate"/>
        </w:r>
        <w:r w:rsidR="00A45487">
          <w:rPr>
            <w:noProof/>
            <w:webHidden/>
          </w:rPr>
          <w:t>44</w:t>
        </w:r>
        <w:r>
          <w:rPr>
            <w:noProof/>
            <w:webHidden/>
          </w:rPr>
          <w:fldChar w:fldCharType="end"/>
        </w:r>
      </w:hyperlink>
    </w:p>
    <w:p w14:paraId="135ED734" w14:textId="22AF6506"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7" w:history="1">
        <w:r w:rsidRPr="004605A5">
          <w:rPr>
            <w:rStyle w:val="Hipervnculo"/>
            <w:noProof/>
          </w:rPr>
          <w:t>6.1.4 Articulacións</w:t>
        </w:r>
        <w:r>
          <w:rPr>
            <w:noProof/>
            <w:webHidden/>
          </w:rPr>
          <w:tab/>
        </w:r>
        <w:r>
          <w:rPr>
            <w:noProof/>
            <w:webHidden/>
          </w:rPr>
          <w:fldChar w:fldCharType="begin"/>
        </w:r>
        <w:r>
          <w:rPr>
            <w:noProof/>
            <w:webHidden/>
          </w:rPr>
          <w:instrText xml:space="preserve"> PAGEREF _Toc12827307 \h </w:instrText>
        </w:r>
        <w:r>
          <w:rPr>
            <w:noProof/>
            <w:webHidden/>
          </w:rPr>
        </w:r>
        <w:r>
          <w:rPr>
            <w:noProof/>
            <w:webHidden/>
          </w:rPr>
          <w:fldChar w:fldCharType="separate"/>
        </w:r>
        <w:r w:rsidR="00A45487">
          <w:rPr>
            <w:noProof/>
            <w:webHidden/>
          </w:rPr>
          <w:t>46</w:t>
        </w:r>
        <w:r>
          <w:rPr>
            <w:noProof/>
            <w:webHidden/>
          </w:rPr>
          <w:fldChar w:fldCharType="end"/>
        </w:r>
      </w:hyperlink>
    </w:p>
    <w:p w14:paraId="3872AF9F" w14:textId="0986B006"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8" w:history="1">
        <w:r w:rsidRPr="004605A5">
          <w:rPr>
            <w:rStyle w:val="Hipervnculo"/>
            <w:noProof/>
          </w:rPr>
          <w:t>6.1.5 Sensores infravermellos</w:t>
        </w:r>
        <w:r>
          <w:rPr>
            <w:noProof/>
            <w:webHidden/>
          </w:rPr>
          <w:tab/>
        </w:r>
        <w:r>
          <w:rPr>
            <w:noProof/>
            <w:webHidden/>
          </w:rPr>
          <w:fldChar w:fldCharType="begin"/>
        </w:r>
        <w:r>
          <w:rPr>
            <w:noProof/>
            <w:webHidden/>
          </w:rPr>
          <w:instrText xml:space="preserve"> PAGEREF _Toc12827308 \h </w:instrText>
        </w:r>
        <w:r>
          <w:rPr>
            <w:noProof/>
            <w:webHidden/>
          </w:rPr>
        </w:r>
        <w:r>
          <w:rPr>
            <w:noProof/>
            <w:webHidden/>
          </w:rPr>
          <w:fldChar w:fldCharType="separate"/>
        </w:r>
        <w:r w:rsidR="00A45487">
          <w:rPr>
            <w:noProof/>
            <w:webHidden/>
          </w:rPr>
          <w:t>47</w:t>
        </w:r>
        <w:r>
          <w:rPr>
            <w:noProof/>
            <w:webHidden/>
          </w:rPr>
          <w:fldChar w:fldCharType="end"/>
        </w:r>
      </w:hyperlink>
    </w:p>
    <w:p w14:paraId="22C8366A" w14:textId="2F3D5B0A"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09" w:history="1">
        <w:r w:rsidRPr="004605A5">
          <w:rPr>
            <w:rStyle w:val="Hipervnculo"/>
            <w:noProof/>
          </w:rPr>
          <w:t>6.1.6 Cámara</w:t>
        </w:r>
        <w:r>
          <w:rPr>
            <w:noProof/>
            <w:webHidden/>
          </w:rPr>
          <w:tab/>
        </w:r>
        <w:r>
          <w:rPr>
            <w:noProof/>
            <w:webHidden/>
          </w:rPr>
          <w:fldChar w:fldCharType="begin"/>
        </w:r>
        <w:r>
          <w:rPr>
            <w:noProof/>
            <w:webHidden/>
          </w:rPr>
          <w:instrText xml:space="preserve"> PAGEREF _Toc12827309 \h </w:instrText>
        </w:r>
        <w:r>
          <w:rPr>
            <w:noProof/>
            <w:webHidden/>
          </w:rPr>
        </w:r>
        <w:r>
          <w:rPr>
            <w:noProof/>
            <w:webHidden/>
          </w:rPr>
          <w:fldChar w:fldCharType="separate"/>
        </w:r>
        <w:r w:rsidR="00A45487">
          <w:rPr>
            <w:noProof/>
            <w:webHidden/>
          </w:rPr>
          <w:t>50</w:t>
        </w:r>
        <w:r>
          <w:rPr>
            <w:noProof/>
            <w:webHidden/>
          </w:rPr>
          <w:fldChar w:fldCharType="end"/>
        </w:r>
      </w:hyperlink>
    </w:p>
    <w:p w14:paraId="75DC3734" w14:textId="57B32977"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10" w:history="1">
        <w:r w:rsidRPr="004605A5">
          <w:rPr>
            <w:rStyle w:val="Hipervnculo"/>
            <w:noProof/>
          </w:rPr>
          <w:t>6.2 Plugins</w:t>
        </w:r>
        <w:r>
          <w:rPr>
            <w:noProof/>
            <w:webHidden/>
          </w:rPr>
          <w:tab/>
        </w:r>
        <w:r>
          <w:rPr>
            <w:noProof/>
            <w:webHidden/>
          </w:rPr>
          <w:fldChar w:fldCharType="begin"/>
        </w:r>
        <w:r>
          <w:rPr>
            <w:noProof/>
            <w:webHidden/>
          </w:rPr>
          <w:instrText xml:space="preserve"> PAGEREF _Toc12827310 \h </w:instrText>
        </w:r>
        <w:r>
          <w:rPr>
            <w:noProof/>
            <w:webHidden/>
          </w:rPr>
        </w:r>
        <w:r>
          <w:rPr>
            <w:noProof/>
            <w:webHidden/>
          </w:rPr>
          <w:fldChar w:fldCharType="separate"/>
        </w:r>
        <w:r w:rsidR="00A45487">
          <w:rPr>
            <w:noProof/>
            <w:webHidden/>
          </w:rPr>
          <w:t>51</w:t>
        </w:r>
        <w:r>
          <w:rPr>
            <w:noProof/>
            <w:webHidden/>
          </w:rPr>
          <w:fldChar w:fldCharType="end"/>
        </w:r>
      </w:hyperlink>
    </w:p>
    <w:p w14:paraId="1C3EB6A9" w14:textId="3DE54845"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1" w:history="1">
        <w:r w:rsidRPr="004605A5">
          <w:rPr>
            <w:rStyle w:val="Hipervnculo"/>
            <w:noProof/>
          </w:rPr>
          <w:t>6.2.1 Motores das rodas</w:t>
        </w:r>
        <w:r>
          <w:rPr>
            <w:noProof/>
            <w:webHidden/>
          </w:rPr>
          <w:tab/>
        </w:r>
        <w:r>
          <w:rPr>
            <w:noProof/>
            <w:webHidden/>
          </w:rPr>
          <w:fldChar w:fldCharType="begin"/>
        </w:r>
        <w:r>
          <w:rPr>
            <w:noProof/>
            <w:webHidden/>
          </w:rPr>
          <w:instrText xml:space="preserve"> PAGEREF _Toc12827311 \h </w:instrText>
        </w:r>
        <w:r>
          <w:rPr>
            <w:noProof/>
            <w:webHidden/>
          </w:rPr>
        </w:r>
        <w:r>
          <w:rPr>
            <w:noProof/>
            <w:webHidden/>
          </w:rPr>
          <w:fldChar w:fldCharType="separate"/>
        </w:r>
        <w:r w:rsidR="00A45487">
          <w:rPr>
            <w:noProof/>
            <w:webHidden/>
          </w:rPr>
          <w:t>52</w:t>
        </w:r>
        <w:r>
          <w:rPr>
            <w:noProof/>
            <w:webHidden/>
          </w:rPr>
          <w:fldChar w:fldCharType="end"/>
        </w:r>
      </w:hyperlink>
    </w:p>
    <w:p w14:paraId="2CF2331C" w14:textId="77C79208"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2" w:history="1">
        <w:r w:rsidRPr="004605A5">
          <w:rPr>
            <w:rStyle w:val="Hipervnculo"/>
            <w:noProof/>
          </w:rPr>
          <w:t>6.2.2 Motores pan e tilt</w:t>
        </w:r>
        <w:r>
          <w:rPr>
            <w:noProof/>
            <w:webHidden/>
          </w:rPr>
          <w:tab/>
        </w:r>
        <w:r>
          <w:rPr>
            <w:noProof/>
            <w:webHidden/>
          </w:rPr>
          <w:fldChar w:fldCharType="begin"/>
        </w:r>
        <w:r>
          <w:rPr>
            <w:noProof/>
            <w:webHidden/>
          </w:rPr>
          <w:instrText xml:space="preserve"> PAGEREF _Toc12827312 \h </w:instrText>
        </w:r>
        <w:r>
          <w:rPr>
            <w:noProof/>
            <w:webHidden/>
          </w:rPr>
        </w:r>
        <w:r>
          <w:rPr>
            <w:noProof/>
            <w:webHidden/>
          </w:rPr>
          <w:fldChar w:fldCharType="separate"/>
        </w:r>
        <w:r w:rsidR="00A45487">
          <w:rPr>
            <w:noProof/>
            <w:webHidden/>
          </w:rPr>
          <w:t>53</w:t>
        </w:r>
        <w:r>
          <w:rPr>
            <w:noProof/>
            <w:webHidden/>
          </w:rPr>
          <w:fldChar w:fldCharType="end"/>
        </w:r>
      </w:hyperlink>
    </w:p>
    <w:p w14:paraId="629F781C" w14:textId="5B0ACFB5"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3" w:history="1">
        <w:r w:rsidRPr="004605A5">
          <w:rPr>
            <w:rStyle w:val="Hipervnculo"/>
            <w:noProof/>
          </w:rPr>
          <w:t>6.2.3 Encoders</w:t>
        </w:r>
        <w:r>
          <w:rPr>
            <w:noProof/>
            <w:webHidden/>
          </w:rPr>
          <w:tab/>
        </w:r>
        <w:r>
          <w:rPr>
            <w:noProof/>
            <w:webHidden/>
          </w:rPr>
          <w:fldChar w:fldCharType="begin"/>
        </w:r>
        <w:r>
          <w:rPr>
            <w:noProof/>
            <w:webHidden/>
          </w:rPr>
          <w:instrText xml:space="preserve"> PAGEREF _Toc12827313 \h </w:instrText>
        </w:r>
        <w:r>
          <w:rPr>
            <w:noProof/>
            <w:webHidden/>
          </w:rPr>
        </w:r>
        <w:r>
          <w:rPr>
            <w:noProof/>
            <w:webHidden/>
          </w:rPr>
          <w:fldChar w:fldCharType="separate"/>
        </w:r>
        <w:r w:rsidR="00A45487">
          <w:rPr>
            <w:noProof/>
            <w:webHidden/>
          </w:rPr>
          <w:t>54</w:t>
        </w:r>
        <w:r>
          <w:rPr>
            <w:noProof/>
            <w:webHidden/>
          </w:rPr>
          <w:fldChar w:fldCharType="end"/>
        </w:r>
      </w:hyperlink>
    </w:p>
    <w:p w14:paraId="1ACFBA31" w14:textId="526C8CAB"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4" w:history="1">
        <w:r w:rsidRPr="004605A5">
          <w:rPr>
            <w:rStyle w:val="Hipervnculo"/>
            <w:noProof/>
          </w:rPr>
          <w:t>6.2.4 Sensores infravermellos</w:t>
        </w:r>
        <w:r>
          <w:rPr>
            <w:noProof/>
            <w:webHidden/>
          </w:rPr>
          <w:tab/>
        </w:r>
        <w:r>
          <w:rPr>
            <w:noProof/>
            <w:webHidden/>
          </w:rPr>
          <w:fldChar w:fldCharType="begin"/>
        </w:r>
        <w:r>
          <w:rPr>
            <w:noProof/>
            <w:webHidden/>
          </w:rPr>
          <w:instrText xml:space="preserve"> PAGEREF _Toc12827314 \h </w:instrText>
        </w:r>
        <w:r>
          <w:rPr>
            <w:noProof/>
            <w:webHidden/>
          </w:rPr>
        </w:r>
        <w:r>
          <w:rPr>
            <w:noProof/>
            <w:webHidden/>
          </w:rPr>
          <w:fldChar w:fldCharType="separate"/>
        </w:r>
        <w:r w:rsidR="00A45487">
          <w:rPr>
            <w:noProof/>
            <w:webHidden/>
          </w:rPr>
          <w:t>54</w:t>
        </w:r>
        <w:r>
          <w:rPr>
            <w:noProof/>
            <w:webHidden/>
          </w:rPr>
          <w:fldChar w:fldCharType="end"/>
        </w:r>
      </w:hyperlink>
    </w:p>
    <w:p w14:paraId="2E26B27C" w14:textId="000D49A2"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5" w:history="1">
        <w:r w:rsidRPr="004605A5">
          <w:rPr>
            <w:rStyle w:val="Hipervnculo"/>
            <w:noProof/>
          </w:rPr>
          <w:t>6.2.5 Cámara</w:t>
        </w:r>
        <w:r>
          <w:rPr>
            <w:noProof/>
            <w:webHidden/>
          </w:rPr>
          <w:tab/>
        </w:r>
        <w:r>
          <w:rPr>
            <w:noProof/>
            <w:webHidden/>
          </w:rPr>
          <w:fldChar w:fldCharType="begin"/>
        </w:r>
        <w:r>
          <w:rPr>
            <w:noProof/>
            <w:webHidden/>
          </w:rPr>
          <w:instrText xml:space="preserve"> PAGEREF _Toc12827315 \h </w:instrText>
        </w:r>
        <w:r>
          <w:rPr>
            <w:noProof/>
            <w:webHidden/>
          </w:rPr>
        </w:r>
        <w:r>
          <w:rPr>
            <w:noProof/>
            <w:webHidden/>
          </w:rPr>
          <w:fldChar w:fldCharType="separate"/>
        </w:r>
        <w:r w:rsidR="00A45487">
          <w:rPr>
            <w:noProof/>
            <w:webHidden/>
          </w:rPr>
          <w:t>54</w:t>
        </w:r>
        <w:r>
          <w:rPr>
            <w:noProof/>
            <w:webHidden/>
          </w:rPr>
          <w:fldChar w:fldCharType="end"/>
        </w:r>
      </w:hyperlink>
    </w:p>
    <w:p w14:paraId="1D99F9DE" w14:textId="457325A1"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16" w:history="1">
        <w:r w:rsidRPr="004605A5">
          <w:rPr>
            <w:rStyle w:val="Hipervnculo"/>
            <w:noProof/>
          </w:rPr>
          <w:t>6.3 Uso do modelo en ROS con python</w:t>
        </w:r>
        <w:r>
          <w:rPr>
            <w:noProof/>
            <w:webHidden/>
          </w:rPr>
          <w:tab/>
        </w:r>
        <w:r>
          <w:rPr>
            <w:noProof/>
            <w:webHidden/>
          </w:rPr>
          <w:fldChar w:fldCharType="begin"/>
        </w:r>
        <w:r>
          <w:rPr>
            <w:noProof/>
            <w:webHidden/>
          </w:rPr>
          <w:instrText xml:space="preserve"> PAGEREF _Toc12827316 \h </w:instrText>
        </w:r>
        <w:r>
          <w:rPr>
            <w:noProof/>
            <w:webHidden/>
          </w:rPr>
        </w:r>
        <w:r>
          <w:rPr>
            <w:noProof/>
            <w:webHidden/>
          </w:rPr>
          <w:fldChar w:fldCharType="separate"/>
        </w:r>
        <w:r w:rsidR="00A45487">
          <w:rPr>
            <w:noProof/>
            <w:webHidden/>
          </w:rPr>
          <w:t>55</w:t>
        </w:r>
        <w:r>
          <w:rPr>
            <w:noProof/>
            <w:webHidden/>
          </w:rPr>
          <w:fldChar w:fldCharType="end"/>
        </w:r>
      </w:hyperlink>
    </w:p>
    <w:p w14:paraId="371383AE" w14:textId="17C8B160"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17" w:history="1">
        <w:r w:rsidRPr="004605A5">
          <w:rPr>
            <w:rStyle w:val="Hipervnculo"/>
            <w:noProof/>
          </w:rPr>
          <w:t>6.4 Calibracións</w:t>
        </w:r>
        <w:r>
          <w:rPr>
            <w:noProof/>
            <w:webHidden/>
          </w:rPr>
          <w:tab/>
        </w:r>
        <w:r>
          <w:rPr>
            <w:noProof/>
            <w:webHidden/>
          </w:rPr>
          <w:fldChar w:fldCharType="begin"/>
        </w:r>
        <w:r>
          <w:rPr>
            <w:noProof/>
            <w:webHidden/>
          </w:rPr>
          <w:instrText xml:space="preserve"> PAGEREF _Toc12827317 \h </w:instrText>
        </w:r>
        <w:r>
          <w:rPr>
            <w:noProof/>
            <w:webHidden/>
          </w:rPr>
        </w:r>
        <w:r>
          <w:rPr>
            <w:noProof/>
            <w:webHidden/>
          </w:rPr>
          <w:fldChar w:fldCharType="separate"/>
        </w:r>
        <w:r w:rsidR="00A45487">
          <w:rPr>
            <w:noProof/>
            <w:webHidden/>
          </w:rPr>
          <w:t>55</w:t>
        </w:r>
        <w:r>
          <w:rPr>
            <w:noProof/>
            <w:webHidden/>
          </w:rPr>
          <w:fldChar w:fldCharType="end"/>
        </w:r>
      </w:hyperlink>
    </w:p>
    <w:p w14:paraId="02AF6F60" w14:textId="5FD1413A"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8" w:history="1">
        <w:r w:rsidRPr="004605A5">
          <w:rPr>
            <w:rStyle w:val="Hipervnculo"/>
            <w:noProof/>
          </w:rPr>
          <w:t>6.4.1 Motores das rodas</w:t>
        </w:r>
        <w:r>
          <w:rPr>
            <w:noProof/>
            <w:webHidden/>
          </w:rPr>
          <w:tab/>
        </w:r>
        <w:r>
          <w:rPr>
            <w:noProof/>
            <w:webHidden/>
          </w:rPr>
          <w:fldChar w:fldCharType="begin"/>
        </w:r>
        <w:r>
          <w:rPr>
            <w:noProof/>
            <w:webHidden/>
          </w:rPr>
          <w:instrText xml:space="preserve"> PAGEREF _Toc12827318 \h </w:instrText>
        </w:r>
        <w:r>
          <w:rPr>
            <w:noProof/>
            <w:webHidden/>
          </w:rPr>
        </w:r>
        <w:r>
          <w:rPr>
            <w:noProof/>
            <w:webHidden/>
          </w:rPr>
          <w:fldChar w:fldCharType="separate"/>
        </w:r>
        <w:r w:rsidR="00A45487">
          <w:rPr>
            <w:noProof/>
            <w:webHidden/>
          </w:rPr>
          <w:t>55</w:t>
        </w:r>
        <w:r>
          <w:rPr>
            <w:noProof/>
            <w:webHidden/>
          </w:rPr>
          <w:fldChar w:fldCharType="end"/>
        </w:r>
      </w:hyperlink>
    </w:p>
    <w:p w14:paraId="1F505C17" w14:textId="5EF282D8"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19" w:history="1">
        <w:r w:rsidRPr="004605A5">
          <w:rPr>
            <w:rStyle w:val="Hipervnculo"/>
            <w:noProof/>
          </w:rPr>
          <w:t>6.4.2 Motores do pan e o tilt</w:t>
        </w:r>
        <w:r>
          <w:rPr>
            <w:noProof/>
            <w:webHidden/>
          </w:rPr>
          <w:tab/>
        </w:r>
        <w:r>
          <w:rPr>
            <w:noProof/>
            <w:webHidden/>
          </w:rPr>
          <w:fldChar w:fldCharType="begin"/>
        </w:r>
        <w:r>
          <w:rPr>
            <w:noProof/>
            <w:webHidden/>
          </w:rPr>
          <w:instrText xml:space="preserve"> PAGEREF _Toc12827319 \h </w:instrText>
        </w:r>
        <w:r>
          <w:rPr>
            <w:noProof/>
            <w:webHidden/>
          </w:rPr>
        </w:r>
        <w:r>
          <w:rPr>
            <w:noProof/>
            <w:webHidden/>
          </w:rPr>
          <w:fldChar w:fldCharType="separate"/>
        </w:r>
        <w:r w:rsidR="00A45487">
          <w:rPr>
            <w:noProof/>
            <w:webHidden/>
          </w:rPr>
          <w:t>56</w:t>
        </w:r>
        <w:r>
          <w:rPr>
            <w:noProof/>
            <w:webHidden/>
          </w:rPr>
          <w:fldChar w:fldCharType="end"/>
        </w:r>
      </w:hyperlink>
    </w:p>
    <w:p w14:paraId="68E9AA42" w14:textId="49376455"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20" w:history="1">
        <w:r w:rsidRPr="004605A5">
          <w:rPr>
            <w:rStyle w:val="Hipervnculo"/>
            <w:noProof/>
          </w:rPr>
          <w:t>6.4.3 Sensores infravermellos</w:t>
        </w:r>
        <w:r>
          <w:rPr>
            <w:noProof/>
            <w:webHidden/>
          </w:rPr>
          <w:tab/>
        </w:r>
        <w:r>
          <w:rPr>
            <w:noProof/>
            <w:webHidden/>
          </w:rPr>
          <w:fldChar w:fldCharType="begin"/>
        </w:r>
        <w:r>
          <w:rPr>
            <w:noProof/>
            <w:webHidden/>
          </w:rPr>
          <w:instrText xml:space="preserve"> PAGEREF _Toc12827320 \h </w:instrText>
        </w:r>
        <w:r>
          <w:rPr>
            <w:noProof/>
            <w:webHidden/>
          </w:rPr>
        </w:r>
        <w:r>
          <w:rPr>
            <w:noProof/>
            <w:webHidden/>
          </w:rPr>
          <w:fldChar w:fldCharType="separate"/>
        </w:r>
        <w:r w:rsidR="00A45487">
          <w:rPr>
            <w:noProof/>
            <w:webHidden/>
          </w:rPr>
          <w:t>56</w:t>
        </w:r>
        <w:r>
          <w:rPr>
            <w:noProof/>
            <w:webHidden/>
          </w:rPr>
          <w:fldChar w:fldCharType="end"/>
        </w:r>
      </w:hyperlink>
    </w:p>
    <w:p w14:paraId="673596E4" w14:textId="3B93B754"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1" w:history="1">
        <w:r w:rsidRPr="004605A5">
          <w:rPr>
            <w:rStyle w:val="Hipervnculo"/>
            <w:noProof/>
          </w:rPr>
          <w:t>6.5 Paquete Robobo</w:t>
        </w:r>
        <w:r>
          <w:rPr>
            <w:noProof/>
            <w:webHidden/>
          </w:rPr>
          <w:tab/>
        </w:r>
        <w:r>
          <w:rPr>
            <w:noProof/>
            <w:webHidden/>
          </w:rPr>
          <w:fldChar w:fldCharType="begin"/>
        </w:r>
        <w:r>
          <w:rPr>
            <w:noProof/>
            <w:webHidden/>
          </w:rPr>
          <w:instrText xml:space="preserve"> PAGEREF _Toc12827321 \h </w:instrText>
        </w:r>
        <w:r>
          <w:rPr>
            <w:noProof/>
            <w:webHidden/>
          </w:rPr>
        </w:r>
        <w:r>
          <w:rPr>
            <w:noProof/>
            <w:webHidden/>
          </w:rPr>
          <w:fldChar w:fldCharType="separate"/>
        </w:r>
        <w:r w:rsidR="00A45487">
          <w:rPr>
            <w:noProof/>
            <w:webHidden/>
          </w:rPr>
          <w:t>58</w:t>
        </w:r>
        <w:r>
          <w:rPr>
            <w:noProof/>
            <w:webHidden/>
          </w:rPr>
          <w:fldChar w:fldCharType="end"/>
        </w:r>
      </w:hyperlink>
    </w:p>
    <w:p w14:paraId="0DEA9EC5" w14:textId="17C8D6D6"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22" w:history="1">
        <w:r w:rsidRPr="004605A5">
          <w:rPr>
            <w:rStyle w:val="Hipervnculo"/>
            <w:noProof/>
          </w:rPr>
          <w:t>7 Probas e validación</w:t>
        </w:r>
        <w:r>
          <w:rPr>
            <w:noProof/>
            <w:webHidden/>
          </w:rPr>
          <w:tab/>
        </w:r>
        <w:r>
          <w:rPr>
            <w:noProof/>
            <w:webHidden/>
          </w:rPr>
          <w:fldChar w:fldCharType="begin"/>
        </w:r>
        <w:r>
          <w:rPr>
            <w:noProof/>
            <w:webHidden/>
          </w:rPr>
          <w:instrText xml:space="preserve"> PAGEREF _Toc12827322 \h </w:instrText>
        </w:r>
        <w:r>
          <w:rPr>
            <w:noProof/>
            <w:webHidden/>
          </w:rPr>
        </w:r>
        <w:r>
          <w:rPr>
            <w:noProof/>
            <w:webHidden/>
          </w:rPr>
          <w:fldChar w:fldCharType="separate"/>
        </w:r>
        <w:r w:rsidR="00A45487">
          <w:rPr>
            <w:noProof/>
            <w:webHidden/>
          </w:rPr>
          <w:t>59</w:t>
        </w:r>
        <w:r>
          <w:rPr>
            <w:noProof/>
            <w:webHidden/>
          </w:rPr>
          <w:fldChar w:fldCharType="end"/>
        </w:r>
      </w:hyperlink>
    </w:p>
    <w:p w14:paraId="7CD99B4B" w14:textId="3F866783"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3" w:history="1">
        <w:r w:rsidRPr="004605A5">
          <w:rPr>
            <w:rStyle w:val="Hipervnculo"/>
            <w:i/>
            <w:iCs/>
            <w:noProof/>
          </w:rPr>
          <w:t>7.1</w:t>
        </w:r>
        <w:r w:rsidRPr="004605A5">
          <w:rPr>
            <w:rStyle w:val="Hipervnculo"/>
            <w:noProof/>
          </w:rPr>
          <w:t xml:space="preserve"> Utilización do paquete </w:t>
        </w:r>
        <w:r w:rsidRPr="004605A5">
          <w:rPr>
            <w:rStyle w:val="Hipervnculo"/>
            <w:i/>
            <w:iCs/>
            <w:noProof/>
          </w:rPr>
          <w:t>robobo</w:t>
        </w:r>
        <w:r>
          <w:rPr>
            <w:noProof/>
            <w:webHidden/>
          </w:rPr>
          <w:tab/>
        </w:r>
        <w:r>
          <w:rPr>
            <w:noProof/>
            <w:webHidden/>
          </w:rPr>
          <w:fldChar w:fldCharType="begin"/>
        </w:r>
        <w:r>
          <w:rPr>
            <w:noProof/>
            <w:webHidden/>
          </w:rPr>
          <w:instrText xml:space="preserve"> PAGEREF _Toc12827323 \h </w:instrText>
        </w:r>
        <w:r>
          <w:rPr>
            <w:noProof/>
            <w:webHidden/>
          </w:rPr>
        </w:r>
        <w:r>
          <w:rPr>
            <w:noProof/>
            <w:webHidden/>
          </w:rPr>
          <w:fldChar w:fldCharType="separate"/>
        </w:r>
        <w:r w:rsidR="00A45487">
          <w:rPr>
            <w:noProof/>
            <w:webHidden/>
          </w:rPr>
          <w:t>59</w:t>
        </w:r>
        <w:r>
          <w:rPr>
            <w:noProof/>
            <w:webHidden/>
          </w:rPr>
          <w:fldChar w:fldCharType="end"/>
        </w:r>
      </w:hyperlink>
    </w:p>
    <w:p w14:paraId="43278122" w14:textId="3ACC667F"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4" w:history="1">
        <w:r w:rsidRPr="004605A5">
          <w:rPr>
            <w:rStyle w:val="Hipervnculo"/>
            <w:noProof/>
          </w:rPr>
          <w:t>7.2 Movemento das rodas</w:t>
        </w:r>
        <w:r>
          <w:rPr>
            <w:noProof/>
            <w:webHidden/>
          </w:rPr>
          <w:tab/>
        </w:r>
        <w:r>
          <w:rPr>
            <w:noProof/>
            <w:webHidden/>
          </w:rPr>
          <w:fldChar w:fldCharType="begin"/>
        </w:r>
        <w:r>
          <w:rPr>
            <w:noProof/>
            <w:webHidden/>
          </w:rPr>
          <w:instrText xml:space="preserve"> PAGEREF _Toc12827324 \h </w:instrText>
        </w:r>
        <w:r>
          <w:rPr>
            <w:noProof/>
            <w:webHidden/>
          </w:rPr>
        </w:r>
        <w:r>
          <w:rPr>
            <w:noProof/>
            <w:webHidden/>
          </w:rPr>
          <w:fldChar w:fldCharType="separate"/>
        </w:r>
        <w:r w:rsidR="00A45487">
          <w:rPr>
            <w:noProof/>
            <w:webHidden/>
          </w:rPr>
          <w:t>60</w:t>
        </w:r>
        <w:r>
          <w:rPr>
            <w:noProof/>
            <w:webHidden/>
          </w:rPr>
          <w:fldChar w:fldCharType="end"/>
        </w:r>
      </w:hyperlink>
    </w:p>
    <w:p w14:paraId="5D91DCFA" w14:textId="5D085AB7"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5" w:history="1">
        <w:r w:rsidRPr="004605A5">
          <w:rPr>
            <w:rStyle w:val="Hipervnculo"/>
            <w:noProof/>
          </w:rPr>
          <w:t>7.3 Movemento do pan e o tilt</w:t>
        </w:r>
        <w:r>
          <w:rPr>
            <w:noProof/>
            <w:webHidden/>
          </w:rPr>
          <w:tab/>
        </w:r>
        <w:r>
          <w:rPr>
            <w:noProof/>
            <w:webHidden/>
          </w:rPr>
          <w:fldChar w:fldCharType="begin"/>
        </w:r>
        <w:r>
          <w:rPr>
            <w:noProof/>
            <w:webHidden/>
          </w:rPr>
          <w:instrText xml:space="preserve"> PAGEREF _Toc12827325 \h </w:instrText>
        </w:r>
        <w:r>
          <w:rPr>
            <w:noProof/>
            <w:webHidden/>
          </w:rPr>
        </w:r>
        <w:r>
          <w:rPr>
            <w:noProof/>
            <w:webHidden/>
          </w:rPr>
          <w:fldChar w:fldCharType="separate"/>
        </w:r>
        <w:r w:rsidR="00A45487">
          <w:rPr>
            <w:noProof/>
            <w:webHidden/>
          </w:rPr>
          <w:t>61</w:t>
        </w:r>
        <w:r>
          <w:rPr>
            <w:noProof/>
            <w:webHidden/>
          </w:rPr>
          <w:fldChar w:fldCharType="end"/>
        </w:r>
      </w:hyperlink>
    </w:p>
    <w:p w14:paraId="3FD744AD" w14:textId="51191CB3"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6" w:history="1">
        <w:r w:rsidRPr="004605A5">
          <w:rPr>
            <w:rStyle w:val="Hipervnculo"/>
            <w:noProof/>
          </w:rPr>
          <w:t>7.4 IR</w:t>
        </w:r>
        <w:r>
          <w:rPr>
            <w:noProof/>
            <w:webHidden/>
          </w:rPr>
          <w:tab/>
        </w:r>
        <w:r>
          <w:rPr>
            <w:noProof/>
            <w:webHidden/>
          </w:rPr>
          <w:fldChar w:fldCharType="begin"/>
        </w:r>
        <w:r>
          <w:rPr>
            <w:noProof/>
            <w:webHidden/>
          </w:rPr>
          <w:instrText xml:space="preserve"> PAGEREF _Toc12827326 \h </w:instrText>
        </w:r>
        <w:r>
          <w:rPr>
            <w:noProof/>
            <w:webHidden/>
          </w:rPr>
        </w:r>
        <w:r>
          <w:rPr>
            <w:noProof/>
            <w:webHidden/>
          </w:rPr>
          <w:fldChar w:fldCharType="separate"/>
        </w:r>
        <w:r w:rsidR="00A45487">
          <w:rPr>
            <w:noProof/>
            <w:webHidden/>
          </w:rPr>
          <w:t>61</w:t>
        </w:r>
        <w:r>
          <w:rPr>
            <w:noProof/>
            <w:webHidden/>
          </w:rPr>
          <w:fldChar w:fldCharType="end"/>
        </w:r>
      </w:hyperlink>
    </w:p>
    <w:p w14:paraId="4072833B" w14:textId="76FB48E3"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27" w:history="1">
        <w:r w:rsidRPr="004605A5">
          <w:rPr>
            <w:rStyle w:val="Hipervnculo"/>
            <w:noProof/>
          </w:rPr>
          <w:t>7.5 Proba global</w:t>
        </w:r>
        <w:r>
          <w:rPr>
            <w:noProof/>
            <w:webHidden/>
          </w:rPr>
          <w:tab/>
        </w:r>
        <w:r>
          <w:rPr>
            <w:noProof/>
            <w:webHidden/>
          </w:rPr>
          <w:fldChar w:fldCharType="begin"/>
        </w:r>
        <w:r>
          <w:rPr>
            <w:noProof/>
            <w:webHidden/>
          </w:rPr>
          <w:instrText xml:space="preserve"> PAGEREF _Toc12827327 \h </w:instrText>
        </w:r>
        <w:r>
          <w:rPr>
            <w:noProof/>
            <w:webHidden/>
          </w:rPr>
        </w:r>
        <w:r>
          <w:rPr>
            <w:noProof/>
            <w:webHidden/>
          </w:rPr>
          <w:fldChar w:fldCharType="separate"/>
        </w:r>
        <w:r w:rsidR="00A45487">
          <w:rPr>
            <w:noProof/>
            <w:webHidden/>
          </w:rPr>
          <w:t>62</w:t>
        </w:r>
        <w:r>
          <w:rPr>
            <w:noProof/>
            <w:webHidden/>
          </w:rPr>
          <w:fldChar w:fldCharType="end"/>
        </w:r>
      </w:hyperlink>
    </w:p>
    <w:p w14:paraId="042134DF" w14:textId="1A441088"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28" w:history="1">
        <w:r w:rsidRPr="004605A5">
          <w:rPr>
            <w:rStyle w:val="Hipervnculo"/>
            <w:noProof/>
          </w:rPr>
          <w:t>7.5.1 Descrición da proba</w:t>
        </w:r>
        <w:r>
          <w:rPr>
            <w:noProof/>
            <w:webHidden/>
          </w:rPr>
          <w:tab/>
        </w:r>
        <w:r>
          <w:rPr>
            <w:noProof/>
            <w:webHidden/>
          </w:rPr>
          <w:fldChar w:fldCharType="begin"/>
        </w:r>
        <w:r>
          <w:rPr>
            <w:noProof/>
            <w:webHidden/>
          </w:rPr>
          <w:instrText xml:space="preserve"> PAGEREF _Toc12827328 \h </w:instrText>
        </w:r>
        <w:r>
          <w:rPr>
            <w:noProof/>
            <w:webHidden/>
          </w:rPr>
        </w:r>
        <w:r>
          <w:rPr>
            <w:noProof/>
            <w:webHidden/>
          </w:rPr>
          <w:fldChar w:fldCharType="separate"/>
        </w:r>
        <w:r w:rsidR="00A45487">
          <w:rPr>
            <w:noProof/>
            <w:webHidden/>
          </w:rPr>
          <w:t>63</w:t>
        </w:r>
        <w:r>
          <w:rPr>
            <w:noProof/>
            <w:webHidden/>
          </w:rPr>
          <w:fldChar w:fldCharType="end"/>
        </w:r>
      </w:hyperlink>
    </w:p>
    <w:p w14:paraId="08F5F89A" w14:textId="2E2F267E" w:rsidR="007D5317" w:rsidRDefault="007D5317">
      <w:pPr>
        <w:pStyle w:val="TDC3"/>
        <w:tabs>
          <w:tab w:val="right" w:leader="dot" w:pos="9060"/>
        </w:tabs>
        <w:rPr>
          <w:rFonts w:asciiTheme="minorHAnsi" w:eastAsiaTheme="minorEastAsia" w:hAnsiTheme="minorHAnsi" w:cstheme="minorBidi"/>
          <w:noProof/>
          <w:color w:val="auto"/>
          <w:szCs w:val="22"/>
          <w:lang w:val="es-ES"/>
        </w:rPr>
      </w:pPr>
      <w:hyperlink w:anchor="_Toc12827329" w:history="1">
        <w:r w:rsidRPr="004605A5">
          <w:rPr>
            <w:rStyle w:val="Hipervnculo"/>
            <w:noProof/>
          </w:rPr>
          <w:t>7.5.2 Resultados</w:t>
        </w:r>
        <w:r>
          <w:rPr>
            <w:noProof/>
            <w:webHidden/>
          </w:rPr>
          <w:tab/>
        </w:r>
        <w:r>
          <w:rPr>
            <w:noProof/>
            <w:webHidden/>
          </w:rPr>
          <w:fldChar w:fldCharType="begin"/>
        </w:r>
        <w:r>
          <w:rPr>
            <w:noProof/>
            <w:webHidden/>
          </w:rPr>
          <w:instrText xml:space="preserve"> PAGEREF _Toc12827329 \h </w:instrText>
        </w:r>
        <w:r>
          <w:rPr>
            <w:noProof/>
            <w:webHidden/>
          </w:rPr>
        </w:r>
        <w:r>
          <w:rPr>
            <w:noProof/>
            <w:webHidden/>
          </w:rPr>
          <w:fldChar w:fldCharType="separate"/>
        </w:r>
        <w:r w:rsidR="00A45487">
          <w:rPr>
            <w:noProof/>
            <w:webHidden/>
          </w:rPr>
          <w:t>63</w:t>
        </w:r>
        <w:r>
          <w:rPr>
            <w:noProof/>
            <w:webHidden/>
          </w:rPr>
          <w:fldChar w:fldCharType="end"/>
        </w:r>
      </w:hyperlink>
    </w:p>
    <w:p w14:paraId="5F4ED827" w14:textId="1327AFC2"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30" w:history="1">
        <w:r w:rsidRPr="004605A5">
          <w:rPr>
            <w:rStyle w:val="Hipervnculo"/>
            <w:noProof/>
          </w:rPr>
          <w:t>8 Conclusións e traballo futuro</w:t>
        </w:r>
        <w:r>
          <w:rPr>
            <w:noProof/>
            <w:webHidden/>
          </w:rPr>
          <w:tab/>
        </w:r>
        <w:r>
          <w:rPr>
            <w:noProof/>
            <w:webHidden/>
          </w:rPr>
          <w:fldChar w:fldCharType="begin"/>
        </w:r>
        <w:r>
          <w:rPr>
            <w:noProof/>
            <w:webHidden/>
          </w:rPr>
          <w:instrText xml:space="preserve"> PAGEREF _Toc12827330 \h </w:instrText>
        </w:r>
        <w:r>
          <w:rPr>
            <w:noProof/>
            <w:webHidden/>
          </w:rPr>
        </w:r>
        <w:r>
          <w:rPr>
            <w:noProof/>
            <w:webHidden/>
          </w:rPr>
          <w:fldChar w:fldCharType="separate"/>
        </w:r>
        <w:r w:rsidR="00A45487">
          <w:rPr>
            <w:noProof/>
            <w:webHidden/>
          </w:rPr>
          <w:t>65</w:t>
        </w:r>
        <w:r>
          <w:rPr>
            <w:noProof/>
            <w:webHidden/>
          </w:rPr>
          <w:fldChar w:fldCharType="end"/>
        </w:r>
      </w:hyperlink>
    </w:p>
    <w:p w14:paraId="6EC73073" w14:textId="17305533"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31" w:history="1">
        <w:r w:rsidRPr="004605A5">
          <w:rPr>
            <w:rStyle w:val="Hipervnculo"/>
            <w:noProof/>
          </w:rPr>
          <w:t>8.1 Traballo futuro</w:t>
        </w:r>
        <w:r>
          <w:rPr>
            <w:noProof/>
            <w:webHidden/>
          </w:rPr>
          <w:tab/>
        </w:r>
        <w:r>
          <w:rPr>
            <w:noProof/>
            <w:webHidden/>
          </w:rPr>
          <w:fldChar w:fldCharType="begin"/>
        </w:r>
        <w:r>
          <w:rPr>
            <w:noProof/>
            <w:webHidden/>
          </w:rPr>
          <w:instrText xml:space="preserve"> PAGEREF _Toc12827331 \h </w:instrText>
        </w:r>
        <w:r>
          <w:rPr>
            <w:noProof/>
            <w:webHidden/>
          </w:rPr>
        </w:r>
        <w:r>
          <w:rPr>
            <w:noProof/>
            <w:webHidden/>
          </w:rPr>
          <w:fldChar w:fldCharType="separate"/>
        </w:r>
        <w:r w:rsidR="00A45487">
          <w:rPr>
            <w:noProof/>
            <w:webHidden/>
          </w:rPr>
          <w:t>65</w:t>
        </w:r>
        <w:r>
          <w:rPr>
            <w:noProof/>
            <w:webHidden/>
          </w:rPr>
          <w:fldChar w:fldCharType="end"/>
        </w:r>
      </w:hyperlink>
    </w:p>
    <w:p w14:paraId="6A9A9546" w14:textId="4620626E"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32" w:history="1">
        <w:r w:rsidRPr="004605A5">
          <w:rPr>
            <w:rStyle w:val="Hipervnculo"/>
            <w:noProof/>
          </w:rPr>
          <w:t>Referencias</w:t>
        </w:r>
        <w:r>
          <w:rPr>
            <w:noProof/>
            <w:webHidden/>
          </w:rPr>
          <w:tab/>
        </w:r>
        <w:r>
          <w:rPr>
            <w:noProof/>
            <w:webHidden/>
          </w:rPr>
          <w:fldChar w:fldCharType="begin"/>
        </w:r>
        <w:r>
          <w:rPr>
            <w:noProof/>
            <w:webHidden/>
          </w:rPr>
          <w:instrText xml:space="preserve"> PAGEREF _Toc12827332 \h </w:instrText>
        </w:r>
        <w:r>
          <w:rPr>
            <w:noProof/>
            <w:webHidden/>
          </w:rPr>
        </w:r>
        <w:r>
          <w:rPr>
            <w:noProof/>
            <w:webHidden/>
          </w:rPr>
          <w:fldChar w:fldCharType="separate"/>
        </w:r>
        <w:r w:rsidR="00A45487">
          <w:rPr>
            <w:noProof/>
            <w:webHidden/>
          </w:rPr>
          <w:t>67</w:t>
        </w:r>
        <w:r>
          <w:rPr>
            <w:noProof/>
            <w:webHidden/>
          </w:rPr>
          <w:fldChar w:fldCharType="end"/>
        </w:r>
      </w:hyperlink>
    </w:p>
    <w:p w14:paraId="475D950B" w14:textId="6640D13F" w:rsidR="007D5317" w:rsidRDefault="007D5317">
      <w:pPr>
        <w:pStyle w:val="TDC1"/>
        <w:tabs>
          <w:tab w:val="right" w:leader="dot" w:pos="9060"/>
        </w:tabs>
        <w:rPr>
          <w:rFonts w:asciiTheme="minorHAnsi" w:eastAsiaTheme="minorEastAsia" w:hAnsiTheme="minorHAnsi" w:cstheme="minorBidi"/>
          <w:noProof/>
          <w:color w:val="auto"/>
          <w:szCs w:val="22"/>
          <w:lang w:val="es-ES"/>
        </w:rPr>
      </w:pPr>
      <w:hyperlink w:anchor="_Toc12827333" w:history="1">
        <w:r w:rsidRPr="004605A5">
          <w:rPr>
            <w:rStyle w:val="Hipervnculo"/>
            <w:noProof/>
          </w:rPr>
          <w:t>Anexos</w:t>
        </w:r>
        <w:r>
          <w:rPr>
            <w:noProof/>
            <w:webHidden/>
          </w:rPr>
          <w:tab/>
        </w:r>
        <w:r>
          <w:rPr>
            <w:noProof/>
            <w:webHidden/>
          </w:rPr>
          <w:fldChar w:fldCharType="begin"/>
        </w:r>
        <w:r>
          <w:rPr>
            <w:noProof/>
            <w:webHidden/>
          </w:rPr>
          <w:instrText xml:space="preserve"> PAGEREF _Toc12827333 \h </w:instrText>
        </w:r>
        <w:r>
          <w:rPr>
            <w:noProof/>
            <w:webHidden/>
          </w:rPr>
        </w:r>
        <w:r>
          <w:rPr>
            <w:noProof/>
            <w:webHidden/>
          </w:rPr>
          <w:fldChar w:fldCharType="separate"/>
        </w:r>
        <w:r w:rsidR="00A45487">
          <w:rPr>
            <w:noProof/>
            <w:webHidden/>
          </w:rPr>
          <w:t>69</w:t>
        </w:r>
        <w:r>
          <w:rPr>
            <w:noProof/>
            <w:webHidden/>
          </w:rPr>
          <w:fldChar w:fldCharType="end"/>
        </w:r>
      </w:hyperlink>
    </w:p>
    <w:p w14:paraId="6C2B8F13" w14:textId="5409E542"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34" w:history="1">
        <w:r w:rsidRPr="004605A5">
          <w:rPr>
            <w:rStyle w:val="Hipervnculo"/>
            <w:noProof/>
          </w:rPr>
          <w:t>Anexo I: Descrición do modelo</w:t>
        </w:r>
        <w:r>
          <w:rPr>
            <w:noProof/>
            <w:webHidden/>
          </w:rPr>
          <w:tab/>
        </w:r>
        <w:r>
          <w:rPr>
            <w:noProof/>
            <w:webHidden/>
          </w:rPr>
          <w:fldChar w:fldCharType="begin"/>
        </w:r>
        <w:r>
          <w:rPr>
            <w:noProof/>
            <w:webHidden/>
          </w:rPr>
          <w:instrText xml:space="preserve"> PAGEREF _Toc12827334 \h </w:instrText>
        </w:r>
        <w:r>
          <w:rPr>
            <w:noProof/>
            <w:webHidden/>
          </w:rPr>
        </w:r>
        <w:r>
          <w:rPr>
            <w:noProof/>
            <w:webHidden/>
          </w:rPr>
          <w:fldChar w:fldCharType="separate"/>
        </w:r>
        <w:r w:rsidR="00A45487">
          <w:rPr>
            <w:noProof/>
            <w:webHidden/>
          </w:rPr>
          <w:t>69</w:t>
        </w:r>
        <w:r>
          <w:rPr>
            <w:noProof/>
            <w:webHidden/>
          </w:rPr>
          <w:fldChar w:fldCharType="end"/>
        </w:r>
      </w:hyperlink>
    </w:p>
    <w:p w14:paraId="5E1CC210" w14:textId="78668D2E" w:rsidR="007D5317" w:rsidRDefault="007D5317">
      <w:pPr>
        <w:pStyle w:val="TDC2"/>
        <w:tabs>
          <w:tab w:val="right" w:leader="dot" w:pos="9060"/>
        </w:tabs>
        <w:rPr>
          <w:rFonts w:asciiTheme="minorHAnsi" w:eastAsiaTheme="minorEastAsia" w:hAnsiTheme="minorHAnsi" w:cstheme="minorBidi"/>
          <w:noProof/>
          <w:color w:val="auto"/>
          <w:szCs w:val="22"/>
          <w:lang w:val="es-ES"/>
        </w:rPr>
      </w:pPr>
      <w:hyperlink w:anchor="_Toc12827335" w:history="1">
        <w:r w:rsidRPr="004605A5">
          <w:rPr>
            <w:rStyle w:val="Hipervnculo"/>
            <w:noProof/>
            <w:lang w:val="en-US"/>
          </w:rPr>
          <w:t>Anexo II: Plugin dos encoders</w:t>
        </w:r>
        <w:r>
          <w:rPr>
            <w:noProof/>
            <w:webHidden/>
          </w:rPr>
          <w:tab/>
        </w:r>
        <w:r>
          <w:rPr>
            <w:noProof/>
            <w:webHidden/>
          </w:rPr>
          <w:fldChar w:fldCharType="begin"/>
        </w:r>
        <w:r>
          <w:rPr>
            <w:noProof/>
            <w:webHidden/>
          </w:rPr>
          <w:instrText xml:space="preserve"> PAGEREF _Toc12827335 \h </w:instrText>
        </w:r>
        <w:r>
          <w:rPr>
            <w:noProof/>
            <w:webHidden/>
          </w:rPr>
        </w:r>
        <w:r>
          <w:rPr>
            <w:noProof/>
            <w:webHidden/>
          </w:rPr>
          <w:fldChar w:fldCharType="separate"/>
        </w:r>
        <w:r w:rsidR="00A45487">
          <w:rPr>
            <w:noProof/>
            <w:webHidden/>
          </w:rPr>
          <w:t>78</w:t>
        </w:r>
        <w:r>
          <w:rPr>
            <w:noProof/>
            <w:webHidden/>
          </w:rPr>
          <w:fldChar w:fldCharType="end"/>
        </w:r>
      </w:hyperlink>
    </w:p>
    <w:p w14:paraId="63655BB3" w14:textId="6DDFA679" w:rsidR="00847AEF" w:rsidRDefault="00A93DBF" w:rsidP="002A71A9">
      <w:pPr>
        <w:ind w:firstLine="0"/>
      </w:pPr>
      <w:r>
        <w:fldChar w:fldCharType="end"/>
      </w:r>
    </w:p>
    <w:p w14:paraId="514FB610" w14:textId="5C717CBA" w:rsidR="00E3609D" w:rsidRDefault="00847AEF">
      <w:pPr>
        <w:spacing w:before="0"/>
        <w:ind w:firstLine="0"/>
      </w:pPr>
      <w:r>
        <w:br w:type="page"/>
      </w:r>
    </w:p>
    <w:p w14:paraId="292C2EBC" w14:textId="1AB641B1" w:rsidR="009F50EC" w:rsidRDefault="009F50EC" w:rsidP="00732EF0">
      <w:pPr>
        <w:pStyle w:val="Ttulo1"/>
        <w:numPr>
          <w:ilvl w:val="0"/>
          <w:numId w:val="0"/>
        </w:numPr>
      </w:pPr>
      <w:bookmarkStart w:id="31" w:name="_Toc12827278"/>
      <w:r>
        <w:lastRenderedPageBreak/>
        <w:t>Índice de figuras</w:t>
      </w:r>
      <w:bookmarkEnd w:id="31"/>
    </w:p>
    <w:p w14:paraId="39A0FD1B" w14:textId="75D3F389" w:rsidR="00EC4915" w:rsidRDefault="00A60D90">
      <w:pPr>
        <w:pStyle w:val="Tabladeilustraciones"/>
        <w:tabs>
          <w:tab w:val="right" w:leader="dot" w:pos="9060"/>
        </w:tabs>
        <w:rPr>
          <w:rFonts w:asciiTheme="minorHAnsi" w:eastAsiaTheme="minorEastAsia" w:hAnsiTheme="minorHAnsi" w:cstheme="minorBidi"/>
          <w:noProof/>
          <w:color w:val="auto"/>
          <w:szCs w:val="22"/>
          <w:lang w:val="es-ES"/>
        </w:rPr>
      </w:pPr>
      <w:r>
        <w:fldChar w:fldCharType="begin"/>
      </w:r>
      <w:r>
        <w:instrText xml:space="preserve"> TOC \h \z \c "Figura" </w:instrText>
      </w:r>
      <w:r>
        <w:fldChar w:fldCharType="separate"/>
      </w:r>
      <w:hyperlink w:anchor="_Toc12825021" w:history="1">
        <w:r w:rsidR="00EC4915" w:rsidRPr="00226589">
          <w:rPr>
            <w:rStyle w:val="Hipervnculo"/>
            <w:noProof/>
          </w:rPr>
          <w:t>Figura 1. Robot Robobo</w:t>
        </w:r>
        <w:r w:rsidR="00EC4915">
          <w:rPr>
            <w:noProof/>
            <w:webHidden/>
          </w:rPr>
          <w:tab/>
        </w:r>
        <w:r w:rsidR="00EC4915">
          <w:rPr>
            <w:noProof/>
            <w:webHidden/>
          </w:rPr>
          <w:fldChar w:fldCharType="begin"/>
        </w:r>
        <w:r w:rsidR="00EC4915">
          <w:rPr>
            <w:noProof/>
            <w:webHidden/>
          </w:rPr>
          <w:instrText xml:space="preserve"> PAGEREF _Toc12825021 \h </w:instrText>
        </w:r>
        <w:r w:rsidR="00EC4915">
          <w:rPr>
            <w:noProof/>
            <w:webHidden/>
          </w:rPr>
        </w:r>
        <w:r w:rsidR="00EC4915">
          <w:rPr>
            <w:noProof/>
            <w:webHidden/>
          </w:rPr>
          <w:fldChar w:fldCharType="separate"/>
        </w:r>
        <w:r w:rsidR="00A45487">
          <w:rPr>
            <w:noProof/>
            <w:webHidden/>
          </w:rPr>
          <w:t>19</w:t>
        </w:r>
        <w:r w:rsidR="00EC4915">
          <w:rPr>
            <w:noProof/>
            <w:webHidden/>
          </w:rPr>
          <w:fldChar w:fldCharType="end"/>
        </w:r>
      </w:hyperlink>
    </w:p>
    <w:p w14:paraId="701AC6B4" w14:textId="38977685"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2" w:history="1">
        <w:r w:rsidRPr="00226589">
          <w:rPr>
            <w:rStyle w:val="Hipervnculo"/>
            <w:noProof/>
          </w:rPr>
          <w:t>Figura 2. Principais compoñentes da base robótica Robobo</w:t>
        </w:r>
        <w:r>
          <w:rPr>
            <w:noProof/>
            <w:webHidden/>
          </w:rPr>
          <w:tab/>
        </w:r>
        <w:r>
          <w:rPr>
            <w:noProof/>
            <w:webHidden/>
          </w:rPr>
          <w:fldChar w:fldCharType="begin"/>
        </w:r>
        <w:r>
          <w:rPr>
            <w:noProof/>
            <w:webHidden/>
          </w:rPr>
          <w:instrText xml:space="preserve"> PAGEREF _Toc12825022 \h </w:instrText>
        </w:r>
        <w:r>
          <w:rPr>
            <w:noProof/>
            <w:webHidden/>
          </w:rPr>
        </w:r>
        <w:r>
          <w:rPr>
            <w:noProof/>
            <w:webHidden/>
          </w:rPr>
          <w:fldChar w:fldCharType="separate"/>
        </w:r>
        <w:r w:rsidR="00A45487">
          <w:rPr>
            <w:noProof/>
            <w:webHidden/>
          </w:rPr>
          <w:t>20</w:t>
        </w:r>
        <w:r>
          <w:rPr>
            <w:noProof/>
            <w:webHidden/>
          </w:rPr>
          <w:fldChar w:fldCharType="end"/>
        </w:r>
      </w:hyperlink>
    </w:p>
    <w:p w14:paraId="4E45D5AF" w14:textId="200B2ED1"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3" w:history="1">
        <w:r w:rsidRPr="00226589">
          <w:rPr>
            <w:rStyle w:val="Hipervnculo"/>
            <w:noProof/>
          </w:rPr>
          <w:t>Figura 3. Disposición dos sensores infravermellos na base robótica</w:t>
        </w:r>
        <w:r>
          <w:rPr>
            <w:noProof/>
            <w:webHidden/>
          </w:rPr>
          <w:tab/>
        </w:r>
        <w:r>
          <w:rPr>
            <w:noProof/>
            <w:webHidden/>
          </w:rPr>
          <w:fldChar w:fldCharType="begin"/>
        </w:r>
        <w:r>
          <w:rPr>
            <w:noProof/>
            <w:webHidden/>
          </w:rPr>
          <w:instrText xml:space="preserve"> PAGEREF _Toc12825023 \h </w:instrText>
        </w:r>
        <w:r>
          <w:rPr>
            <w:noProof/>
            <w:webHidden/>
          </w:rPr>
        </w:r>
        <w:r>
          <w:rPr>
            <w:noProof/>
            <w:webHidden/>
          </w:rPr>
          <w:fldChar w:fldCharType="separate"/>
        </w:r>
        <w:r w:rsidR="00A45487">
          <w:rPr>
            <w:noProof/>
            <w:webHidden/>
          </w:rPr>
          <w:t>21</w:t>
        </w:r>
        <w:r>
          <w:rPr>
            <w:noProof/>
            <w:webHidden/>
          </w:rPr>
          <w:fldChar w:fldCharType="end"/>
        </w:r>
      </w:hyperlink>
    </w:p>
    <w:p w14:paraId="682382CC" w14:textId="3FC30283"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4" w:history="1">
        <w:r w:rsidRPr="00226589">
          <w:rPr>
            <w:rStyle w:val="Hipervnculo"/>
            <w:noProof/>
          </w:rPr>
          <w:t>Figura 4. Arquitectura electrónica do Robobo</w:t>
        </w:r>
        <w:r>
          <w:rPr>
            <w:noProof/>
            <w:webHidden/>
          </w:rPr>
          <w:tab/>
        </w:r>
        <w:r>
          <w:rPr>
            <w:noProof/>
            <w:webHidden/>
          </w:rPr>
          <w:fldChar w:fldCharType="begin"/>
        </w:r>
        <w:r>
          <w:rPr>
            <w:noProof/>
            <w:webHidden/>
          </w:rPr>
          <w:instrText xml:space="preserve"> PAGEREF _Toc12825024 \h </w:instrText>
        </w:r>
        <w:r>
          <w:rPr>
            <w:noProof/>
            <w:webHidden/>
          </w:rPr>
        </w:r>
        <w:r>
          <w:rPr>
            <w:noProof/>
            <w:webHidden/>
          </w:rPr>
          <w:fldChar w:fldCharType="separate"/>
        </w:r>
        <w:r w:rsidR="00A45487">
          <w:rPr>
            <w:noProof/>
            <w:webHidden/>
          </w:rPr>
          <w:t>22</w:t>
        </w:r>
        <w:r>
          <w:rPr>
            <w:noProof/>
            <w:webHidden/>
          </w:rPr>
          <w:fldChar w:fldCharType="end"/>
        </w:r>
      </w:hyperlink>
    </w:p>
    <w:p w14:paraId="355DBF5A" w14:textId="4D1641E7"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5" w:history="1">
        <w:r w:rsidRPr="00226589">
          <w:rPr>
            <w:rStyle w:val="Hipervnculo"/>
            <w:noProof/>
          </w:rPr>
          <w:t>Figura 5. Diagrama de bloques da arquitectura do software do Robobo</w:t>
        </w:r>
        <w:r>
          <w:rPr>
            <w:noProof/>
            <w:webHidden/>
          </w:rPr>
          <w:tab/>
        </w:r>
        <w:r>
          <w:rPr>
            <w:noProof/>
            <w:webHidden/>
          </w:rPr>
          <w:fldChar w:fldCharType="begin"/>
        </w:r>
        <w:r>
          <w:rPr>
            <w:noProof/>
            <w:webHidden/>
          </w:rPr>
          <w:instrText xml:space="preserve"> PAGEREF _Toc12825025 \h </w:instrText>
        </w:r>
        <w:r>
          <w:rPr>
            <w:noProof/>
            <w:webHidden/>
          </w:rPr>
        </w:r>
        <w:r>
          <w:rPr>
            <w:noProof/>
            <w:webHidden/>
          </w:rPr>
          <w:fldChar w:fldCharType="separate"/>
        </w:r>
        <w:r w:rsidR="00A45487">
          <w:rPr>
            <w:noProof/>
            <w:webHidden/>
          </w:rPr>
          <w:t>22</w:t>
        </w:r>
        <w:r>
          <w:rPr>
            <w:noProof/>
            <w:webHidden/>
          </w:rPr>
          <w:fldChar w:fldCharType="end"/>
        </w:r>
      </w:hyperlink>
    </w:p>
    <w:p w14:paraId="6882A11B" w14:textId="7A7F8888"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6" w:history="1">
        <w:r w:rsidRPr="00226589">
          <w:rPr>
            <w:rStyle w:val="Hipervnculo"/>
            <w:noProof/>
          </w:rPr>
          <w:t>Figura 6. Sistema de comunicación entre nodos en ROS</w:t>
        </w:r>
        <w:r>
          <w:rPr>
            <w:noProof/>
            <w:webHidden/>
          </w:rPr>
          <w:tab/>
        </w:r>
        <w:r>
          <w:rPr>
            <w:noProof/>
            <w:webHidden/>
          </w:rPr>
          <w:fldChar w:fldCharType="begin"/>
        </w:r>
        <w:r>
          <w:rPr>
            <w:noProof/>
            <w:webHidden/>
          </w:rPr>
          <w:instrText xml:space="preserve"> PAGEREF _Toc12825026 \h </w:instrText>
        </w:r>
        <w:r>
          <w:rPr>
            <w:noProof/>
            <w:webHidden/>
          </w:rPr>
        </w:r>
        <w:r>
          <w:rPr>
            <w:noProof/>
            <w:webHidden/>
          </w:rPr>
          <w:fldChar w:fldCharType="separate"/>
        </w:r>
        <w:r w:rsidR="00A45487">
          <w:rPr>
            <w:noProof/>
            <w:webHidden/>
          </w:rPr>
          <w:t>25</w:t>
        </w:r>
        <w:r>
          <w:rPr>
            <w:noProof/>
            <w:webHidden/>
          </w:rPr>
          <w:fldChar w:fldCharType="end"/>
        </w:r>
      </w:hyperlink>
    </w:p>
    <w:p w14:paraId="766B7899" w14:textId="39FD42EE"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7" w:history="1">
        <w:r w:rsidRPr="00226589">
          <w:rPr>
            <w:rStyle w:val="Hipervnculo"/>
            <w:noProof/>
          </w:rPr>
          <w:t>Figura 7. Interface gráfica de Gazebo durante a simulación</w:t>
        </w:r>
        <w:r>
          <w:rPr>
            <w:noProof/>
            <w:webHidden/>
          </w:rPr>
          <w:tab/>
        </w:r>
        <w:r>
          <w:rPr>
            <w:noProof/>
            <w:webHidden/>
          </w:rPr>
          <w:fldChar w:fldCharType="begin"/>
        </w:r>
        <w:r>
          <w:rPr>
            <w:noProof/>
            <w:webHidden/>
          </w:rPr>
          <w:instrText xml:space="preserve"> PAGEREF _Toc12825027 \h </w:instrText>
        </w:r>
        <w:r>
          <w:rPr>
            <w:noProof/>
            <w:webHidden/>
          </w:rPr>
        </w:r>
        <w:r>
          <w:rPr>
            <w:noProof/>
            <w:webHidden/>
          </w:rPr>
          <w:fldChar w:fldCharType="separate"/>
        </w:r>
        <w:r w:rsidR="00A45487">
          <w:rPr>
            <w:noProof/>
            <w:webHidden/>
          </w:rPr>
          <w:t>26</w:t>
        </w:r>
        <w:r>
          <w:rPr>
            <w:noProof/>
            <w:webHidden/>
          </w:rPr>
          <w:fldChar w:fldCharType="end"/>
        </w:r>
      </w:hyperlink>
    </w:p>
    <w:p w14:paraId="13FE8616" w14:textId="7072AFAA"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8" w:history="1">
        <w:r w:rsidRPr="00226589">
          <w:rPr>
            <w:rStyle w:val="Hipervnculo"/>
            <w:noProof/>
          </w:rPr>
          <w:t>Figura 8. Interface gráfica do programa Blender</w:t>
        </w:r>
        <w:r>
          <w:rPr>
            <w:noProof/>
            <w:webHidden/>
          </w:rPr>
          <w:tab/>
        </w:r>
        <w:r>
          <w:rPr>
            <w:noProof/>
            <w:webHidden/>
          </w:rPr>
          <w:fldChar w:fldCharType="begin"/>
        </w:r>
        <w:r>
          <w:rPr>
            <w:noProof/>
            <w:webHidden/>
          </w:rPr>
          <w:instrText xml:space="preserve"> PAGEREF _Toc12825028 \h </w:instrText>
        </w:r>
        <w:r>
          <w:rPr>
            <w:noProof/>
            <w:webHidden/>
          </w:rPr>
        </w:r>
        <w:r>
          <w:rPr>
            <w:noProof/>
            <w:webHidden/>
          </w:rPr>
          <w:fldChar w:fldCharType="separate"/>
        </w:r>
        <w:r w:rsidR="00A45487">
          <w:rPr>
            <w:noProof/>
            <w:webHidden/>
          </w:rPr>
          <w:t>27</w:t>
        </w:r>
        <w:r>
          <w:rPr>
            <w:noProof/>
            <w:webHidden/>
          </w:rPr>
          <w:fldChar w:fldCharType="end"/>
        </w:r>
      </w:hyperlink>
    </w:p>
    <w:p w14:paraId="266AC140" w14:textId="34B3674A"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29" w:history="1">
        <w:r w:rsidRPr="00226589">
          <w:rPr>
            <w:rStyle w:val="Hipervnculo"/>
            <w:noProof/>
          </w:rPr>
          <w:t>Figura 9. Formatos dispoñibles da última versión TurtleBot3.</w:t>
        </w:r>
        <w:r>
          <w:rPr>
            <w:noProof/>
            <w:webHidden/>
          </w:rPr>
          <w:tab/>
        </w:r>
        <w:r>
          <w:rPr>
            <w:noProof/>
            <w:webHidden/>
          </w:rPr>
          <w:fldChar w:fldCharType="begin"/>
        </w:r>
        <w:r>
          <w:rPr>
            <w:noProof/>
            <w:webHidden/>
          </w:rPr>
          <w:instrText xml:space="preserve"> PAGEREF _Toc12825029 \h </w:instrText>
        </w:r>
        <w:r>
          <w:rPr>
            <w:noProof/>
            <w:webHidden/>
          </w:rPr>
        </w:r>
        <w:r>
          <w:rPr>
            <w:noProof/>
            <w:webHidden/>
          </w:rPr>
          <w:fldChar w:fldCharType="separate"/>
        </w:r>
        <w:r w:rsidR="00A45487">
          <w:rPr>
            <w:noProof/>
            <w:webHidden/>
          </w:rPr>
          <w:t>29</w:t>
        </w:r>
        <w:r>
          <w:rPr>
            <w:noProof/>
            <w:webHidden/>
          </w:rPr>
          <w:fldChar w:fldCharType="end"/>
        </w:r>
      </w:hyperlink>
    </w:p>
    <w:p w14:paraId="6884841F" w14:textId="2CA9A228"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0" w:history="1">
        <w:r w:rsidRPr="00226589">
          <w:rPr>
            <w:rStyle w:val="Hipervnculo"/>
            <w:noProof/>
          </w:rPr>
          <w:t>Figura 10. Modelo de simulación do Turtlebot3</w:t>
        </w:r>
        <w:r>
          <w:rPr>
            <w:noProof/>
            <w:webHidden/>
          </w:rPr>
          <w:tab/>
        </w:r>
        <w:r>
          <w:rPr>
            <w:noProof/>
            <w:webHidden/>
          </w:rPr>
          <w:fldChar w:fldCharType="begin"/>
        </w:r>
        <w:r>
          <w:rPr>
            <w:noProof/>
            <w:webHidden/>
          </w:rPr>
          <w:instrText xml:space="preserve"> PAGEREF _Toc12825030 \h </w:instrText>
        </w:r>
        <w:r>
          <w:rPr>
            <w:noProof/>
            <w:webHidden/>
          </w:rPr>
        </w:r>
        <w:r>
          <w:rPr>
            <w:noProof/>
            <w:webHidden/>
          </w:rPr>
          <w:fldChar w:fldCharType="separate"/>
        </w:r>
        <w:r w:rsidR="00A45487">
          <w:rPr>
            <w:noProof/>
            <w:webHidden/>
          </w:rPr>
          <w:t>30</w:t>
        </w:r>
        <w:r>
          <w:rPr>
            <w:noProof/>
            <w:webHidden/>
          </w:rPr>
          <w:fldChar w:fldCharType="end"/>
        </w:r>
      </w:hyperlink>
    </w:p>
    <w:p w14:paraId="3ECD8B3A" w14:textId="6804813C"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1" w:history="1">
        <w:r w:rsidRPr="00226589">
          <w:rPr>
            <w:rStyle w:val="Hipervnculo"/>
            <w:noProof/>
          </w:rPr>
          <w:t>Figura 11. Vista superior e inferior do Khepera IV</w:t>
        </w:r>
        <w:r>
          <w:rPr>
            <w:noProof/>
            <w:webHidden/>
          </w:rPr>
          <w:tab/>
        </w:r>
        <w:r>
          <w:rPr>
            <w:noProof/>
            <w:webHidden/>
          </w:rPr>
          <w:fldChar w:fldCharType="begin"/>
        </w:r>
        <w:r>
          <w:rPr>
            <w:noProof/>
            <w:webHidden/>
          </w:rPr>
          <w:instrText xml:space="preserve"> PAGEREF _Toc12825031 \h </w:instrText>
        </w:r>
        <w:r>
          <w:rPr>
            <w:noProof/>
            <w:webHidden/>
          </w:rPr>
        </w:r>
        <w:r>
          <w:rPr>
            <w:noProof/>
            <w:webHidden/>
          </w:rPr>
          <w:fldChar w:fldCharType="separate"/>
        </w:r>
        <w:r w:rsidR="00A45487">
          <w:rPr>
            <w:noProof/>
            <w:webHidden/>
          </w:rPr>
          <w:t>30</w:t>
        </w:r>
        <w:r>
          <w:rPr>
            <w:noProof/>
            <w:webHidden/>
          </w:rPr>
          <w:fldChar w:fldCharType="end"/>
        </w:r>
      </w:hyperlink>
    </w:p>
    <w:p w14:paraId="6E631479" w14:textId="70B01843"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2" w:history="1">
        <w:r w:rsidRPr="00226589">
          <w:rPr>
            <w:rStyle w:val="Hipervnculo"/>
            <w:noProof/>
          </w:rPr>
          <w:t>Figura 12. Modelo de simulación do robot Khepera IV en Webots</w:t>
        </w:r>
        <w:r>
          <w:rPr>
            <w:noProof/>
            <w:webHidden/>
          </w:rPr>
          <w:tab/>
        </w:r>
        <w:r>
          <w:rPr>
            <w:noProof/>
            <w:webHidden/>
          </w:rPr>
          <w:fldChar w:fldCharType="begin"/>
        </w:r>
        <w:r>
          <w:rPr>
            <w:noProof/>
            <w:webHidden/>
          </w:rPr>
          <w:instrText xml:space="preserve"> PAGEREF _Toc12825032 \h </w:instrText>
        </w:r>
        <w:r>
          <w:rPr>
            <w:noProof/>
            <w:webHidden/>
          </w:rPr>
        </w:r>
        <w:r>
          <w:rPr>
            <w:noProof/>
            <w:webHidden/>
          </w:rPr>
          <w:fldChar w:fldCharType="separate"/>
        </w:r>
        <w:r w:rsidR="00A45487">
          <w:rPr>
            <w:noProof/>
            <w:webHidden/>
          </w:rPr>
          <w:t>31</w:t>
        </w:r>
        <w:r>
          <w:rPr>
            <w:noProof/>
            <w:webHidden/>
          </w:rPr>
          <w:fldChar w:fldCharType="end"/>
        </w:r>
      </w:hyperlink>
    </w:p>
    <w:p w14:paraId="6A154F14" w14:textId="40F18BF0"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3" w:history="1">
        <w:r w:rsidRPr="00226589">
          <w:rPr>
            <w:rStyle w:val="Hipervnculo"/>
            <w:noProof/>
          </w:rPr>
          <w:t>Figura 13. Unidade do robot e-puck</w:t>
        </w:r>
        <w:r>
          <w:rPr>
            <w:noProof/>
            <w:webHidden/>
          </w:rPr>
          <w:tab/>
        </w:r>
        <w:r>
          <w:rPr>
            <w:noProof/>
            <w:webHidden/>
          </w:rPr>
          <w:fldChar w:fldCharType="begin"/>
        </w:r>
        <w:r>
          <w:rPr>
            <w:noProof/>
            <w:webHidden/>
          </w:rPr>
          <w:instrText xml:space="preserve"> PAGEREF _Toc12825033 \h </w:instrText>
        </w:r>
        <w:r>
          <w:rPr>
            <w:noProof/>
            <w:webHidden/>
          </w:rPr>
        </w:r>
        <w:r>
          <w:rPr>
            <w:noProof/>
            <w:webHidden/>
          </w:rPr>
          <w:fldChar w:fldCharType="separate"/>
        </w:r>
        <w:r w:rsidR="00A45487">
          <w:rPr>
            <w:noProof/>
            <w:webHidden/>
          </w:rPr>
          <w:t>32</w:t>
        </w:r>
        <w:r>
          <w:rPr>
            <w:noProof/>
            <w:webHidden/>
          </w:rPr>
          <w:fldChar w:fldCharType="end"/>
        </w:r>
      </w:hyperlink>
    </w:p>
    <w:p w14:paraId="4E87AC79" w14:textId="3FB91DDD"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4" w:history="1">
        <w:r w:rsidRPr="00226589">
          <w:rPr>
            <w:rStyle w:val="Hipervnculo"/>
            <w:noProof/>
          </w:rPr>
          <w:t>Figura 14. Modelo de simulación do robot e-puck en Webots</w:t>
        </w:r>
        <w:r>
          <w:rPr>
            <w:noProof/>
            <w:webHidden/>
          </w:rPr>
          <w:tab/>
        </w:r>
        <w:r>
          <w:rPr>
            <w:noProof/>
            <w:webHidden/>
          </w:rPr>
          <w:fldChar w:fldCharType="begin"/>
        </w:r>
        <w:r>
          <w:rPr>
            <w:noProof/>
            <w:webHidden/>
          </w:rPr>
          <w:instrText xml:space="preserve"> PAGEREF _Toc12825034 \h </w:instrText>
        </w:r>
        <w:r>
          <w:rPr>
            <w:noProof/>
            <w:webHidden/>
          </w:rPr>
        </w:r>
        <w:r>
          <w:rPr>
            <w:noProof/>
            <w:webHidden/>
          </w:rPr>
          <w:fldChar w:fldCharType="separate"/>
        </w:r>
        <w:r w:rsidR="00A45487">
          <w:rPr>
            <w:noProof/>
            <w:webHidden/>
          </w:rPr>
          <w:t>32</w:t>
        </w:r>
        <w:r>
          <w:rPr>
            <w:noProof/>
            <w:webHidden/>
          </w:rPr>
          <w:fldChar w:fldCharType="end"/>
        </w:r>
      </w:hyperlink>
    </w:p>
    <w:p w14:paraId="45F0819D" w14:textId="23415B34"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5" w:history="1">
        <w:r w:rsidRPr="00226589">
          <w:rPr>
            <w:rStyle w:val="Hipervnculo"/>
            <w:noProof/>
          </w:rPr>
          <w:t>Figura 15. Bloque programable Lego Mindstorms EV3</w:t>
        </w:r>
        <w:r>
          <w:rPr>
            <w:noProof/>
            <w:webHidden/>
          </w:rPr>
          <w:tab/>
        </w:r>
        <w:r>
          <w:rPr>
            <w:noProof/>
            <w:webHidden/>
          </w:rPr>
          <w:fldChar w:fldCharType="begin"/>
        </w:r>
        <w:r>
          <w:rPr>
            <w:noProof/>
            <w:webHidden/>
          </w:rPr>
          <w:instrText xml:space="preserve"> PAGEREF _Toc12825035 \h </w:instrText>
        </w:r>
        <w:r>
          <w:rPr>
            <w:noProof/>
            <w:webHidden/>
          </w:rPr>
        </w:r>
        <w:r>
          <w:rPr>
            <w:noProof/>
            <w:webHidden/>
          </w:rPr>
          <w:fldChar w:fldCharType="separate"/>
        </w:r>
        <w:r w:rsidR="00A45487">
          <w:rPr>
            <w:noProof/>
            <w:webHidden/>
          </w:rPr>
          <w:t>33</w:t>
        </w:r>
        <w:r>
          <w:rPr>
            <w:noProof/>
            <w:webHidden/>
          </w:rPr>
          <w:fldChar w:fldCharType="end"/>
        </w:r>
      </w:hyperlink>
    </w:p>
    <w:p w14:paraId="36A92DD7" w14:textId="54018FCE"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6" w:history="1">
        <w:r w:rsidRPr="00226589">
          <w:rPr>
            <w:rStyle w:val="Hipervnculo"/>
            <w:noProof/>
          </w:rPr>
          <w:t>Figura 16. Modelo real fronte o modelo en simulación do Lego Mindstorms</w:t>
        </w:r>
        <w:r>
          <w:rPr>
            <w:noProof/>
            <w:webHidden/>
          </w:rPr>
          <w:tab/>
        </w:r>
        <w:r>
          <w:rPr>
            <w:noProof/>
            <w:webHidden/>
          </w:rPr>
          <w:fldChar w:fldCharType="begin"/>
        </w:r>
        <w:r>
          <w:rPr>
            <w:noProof/>
            <w:webHidden/>
          </w:rPr>
          <w:instrText xml:space="preserve"> PAGEREF _Toc12825036 \h </w:instrText>
        </w:r>
        <w:r>
          <w:rPr>
            <w:noProof/>
            <w:webHidden/>
          </w:rPr>
        </w:r>
        <w:r>
          <w:rPr>
            <w:noProof/>
            <w:webHidden/>
          </w:rPr>
          <w:fldChar w:fldCharType="separate"/>
        </w:r>
        <w:r w:rsidR="00A45487">
          <w:rPr>
            <w:noProof/>
            <w:webHidden/>
          </w:rPr>
          <w:t>34</w:t>
        </w:r>
        <w:r>
          <w:rPr>
            <w:noProof/>
            <w:webHidden/>
          </w:rPr>
          <w:fldChar w:fldCharType="end"/>
        </w:r>
      </w:hyperlink>
    </w:p>
    <w:p w14:paraId="135067BA" w14:textId="45BA2B49"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7" w:history="1">
        <w:r w:rsidRPr="00226589">
          <w:rPr>
            <w:rStyle w:val="Hipervnculo"/>
            <w:noProof/>
          </w:rPr>
          <w:t>Figura 17. Robot humanoide NAO</w:t>
        </w:r>
        <w:r w:rsidRPr="00226589">
          <w:rPr>
            <w:rStyle w:val="Hipervnculo"/>
            <w:noProof/>
            <w:vertAlign w:val="superscript"/>
          </w:rPr>
          <w:t>6</w:t>
        </w:r>
        <w:r>
          <w:rPr>
            <w:noProof/>
            <w:webHidden/>
          </w:rPr>
          <w:tab/>
        </w:r>
        <w:r>
          <w:rPr>
            <w:noProof/>
            <w:webHidden/>
          </w:rPr>
          <w:fldChar w:fldCharType="begin"/>
        </w:r>
        <w:r>
          <w:rPr>
            <w:noProof/>
            <w:webHidden/>
          </w:rPr>
          <w:instrText xml:space="preserve"> PAGEREF _Toc12825037 \h </w:instrText>
        </w:r>
        <w:r>
          <w:rPr>
            <w:noProof/>
            <w:webHidden/>
          </w:rPr>
        </w:r>
        <w:r>
          <w:rPr>
            <w:noProof/>
            <w:webHidden/>
          </w:rPr>
          <w:fldChar w:fldCharType="separate"/>
        </w:r>
        <w:r w:rsidR="00A45487">
          <w:rPr>
            <w:noProof/>
            <w:webHidden/>
          </w:rPr>
          <w:t>34</w:t>
        </w:r>
        <w:r>
          <w:rPr>
            <w:noProof/>
            <w:webHidden/>
          </w:rPr>
          <w:fldChar w:fldCharType="end"/>
        </w:r>
      </w:hyperlink>
    </w:p>
    <w:p w14:paraId="0EA7FD26" w14:textId="3FBCEA92"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8" w:history="1">
        <w:r w:rsidRPr="00226589">
          <w:rPr>
            <w:rStyle w:val="Hipervnculo"/>
            <w:noProof/>
          </w:rPr>
          <w:t>Figura 18. Simulación multi-robot en Gazebo utilizando Nao</w:t>
        </w:r>
        <w:r>
          <w:rPr>
            <w:noProof/>
            <w:webHidden/>
          </w:rPr>
          <w:tab/>
        </w:r>
        <w:r>
          <w:rPr>
            <w:noProof/>
            <w:webHidden/>
          </w:rPr>
          <w:fldChar w:fldCharType="begin"/>
        </w:r>
        <w:r>
          <w:rPr>
            <w:noProof/>
            <w:webHidden/>
          </w:rPr>
          <w:instrText xml:space="preserve"> PAGEREF _Toc12825038 \h </w:instrText>
        </w:r>
        <w:r>
          <w:rPr>
            <w:noProof/>
            <w:webHidden/>
          </w:rPr>
        </w:r>
        <w:r>
          <w:rPr>
            <w:noProof/>
            <w:webHidden/>
          </w:rPr>
          <w:fldChar w:fldCharType="separate"/>
        </w:r>
        <w:r w:rsidR="00A45487">
          <w:rPr>
            <w:noProof/>
            <w:webHidden/>
          </w:rPr>
          <w:t>35</w:t>
        </w:r>
        <w:r>
          <w:rPr>
            <w:noProof/>
            <w:webHidden/>
          </w:rPr>
          <w:fldChar w:fldCharType="end"/>
        </w:r>
      </w:hyperlink>
    </w:p>
    <w:p w14:paraId="5DA76595" w14:textId="36B4C9F9"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39" w:history="1">
        <w:r w:rsidRPr="00226589">
          <w:rPr>
            <w:rStyle w:val="Hipervnculo"/>
            <w:noProof/>
          </w:rPr>
          <w:t>Figura 19. Orixe de coordenadas do modelo de Robobo en Blender</w:t>
        </w:r>
        <w:r>
          <w:rPr>
            <w:noProof/>
            <w:webHidden/>
          </w:rPr>
          <w:tab/>
        </w:r>
        <w:r>
          <w:rPr>
            <w:noProof/>
            <w:webHidden/>
          </w:rPr>
          <w:fldChar w:fldCharType="begin"/>
        </w:r>
        <w:r>
          <w:rPr>
            <w:noProof/>
            <w:webHidden/>
          </w:rPr>
          <w:instrText xml:space="preserve"> PAGEREF _Toc12825039 \h </w:instrText>
        </w:r>
        <w:r>
          <w:rPr>
            <w:noProof/>
            <w:webHidden/>
          </w:rPr>
        </w:r>
        <w:r>
          <w:rPr>
            <w:noProof/>
            <w:webHidden/>
          </w:rPr>
          <w:fldChar w:fldCharType="separate"/>
        </w:r>
        <w:r w:rsidR="00A45487">
          <w:rPr>
            <w:noProof/>
            <w:webHidden/>
          </w:rPr>
          <w:t>39</w:t>
        </w:r>
        <w:r>
          <w:rPr>
            <w:noProof/>
            <w:webHidden/>
          </w:rPr>
          <w:fldChar w:fldCharType="end"/>
        </w:r>
      </w:hyperlink>
    </w:p>
    <w:p w14:paraId="79F0E99B" w14:textId="5248E3C1"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0" w:history="1">
        <w:r w:rsidRPr="00226589">
          <w:rPr>
            <w:rStyle w:val="Hipervnculo"/>
            <w:noProof/>
          </w:rPr>
          <w:t>Figura 20. Xeometría exportada do simulador V-REP</w:t>
        </w:r>
        <w:r>
          <w:rPr>
            <w:noProof/>
            <w:webHidden/>
          </w:rPr>
          <w:tab/>
        </w:r>
        <w:r>
          <w:rPr>
            <w:noProof/>
            <w:webHidden/>
          </w:rPr>
          <w:fldChar w:fldCharType="begin"/>
        </w:r>
        <w:r>
          <w:rPr>
            <w:noProof/>
            <w:webHidden/>
          </w:rPr>
          <w:instrText xml:space="preserve"> PAGEREF _Toc12825040 \h </w:instrText>
        </w:r>
        <w:r>
          <w:rPr>
            <w:noProof/>
            <w:webHidden/>
          </w:rPr>
        </w:r>
        <w:r>
          <w:rPr>
            <w:noProof/>
            <w:webHidden/>
          </w:rPr>
          <w:fldChar w:fldCharType="separate"/>
        </w:r>
        <w:r w:rsidR="00A45487">
          <w:rPr>
            <w:noProof/>
            <w:webHidden/>
          </w:rPr>
          <w:t>41</w:t>
        </w:r>
        <w:r>
          <w:rPr>
            <w:noProof/>
            <w:webHidden/>
          </w:rPr>
          <w:fldChar w:fldCharType="end"/>
        </w:r>
      </w:hyperlink>
    </w:p>
    <w:p w14:paraId="2A3ECF67" w14:textId="75BD7F2E"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1" w:history="1">
        <w:r w:rsidRPr="00226589">
          <w:rPr>
            <w:rStyle w:val="Hipervnculo"/>
            <w:noProof/>
          </w:rPr>
          <w:t>Figura 21. Elemento de colisión e elemento visual para o corpo do robot</w:t>
        </w:r>
        <w:r>
          <w:rPr>
            <w:noProof/>
            <w:webHidden/>
          </w:rPr>
          <w:tab/>
        </w:r>
        <w:r>
          <w:rPr>
            <w:noProof/>
            <w:webHidden/>
          </w:rPr>
          <w:fldChar w:fldCharType="begin"/>
        </w:r>
        <w:r>
          <w:rPr>
            <w:noProof/>
            <w:webHidden/>
          </w:rPr>
          <w:instrText xml:space="preserve"> PAGEREF _Toc12825041 \h </w:instrText>
        </w:r>
        <w:r>
          <w:rPr>
            <w:noProof/>
            <w:webHidden/>
          </w:rPr>
        </w:r>
        <w:r>
          <w:rPr>
            <w:noProof/>
            <w:webHidden/>
          </w:rPr>
          <w:fldChar w:fldCharType="separate"/>
        </w:r>
        <w:r w:rsidR="00A45487">
          <w:rPr>
            <w:noProof/>
            <w:webHidden/>
          </w:rPr>
          <w:t>41</w:t>
        </w:r>
        <w:r>
          <w:rPr>
            <w:noProof/>
            <w:webHidden/>
          </w:rPr>
          <w:fldChar w:fldCharType="end"/>
        </w:r>
      </w:hyperlink>
    </w:p>
    <w:p w14:paraId="46A77211" w14:textId="7B77B43C"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2" w:history="1">
        <w:r w:rsidRPr="00226589">
          <w:rPr>
            <w:rStyle w:val="Hipervnculo"/>
            <w:noProof/>
          </w:rPr>
          <w:t>Figura 22. Malla simplificada a partir dunha roda de Robobo</w:t>
        </w:r>
        <w:r>
          <w:rPr>
            <w:noProof/>
            <w:webHidden/>
          </w:rPr>
          <w:tab/>
        </w:r>
        <w:r>
          <w:rPr>
            <w:noProof/>
            <w:webHidden/>
          </w:rPr>
          <w:fldChar w:fldCharType="begin"/>
        </w:r>
        <w:r>
          <w:rPr>
            <w:noProof/>
            <w:webHidden/>
          </w:rPr>
          <w:instrText xml:space="preserve"> PAGEREF _Toc12825042 \h </w:instrText>
        </w:r>
        <w:r>
          <w:rPr>
            <w:noProof/>
            <w:webHidden/>
          </w:rPr>
        </w:r>
        <w:r>
          <w:rPr>
            <w:noProof/>
            <w:webHidden/>
          </w:rPr>
          <w:fldChar w:fldCharType="separate"/>
        </w:r>
        <w:r w:rsidR="00A45487">
          <w:rPr>
            <w:noProof/>
            <w:webHidden/>
          </w:rPr>
          <w:t>42</w:t>
        </w:r>
        <w:r>
          <w:rPr>
            <w:noProof/>
            <w:webHidden/>
          </w:rPr>
          <w:fldChar w:fldCharType="end"/>
        </w:r>
      </w:hyperlink>
    </w:p>
    <w:p w14:paraId="20CFD33D" w14:textId="541711C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3" w:history="1">
        <w:r w:rsidRPr="00226589">
          <w:rPr>
            <w:rStyle w:val="Hipervnculo"/>
            <w:noProof/>
          </w:rPr>
          <w:t>Figura 23. Elemento de colisión e visual para as rodas</w:t>
        </w:r>
        <w:r>
          <w:rPr>
            <w:noProof/>
            <w:webHidden/>
          </w:rPr>
          <w:tab/>
        </w:r>
        <w:r>
          <w:rPr>
            <w:noProof/>
            <w:webHidden/>
          </w:rPr>
          <w:fldChar w:fldCharType="begin"/>
        </w:r>
        <w:r>
          <w:rPr>
            <w:noProof/>
            <w:webHidden/>
          </w:rPr>
          <w:instrText xml:space="preserve"> PAGEREF _Toc12825043 \h </w:instrText>
        </w:r>
        <w:r>
          <w:rPr>
            <w:noProof/>
            <w:webHidden/>
          </w:rPr>
        </w:r>
        <w:r>
          <w:rPr>
            <w:noProof/>
            <w:webHidden/>
          </w:rPr>
          <w:fldChar w:fldCharType="separate"/>
        </w:r>
        <w:r w:rsidR="00A45487">
          <w:rPr>
            <w:noProof/>
            <w:webHidden/>
          </w:rPr>
          <w:t>42</w:t>
        </w:r>
        <w:r>
          <w:rPr>
            <w:noProof/>
            <w:webHidden/>
          </w:rPr>
          <w:fldChar w:fldCharType="end"/>
        </w:r>
      </w:hyperlink>
    </w:p>
    <w:p w14:paraId="5FE79590" w14:textId="38F5967D"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4" w:history="1">
        <w:r w:rsidRPr="00226589">
          <w:rPr>
            <w:rStyle w:val="Hipervnculo"/>
            <w:noProof/>
          </w:rPr>
          <w:t>Figura 24. Elemento de colisión e visual para o pan</w:t>
        </w:r>
        <w:r>
          <w:rPr>
            <w:noProof/>
            <w:webHidden/>
          </w:rPr>
          <w:tab/>
        </w:r>
        <w:r>
          <w:rPr>
            <w:noProof/>
            <w:webHidden/>
          </w:rPr>
          <w:fldChar w:fldCharType="begin"/>
        </w:r>
        <w:r>
          <w:rPr>
            <w:noProof/>
            <w:webHidden/>
          </w:rPr>
          <w:instrText xml:space="preserve"> PAGEREF _Toc12825044 \h </w:instrText>
        </w:r>
        <w:r>
          <w:rPr>
            <w:noProof/>
            <w:webHidden/>
          </w:rPr>
        </w:r>
        <w:r>
          <w:rPr>
            <w:noProof/>
            <w:webHidden/>
          </w:rPr>
          <w:fldChar w:fldCharType="separate"/>
        </w:r>
        <w:r w:rsidR="00A45487">
          <w:rPr>
            <w:noProof/>
            <w:webHidden/>
          </w:rPr>
          <w:t>42</w:t>
        </w:r>
        <w:r>
          <w:rPr>
            <w:noProof/>
            <w:webHidden/>
          </w:rPr>
          <w:fldChar w:fldCharType="end"/>
        </w:r>
      </w:hyperlink>
    </w:p>
    <w:p w14:paraId="52619D50" w14:textId="16080967"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5" w:history="1">
        <w:r w:rsidRPr="00226589">
          <w:rPr>
            <w:rStyle w:val="Hipervnculo"/>
            <w:noProof/>
          </w:rPr>
          <w:t>Figura 25. Elemento de colisión e visual para o conxunto tilt-smartphone</w:t>
        </w:r>
        <w:r>
          <w:rPr>
            <w:noProof/>
            <w:webHidden/>
          </w:rPr>
          <w:tab/>
        </w:r>
        <w:r>
          <w:rPr>
            <w:noProof/>
            <w:webHidden/>
          </w:rPr>
          <w:fldChar w:fldCharType="begin"/>
        </w:r>
        <w:r>
          <w:rPr>
            <w:noProof/>
            <w:webHidden/>
          </w:rPr>
          <w:instrText xml:space="preserve"> PAGEREF _Toc12825045 \h </w:instrText>
        </w:r>
        <w:r>
          <w:rPr>
            <w:noProof/>
            <w:webHidden/>
          </w:rPr>
        </w:r>
        <w:r>
          <w:rPr>
            <w:noProof/>
            <w:webHidden/>
          </w:rPr>
          <w:fldChar w:fldCharType="separate"/>
        </w:r>
        <w:r w:rsidR="00A45487">
          <w:rPr>
            <w:noProof/>
            <w:webHidden/>
          </w:rPr>
          <w:t>43</w:t>
        </w:r>
        <w:r>
          <w:rPr>
            <w:noProof/>
            <w:webHidden/>
          </w:rPr>
          <w:fldChar w:fldCharType="end"/>
        </w:r>
      </w:hyperlink>
    </w:p>
    <w:p w14:paraId="05DCE467" w14:textId="1444E3E8"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6" w:history="1">
        <w:r w:rsidRPr="00226589">
          <w:rPr>
            <w:rStyle w:val="Hipervnculo"/>
            <w:noProof/>
          </w:rPr>
          <w:t xml:space="preserve">Figura 26. Tensor de inercia para un cilindro de radio </w:t>
        </w:r>
        <w:r w:rsidRPr="00226589">
          <w:rPr>
            <w:rStyle w:val="Hipervnculo"/>
            <w:i/>
            <w:noProof/>
          </w:rPr>
          <w:t>r</w:t>
        </w:r>
        <w:r w:rsidRPr="00226589">
          <w:rPr>
            <w:rStyle w:val="Hipervnculo"/>
            <w:noProof/>
          </w:rPr>
          <w:t xml:space="preserve"> e altura </w:t>
        </w:r>
        <w:r w:rsidRPr="00226589">
          <w:rPr>
            <w:rStyle w:val="Hipervnculo"/>
            <w:i/>
            <w:noProof/>
          </w:rPr>
          <w:t>h</w:t>
        </w:r>
        <w:r>
          <w:rPr>
            <w:noProof/>
            <w:webHidden/>
          </w:rPr>
          <w:tab/>
        </w:r>
        <w:r>
          <w:rPr>
            <w:noProof/>
            <w:webHidden/>
          </w:rPr>
          <w:fldChar w:fldCharType="begin"/>
        </w:r>
        <w:r>
          <w:rPr>
            <w:noProof/>
            <w:webHidden/>
          </w:rPr>
          <w:instrText xml:space="preserve"> PAGEREF _Toc12825046 \h </w:instrText>
        </w:r>
        <w:r>
          <w:rPr>
            <w:noProof/>
            <w:webHidden/>
          </w:rPr>
        </w:r>
        <w:r>
          <w:rPr>
            <w:noProof/>
            <w:webHidden/>
          </w:rPr>
          <w:fldChar w:fldCharType="separate"/>
        </w:r>
        <w:r w:rsidR="00A45487">
          <w:rPr>
            <w:noProof/>
            <w:webHidden/>
          </w:rPr>
          <w:t>44</w:t>
        </w:r>
        <w:r>
          <w:rPr>
            <w:noProof/>
            <w:webHidden/>
          </w:rPr>
          <w:fldChar w:fldCharType="end"/>
        </w:r>
      </w:hyperlink>
    </w:p>
    <w:p w14:paraId="0632EAD6" w14:textId="2DDE4AB0"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7" w:history="1">
        <w:r w:rsidRPr="00226589">
          <w:rPr>
            <w:rStyle w:val="Hipervnculo"/>
            <w:noProof/>
          </w:rPr>
          <w:t xml:space="preserve">Figura 27. Tensor de inercia para un paralelepípedo de dimensións </w:t>
        </w:r>
        <w:r w:rsidRPr="00226589">
          <w:rPr>
            <w:rStyle w:val="Hipervnculo"/>
            <w:i/>
            <w:noProof/>
          </w:rPr>
          <w:t>h</w:t>
        </w:r>
        <w:r w:rsidRPr="00226589">
          <w:rPr>
            <w:rStyle w:val="Hipervnculo"/>
            <w:noProof/>
          </w:rPr>
          <w:t xml:space="preserve"> x </w:t>
        </w:r>
        <w:r w:rsidRPr="00226589">
          <w:rPr>
            <w:rStyle w:val="Hipervnculo"/>
            <w:i/>
            <w:noProof/>
          </w:rPr>
          <w:t xml:space="preserve">w </w:t>
        </w:r>
        <w:r w:rsidRPr="00226589">
          <w:rPr>
            <w:rStyle w:val="Hipervnculo"/>
            <w:noProof/>
          </w:rPr>
          <w:t xml:space="preserve">x </w:t>
        </w:r>
        <w:r w:rsidRPr="00226589">
          <w:rPr>
            <w:rStyle w:val="Hipervnculo"/>
            <w:i/>
            <w:noProof/>
          </w:rPr>
          <w:t>d</w:t>
        </w:r>
        <w:r>
          <w:rPr>
            <w:noProof/>
            <w:webHidden/>
          </w:rPr>
          <w:tab/>
        </w:r>
        <w:r>
          <w:rPr>
            <w:noProof/>
            <w:webHidden/>
          </w:rPr>
          <w:fldChar w:fldCharType="begin"/>
        </w:r>
        <w:r>
          <w:rPr>
            <w:noProof/>
            <w:webHidden/>
          </w:rPr>
          <w:instrText xml:space="preserve"> PAGEREF _Toc12825047 \h </w:instrText>
        </w:r>
        <w:r>
          <w:rPr>
            <w:noProof/>
            <w:webHidden/>
          </w:rPr>
        </w:r>
        <w:r>
          <w:rPr>
            <w:noProof/>
            <w:webHidden/>
          </w:rPr>
          <w:fldChar w:fldCharType="separate"/>
        </w:r>
        <w:r w:rsidR="00A45487">
          <w:rPr>
            <w:noProof/>
            <w:webHidden/>
          </w:rPr>
          <w:t>45</w:t>
        </w:r>
        <w:r>
          <w:rPr>
            <w:noProof/>
            <w:webHidden/>
          </w:rPr>
          <w:fldChar w:fldCharType="end"/>
        </w:r>
      </w:hyperlink>
    </w:p>
    <w:p w14:paraId="6A67B5AF" w14:textId="1E896FC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8" w:history="1">
        <w:r w:rsidRPr="00226589">
          <w:rPr>
            <w:rStyle w:val="Hipervnculo"/>
            <w:noProof/>
          </w:rPr>
          <w:t xml:space="preserve">Figura 28. Situación dos </w:t>
        </w:r>
        <w:r w:rsidRPr="00226589">
          <w:rPr>
            <w:rStyle w:val="Hipervnculo"/>
            <w:i/>
            <w:noProof/>
          </w:rPr>
          <w:t>joints</w:t>
        </w:r>
        <w:r w:rsidRPr="00226589">
          <w:rPr>
            <w:rStyle w:val="Hipervnculo"/>
            <w:noProof/>
          </w:rPr>
          <w:t xml:space="preserve"> na xeometría de cálculo do modelo</w:t>
        </w:r>
        <w:r>
          <w:rPr>
            <w:noProof/>
            <w:webHidden/>
          </w:rPr>
          <w:tab/>
        </w:r>
        <w:r>
          <w:rPr>
            <w:noProof/>
            <w:webHidden/>
          </w:rPr>
          <w:fldChar w:fldCharType="begin"/>
        </w:r>
        <w:r>
          <w:rPr>
            <w:noProof/>
            <w:webHidden/>
          </w:rPr>
          <w:instrText xml:space="preserve"> PAGEREF _Toc12825048 \h </w:instrText>
        </w:r>
        <w:r>
          <w:rPr>
            <w:noProof/>
            <w:webHidden/>
          </w:rPr>
        </w:r>
        <w:r>
          <w:rPr>
            <w:noProof/>
            <w:webHidden/>
          </w:rPr>
          <w:fldChar w:fldCharType="separate"/>
        </w:r>
        <w:r w:rsidR="00A45487">
          <w:rPr>
            <w:noProof/>
            <w:webHidden/>
          </w:rPr>
          <w:t>46</w:t>
        </w:r>
        <w:r>
          <w:rPr>
            <w:noProof/>
            <w:webHidden/>
          </w:rPr>
          <w:fldChar w:fldCharType="end"/>
        </w:r>
      </w:hyperlink>
    </w:p>
    <w:p w14:paraId="27B1DF48" w14:textId="38E06145"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49" w:history="1">
        <w:r w:rsidRPr="00226589">
          <w:rPr>
            <w:rStyle w:val="Hipervnculo"/>
            <w:noProof/>
          </w:rPr>
          <w:t xml:space="preserve">Figura 29. Índices de numeración dos raios que forman un sensor tipo </w:t>
        </w:r>
        <w:r w:rsidRPr="00226589">
          <w:rPr>
            <w:rStyle w:val="Hipervnculo"/>
            <w:i/>
            <w:noProof/>
          </w:rPr>
          <w:t>ray</w:t>
        </w:r>
        <w:r>
          <w:rPr>
            <w:noProof/>
            <w:webHidden/>
          </w:rPr>
          <w:tab/>
        </w:r>
        <w:r>
          <w:rPr>
            <w:noProof/>
            <w:webHidden/>
          </w:rPr>
          <w:fldChar w:fldCharType="begin"/>
        </w:r>
        <w:r>
          <w:rPr>
            <w:noProof/>
            <w:webHidden/>
          </w:rPr>
          <w:instrText xml:space="preserve"> PAGEREF _Toc12825049 \h </w:instrText>
        </w:r>
        <w:r>
          <w:rPr>
            <w:noProof/>
            <w:webHidden/>
          </w:rPr>
        </w:r>
        <w:r>
          <w:rPr>
            <w:noProof/>
            <w:webHidden/>
          </w:rPr>
          <w:fldChar w:fldCharType="separate"/>
        </w:r>
        <w:r w:rsidR="00A45487">
          <w:rPr>
            <w:noProof/>
            <w:webHidden/>
          </w:rPr>
          <w:t>48</w:t>
        </w:r>
        <w:r>
          <w:rPr>
            <w:noProof/>
            <w:webHidden/>
          </w:rPr>
          <w:fldChar w:fldCharType="end"/>
        </w:r>
      </w:hyperlink>
    </w:p>
    <w:p w14:paraId="6DCF856D" w14:textId="131D881A"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0" w:history="1">
        <w:r w:rsidRPr="00226589">
          <w:rPr>
            <w:rStyle w:val="Hipervnculo"/>
            <w:noProof/>
          </w:rPr>
          <w:t>Figura 30. Gráfico coas áreas de detección no plano horizontal</w:t>
        </w:r>
        <w:r>
          <w:rPr>
            <w:noProof/>
            <w:webHidden/>
          </w:rPr>
          <w:tab/>
        </w:r>
        <w:r>
          <w:rPr>
            <w:noProof/>
            <w:webHidden/>
          </w:rPr>
          <w:fldChar w:fldCharType="begin"/>
        </w:r>
        <w:r>
          <w:rPr>
            <w:noProof/>
            <w:webHidden/>
          </w:rPr>
          <w:instrText xml:space="preserve"> PAGEREF _Toc12825050 \h </w:instrText>
        </w:r>
        <w:r>
          <w:rPr>
            <w:noProof/>
            <w:webHidden/>
          </w:rPr>
        </w:r>
        <w:r>
          <w:rPr>
            <w:noProof/>
            <w:webHidden/>
          </w:rPr>
          <w:fldChar w:fldCharType="separate"/>
        </w:r>
        <w:r w:rsidR="00A45487">
          <w:rPr>
            <w:noProof/>
            <w:webHidden/>
          </w:rPr>
          <w:t>49</w:t>
        </w:r>
        <w:r>
          <w:rPr>
            <w:noProof/>
            <w:webHidden/>
          </w:rPr>
          <w:fldChar w:fldCharType="end"/>
        </w:r>
      </w:hyperlink>
    </w:p>
    <w:p w14:paraId="4D3E903F" w14:textId="30113BE1"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1" w:history="1">
        <w:r w:rsidRPr="00226589">
          <w:rPr>
            <w:rStyle w:val="Hipervnculo"/>
            <w:noProof/>
          </w:rPr>
          <w:t>Figura 31. Situación da cámara no modelo xunto con detalle da imaxe captada</w:t>
        </w:r>
        <w:r>
          <w:rPr>
            <w:noProof/>
            <w:webHidden/>
          </w:rPr>
          <w:tab/>
        </w:r>
        <w:r>
          <w:rPr>
            <w:noProof/>
            <w:webHidden/>
          </w:rPr>
          <w:fldChar w:fldCharType="begin"/>
        </w:r>
        <w:r>
          <w:rPr>
            <w:noProof/>
            <w:webHidden/>
          </w:rPr>
          <w:instrText xml:space="preserve"> PAGEREF _Toc12825051 \h </w:instrText>
        </w:r>
        <w:r>
          <w:rPr>
            <w:noProof/>
            <w:webHidden/>
          </w:rPr>
        </w:r>
        <w:r>
          <w:rPr>
            <w:noProof/>
            <w:webHidden/>
          </w:rPr>
          <w:fldChar w:fldCharType="separate"/>
        </w:r>
        <w:r w:rsidR="00A45487">
          <w:rPr>
            <w:noProof/>
            <w:webHidden/>
          </w:rPr>
          <w:t>51</w:t>
        </w:r>
        <w:r>
          <w:rPr>
            <w:noProof/>
            <w:webHidden/>
          </w:rPr>
          <w:fldChar w:fldCharType="end"/>
        </w:r>
      </w:hyperlink>
    </w:p>
    <w:p w14:paraId="74309F38" w14:textId="5E56CEB2"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2" w:history="1">
        <w:r w:rsidRPr="00226589">
          <w:rPr>
            <w:rStyle w:val="Hipervnculo"/>
            <w:noProof/>
          </w:rPr>
          <w:t>Figura 32. Eixos de rotación do pan e o tilt da base robótica</w:t>
        </w:r>
        <w:r>
          <w:rPr>
            <w:noProof/>
            <w:webHidden/>
          </w:rPr>
          <w:tab/>
        </w:r>
        <w:r>
          <w:rPr>
            <w:noProof/>
            <w:webHidden/>
          </w:rPr>
          <w:fldChar w:fldCharType="begin"/>
        </w:r>
        <w:r>
          <w:rPr>
            <w:noProof/>
            <w:webHidden/>
          </w:rPr>
          <w:instrText xml:space="preserve"> PAGEREF _Toc12825052 \h </w:instrText>
        </w:r>
        <w:r>
          <w:rPr>
            <w:noProof/>
            <w:webHidden/>
          </w:rPr>
        </w:r>
        <w:r>
          <w:rPr>
            <w:noProof/>
            <w:webHidden/>
          </w:rPr>
          <w:fldChar w:fldCharType="separate"/>
        </w:r>
        <w:r w:rsidR="00A45487">
          <w:rPr>
            <w:noProof/>
            <w:webHidden/>
          </w:rPr>
          <w:t>53</w:t>
        </w:r>
        <w:r>
          <w:rPr>
            <w:noProof/>
            <w:webHidden/>
          </w:rPr>
          <w:fldChar w:fldCharType="end"/>
        </w:r>
      </w:hyperlink>
    </w:p>
    <w:p w14:paraId="08591B7D" w14:textId="346EE691"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3" w:history="1">
        <w:r w:rsidRPr="00226589">
          <w:rPr>
            <w:rStyle w:val="Hipervnculo"/>
            <w:noProof/>
          </w:rPr>
          <w:t>Figura 33. Calibración do sensor infravermello central</w:t>
        </w:r>
        <w:r>
          <w:rPr>
            <w:noProof/>
            <w:webHidden/>
          </w:rPr>
          <w:tab/>
        </w:r>
        <w:r>
          <w:rPr>
            <w:noProof/>
            <w:webHidden/>
          </w:rPr>
          <w:fldChar w:fldCharType="begin"/>
        </w:r>
        <w:r>
          <w:rPr>
            <w:noProof/>
            <w:webHidden/>
          </w:rPr>
          <w:instrText xml:space="preserve"> PAGEREF _Toc12825053 \h </w:instrText>
        </w:r>
        <w:r>
          <w:rPr>
            <w:noProof/>
            <w:webHidden/>
          </w:rPr>
        </w:r>
        <w:r>
          <w:rPr>
            <w:noProof/>
            <w:webHidden/>
          </w:rPr>
          <w:fldChar w:fldCharType="separate"/>
        </w:r>
        <w:r w:rsidR="00A45487">
          <w:rPr>
            <w:noProof/>
            <w:webHidden/>
          </w:rPr>
          <w:t>57</w:t>
        </w:r>
        <w:r>
          <w:rPr>
            <w:noProof/>
            <w:webHidden/>
          </w:rPr>
          <w:fldChar w:fldCharType="end"/>
        </w:r>
      </w:hyperlink>
    </w:p>
    <w:p w14:paraId="5D802C80" w14:textId="3A755710"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4" w:history="1">
        <w:r w:rsidRPr="00226589">
          <w:rPr>
            <w:rStyle w:val="Hipervnculo"/>
            <w:noProof/>
          </w:rPr>
          <w:t>Figura 34. Representación gráfica do lanzamento dunha simulación</w:t>
        </w:r>
        <w:r>
          <w:rPr>
            <w:noProof/>
            <w:webHidden/>
          </w:rPr>
          <w:tab/>
        </w:r>
        <w:r>
          <w:rPr>
            <w:noProof/>
            <w:webHidden/>
          </w:rPr>
          <w:fldChar w:fldCharType="begin"/>
        </w:r>
        <w:r>
          <w:rPr>
            <w:noProof/>
            <w:webHidden/>
          </w:rPr>
          <w:instrText xml:space="preserve"> PAGEREF _Toc12825054 \h </w:instrText>
        </w:r>
        <w:r>
          <w:rPr>
            <w:noProof/>
            <w:webHidden/>
          </w:rPr>
        </w:r>
        <w:r>
          <w:rPr>
            <w:noProof/>
            <w:webHidden/>
          </w:rPr>
          <w:fldChar w:fldCharType="separate"/>
        </w:r>
        <w:r w:rsidR="00A45487">
          <w:rPr>
            <w:noProof/>
            <w:webHidden/>
          </w:rPr>
          <w:t>60</w:t>
        </w:r>
        <w:r>
          <w:rPr>
            <w:noProof/>
            <w:webHidden/>
          </w:rPr>
          <w:fldChar w:fldCharType="end"/>
        </w:r>
      </w:hyperlink>
    </w:p>
    <w:p w14:paraId="19381D25" w14:textId="2013309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5" w:history="1">
        <w:r w:rsidRPr="00226589">
          <w:rPr>
            <w:rStyle w:val="Hipervnculo"/>
            <w:noProof/>
          </w:rPr>
          <w:t xml:space="preserve">Figura 35. Disposición para a medición do sensor </w:t>
        </w:r>
        <w:r w:rsidRPr="00226589">
          <w:rPr>
            <w:rStyle w:val="Hipervnculo"/>
            <w:i/>
            <w:iCs/>
            <w:noProof/>
          </w:rPr>
          <w:t>front_l</w:t>
        </w:r>
        <w:r w:rsidRPr="00226589">
          <w:rPr>
            <w:rStyle w:val="Hipervnculo"/>
            <w:noProof/>
          </w:rPr>
          <w:t xml:space="preserve"> en ambos modelos</w:t>
        </w:r>
        <w:r>
          <w:rPr>
            <w:noProof/>
            <w:webHidden/>
          </w:rPr>
          <w:tab/>
        </w:r>
        <w:r>
          <w:rPr>
            <w:noProof/>
            <w:webHidden/>
          </w:rPr>
          <w:fldChar w:fldCharType="begin"/>
        </w:r>
        <w:r>
          <w:rPr>
            <w:noProof/>
            <w:webHidden/>
          </w:rPr>
          <w:instrText xml:space="preserve"> PAGEREF _Toc12825055 \h </w:instrText>
        </w:r>
        <w:r>
          <w:rPr>
            <w:noProof/>
            <w:webHidden/>
          </w:rPr>
        </w:r>
        <w:r>
          <w:rPr>
            <w:noProof/>
            <w:webHidden/>
          </w:rPr>
          <w:fldChar w:fldCharType="separate"/>
        </w:r>
        <w:r w:rsidR="00A45487">
          <w:rPr>
            <w:noProof/>
            <w:webHidden/>
          </w:rPr>
          <w:t>62</w:t>
        </w:r>
        <w:r>
          <w:rPr>
            <w:noProof/>
            <w:webHidden/>
          </w:rPr>
          <w:fldChar w:fldCharType="end"/>
        </w:r>
      </w:hyperlink>
    </w:p>
    <w:p w14:paraId="18C2C479" w14:textId="11693CD9"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6" w:history="1">
        <w:r w:rsidRPr="00226589">
          <w:rPr>
            <w:rStyle w:val="Hipervnculo"/>
            <w:noProof/>
          </w:rPr>
          <w:t>Figura 36. Montaxe da proba global</w:t>
        </w:r>
        <w:r>
          <w:rPr>
            <w:noProof/>
            <w:webHidden/>
          </w:rPr>
          <w:tab/>
        </w:r>
        <w:r>
          <w:rPr>
            <w:noProof/>
            <w:webHidden/>
          </w:rPr>
          <w:fldChar w:fldCharType="begin"/>
        </w:r>
        <w:r>
          <w:rPr>
            <w:noProof/>
            <w:webHidden/>
          </w:rPr>
          <w:instrText xml:space="preserve"> PAGEREF _Toc12825056 \h </w:instrText>
        </w:r>
        <w:r>
          <w:rPr>
            <w:noProof/>
            <w:webHidden/>
          </w:rPr>
        </w:r>
        <w:r>
          <w:rPr>
            <w:noProof/>
            <w:webHidden/>
          </w:rPr>
          <w:fldChar w:fldCharType="separate"/>
        </w:r>
        <w:r w:rsidR="00A45487">
          <w:rPr>
            <w:noProof/>
            <w:webHidden/>
          </w:rPr>
          <w:t>63</w:t>
        </w:r>
        <w:r>
          <w:rPr>
            <w:noProof/>
            <w:webHidden/>
          </w:rPr>
          <w:fldChar w:fldCharType="end"/>
        </w:r>
      </w:hyperlink>
    </w:p>
    <w:p w14:paraId="02F819FF" w14:textId="50A2A94E"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7" w:history="1">
        <w:r w:rsidRPr="00226589">
          <w:rPr>
            <w:rStyle w:val="Hipervnculo"/>
            <w:noProof/>
          </w:rPr>
          <w:t>Figura 37. Traxectoria seguida por ambos modelos na proba global</w:t>
        </w:r>
        <w:r>
          <w:rPr>
            <w:noProof/>
            <w:webHidden/>
          </w:rPr>
          <w:tab/>
        </w:r>
        <w:r>
          <w:rPr>
            <w:noProof/>
            <w:webHidden/>
          </w:rPr>
          <w:fldChar w:fldCharType="begin"/>
        </w:r>
        <w:r>
          <w:rPr>
            <w:noProof/>
            <w:webHidden/>
          </w:rPr>
          <w:instrText xml:space="preserve"> PAGEREF _Toc12825057 \h </w:instrText>
        </w:r>
        <w:r>
          <w:rPr>
            <w:noProof/>
            <w:webHidden/>
          </w:rPr>
        </w:r>
        <w:r>
          <w:rPr>
            <w:noProof/>
            <w:webHidden/>
          </w:rPr>
          <w:fldChar w:fldCharType="separate"/>
        </w:r>
        <w:r w:rsidR="00A45487">
          <w:rPr>
            <w:noProof/>
            <w:webHidden/>
          </w:rPr>
          <w:t>64</w:t>
        </w:r>
        <w:r>
          <w:rPr>
            <w:noProof/>
            <w:webHidden/>
          </w:rPr>
          <w:fldChar w:fldCharType="end"/>
        </w:r>
      </w:hyperlink>
    </w:p>
    <w:p w14:paraId="0309FC6B" w14:textId="1368B4D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58" w:history="1">
        <w:r w:rsidRPr="00226589">
          <w:rPr>
            <w:rStyle w:val="Hipervnculo"/>
            <w:noProof/>
          </w:rPr>
          <w:t>Figura 38. Comparación das imaxes das cámaras de ambos modelos de Robobo</w:t>
        </w:r>
        <w:r>
          <w:rPr>
            <w:noProof/>
            <w:webHidden/>
          </w:rPr>
          <w:tab/>
        </w:r>
        <w:r>
          <w:rPr>
            <w:noProof/>
            <w:webHidden/>
          </w:rPr>
          <w:fldChar w:fldCharType="begin"/>
        </w:r>
        <w:r>
          <w:rPr>
            <w:noProof/>
            <w:webHidden/>
          </w:rPr>
          <w:instrText xml:space="preserve"> PAGEREF _Toc12825058 \h </w:instrText>
        </w:r>
        <w:r>
          <w:rPr>
            <w:noProof/>
            <w:webHidden/>
          </w:rPr>
        </w:r>
        <w:r>
          <w:rPr>
            <w:noProof/>
            <w:webHidden/>
          </w:rPr>
          <w:fldChar w:fldCharType="separate"/>
        </w:r>
        <w:r w:rsidR="00A45487">
          <w:rPr>
            <w:noProof/>
            <w:webHidden/>
          </w:rPr>
          <w:t>64</w:t>
        </w:r>
        <w:r>
          <w:rPr>
            <w:noProof/>
            <w:webHidden/>
          </w:rPr>
          <w:fldChar w:fldCharType="end"/>
        </w:r>
      </w:hyperlink>
    </w:p>
    <w:p w14:paraId="3419CA45" w14:textId="1A7946E2" w:rsidR="00FE017E" w:rsidRDefault="00A60D90" w:rsidP="00A60D90">
      <w:pPr>
        <w:spacing w:before="0"/>
        <w:ind w:firstLine="0"/>
        <w:jc w:val="left"/>
      </w:pPr>
      <w:r>
        <w:fldChar w:fldCharType="end"/>
      </w:r>
      <w:r w:rsidR="00E3609D">
        <w:br w:type="page"/>
      </w:r>
    </w:p>
    <w:p w14:paraId="387EDDCE" w14:textId="5FDF6314" w:rsidR="00C662AF" w:rsidRDefault="00C662AF" w:rsidP="004B3F7D">
      <w:pPr>
        <w:pStyle w:val="Ttulo1"/>
        <w:numPr>
          <w:ilvl w:val="0"/>
          <w:numId w:val="0"/>
        </w:numPr>
      </w:pPr>
      <w:bookmarkStart w:id="32" w:name="_Toc12827279"/>
      <w:r>
        <w:lastRenderedPageBreak/>
        <w:t>Índice de táboas</w:t>
      </w:r>
      <w:bookmarkEnd w:id="32"/>
    </w:p>
    <w:p w14:paraId="2527142B" w14:textId="2859D380" w:rsidR="00EC4915" w:rsidRDefault="00C662AF">
      <w:pPr>
        <w:pStyle w:val="Tabladeilustraciones"/>
        <w:tabs>
          <w:tab w:val="right" w:leader="dot" w:pos="9060"/>
        </w:tabs>
        <w:rPr>
          <w:rFonts w:asciiTheme="minorHAnsi" w:eastAsiaTheme="minorEastAsia" w:hAnsiTheme="minorHAnsi" w:cstheme="minorBidi"/>
          <w:noProof/>
          <w:color w:val="auto"/>
          <w:szCs w:val="22"/>
          <w:lang w:val="es-ES"/>
        </w:rPr>
      </w:pPr>
      <w:r>
        <w:fldChar w:fldCharType="begin"/>
      </w:r>
      <w:r>
        <w:instrText xml:space="preserve"> TOC \h \z \c "Táboa" </w:instrText>
      </w:r>
      <w:r>
        <w:fldChar w:fldCharType="separate"/>
      </w:r>
      <w:hyperlink w:anchor="_Toc12825059" w:history="1">
        <w:r w:rsidR="00EC4915" w:rsidRPr="00A8029B">
          <w:rPr>
            <w:rStyle w:val="Hipervnculo"/>
            <w:noProof/>
          </w:rPr>
          <w:t>Táboa 1. Características técnicas Khepera IV</w:t>
        </w:r>
        <w:r w:rsidR="00EC4915">
          <w:rPr>
            <w:noProof/>
            <w:webHidden/>
          </w:rPr>
          <w:tab/>
        </w:r>
        <w:r w:rsidR="00EC4915">
          <w:rPr>
            <w:noProof/>
            <w:webHidden/>
          </w:rPr>
          <w:fldChar w:fldCharType="begin"/>
        </w:r>
        <w:r w:rsidR="00EC4915">
          <w:rPr>
            <w:noProof/>
            <w:webHidden/>
          </w:rPr>
          <w:instrText xml:space="preserve"> PAGEREF _Toc12825059 \h </w:instrText>
        </w:r>
        <w:r w:rsidR="00EC4915">
          <w:rPr>
            <w:noProof/>
            <w:webHidden/>
          </w:rPr>
        </w:r>
        <w:r w:rsidR="00EC4915">
          <w:rPr>
            <w:noProof/>
            <w:webHidden/>
          </w:rPr>
          <w:fldChar w:fldCharType="separate"/>
        </w:r>
        <w:r w:rsidR="00A45487">
          <w:rPr>
            <w:noProof/>
            <w:webHidden/>
          </w:rPr>
          <w:t>31</w:t>
        </w:r>
        <w:r w:rsidR="00EC4915">
          <w:rPr>
            <w:noProof/>
            <w:webHidden/>
          </w:rPr>
          <w:fldChar w:fldCharType="end"/>
        </w:r>
      </w:hyperlink>
    </w:p>
    <w:p w14:paraId="673D8588" w14:textId="1F355C94"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0" w:history="1">
        <w:r w:rsidRPr="00A8029B">
          <w:rPr>
            <w:rStyle w:val="Hipervnculo"/>
            <w:noProof/>
          </w:rPr>
          <w:t>Táboa 2. Características técnicas e-puck2</w:t>
        </w:r>
        <w:r>
          <w:rPr>
            <w:noProof/>
            <w:webHidden/>
          </w:rPr>
          <w:tab/>
        </w:r>
        <w:r>
          <w:rPr>
            <w:noProof/>
            <w:webHidden/>
          </w:rPr>
          <w:fldChar w:fldCharType="begin"/>
        </w:r>
        <w:r>
          <w:rPr>
            <w:noProof/>
            <w:webHidden/>
          </w:rPr>
          <w:instrText xml:space="preserve"> PAGEREF _Toc12825060 \h </w:instrText>
        </w:r>
        <w:r>
          <w:rPr>
            <w:noProof/>
            <w:webHidden/>
          </w:rPr>
        </w:r>
        <w:r>
          <w:rPr>
            <w:noProof/>
            <w:webHidden/>
          </w:rPr>
          <w:fldChar w:fldCharType="separate"/>
        </w:r>
        <w:r w:rsidR="00A45487">
          <w:rPr>
            <w:noProof/>
            <w:webHidden/>
          </w:rPr>
          <w:t>32</w:t>
        </w:r>
        <w:r>
          <w:rPr>
            <w:noProof/>
            <w:webHidden/>
          </w:rPr>
          <w:fldChar w:fldCharType="end"/>
        </w:r>
      </w:hyperlink>
    </w:p>
    <w:p w14:paraId="3E3894AD" w14:textId="308877B6"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1" w:history="1">
        <w:r w:rsidRPr="00A8029B">
          <w:rPr>
            <w:rStyle w:val="Hipervnculo"/>
            <w:noProof/>
          </w:rPr>
          <w:t xml:space="preserve">Táboa 3. Coordenadas de posición e orientación dos </w:t>
        </w:r>
        <w:r w:rsidRPr="00A8029B">
          <w:rPr>
            <w:rStyle w:val="Hipervnculo"/>
            <w:i/>
            <w:noProof/>
          </w:rPr>
          <w:t>links</w:t>
        </w:r>
        <w:r>
          <w:rPr>
            <w:noProof/>
            <w:webHidden/>
          </w:rPr>
          <w:tab/>
        </w:r>
        <w:r>
          <w:rPr>
            <w:noProof/>
            <w:webHidden/>
          </w:rPr>
          <w:fldChar w:fldCharType="begin"/>
        </w:r>
        <w:r>
          <w:rPr>
            <w:noProof/>
            <w:webHidden/>
          </w:rPr>
          <w:instrText xml:space="preserve"> PAGEREF _Toc12825061 \h </w:instrText>
        </w:r>
        <w:r>
          <w:rPr>
            <w:noProof/>
            <w:webHidden/>
          </w:rPr>
        </w:r>
        <w:r>
          <w:rPr>
            <w:noProof/>
            <w:webHidden/>
          </w:rPr>
          <w:fldChar w:fldCharType="separate"/>
        </w:r>
        <w:r w:rsidR="00A45487">
          <w:rPr>
            <w:noProof/>
            <w:webHidden/>
          </w:rPr>
          <w:t>40</w:t>
        </w:r>
        <w:r>
          <w:rPr>
            <w:noProof/>
            <w:webHidden/>
          </w:rPr>
          <w:fldChar w:fldCharType="end"/>
        </w:r>
      </w:hyperlink>
    </w:p>
    <w:p w14:paraId="1BAC7FF9" w14:textId="0E799C0C"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2" w:history="1">
        <w:r w:rsidRPr="00A8029B">
          <w:rPr>
            <w:rStyle w:val="Hipervnculo"/>
            <w:noProof/>
          </w:rPr>
          <w:t>Táboa 4. Parámetros de contacto do modelo</w:t>
        </w:r>
        <w:r>
          <w:rPr>
            <w:noProof/>
            <w:webHidden/>
          </w:rPr>
          <w:tab/>
        </w:r>
        <w:r>
          <w:rPr>
            <w:noProof/>
            <w:webHidden/>
          </w:rPr>
          <w:fldChar w:fldCharType="begin"/>
        </w:r>
        <w:r>
          <w:rPr>
            <w:noProof/>
            <w:webHidden/>
          </w:rPr>
          <w:instrText xml:space="preserve"> PAGEREF _Toc12825062 \h </w:instrText>
        </w:r>
        <w:r>
          <w:rPr>
            <w:noProof/>
            <w:webHidden/>
          </w:rPr>
        </w:r>
        <w:r>
          <w:rPr>
            <w:noProof/>
            <w:webHidden/>
          </w:rPr>
          <w:fldChar w:fldCharType="separate"/>
        </w:r>
        <w:r w:rsidR="00A45487">
          <w:rPr>
            <w:noProof/>
            <w:webHidden/>
          </w:rPr>
          <w:t>44</w:t>
        </w:r>
        <w:r>
          <w:rPr>
            <w:noProof/>
            <w:webHidden/>
          </w:rPr>
          <w:fldChar w:fldCharType="end"/>
        </w:r>
      </w:hyperlink>
    </w:p>
    <w:p w14:paraId="43B6461A" w14:textId="1E3D9613"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3" w:history="1">
        <w:r w:rsidRPr="00A8029B">
          <w:rPr>
            <w:rStyle w:val="Hipervnculo"/>
            <w:noProof/>
          </w:rPr>
          <w:t xml:space="preserve">Táboa 5. Propiedades inerciais de cada </w:t>
        </w:r>
        <w:r w:rsidRPr="00A8029B">
          <w:rPr>
            <w:rStyle w:val="Hipervnculo"/>
            <w:i/>
            <w:noProof/>
          </w:rPr>
          <w:t>link</w:t>
        </w:r>
        <w:r>
          <w:rPr>
            <w:noProof/>
            <w:webHidden/>
          </w:rPr>
          <w:tab/>
        </w:r>
        <w:r>
          <w:rPr>
            <w:noProof/>
            <w:webHidden/>
          </w:rPr>
          <w:fldChar w:fldCharType="begin"/>
        </w:r>
        <w:r>
          <w:rPr>
            <w:noProof/>
            <w:webHidden/>
          </w:rPr>
          <w:instrText xml:space="preserve"> PAGEREF _Toc12825063 \h </w:instrText>
        </w:r>
        <w:r>
          <w:rPr>
            <w:noProof/>
            <w:webHidden/>
          </w:rPr>
        </w:r>
        <w:r>
          <w:rPr>
            <w:noProof/>
            <w:webHidden/>
          </w:rPr>
          <w:fldChar w:fldCharType="separate"/>
        </w:r>
        <w:r w:rsidR="00A45487">
          <w:rPr>
            <w:noProof/>
            <w:webHidden/>
          </w:rPr>
          <w:t>45</w:t>
        </w:r>
        <w:r>
          <w:rPr>
            <w:noProof/>
            <w:webHidden/>
          </w:rPr>
          <w:fldChar w:fldCharType="end"/>
        </w:r>
      </w:hyperlink>
    </w:p>
    <w:p w14:paraId="42AC3AB2" w14:textId="6073A7F5"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4" w:history="1">
        <w:r w:rsidRPr="00A8029B">
          <w:rPr>
            <w:rStyle w:val="Hipervnculo"/>
            <w:noProof/>
          </w:rPr>
          <w:t xml:space="preserve">Táboa 6. Parámetros de cada </w:t>
        </w:r>
        <w:r w:rsidRPr="00A8029B">
          <w:rPr>
            <w:rStyle w:val="Hipervnculo"/>
            <w:i/>
            <w:noProof/>
          </w:rPr>
          <w:t>joint</w:t>
        </w:r>
        <w:r w:rsidRPr="00A8029B">
          <w:rPr>
            <w:rStyle w:val="Hipervnculo"/>
            <w:noProof/>
          </w:rPr>
          <w:t xml:space="preserve"> do modelo</w:t>
        </w:r>
        <w:r>
          <w:rPr>
            <w:noProof/>
            <w:webHidden/>
          </w:rPr>
          <w:tab/>
        </w:r>
        <w:r>
          <w:rPr>
            <w:noProof/>
            <w:webHidden/>
          </w:rPr>
          <w:fldChar w:fldCharType="begin"/>
        </w:r>
        <w:r>
          <w:rPr>
            <w:noProof/>
            <w:webHidden/>
          </w:rPr>
          <w:instrText xml:space="preserve"> PAGEREF _Toc12825064 \h </w:instrText>
        </w:r>
        <w:r>
          <w:rPr>
            <w:noProof/>
            <w:webHidden/>
          </w:rPr>
        </w:r>
        <w:r>
          <w:rPr>
            <w:noProof/>
            <w:webHidden/>
          </w:rPr>
          <w:fldChar w:fldCharType="separate"/>
        </w:r>
        <w:r w:rsidR="00A45487">
          <w:rPr>
            <w:noProof/>
            <w:webHidden/>
          </w:rPr>
          <w:t>47</w:t>
        </w:r>
        <w:r>
          <w:rPr>
            <w:noProof/>
            <w:webHidden/>
          </w:rPr>
          <w:fldChar w:fldCharType="end"/>
        </w:r>
      </w:hyperlink>
    </w:p>
    <w:p w14:paraId="6454A40A" w14:textId="1105F859"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5" w:history="1">
        <w:r w:rsidRPr="00A8029B">
          <w:rPr>
            <w:rStyle w:val="Hipervnculo"/>
            <w:noProof/>
          </w:rPr>
          <w:t>Táboa 7. Disposición dos sensores infravermellos no modelo de simulación</w:t>
        </w:r>
        <w:r>
          <w:rPr>
            <w:noProof/>
            <w:webHidden/>
          </w:rPr>
          <w:tab/>
        </w:r>
        <w:r>
          <w:rPr>
            <w:noProof/>
            <w:webHidden/>
          </w:rPr>
          <w:fldChar w:fldCharType="begin"/>
        </w:r>
        <w:r>
          <w:rPr>
            <w:noProof/>
            <w:webHidden/>
          </w:rPr>
          <w:instrText xml:space="preserve"> PAGEREF _Toc12825065 \h </w:instrText>
        </w:r>
        <w:r>
          <w:rPr>
            <w:noProof/>
            <w:webHidden/>
          </w:rPr>
        </w:r>
        <w:r>
          <w:rPr>
            <w:noProof/>
            <w:webHidden/>
          </w:rPr>
          <w:fldChar w:fldCharType="separate"/>
        </w:r>
        <w:r w:rsidR="00A45487">
          <w:rPr>
            <w:noProof/>
            <w:webHidden/>
          </w:rPr>
          <w:t>50</w:t>
        </w:r>
        <w:r>
          <w:rPr>
            <w:noProof/>
            <w:webHidden/>
          </w:rPr>
          <w:fldChar w:fldCharType="end"/>
        </w:r>
      </w:hyperlink>
    </w:p>
    <w:p w14:paraId="1E260A9F" w14:textId="1D6023A7"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6" w:history="1">
        <w:r w:rsidRPr="00A8029B">
          <w:rPr>
            <w:rStyle w:val="Hipervnculo"/>
            <w:noProof/>
          </w:rPr>
          <w:t>Táboa 8. Coeficientes da ecuación de axuste da velocidade das rodas</w:t>
        </w:r>
        <w:r>
          <w:rPr>
            <w:noProof/>
            <w:webHidden/>
          </w:rPr>
          <w:tab/>
        </w:r>
        <w:r>
          <w:rPr>
            <w:noProof/>
            <w:webHidden/>
          </w:rPr>
          <w:fldChar w:fldCharType="begin"/>
        </w:r>
        <w:r>
          <w:rPr>
            <w:noProof/>
            <w:webHidden/>
          </w:rPr>
          <w:instrText xml:space="preserve"> PAGEREF _Toc12825066 \h </w:instrText>
        </w:r>
        <w:r>
          <w:rPr>
            <w:noProof/>
            <w:webHidden/>
          </w:rPr>
        </w:r>
        <w:r>
          <w:rPr>
            <w:noProof/>
            <w:webHidden/>
          </w:rPr>
          <w:fldChar w:fldCharType="separate"/>
        </w:r>
        <w:r w:rsidR="00A45487">
          <w:rPr>
            <w:noProof/>
            <w:webHidden/>
          </w:rPr>
          <w:t>56</w:t>
        </w:r>
        <w:r>
          <w:rPr>
            <w:noProof/>
            <w:webHidden/>
          </w:rPr>
          <w:fldChar w:fldCharType="end"/>
        </w:r>
      </w:hyperlink>
    </w:p>
    <w:p w14:paraId="34723A52" w14:textId="393F63E8"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7" w:history="1">
        <w:r w:rsidRPr="00A8029B">
          <w:rPr>
            <w:rStyle w:val="Hipervnculo"/>
            <w:noProof/>
          </w:rPr>
          <w:t>Táboa 9. Coeficientes da ecuación de axuste da velocidade para o Pan e o Tilt</w:t>
        </w:r>
        <w:r>
          <w:rPr>
            <w:noProof/>
            <w:webHidden/>
          </w:rPr>
          <w:tab/>
        </w:r>
        <w:r>
          <w:rPr>
            <w:noProof/>
            <w:webHidden/>
          </w:rPr>
          <w:fldChar w:fldCharType="begin"/>
        </w:r>
        <w:r>
          <w:rPr>
            <w:noProof/>
            <w:webHidden/>
          </w:rPr>
          <w:instrText xml:space="preserve"> PAGEREF _Toc12825067 \h </w:instrText>
        </w:r>
        <w:r>
          <w:rPr>
            <w:noProof/>
            <w:webHidden/>
          </w:rPr>
        </w:r>
        <w:r>
          <w:rPr>
            <w:noProof/>
            <w:webHidden/>
          </w:rPr>
          <w:fldChar w:fldCharType="separate"/>
        </w:r>
        <w:r w:rsidR="00A45487">
          <w:rPr>
            <w:noProof/>
            <w:webHidden/>
          </w:rPr>
          <w:t>56</w:t>
        </w:r>
        <w:r>
          <w:rPr>
            <w:noProof/>
            <w:webHidden/>
          </w:rPr>
          <w:fldChar w:fldCharType="end"/>
        </w:r>
      </w:hyperlink>
    </w:p>
    <w:p w14:paraId="1D343D59" w14:textId="27B6630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8" w:history="1">
        <w:r w:rsidRPr="00A8029B">
          <w:rPr>
            <w:rStyle w:val="Hipervnculo"/>
            <w:noProof/>
          </w:rPr>
          <w:t>Táboa 10. Valores das medicións realizadas para un sensor infravermello</w:t>
        </w:r>
        <w:r>
          <w:rPr>
            <w:noProof/>
            <w:webHidden/>
          </w:rPr>
          <w:tab/>
        </w:r>
        <w:r>
          <w:rPr>
            <w:noProof/>
            <w:webHidden/>
          </w:rPr>
          <w:fldChar w:fldCharType="begin"/>
        </w:r>
        <w:r>
          <w:rPr>
            <w:noProof/>
            <w:webHidden/>
          </w:rPr>
          <w:instrText xml:space="preserve"> PAGEREF _Toc12825068 \h </w:instrText>
        </w:r>
        <w:r>
          <w:rPr>
            <w:noProof/>
            <w:webHidden/>
          </w:rPr>
        </w:r>
        <w:r>
          <w:rPr>
            <w:noProof/>
            <w:webHidden/>
          </w:rPr>
          <w:fldChar w:fldCharType="separate"/>
        </w:r>
        <w:r w:rsidR="00A45487">
          <w:rPr>
            <w:noProof/>
            <w:webHidden/>
          </w:rPr>
          <w:t>57</w:t>
        </w:r>
        <w:r>
          <w:rPr>
            <w:noProof/>
            <w:webHidden/>
          </w:rPr>
          <w:fldChar w:fldCharType="end"/>
        </w:r>
      </w:hyperlink>
    </w:p>
    <w:p w14:paraId="782245D6" w14:textId="5B226BC4"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69" w:history="1">
        <w:r w:rsidRPr="00A8029B">
          <w:rPr>
            <w:rStyle w:val="Hipervnculo"/>
            <w:noProof/>
          </w:rPr>
          <w:t>Táboa 11. Comprobación dos desprazamentos da base robótica</w:t>
        </w:r>
        <w:r>
          <w:rPr>
            <w:noProof/>
            <w:webHidden/>
          </w:rPr>
          <w:tab/>
        </w:r>
        <w:r>
          <w:rPr>
            <w:noProof/>
            <w:webHidden/>
          </w:rPr>
          <w:fldChar w:fldCharType="begin"/>
        </w:r>
        <w:r>
          <w:rPr>
            <w:noProof/>
            <w:webHidden/>
          </w:rPr>
          <w:instrText xml:space="preserve"> PAGEREF _Toc12825069 \h </w:instrText>
        </w:r>
        <w:r>
          <w:rPr>
            <w:noProof/>
            <w:webHidden/>
          </w:rPr>
        </w:r>
        <w:r>
          <w:rPr>
            <w:noProof/>
            <w:webHidden/>
          </w:rPr>
          <w:fldChar w:fldCharType="separate"/>
        </w:r>
        <w:r w:rsidR="00A45487">
          <w:rPr>
            <w:noProof/>
            <w:webHidden/>
          </w:rPr>
          <w:t>60</w:t>
        </w:r>
        <w:r>
          <w:rPr>
            <w:noProof/>
            <w:webHidden/>
          </w:rPr>
          <w:fldChar w:fldCharType="end"/>
        </w:r>
      </w:hyperlink>
    </w:p>
    <w:p w14:paraId="55DE2005" w14:textId="0CE84CC1"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70" w:history="1">
        <w:r w:rsidRPr="00A8029B">
          <w:rPr>
            <w:rStyle w:val="Hipervnculo"/>
            <w:noProof/>
          </w:rPr>
          <w:t>Táboa 12. Comprobación dos desprazamentos do pan</w:t>
        </w:r>
        <w:r>
          <w:rPr>
            <w:noProof/>
            <w:webHidden/>
          </w:rPr>
          <w:tab/>
        </w:r>
        <w:r>
          <w:rPr>
            <w:noProof/>
            <w:webHidden/>
          </w:rPr>
          <w:fldChar w:fldCharType="begin"/>
        </w:r>
        <w:r>
          <w:rPr>
            <w:noProof/>
            <w:webHidden/>
          </w:rPr>
          <w:instrText xml:space="preserve"> PAGEREF _Toc12825070 \h </w:instrText>
        </w:r>
        <w:r>
          <w:rPr>
            <w:noProof/>
            <w:webHidden/>
          </w:rPr>
        </w:r>
        <w:r>
          <w:rPr>
            <w:noProof/>
            <w:webHidden/>
          </w:rPr>
          <w:fldChar w:fldCharType="separate"/>
        </w:r>
        <w:r w:rsidR="00A45487">
          <w:rPr>
            <w:noProof/>
            <w:webHidden/>
          </w:rPr>
          <w:t>61</w:t>
        </w:r>
        <w:r>
          <w:rPr>
            <w:noProof/>
            <w:webHidden/>
          </w:rPr>
          <w:fldChar w:fldCharType="end"/>
        </w:r>
      </w:hyperlink>
    </w:p>
    <w:p w14:paraId="457F54A1" w14:textId="7D44E28F"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71" w:history="1">
        <w:r w:rsidRPr="00A8029B">
          <w:rPr>
            <w:rStyle w:val="Hipervnculo"/>
            <w:noProof/>
          </w:rPr>
          <w:t>Táboa 13. Comprobación dos desprazamentos do tilt</w:t>
        </w:r>
        <w:r>
          <w:rPr>
            <w:noProof/>
            <w:webHidden/>
          </w:rPr>
          <w:tab/>
        </w:r>
        <w:r>
          <w:rPr>
            <w:noProof/>
            <w:webHidden/>
          </w:rPr>
          <w:fldChar w:fldCharType="begin"/>
        </w:r>
        <w:r>
          <w:rPr>
            <w:noProof/>
            <w:webHidden/>
          </w:rPr>
          <w:instrText xml:space="preserve"> PAGEREF _Toc12825071 \h </w:instrText>
        </w:r>
        <w:r>
          <w:rPr>
            <w:noProof/>
            <w:webHidden/>
          </w:rPr>
        </w:r>
        <w:r>
          <w:rPr>
            <w:noProof/>
            <w:webHidden/>
          </w:rPr>
          <w:fldChar w:fldCharType="separate"/>
        </w:r>
        <w:r w:rsidR="00A45487">
          <w:rPr>
            <w:noProof/>
            <w:webHidden/>
          </w:rPr>
          <w:t>61</w:t>
        </w:r>
        <w:r>
          <w:rPr>
            <w:noProof/>
            <w:webHidden/>
          </w:rPr>
          <w:fldChar w:fldCharType="end"/>
        </w:r>
      </w:hyperlink>
    </w:p>
    <w:p w14:paraId="40DE8525" w14:textId="65F7DC00" w:rsidR="00EC4915" w:rsidRDefault="00EC4915">
      <w:pPr>
        <w:pStyle w:val="Tabladeilustraciones"/>
        <w:tabs>
          <w:tab w:val="right" w:leader="dot" w:pos="9060"/>
        </w:tabs>
        <w:rPr>
          <w:rFonts w:asciiTheme="minorHAnsi" w:eastAsiaTheme="minorEastAsia" w:hAnsiTheme="minorHAnsi" w:cstheme="minorBidi"/>
          <w:noProof/>
          <w:color w:val="auto"/>
          <w:szCs w:val="22"/>
          <w:lang w:val="es-ES"/>
        </w:rPr>
      </w:pPr>
      <w:hyperlink w:anchor="_Toc12825072" w:history="1">
        <w:r w:rsidRPr="00A8029B">
          <w:rPr>
            <w:rStyle w:val="Hipervnculo"/>
            <w:noProof/>
          </w:rPr>
          <w:t>Táboa 14. Comprobación dun sensor infravermello inclinado</w:t>
        </w:r>
        <w:r>
          <w:rPr>
            <w:noProof/>
            <w:webHidden/>
          </w:rPr>
          <w:tab/>
        </w:r>
        <w:r>
          <w:rPr>
            <w:noProof/>
            <w:webHidden/>
          </w:rPr>
          <w:fldChar w:fldCharType="begin"/>
        </w:r>
        <w:r>
          <w:rPr>
            <w:noProof/>
            <w:webHidden/>
          </w:rPr>
          <w:instrText xml:space="preserve"> PAGEREF _Toc12825072 \h </w:instrText>
        </w:r>
        <w:r>
          <w:rPr>
            <w:noProof/>
            <w:webHidden/>
          </w:rPr>
        </w:r>
        <w:r>
          <w:rPr>
            <w:noProof/>
            <w:webHidden/>
          </w:rPr>
          <w:fldChar w:fldCharType="separate"/>
        </w:r>
        <w:r w:rsidR="00A45487">
          <w:rPr>
            <w:noProof/>
            <w:webHidden/>
          </w:rPr>
          <w:t>62</w:t>
        </w:r>
        <w:r>
          <w:rPr>
            <w:noProof/>
            <w:webHidden/>
          </w:rPr>
          <w:fldChar w:fldCharType="end"/>
        </w:r>
      </w:hyperlink>
    </w:p>
    <w:p w14:paraId="16D1D061" w14:textId="2B27D1D0" w:rsidR="00EB2256" w:rsidRDefault="00C662AF" w:rsidP="00A60D90">
      <w:pPr>
        <w:spacing w:before="0"/>
        <w:ind w:firstLine="0"/>
        <w:jc w:val="left"/>
        <w:sectPr w:rsidR="00EB2256" w:rsidSect="00201936">
          <w:headerReference w:type="even" r:id="rId11"/>
          <w:headerReference w:type="default" r:id="rId12"/>
          <w:footerReference w:type="default" r:id="rId13"/>
          <w:headerReference w:type="first" r:id="rId14"/>
          <w:pgSz w:w="11906" w:h="16838" w:code="9"/>
          <w:pgMar w:top="1418" w:right="1418" w:bottom="1418" w:left="1418" w:header="720" w:footer="720" w:gutter="0"/>
          <w:cols w:space="720"/>
          <w:docGrid w:linePitch="326"/>
        </w:sectPr>
      </w:pPr>
      <w:r>
        <w:fldChar w:fldCharType="end"/>
      </w:r>
    </w:p>
    <w:p w14:paraId="300EFC36" w14:textId="5655FBF5" w:rsidR="00EB2256" w:rsidRDefault="00EB2256" w:rsidP="00B446A0">
      <w:pPr>
        <w:spacing w:before="0" w:after="0"/>
        <w:ind w:firstLine="0"/>
        <w:jc w:val="left"/>
        <w:sectPr w:rsidR="00EB2256" w:rsidSect="00201936">
          <w:headerReference w:type="default" r:id="rId15"/>
          <w:footerReference w:type="default" r:id="rId16"/>
          <w:pgSz w:w="11906" w:h="16838" w:code="9"/>
          <w:pgMar w:top="1418" w:right="1418" w:bottom="1418" w:left="1418" w:header="720" w:footer="720" w:gutter="0"/>
          <w:cols w:space="720"/>
          <w:docGrid w:linePitch="326"/>
        </w:sectPr>
      </w:pPr>
    </w:p>
    <w:p w14:paraId="29ECE89F" w14:textId="6082B5EF" w:rsidR="00AF0F50" w:rsidRDefault="00847AEF" w:rsidP="00847AEF">
      <w:pPr>
        <w:pStyle w:val="Ttulo1"/>
      </w:pPr>
      <w:bookmarkStart w:id="33" w:name="_Toc12827280"/>
      <w:r>
        <w:lastRenderedPageBreak/>
        <w:t>Introdución</w:t>
      </w:r>
      <w:bookmarkEnd w:id="33"/>
    </w:p>
    <w:p w14:paraId="662E632A" w14:textId="5F5F16C0" w:rsidR="004C4E26" w:rsidRDefault="004C4E26" w:rsidP="004C4E26">
      <w:r>
        <w:t xml:space="preserve">O presente TFM enmárcase no campo da robótica educativa e de investigación. En concreto, céntrase no desenvolvemento dun modelo en simulación para un robot de nova xeración que facilite o proceso da ensinanza de conceptos </w:t>
      </w:r>
      <w:proofErr w:type="spellStart"/>
      <w:r>
        <w:t>robóticos</w:t>
      </w:r>
      <w:proofErr w:type="spellEnd"/>
      <w:r>
        <w:t xml:space="preserve"> avanzados en estudos universitarios. Así mesmo, </w:t>
      </w:r>
      <w:r w:rsidR="006B6238">
        <w:t xml:space="preserve">o devandito modelo será de gran utilidade para os investigadores do campo da robótica autónoma e os sistemas </w:t>
      </w:r>
      <w:proofErr w:type="spellStart"/>
      <w:r w:rsidR="006B6238">
        <w:t>multi</w:t>
      </w:r>
      <w:proofErr w:type="spellEnd"/>
      <w:r w:rsidR="006B6238">
        <w:t>-robot.</w:t>
      </w:r>
    </w:p>
    <w:p w14:paraId="23C2C62E" w14:textId="4CEA76C9" w:rsidR="004C4E26" w:rsidRDefault="006B6238" w:rsidP="004C4E26">
      <w:r>
        <w:t xml:space="preserve">O robot para o cal se levará a cabo o modelo en simulación denomínase </w:t>
      </w:r>
      <w:proofErr w:type="spellStart"/>
      <w:r>
        <w:t>Robobo</w:t>
      </w:r>
      <w:proofErr w:type="spellEnd"/>
      <w:r w:rsidR="003C7633">
        <w:t xml:space="preserve"> </w:t>
      </w:r>
      <w:r w:rsidR="005E2843">
        <w:fldChar w:fldCharType="begin" w:fldLock="1"/>
      </w:r>
      <w:r w:rsidR="00A71B55">
        <w:instrText>ADDIN CSL_CITATION {"citationItems":[{"id":"ITEM-1","itemData":{"author":[{"dropping-particle":"","family":"Bellas","given":"F.","non-dropping-particle":"","parse-names":false,"suffix":""},{"dropping-particle":"","family":"Naya","given":"M.","non-dropping-particle":"","parse-names":false,"suffix":""},{"dropping-particle":"","family":"Varela","given":"G.","non-dropping-particle":"","parse-names":false,"suffix":""},{"dropping-particle":"","family":"Llamas","given":"L.","non-dropping-particle":"","parse-names":false,"suffix":""},{"dropping-particle":"","family":"Prieto","given":"A.","non-dropping-particle":"","parse-names":false,"suffix":""},{"dropping-particle":"","family":"Becerra","given":"J.C.","non-dropping-particle":"","parse-names":false,"suffix":""},{"dropping-particle":"","family":"Bautista","given":"M.","non-dropping-particle":"","parse-names":false,"suffix":""},{"dropping-particle":"","family":"Faiña","given":"A.","non-dropping-particle":"","parse-names":false,"suffix":""},{"dropping-particle":"","family":"Duro","given":"R.J.","non-dropping-particle":"","parse-names":false,"suffix":""}],"container-title":"RIE","id":"ITEM-1","issued":{"date-parts":[["2017"]]},"page":"226-237","title":"The Robobo Project: Bringing Educational Robotics Closer to Real-World Applications","type":"article-journal"},"uris":["http://www.mendeley.com/documents/?uuid=dd05ae80-0b99-4133-8c08-fdea85b5815c"]}],"mendeley":{"formattedCitation":"[1]","plainTextFormattedCitation":"[1]","previouslyFormattedCitation":"[1]"},"properties":{"noteIndex":0},"schema":"https://github.com/citation-style-language/schema/raw/master/csl-citation.json"}</w:instrText>
      </w:r>
      <w:r w:rsidR="005E2843">
        <w:fldChar w:fldCharType="separate"/>
      </w:r>
      <w:r w:rsidR="005E2843" w:rsidRPr="005E2843">
        <w:rPr>
          <w:noProof/>
        </w:rPr>
        <w:t>[1]</w:t>
      </w:r>
      <w:r w:rsidR="005E2843">
        <w:fldChar w:fldCharType="end"/>
      </w:r>
      <w:r w:rsidR="006261B7">
        <w:t xml:space="preserve">. A súa principal característica é que se compón de dous elementos: unha base móbil de baixo custo e tamaño reducido, e un </w:t>
      </w:r>
      <w:proofErr w:type="spellStart"/>
      <w:r w:rsidR="006261B7">
        <w:t>smartphone</w:t>
      </w:r>
      <w:proofErr w:type="spellEnd"/>
      <w:r w:rsidR="006261B7">
        <w:t xml:space="preserve"> que se </w:t>
      </w:r>
      <w:proofErr w:type="spellStart"/>
      <w:r w:rsidR="006261B7">
        <w:t>acopla</w:t>
      </w:r>
      <w:proofErr w:type="spellEnd"/>
      <w:r w:rsidR="006261B7">
        <w:t xml:space="preserve"> á base, dotándoa de capacidades avanzadas de </w:t>
      </w:r>
      <w:proofErr w:type="spellStart"/>
      <w:r w:rsidR="006261B7">
        <w:t>sensorización</w:t>
      </w:r>
      <w:proofErr w:type="spellEnd"/>
      <w:r w:rsidR="006261B7">
        <w:t>, cómputo e comunicacións.</w:t>
      </w:r>
    </w:p>
    <w:p w14:paraId="77A385A7" w14:textId="60462948" w:rsidR="004C4E26" w:rsidRDefault="006261B7" w:rsidP="004C4E26">
      <w:r>
        <w:t xml:space="preserve">Con esta configuración, </w:t>
      </w:r>
      <w:proofErr w:type="spellStart"/>
      <w:r>
        <w:t>Robobo</w:t>
      </w:r>
      <w:proofErr w:type="spellEnd"/>
      <w:r>
        <w:t xml:space="preserve"> constitúe unha ferramenta educativa de gran utilidade en estudos de nivel universitario en que se impartan conceptos de robótica avanzados, xa</w:t>
      </w:r>
      <w:r w:rsidR="003C7633">
        <w:t xml:space="preserve"> </w:t>
      </w:r>
      <w:r>
        <w:t xml:space="preserve">que os alumnos poden utilizar cámaras, sensores táctiles, recoñecemento de voz, produción de </w:t>
      </w:r>
      <w:proofErr w:type="spellStart"/>
      <w:r>
        <w:t>sonido</w:t>
      </w:r>
      <w:proofErr w:type="spellEnd"/>
      <w:r>
        <w:t>,</w:t>
      </w:r>
      <w:r w:rsidR="00EE0798">
        <w:t xml:space="preserve"> etc.; a un prezo accesible para calquera centro educativo. Estes motivos son válidos así mesmo para o uso en tarefas de investigación onde se requiran varias unidades do robot a baixo custo.</w:t>
      </w:r>
    </w:p>
    <w:p w14:paraId="7FDBB5AB" w14:textId="3C367474" w:rsidR="004C4E26" w:rsidRDefault="00EE0798" w:rsidP="004C4E26">
      <w:r>
        <w:t>O robot prográmase con diferentes linguaxes, dependendo do nivel de coñecementos do alumno, sendo un dos aspectos máis interesantes, para o nivel educativo superior, a súa compatibilidade con ROS</w:t>
      </w:r>
      <w:r w:rsidR="005E2843">
        <w:t xml:space="preserve"> </w:t>
      </w:r>
      <w:r w:rsidR="00CD6217">
        <w:fldChar w:fldCharType="begin" w:fldLock="1"/>
      </w:r>
      <w:r w:rsidR="00CD6217">
        <w:instrText>ADDIN CSL_CITATION {"citationItems":[{"id":"ITEM-1","itemData":{"URL":"https://www.ros.org/","accessed":{"date-parts":[["2019","6","25"]]},"id":"ITEM-1","issued":{"date-parts":[["0"]]},"title":"ROS.org | Powering the world's robots","type":"webpage"},"uris":["http://www.mendeley.com/documents/?uuid=dc573e4b-b949-3b99-9c0d-dcddce0fefdd"]}],"mendeley":{"formattedCitation":"[2]","plainTextFormattedCitation":"[2]","previouslyFormattedCitation":"[2]"},"properties":{"noteIndex":0},"schema":"https://github.com/citation-style-language/schema/raw/master/csl-citation.json"}</w:instrText>
      </w:r>
      <w:r w:rsidR="00CD6217">
        <w:fldChar w:fldCharType="separate"/>
      </w:r>
      <w:r w:rsidR="00CD6217" w:rsidRPr="00CD6217">
        <w:rPr>
          <w:noProof/>
        </w:rPr>
        <w:t>[2]</w:t>
      </w:r>
      <w:r w:rsidR="00CD6217">
        <w:fldChar w:fldCharType="end"/>
      </w:r>
      <w:r>
        <w:t>, cuxas características serán detalladas máis adiante nesta memoria.</w:t>
      </w:r>
    </w:p>
    <w:p w14:paraId="54713C70" w14:textId="53CF6FD5" w:rsidR="004C4E26" w:rsidRDefault="00EE0798" w:rsidP="004C4E26">
      <w:r>
        <w:t xml:space="preserve">Na actualidade, </w:t>
      </w:r>
      <w:proofErr w:type="spellStart"/>
      <w:r>
        <w:t>Robobo</w:t>
      </w:r>
      <w:proofErr w:type="spellEnd"/>
      <w:r>
        <w:t xml:space="preserve"> xa está en uso en diversas universidades europeas</w:t>
      </w:r>
      <w:r w:rsidR="00651D80">
        <w:t xml:space="preserve">, que mostraron o seu interese en contar cun modelo de simulación do robot compatible con </w:t>
      </w:r>
      <w:proofErr w:type="spellStart"/>
      <w:r w:rsidR="00651D80">
        <w:t>Gazebo</w:t>
      </w:r>
      <w:proofErr w:type="spellEnd"/>
      <w:r w:rsidR="00651D80">
        <w:t>, o simulador oficial de ROS. Aínda que o custo é baixo e se poidan ter varias unidades dispoñibles, o uso dun simulador ten varias vantaxes a este nivel: por un lado, acelera a fase de proba dos algoritmos, xa que o uso de robots reais durante o desenvolvemento é pouco práctico, xa que poden resultar danados. Se ademais pensamos en tarefas que requiran varios robots, a súa posta en marcha e funcionamento tornase complexo, polo que retarda aínda máis o avance. Por outro lado, aínda que o número de robots na aula sexa alto, ter un modelo en simulación permite que os alumnos poidan realizar traballo de maneira autónoma fóra das aulas.</w:t>
      </w:r>
    </w:p>
    <w:p w14:paraId="48C5A793" w14:textId="27E4727C" w:rsidR="00BA5C07" w:rsidRDefault="00FD725C" w:rsidP="0017405B">
      <w:r w:rsidRPr="00FD725C">
        <w:t>En</w:t>
      </w:r>
      <w:r>
        <w:t xml:space="preserve"> consecuencia, este TFM ten como principal obxectivo o que se detalla no seguinte capítulo.</w:t>
      </w:r>
    </w:p>
    <w:p w14:paraId="0208BCF1" w14:textId="77777777" w:rsidR="00BA5C07" w:rsidRDefault="00BA5C07">
      <w:pPr>
        <w:spacing w:before="0"/>
        <w:ind w:firstLine="0"/>
        <w:jc w:val="left"/>
      </w:pPr>
      <w:r>
        <w:br w:type="page"/>
      </w:r>
    </w:p>
    <w:p w14:paraId="520FCA72" w14:textId="77777777" w:rsidR="009C1CE4" w:rsidRDefault="009C1CE4" w:rsidP="0017405B">
      <w:pPr>
        <w:rPr>
          <w:b/>
          <w:bCs/>
          <w:sz w:val="28"/>
          <w:szCs w:val="28"/>
        </w:rPr>
      </w:pPr>
    </w:p>
    <w:p w14:paraId="4DE01077" w14:textId="129AA745" w:rsidR="004C4E26" w:rsidRDefault="008E2A5D" w:rsidP="009C1CE4">
      <w:pPr>
        <w:spacing w:after="200"/>
        <w:rPr>
          <w:b/>
          <w:bCs/>
          <w:sz w:val="28"/>
          <w:szCs w:val="28"/>
        </w:rPr>
      </w:pPr>
      <w:r w:rsidRPr="006039F4">
        <w:rPr>
          <w:b/>
          <w:bCs/>
          <w:sz w:val="28"/>
          <w:szCs w:val="28"/>
        </w:rPr>
        <w:t>Estrutura da memoria</w:t>
      </w:r>
    </w:p>
    <w:p w14:paraId="7F979084" w14:textId="7E5D5156" w:rsidR="006039F4" w:rsidRDefault="006039F4" w:rsidP="006039F4">
      <w:r>
        <w:t xml:space="preserve">A memoria do presente traballo está estruturada en </w:t>
      </w:r>
      <w:r w:rsidR="00C12661">
        <w:t>oito</w:t>
      </w:r>
      <w:r>
        <w:t xml:space="preserve"> capítulos</w:t>
      </w:r>
      <w:r w:rsidR="00B25197">
        <w:t xml:space="preserve">, sendo o primeiro deles esta </w:t>
      </w:r>
      <w:r w:rsidR="00973166">
        <w:rPr>
          <w:b/>
          <w:bCs/>
          <w:i/>
          <w:iCs/>
        </w:rPr>
        <w:t>Introdución</w:t>
      </w:r>
      <w:r w:rsidR="00973166">
        <w:t>:</w:t>
      </w:r>
    </w:p>
    <w:p w14:paraId="6473848A" w14:textId="18E940A0" w:rsidR="00973166" w:rsidRDefault="00973166" w:rsidP="009C1CE4">
      <w:pPr>
        <w:pStyle w:val="Prrafodelista"/>
        <w:numPr>
          <w:ilvl w:val="0"/>
          <w:numId w:val="34"/>
        </w:numPr>
        <w:ind w:hanging="357"/>
        <w:contextualSpacing w:val="0"/>
      </w:pPr>
      <w:r>
        <w:t>Segundo capítulo</w:t>
      </w:r>
      <w:r w:rsidR="003E27E9">
        <w:t xml:space="preserve">: </w:t>
      </w:r>
      <w:r w:rsidR="009B397D">
        <w:rPr>
          <w:b/>
          <w:bCs/>
          <w:i/>
          <w:iCs/>
        </w:rPr>
        <w:t>Obxectivos</w:t>
      </w:r>
      <w:r w:rsidR="009B397D">
        <w:t>. Neste capítulo</w:t>
      </w:r>
      <w:r w:rsidR="00A50519">
        <w:t xml:space="preserve"> ind</w:t>
      </w:r>
      <w:r w:rsidR="00161EFD">
        <w:t>í</w:t>
      </w:r>
      <w:r w:rsidR="00A50519">
        <w:t>canse os obxectivos principais deste TFM</w:t>
      </w:r>
      <w:r w:rsidR="00B23861">
        <w:t>.</w:t>
      </w:r>
    </w:p>
    <w:p w14:paraId="52984607" w14:textId="392EDFE2" w:rsidR="00973166" w:rsidRDefault="00973166" w:rsidP="009C1CE4">
      <w:pPr>
        <w:pStyle w:val="Prrafodelista"/>
        <w:numPr>
          <w:ilvl w:val="0"/>
          <w:numId w:val="34"/>
        </w:numPr>
        <w:ind w:hanging="357"/>
        <w:contextualSpacing w:val="0"/>
      </w:pPr>
      <w:r>
        <w:t xml:space="preserve">Terceiro capítulo: </w:t>
      </w:r>
      <w:r w:rsidR="0014587F">
        <w:rPr>
          <w:b/>
          <w:bCs/>
          <w:i/>
          <w:iCs/>
        </w:rPr>
        <w:t>Fundamentos tecnolóxicos</w:t>
      </w:r>
      <w:r w:rsidR="0014587F">
        <w:t xml:space="preserve">. </w:t>
      </w:r>
      <w:r w:rsidR="00AF18C3">
        <w:t xml:space="preserve">Descríbese o robot </w:t>
      </w:r>
      <w:proofErr w:type="spellStart"/>
      <w:r w:rsidR="00AF18C3">
        <w:t>Robobo</w:t>
      </w:r>
      <w:proofErr w:type="spellEnd"/>
      <w:r w:rsidR="00AF18C3">
        <w:t>, o sistema operativo para r</w:t>
      </w:r>
      <w:r w:rsidR="00EA143B">
        <w:t xml:space="preserve">obots (ROS) e o seu simulador oficial </w:t>
      </w:r>
      <w:proofErr w:type="spellStart"/>
      <w:r w:rsidR="00EA143B">
        <w:t>Gazebo</w:t>
      </w:r>
      <w:proofErr w:type="spellEnd"/>
      <w:r w:rsidR="001D270A">
        <w:t>, así como outros conceptos importantes para o desenvolvemento deste traballo.</w:t>
      </w:r>
    </w:p>
    <w:p w14:paraId="68B31ACC" w14:textId="2F99D92E" w:rsidR="00973166" w:rsidRDefault="00973166" w:rsidP="009C1CE4">
      <w:pPr>
        <w:pStyle w:val="Prrafodelista"/>
        <w:numPr>
          <w:ilvl w:val="0"/>
          <w:numId w:val="34"/>
        </w:numPr>
        <w:ind w:hanging="357"/>
        <w:contextualSpacing w:val="0"/>
      </w:pPr>
      <w:r>
        <w:t>Cuarto capítulo:</w:t>
      </w:r>
      <w:r w:rsidR="00580953">
        <w:t xml:space="preserve"> </w:t>
      </w:r>
      <w:r w:rsidR="00580953">
        <w:rPr>
          <w:b/>
          <w:bCs/>
          <w:i/>
          <w:iCs/>
        </w:rPr>
        <w:t>Antecedentes</w:t>
      </w:r>
      <w:r w:rsidR="00580953">
        <w:t xml:space="preserve">. </w:t>
      </w:r>
      <w:r w:rsidR="00D41BAB">
        <w:t>Recólle</w:t>
      </w:r>
      <w:r w:rsidR="00CB6016">
        <w:t>n</w:t>
      </w:r>
      <w:r w:rsidR="00D41BAB">
        <w:t xml:space="preserve">se </w:t>
      </w:r>
      <w:r w:rsidR="0018418A">
        <w:t>diferentes modelos de robots</w:t>
      </w:r>
      <w:r w:rsidR="00A9454D">
        <w:t xml:space="preserve"> que xa contan con modelos de simulación</w:t>
      </w:r>
      <w:r w:rsidR="00202775">
        <w:t xml:space="preserve"> </w:t>
      </w:r>
      <w:r w:rsidR="00C80561">
        <w:t>utilizados</w:t>
      </w:r>
      <w:r w:rsidR="00202775">
        <w:t xml:space="preserve"> tanto en labores de investigación como de educación, xustificando </w:t>
      </w:r>
      <w:r w:rsidR="0018418A">
        <w:t xml:space="preserve">a importancia de contar cun modelo de simulación para </w:t>
      </w:r>
      <w:proofErr w:type="spellStart"/>
      <w:r w:rsidR="0018418A">
        <w:t>Robobo</w:t>
      </w:r>
      <w:proofErr w:type="spellEnd"/>
      <w:r w:rsidR="00C80561">
        <w:t>.</w:t>
      </w:r>
    </w:p>
    <w:p w14:paraId="7F492ECE" w14:textId="197F8CFD" w:rsidR="00973166" w:rsidRDefault="00973166" w:rsidP="009C1CE4">
      <w:pPr>
        <w:pStyle w:val="Prrafodelista"/>
        <w:numPr>
          <w:ilvl w:val="0"/>
          <w:numId w:val="34"/>
        </w:numPr>
        <w:ind w:hanging="357"/>
        <w:contextualSpacing w:val="0"/>
      </w:pPr>
      <w:r>
        <w:t>Quinto capítulo:</w:t>
      </w:r>
      <w:r w:rsidR="00C6438B">
        <w:t xml:space="preserve"> </w:t>
      </w:r>
      <w:r w:rsidR="00C6438B">
        <w:rPr>
          <w:b/>
          <w:bCs/>
          <w:i/>
          <w:iCs/>
        </w:rPr>
        <w:t>Requisitos de deseño</w:t>
      </w:r>
      <w:r w:rsidR="00C6438B">
        <w:t xml:space="preserve">. </w:t>
      </w:r>
      <w:r w:rsidR="00BC4996">
        <w:t>Neste capítulo enuméranse as bases de partida establecidas polos investigadores do GII</w:t>
      </w:r>
      <w:r w:rsidR="00367C4B">
        <w:t xml:space="preserve"> que condicionan as solucións técnicas d</w:t>
      </w:r>
      <w:r w:rsidR="00A84552">
        <w:t>este traballo</w:t>
      </w:r>
      <w:r w:rsidR="00367C4B">
        <w:t>.</w:t>
      </w:r>
    </w:p>
    <w:p w14:paraId="4CD42209" w14:textId="72CBC86B" w:rsidR="00973166" w:rsidRDefault="003E27E9" w:rsidP="009C1CE4">
      <w:pPr>
        <w:pStyle w:val="Prrafodelista"/>
        <w:numPr>
          <w:ilvl w:val="0"/>
          <w:numId w:val="34"/>
        </w:numPr>
        <w:ind w:hanging="357"/>
        <w:contextualSpacing w:val="0"/>
      </w:pPr>
      <w:r>
        <w:t>Sexto capítulo:</w:t>
      </w:r>
      <w:r w:rsidR="00E3496B">
        <w:t xml:space="preserve"> </w:t>
      </w:r>
      <w:r w:rsidR="00E3496B">
        <w:rPr>
          <w:b/>
          <w:bCs/>
          <w:i/>
          <w:iCs/>
        </w:rPr>
        <w:t>Desenvolvemento do modelo de simulación</w:t>
      </w:r>
      <w:r w:rsidR="00E3496B">
        <w:t>.</w:t>
      </w:r>
      <w:r w:rsidR="001A1F8F">
        <w:t xml:space="preserve"> Faise unha</w:t>
      </w:r>
      <w:r w:rsidR="00F41E14">
        <w:t xml:space="preserve"> descrición detallada do desenvolvemento técnico do traballo</w:t>
      </w:r>
      <w:r w:rsidR="00A91498">
        <w:t xml:space="preserve">, da metodoloxía seguida e os detalles da </w:t>
      </w:r>
      <w:proofErr w:type="spellStart"/>
      <w:r w:rsidR="00A91498">
        <w:t>implementación</w:t>
      </w:r>
      <w:proofErr w:type="spellEnd"/>
      <w:r w:rsidR="00A91498">
        <w:t xml:space="preserve"> do m</w:t>
      </w:r>
      <w:r w:rsidR="00D57A5D">
        <w:t>esmo.</w:t>
      </w:r>
    </w:p>
    <w:p w14:paraId="575DFC26" w14:textId="38F05C41" w:rsidR="003E27E9" w:rsidRDefault="003E27E9" w:rsidP="009C1CE4">
      <w:pPr>
        <w:pStyle w:val="Prrafodelista"/>
        <w:numPr>
          <w:ilvl w:val="0"/>
          <w:numId w:val="34"/>
        </w:numPr>
        <w:ind w:hanging="357"/>
        <w:contextualSpacing w:val="0"/>
      </w:pPr>
      <w:r>
        <w:t>Sétimo capítulo:</w:t>
      </w:r>
      <w:r w:rsidR="00DA6F25">
        <w:t xml:space="preserve"> </w:t>
      </w:r>
      <w:r w:rsidR="00DA6F25">
        <w:rPr>
          <w:b/>
          <w:bCs/>
          <w:i/>
          <w:iCs/>
        </w:rPr>
        <w:t>Probas e validación</w:t>
      </w:r>
      <w:r w:rsidR="00DA6F25">
        <w:t xml:space="preserve">. </w:t>
      </w:r>
      <w:r w:rsidR="003B23DE">
        <w:t>Coméntase os resultados</w:t>
      </w:r>
      <w:r w:rsidR="002E050E">
        <w:t xml:space="preserve"> obtidos</w:t>
      </w:r>
      <w:r w:rsidR="00BD6F9D">
        <w:t xml:space="preserve"> do desenvolvemento do model</w:t>
      </w:r>
      <w:r w:rsidR="00DF2BF7">
        <w:t>o e as probas realizadas</w:t>
      </w:r>
      <w:r w:rsidR="00F80E11">
        <w:t xml:space="preserve"> para confirmar a utilidade</w:t>
      </w:r>
      <w:r w:rsidR="009016AC">
        <w:t xml:space="preserve"> do mesmo.</w:t>
      </w:r>
    </w:p>
    <w:p w14:paraId="44579905" w14:textId="45EA985E" w:rsidR="003E27E9" w:rsidRPr="00973166" w:rsidRDefault="003E27E9" w:rsidP="009C1CE4">
      <w:pPr>
        <w:pStyle w:val="Prrafodelista"/>
        <w:numPr>
          <w:ilvl w:val="0"/>
          <w:numId w:val="34"/>
        </w:numPr>
        <w:ind w:hanging="357"/>
        <w:contextualSpacing w:val="0"/>
      </w:pPr>
      <w:r>
        <w:t>Oitavo capítulo:</w:t>
      </w:r>
      <w:r w:rsidR="009016AC">
        <w:t xml:space="preserve"> </w:t>
      </w:r>
      <w:r w:rsidR="009016AC">
        <w:rPr>
          <w:b/>
          <w:bCs/>
          <w:i/>
          <w:iCs/>
        </w:rPr>
        <w:t>Conclusións e traballo futuro</w:t>
      </w:r>
      <w:r w:rsidR="009016AC">
        <w:t>. Neste derradeiro capítulo</w:t>
      </w:r>
      <w:r w:rsidR="00E00BCA">
        <w:t xml:space="preserve"> coméntase o resultado xeral do traballo ademais dos labores</w:t>
      </w:r>
      <w:r w:rsidR="001819B6">
        <w:t xml:space="preserve"> que deben ser realizados posteriormente.</w:t>
      </w:r>
    </w:p>
    <w:p w14:paraId="76954707" w14:textId="0F21976C" w:rsidR="00C57E81" w:rsidRDefault="00C57E81" w:rsidP="00C57E81">
      <w:pPr>
        <w:pStyle w:val="Ttulo1"/>
      </w:pPr>
      <w:bookmarkStart w:id="34" w:name="_Toc12827281"/>
      <w:r>
        <w:lastRenderedPageBreak/>
        <w:t>Obxe</w:t>
      </w:r>
      <w:r w:rsidR="00344C9C">
        <w:t>c</w:t>
      </w:r>
      <w:r>
        <w:t>tivos</w:t>
      </w:r>
      <w:bookmarkEnd w:id="34"/>
    </w:p>
    <w:p w14:paraId="57D2DF16" w14:textId="5148DA82" w:rsidR="00C57E81" w:rsidRDefault="00EE7F62" w:rsidP="00C57E81">
      <w:r>
        <w:t xml:space="preserve">O principal obxectivo deste Traballo Fin de </w:t>
      </w:r>
      <w:proofErr w:type="spellStart"/>
      <w:r>
        <w:t>Mestrado</w:t>
      </w:r>
      <w:proofErr w:type="spellEnd"/>
      <w:r>
        <w:t xml:space="preserve"> é</w:t>
      </w:r>
      <w:r w:rsidR="009D3462">
        <w:t xml:space="preserve"> levar a cabo o desenvolvemento dun modelo en simulación para o robot</w:t>
      </w:r>
      <w:r w:rsidR="00B273CF">
        <w:t xml:space="preserve"> educativo</w:t>
      </w:r>
      <w:r w:rsidR="009D3462">
        <w:t xml:space="preserve"> </w:t>
      </w:r>
      <w:proofErr w:type="spellStart"/>
      <w:r w:rsidR="009D3462">
        <w:t>Robobo</w:t>
      </w:r>
      <w:proofErr w:type="spellEnd"/>
      <w:r w:rsidR="0012461D">
        <w:t xml:space="preserve"> </w:t>
      </w:r>
      <w:r w:rsidR="004B0017">
        <w:t xml:space="preserve">no simulador </w:t>
      </w:r>
      <w:proofErr w:type="spellStart"/>
      <w:r w:rsidR="004B0017">
        <w:t>Gazebo</w:t>
      </w:r>
      <w:proofErr w:type="spellEnd"/>
      <w:r w:rsidR="007B45B5">
        <w:t xml:space="preserve"> e que </w:t>
      </w:r>
      <w:r w:rsidR="00873D86">
        <w:t>poida ser programado mediante ROS d</w:t>
      </w:r>
      <w:r w:rsidR="00EB1088">
        <w:t>o mesmo xeito que o robot real. Quere isto dici</w:t>
      </w:r>
      <w:r w:rsidR="002F0D35">
        <w:t xml:space="preserve">r que un </w:t>
      </w:r>
      <w:r w:rsidR="00E26EA9">
        <w:t xml:space="preserve">mesmo programa ten que poder ser executado </w:t>
      </w:r>
      <w:r w:rsidR="00DF5BFD">
        <w:t>tanto no modelo real como no modelo simulado, se</w:t>
      </w:r>
      <w:r w:rsidR="00B55FA0">
        <w:t>n</w:t>
      </w:r>
      <w:r w:rsidR="00DF5BFD">
        <w:t xml:space="preserve"> a necesidade de realizarlle ningún cambio.</w:t>
      </w:r>
    </w:p>
    <w:p w14:paraId="039D2106" w14:textId="0F20D816" w:rsidR="00E16793" w:rsidRDefault="00E16793" w:rsidP="00C57E81">
      <w:r>
        <w:t>O modelo de simulación</w:t>
      </w:r>
      <w:r w:rsidR="003619CD">
        <w:t xml:space="preserve"> debe comportarse de igual maneira que o robot real</w:t>
      </w:r>
      <w:r w:rsidR="00BD3535">
        <w:t xml:space="preserve">. En consecuencia, establécense os seguintes </w:t>
      </w:r>
      <w:proofErr w:type="spellStart"/>
      <w:r w:rsidR="00BD3535">
        <w:t>sub</w:t>
      </w:r>
      <w:proofErr w:type="spellEnd"/>
      <w:r w:rsidR="00E17C8A">
        <w:t>-</w:t>
      </w:r>
      <w:r w:rsidR="00BD3535">
        <w:t>obxectivos:</w:t>
      </w:r>
    </w:p>
    <w:p w14:paraId="7A0E6D93" w14:textId="35A763A3" w:rsidR="00E17C8A" w:rsidRDefault="00B81103" w:rsidP="00EE3C5B">
      <w:pPr>
        <w:pStyle w:val="Prrafodelista"/>
        <w:numPr>
          <w:ilvl w:val="0"/>
          <w:numId w:val="33"/>
        </w:numPr>
        <w:ind w:hanging="357"/>
        <w:contextualSpacing w:val="0"/>
      </w:pPr>
      <w:r>
        <w:t>Modelo físico do robot</w:t>
      </w:r>
      <w:r w:rsidR="00C318DF">
        <w:t>, que integrará</w:t>
      </w:r>
      <w:r w:rsidR="004B6B0D">
        <w:t xml:space="preserve"> tanto</w:t>
      </w:r>
      <w:r w:rsidR="00C318DF">
        <w:t xml:space="preserve"> os elementos de visualización como</w:t>
      </w:r>
      <w:r w:rsidR="004B6B0D">
        <w:t xml:space="preserve"> os elementos</w:t>
      </w:r>
      <w:r w:rsidR="00C318DF">
        <w:t xml:space="preserve"> de cálculo dinámico</w:t>
      </w:r>
      <w:r w:rsidR="004B6B0D">
        <w:t>.</w:t>
      </w:r>
    </w:p>
    <w:p w14:paraId="71A63030" w14:textId="0447C3BF" w:rsidR="00712EB3" w:rsidRDefault="00BD0323" w:rsidP="00EE3C5B">
      <w:pPr>
        <w:pStyle w:val="Prrafodelista"/>
        <w:numPr>
          <w:ilvl w:val="0"/>
          <w:numId w:val="33"/>
        </w:numPr>
        <w:ind w:hanging="357"/>
        <w:contextualSpacing w:val="0"/>
      </w:pPr>
      <w:r>
        <w:t>Caracterización do comportamento dos catro motores que compoñen a base robótica.</w:t>
      </w:r>
    </w:p>
    <w:p w14:paraId="502D3015" w14:textId="2DF9C513" w:rsidR="002269C9" w:rsidRDefault="002269C9" w:rsidP="00EE3C5B">
      <w:pPr>
        <w:pStyle w:val="Prrafodelista"/>
        <w:numPr>
          <w:ilvl w:val="0"/>
          <w:numId w:val="33"/>
        </w:numPr>
        <w:ind w:hanging="357"/>
        <w:contextualSpacing w:val="0"/>
      </w:pPr>
      <w:proofErr w:type="spellStart"/>
      <w:r>
        <w:t>Implementación</w:t>
      </w:r>
      <w:proofErr w:type="spellEnd"/>
      <w:r>
        <w:t xml:space="preserve"> dos</w:t>
      </w:r>
      <w:r w:rsidR="00C72655">
        <w:t xml:space="preserve"> </w:t>
      </w:r>
      <w:proofErr w:type="spellStart"/>
      <w:r w:rsidR="00C72655">
        <w:t>encoders</w:t>
      </w:r>
      <w:proofErr w:type="spellEnd"/>
      <w:r w:rsidR="00C72655">
        <w:t xml:space="preserve"> dos motores</w:t>
      </w:r>
      <w:r w:rsidR="00D3047B">
        <w:t>.</w:t>
      </w:r>
    </w:p>
    <w:p w14:paraId="6EF3E545" w14:textId="6B70E1F3" w:rsidR="00BD0323" w:rsidRDefault="009039F8" w:rsidP="00EE3C5B">
      <w:pPr>
        <w:pStyle w:val="Prrafodelista"/>
        <w:numPr>
          <w:ilvl w:val="0"/>
          <w:numId w:val="33"/>
        </w:numPr>
        <w:ind w:hanging="357"/>
        <w:contextualSpacing w:val="0"/>
      </w:pPr>
      <w:r>
        <w:t>Deseño e c</w:t>
      </w:r>
      <w:r w:rsidR="00845E34">
        <w:t>aracterización dos</w:t>
      </w:r>
      <w:r>
        <w:t xml:space="preserve"> oito</w:t>
      </w:r>
      <w:r w:rsidR="00845E34">
        <w:t xml:space="preserve"> sensores infravermellos</w:t>
      </w:r>
      <w:r>
        <w:t xml:space="preserve"> que leva integrados o robot </w:t>
      </w:r>
      <w:proofErr w:type="spellStart"/>
      <w:r>
        <w:t>Robobo</w:t>
      </w:r>
      <w:proofErr w:type="spellEnd"/>
      <w:r>
        <w:t>.</w:t>
      </w:r>
    </w:p>
    <w:p w14:paraId="64992A2D" w14:textId="620A3F9E" w:rsidR="009039F8" w:rsidRDefault="00FD3DD3" w:rsidP="00EE3C5B">
      <w:pPr>
        <w:pStyle w:val="Prrafodelista"/>
        <w:numPr>
          <w:ilvl w:val="0"/>
          <w:numId w:val="33"/>
        </w:numPr>
        <w:ind w:hanging="357"/>
        <w:contextualSpacing w:val="0"/>
      </w:pPr>
      <w:proofErr w:type="spellStart"/>
      <w:r>
        <w:t>I</w:t>
      </w:r>
      <w:r w:rsidR="00C72655">
        <w:t>mplementación</w:t>
      </w:r>
      <w:proofErr w:type="spellEnd"/>
      <w:r w:rsidR="00C72655">
        <w:t xml:space="preserve"> da cámara </w:t>
      </w:r>
      <w:r w:rsidR="00EB1946">
        <w:t xml:space="preserve">frontal </w:t>
      </w:r>
      <w:r w:rsidR="00C72655">
        <w:t xml:space="preserve">do </w:t>
      </w:r>
      <w:proofErr w:type="spellStart"/>
      <w:r w:rsidR="00C72655">
        <w:t>smartphone</w:t>
      </w:r>
      <w:proofErr w:type="spellEnd"/>
      <w:r w:rsidR="00D3047B">
        <w:t>.</w:t>
      </w:r>
    </w:p>
    <w:p w14:paraId="166A8EA8" w14:textId="1BA8C7EA" w:rsidR="0044656D" w:rsidRDefault="00BE4A8D" w:rsidP="00C57E81">
      <w:r>
        <w:t>Finalmente realizarase unha proba global na que se</w:t>
      </w:r>
      <w:r w:rsidR="0057049E">
        <w:t xml:space="preserve"> compare o modelo de simulación</w:t>
      </w:r>
      <w:r w:rsidR="00DC71B9">
        <w:t xml:space="preserve"> co robot real e se</w:t>
      </w:r>
      <w:r>
        <w:t xml:space="preserve"> dem</w:t>
      </w:r>
      <w:r w:rsidR="0057049E">
        <w:t xml:space="preserve">ostre que </w:t>
      </w:r>
      <w:r w:rsidR="00146531">
        <w:t xml:space="preserve">este último poida ser substituído </w:t>
      </w:r>
      <w:r w:rsidR="00F24EE3">
        <w:t>polo devandito modelo.</w:t>
      </w:r>
    </w:p>
    <w:p w14:paraId="2FCBD86A" w14:textId="77777777" w:rsidR="001418AE" w:rsidRDefault="0044656D">
      <w:pPr>
        <w:spacing w:before="0" w:after="0"/>
        <w:ind w:firstLine="0"/>
        <w:jc w:val="left"/>
        <w:sectPr w:rsidR="001418AE" w:rsidSect="00201936">
          <w:headerReference w:type="default" r:id="rId17"/>
          <w:footerReference w:type="default" r:id="rId18"/>
          <w:pgSz w:w="11906" w:h="16838" w:code="9"/>
          <w:pgMar w:top="1418" w:right="1418" w:bottom="1418" w:left="1418" w:header="720" w:footer="720" w:gutter="0"/>
          <w:cols w:space="720"/>
          <w:docGrid w:linePitch="326"/>
        </w:sectPr>
      </w:pPr>
      <w:r>
        <w:br w:type="page"/>
      </w:r>
    </w:p>
    <w:p w14:paraId="4CB74CBA" w14:textId="77777777" w:rsidR="001418AE" w:rsidRDefault="001418AE">
      <w:pPr>
        <w:spacing w:before="0" w:after="0"/>
        <w:ind w:firstLine="0"/>
        <w:jc w:val="left"/>
        <w:sectPr w:rsidR="001418AE" w:rsidSect="00201936">
          <w:headerReference w:type="default" r:id="rId19"/>
          <w:footerReference w:type="default" r:id="rId20"/>
          <w:pgSz w:w="11906" w:h="16838" w:code="9"/>
          <w:pgMar w:top="1418" w:right="1418" w:bottom="1418" w:left="1418" w:header="720" w:footer="720" w:gutter="0"/>
          <w:cols w:space="720"/>
          <w:docGrid w:linePitch="326"/>
        </w:sectPr>
      </w:pPr>
    </w:p>
    <w:p w14:paraId="3F481C04" w14:textId="3892FE7A" w:rsidR="00C57E81" w:rsidRDefault="00C57E81" w:rsidP="00C57E81">
      <w:pPr>
        <w:pStyle w:val="Ttulo1"/>
      </w:pPr>
      <w:bookmarkStart w:id="35" w:name="_Toc12827282"/>
      <w:r>
        <w:lastRenderedPageBreak/>
        <w:t>Fundamentos tecnolóxicos</w:t>
      </w:r>
      <w:bookmarkEnd w:id="35"/>
    </w:p>
    <w:p w14:paraId="00854355" w14:textId="4A373935" w:rsidR="00C911F5" w:rsidRDefault="00323762" w:rsidP="00323762">
      <w:r w:rsidRPr="00323762">
        <w:t xml:space="preserve">Neste capítulo faise unha breve introdución ás bases teóricas a partir das cales se desenvolve o presente traballo académico. Describirase o robot </w:t>
      </w:r>
      <w:proofErr w:type="spellStart"/>
      <w:r w:rsidRPr="00323762">
        <w:t>Robobo</w:t>
      </w:r>
      <w:proofErr w:type="spellEnd"/>
      <w:r w:rsidRPr="00323762">
        <w:t xml:space="preserve">, falarase do sistema operativo para robots ROS, do simulador </w:t>
      </w:r>
      <w:proofErr w:type="spellStart"/>
      <w:r w:rsidRPr="00323762">
        <w:t>Gazebo</w:t>
      </w:r>
      <w:proofErr w:type="spellEnd"/>
      <w:r w:rsidRPr="00323762">
        <w:t xml:space="preserve"> e do programa informático </w:t>
      </w:r>
      <w:proofErr w:type="spellStart"/>
      <w:r w:rsidRPr="00323762">
        <w:t>Blender</w:t>
      </w:r>
      <w:proofErr w:type="spellEnd"/>
      <w:r w:rsidRPr="00323762">
        <w:t>, así como do formato de descrición robótica SDF.</w:t>
      </w:r>
    </w:p>
    <w:p w14:paraId="439A78D3" w14:textId="1668D6BA" w:rsidR="00071D74" w:rsidRDefault="00D7761E" w:rsidP="00D7761E">
      <w:pPr>
        <w:pStyle w:val="Ttulo2"/>
      </w:pPr>
      <w:bookmarkStart w:id="36" w:name="_Ref12496771"/>
      <w:bookmarkStart w:id="37" w:name="_Toc12827283"/>
      <w:proofErr w:type="spellStart"/>
      <w:r>
        <w:t>Robobo</w:t>
      </w:r>
      <w:bookmarkEnd w:id="36"/>
      <w:bookmarkEnd w:id="37"/>
      <w:proofErr w:type="spellEnd"/>
    </w:p>
    <w:p w14:paraId="4C19FA3F" w14:textId="2F5F95FC" w:rsidR="00C911F5" w:rsidRDefault="0078476E" w:rsidP="00C911F5">
      <w:proofErr w:type="spellStart"/>
      <w:r>
        <w:t>Robobo</w:t>
      </w:r>
      <w:proofErr w:type="spellEnd"/>
      <w:r w:rsidR="00DC4335">
        <w:t xml:space="preserve"> </w:t>
      </w:r>
      <w:r w:rsidR="00865DBE">
        <w:fldChar w:fldCharType="begin" w:fldLock="1"/>
      </w:r>
      <w:r w:rsidR="00A71B55">
        <w:instrText>ADDIN CSL_CITATION {"citationItems":[{"id":"ITEM-1","itemData":{"author":[{"dropping-particle":"","family":"Bellas","given":"F.","non-dropping-particle":"","parse-names":false,"suffix":""},{"dropping-particle":"","family":"Naya","given":"M.","non-dropping-particle":"","parse-names":false,"suffix":""},{"dropping-particle":"","family":"Varela","given":"G.","non-dropping-particle":"","parse-names":false,"suffix":""},{"dropping-particle":"","family":"Llamas","given":"L.","non-dropping-particle":"","parse-names":false,"suffix":""},{"dropping-particle":"","family":"Prieto","given":"A.","non-dropping-particle":"","parse-names":false,"suffix":""},{"dropping-particle":"","family":"Becerra","given":"J.C.","non-dropping-particle":"","parse-names":false,"suffix":""},{"dropping-particle":"","family":"Bautista","given":"M.","non-dropping-particle":"","parse-names":false,"suffix":""},{"dropping-particle":"","family":"Faiña","given":"A.","non-dropping-particle":"","parse-names":false,"suffix":""},{"dropping-particle":"","family":"Duro","given":"R.J.","non-dropping-particle":"","parse-names":false,"suffix":""}],"container-title":"RIE","id":"ITEM-1","issued":{"date-parts":[["2017"]]},"page":"226-237","title":"The Robobo Project: Bringing Educational Robotics Closer to Real-World Applications","type":"article-journal"},"uris":["http://www.mendeley.com/documents/?uuid=dd05ae80-0b99-4133-8c08-fdea85b5815c"]}],"mendeley":{"formattedCitation":"[1]","plainTextFormattedCitation":"[1]","previouslyFormattedCitation":"[1]"},"properties":{"noteIndex":0},"schema":"https://github.com/citation-style-language/schema/raw/master/csl-citation.json"}</w:instrText>
      </w:r>
      <w:r w:rsidR="00865DBE">
        <w:fldChar w:fldCharType="separate"/>
      </w:r>
      <w:r w:rsidR="00865DBE" w:rsidRPr="00865DBE">
        <w:rPr>
          <w:noProof/>
        </w:rPr>
        <w:t>[1]</w:t>
      </w:r>
      <w:r w:rsidR="00865DBE">
        <w:fldChar w:fldCharType="end"/>
      </w:r>
      <w:r w:rsidR="007104D3">
        <w:t>,</w:t>
      </w:r>
      <w:r w:rsidR="00505A92">
        <w:t xml:space="preserve"> </w:t>
      </w:r>
      <w:r w:rsidR="00E8735F">
        <w:fldChar w:fldCharType="begin" w:fldLock="1"/>
      </w:r>
      <w:r w:rsidR="00A71B55">
        <w:instrText>ADDIN CSL_CITATION {"citationItems":[{"id":"ITEM-1","itemData":{"author":[{"dropping-particle":"","family":"Bellas","given":"F.","non-dropping-particle":"","parse-names":false,"suffix":""},{"dropping-particle":"","family":"Naya","given":"M.","non-dropping-particle":"","parse-names":false,"suffix":""},{"dropping-particle":"","family":"Varela","given":"G.","non-dropping-particle":"","parse-names":false,"suffix":""},{"dropping-particle":"","family":"Llamas","given":"L.","non-dropping-particle":"","parse-names":false,"suffix":""},{"dropping-particle":"","family":"Prieto","given":"A.","non-dropping-particle":"","parse-names":false,"suffix":""},{"dropping-particle":"","family":"Bautista","given":"M.","non-dropping-particle":"","parse-names":false,"suffix":""},{"dropping-particle":"","family":"Duro","given":"R.J.","non-dropping-particle":"","parse-names":false,"suffix":""}],"container-title":"ROBOT 2017: Third Iberian Robotics Conference. Advances in Intelligent System and Computing","id":"ITEM-1","issued":{"date-parts":[["2018"]]},"page":"359-369","title":"Robobo: The Next Generation of Educational Robot","type":"article-journal","volume":"694"},"uris":["http://www.mendeley.com/documents/?uuid=9bfccc6b-74bd-4ac5-a74a-d908cddf3eb9"]}],"mendeley":{"formattedCitation":"[3]","plainTextFormattedCitation":"[3]","previouslyFormattedCitation":"[3]"},"properties":{"noteIndex":0},"schema":"https://github.com/citation-style-language/schema/raw/master/csl-citation.json"}</w:instrText>
      </w:r>
      <w:r w:rsidR="00E8735F">
        <w:fldChar w:fldCharType="separate"/>
      </w:r>
      <w:r w:rsidR="00E8735F" w:rsidRPr="00E8735F">
        <w:rPr>
          <w:noProof/>
        </w:rPr>
        <w:t>[3]</w:t>
      </w:r>
      <w:r w:rsidR="00E8735F">
        <w:fldChar w:fldCharType="end"/>
      </w:r>
      <w:r>
        <w:t xml:space="preserve"> é unha base robótica móbi</w:t>
      </w:r>
      <w:r w:rsidR="007274ED">
        <w:t xml:space="preserve">l que se combina cun </w:t>
      </w:r>
      <w:proofErr w:type="spellStart"/>
      <w:r w:rsidR="007274ED">
        <w:t>smartphone</w:t>
      </w:r>
      <w:proofErr w:type="spellEnd"/>
      <w:r w:rsidR="0098717D">
        <w:t xml:space="preserve"> </w:t>
      </w:r>
      <w:r w:rsidR="006A343A">
        <w:t>(</w:t>
      </w:r>
      <w:r w:rsidR="00F22BA7">
        <w:fldChar w:fldCharType="begin"/>
      </w:r>
      <w:r w:rsidR="00F22BA7">
        <w:instrText xml:space="preserve"> REF _Ref12494810 \h </w:instrText>
      </w:r>
      <w:r w:rsidR="00F22BA7">
        <w:fldChar w:fldCharType="separate"/>
      </w:r>
      <w:r w:rsidR="00A45487">
        <w:t xml:space="preserve">Figura </w:t>
      </w:r>
      <w:r w:rsidR="00A45487">
        <w:rPr>
          <w:noProof/>
        </w:rPr>
        <w:t>1</w:t>
      </w:r>
      <w:r w:rsidR="00F22BA7">
        <w:fldChar w:fldCharType="end"/>
      </w:r>
      <w:r w:rsidR="006A343A">
        <w:t>)</w:t>
      </w:r>
      <w:r>
        <w:t xml:space="preserve"> </w:t>
      </w:r>
      <w:r w:rsidR="007274ED">
        <w:t>para formar</w:t>
      </w:r>
      <w:r>
        <w:t xml:space="preserve"> un robot educativo</w:t>
      </w:r>
      <w:r w:rsidR="007274ED">
        <w:t>,</w:t>
      </w:r>
      <w:r>
        <w:t xml:space="preserve"> desen</w:t>
      </w:r>
      <w:r w:rsidR="00557FE9">
        <w:t>volvi</w:t>
      </w:r>
      <w:r>
        <w:t>do por MINT, unha spin off da universidade da Coruña con ampla experiencia no deseño e fabricación de solucións robóticas industriais así como na educación universitaria no</w:t>
      </w:r>
      <w:r w:rsidR="007F2B8F">
        <w:t xml:space="preserve">s campos </w:t>
      </w:r>
      <w:r>
        <w:t>da enxeñaría e a robótica.</w:t>
      </w:r>
    </w:p>
    <w:p w14:paraId="4BD9BED0" w14:textId="77777777" w:rsidR="00F22BA7" w:rsidRDefault="00267214" w:rsidP="00F22BA7">
      <w:pPr>
        <w:keepNext/>
        <w:jc w:val="center"/>
      </w:pPr>
      <w:r>
        <w:rPr>
          <w:noProof/>
        </w:rPr>
        <mc:AlternateContent>
          <mc:Choice Requires="wpg">
            <w:drawing>
              <wp:anchor distT="0" distB="0" distL="114300" distR="114300" simplePos="0" relativeHeight="251645952" behindDoc="0" locked="0" layoutInCell="1" allowOverlap="1" wp14:anchorId="2E4A3248" wp14:editId="4365491F">
                <wp:simplePos x="0" y="0"/>
                <wp:positionH relativeFrom="column">
                  <wp:posOffset>1268243</wp:posOffset>
                </wp:positionH>
                <wp:positionV relativeFrom="paragraph">
                  <wp:posOffset>235585</wp:posOffset>
                </wp:positionV>
                <wp:extent cx="1610301" cy="1626782"/>
                <wp:effectExtent l="0" t="0" r="66675" b="69215"/>
                <wp:wrapNone/>
                <wp:docPr id="43" name="Grupo 43"/>
                <wp:cNvGraphicFramePr/>
                <a:graphic xmlns:a="http://schemas.openxmlformats.org/drawingml/2006/main">
                  <a:graphicData uri="http://schemas.microsoft.com/office/word/2010/wordprocessingGroup">
                    <wpg:wgp>
                      <wpg:cNvGrpSpPr/>
                      <wpg:grpSpPr>
                        <a:xfrm>
                          <a:off x="0" y="0"/>
                          <a:ext cx="1610301" cy="1626782"/>
                          <a:chOff x="0" y="0"/>
                          <a:chExt cx="1610301" cy="1626782"/>
                        </a:xfrm>
                      </wpg:grpSpPr>
                      <wps:wsp>
                        <wps:cNvPr id="40" name="Conector recto de flecha 40"/>
                        <wps:cNvCnPr/>
                        <wps:spPr>
                          <a:xfrm>
                            <a:off x="1084521" y="244549"/>
                            <a:ext cx="525780" cy="241300"/>
                          </a:xfrm>
                          <a:prstGeom prst="straightConnector1">
                            <a:avLst/>
                          </a:prstGeom>
                          <a:ln w="6350" cmpd="sng">
                            <a:solidFill>
                              <a:schemeClr val="tx1"/>
                            </a:solidFill>
                            <a:prstDash val="solid"/>
                            <a:headEnd type="none"/>
                            <a:tailEnd type="stealth"/>
                          </a:ln>
                        </wps:spPr>
                        <wps:style>
                          <a:lnRef idx="1">
                            <a:schemeClr val="accent1"/>
                          </a:lnRef>
                          <a:fillRef idx="0">
                            <a:schemeClr val="accent1"/>
                          </a:fillRef>
                          <a:effectRef idx="0">
                            <a:schemeClr val="accent1"/>
                          </a:effectRef>
                          <a:fontRef idx="minor">
                            <a:schemeClr val="tx1"/>
                          </a:fontRef>
                        </wps:style>
                        <wps:bodyPr/>
                      </wps:wsp>
                      <wps:wsp>
                        <wps:cNvPr id="41" name="Conector recto de flecha 41"/>
                        <wps:cNvCnPr/>
                        <wps:spPr>
                          <a:xfrm>
                            <a:off x="914400" y="1286540"/>
                            <a:ext cx="318976" cy="340242"/>
                          </a:xfrm>
                          <a:prstGeom prst="straightConnector1">
                            <a:avLst/>
                          </a:prstGeom>
                          <a:ln w="6350" cmpd="sng">
                            <a:solidFill>
                              <a:schemeClr val="tx1"/>
                            </a:solidFill>
                            <a:prstDash val="solid"/>
                            <a:headEnd type="none"/>
                            <a:tailEnd type="stealth"/>
                          </a:ln>
                        </wps:spPr>
                        <wps:style>
                          <a:lnRef idx="1">
                            <a:schemeClr val="accent1"/>
                          </a:lnRef>
                          <a:fillRef idx="0">
                            <a:schemeClr val="accent1"/>
                          </a:fillRef>
                          <a:effectRef idx="0">
                            <a:schemeClr val="accent1"/>
                          </a:effectRef>
                          <a:fontRef idx="minor">
                            <a:schemeClr val="tx1"/>
                          </a:fontRef>
                        </wps:style>
                        <wps:bodyPr/>
                      </wps:wsp>
                      <wps:wsp>
                        <wps:cNvPr id="217" name="Cuadro de texto 2"/>
                        <wps:cNvSpPr txBox="1">
                          <a:spLocks noChangeArrowheads="1"/>
                        </wps:cNvSpPr>
                        <wps:spPr bwMode="auto">
                          <a:xfrm>
                            <a:off x="0" y="0"/>
                            <a:ext cx="1297173" cy="393404"/>
                          </a:xfrm>
                          <a:prstGeom prst="rect">
                            <a:avLst/>
                          </a:prstGeom>
                          <a:noFill/>
                          <a:ln w="9525">
                            <a:noFill/>
                            <a:miter lim="800000"/>
                            <a:headEnd/>
                            <a:tailEnd/>
                          </a:ln>
                        </wps:spPr>
                        <wps:txbx>
                          <w:txbxContent>
                            <w:p w14:paraId="40283F81" w14:textId="495553EE" w:rsidR="00046103" w:rsidRPr="00125074" w:rsidRDefault="00046103">
                              <w:pPr>
                                <w:rPr>
                                  <w:b/>
                                  <w:bCs/>
                                  <w:sz w:val="18"/>
                                  <w:szCs w:val="18"/>
                                  <w:lang w:val="es-ES"/>
                                </w:rPr>
                              </w:pPr>
                              <w:r w:rsidRPr="00125074">
                                <w:rPr>
                                  <w:b/>
                                  <w:bCs/>
                                  <w:sz w:val="18"/>
                                  <w:szCs w:val="18"/>
                                  <w:lang w:val="es-ES"/>
                                </w:rPr>
                                <w:t>Smartphone</w:t>
                              </w:r>
                            </w:p>
                          </w:txbxContent>
                        </wps:txbx>
                        <wps:bodyPr rot="0" vert="horz" wrap="square" lIns="91440" tIns="45720" rIns="91440" bIns="45720" anchor="t" anchorCtr="0">
                          <a:noAutofit/>
                        </wps:bodyPr>
                      </wps:wsp>
                      <wps:wsp>
                        <wps:cNvPr id="42" name="Cuadro de texto 2"/>
                        <wps:cNvSpPr txBox="1">
                          <a:spLocks noChangeArrowheads="1"/>
                        </wps:cNvSpPr>
                        <wps:spPr bwMode="auto">
                          <a:xfrm>
                            <a:off x="233916" y="839973"/>
                            <a:ext cx="1297173" cy="637953"/>
                          </a:xfrm>
                          <a:prstGeom prst="rect">
                            <a:avLst/>
                          </a:prstGeom>
                          <a:noFill/>
                          <a:ln w="9525">
                            <a:noFill/>
                            <a:miter lim="800000"/>
                            <a:headEnd/>
                            <a:tailEnd/>
                          </a:ln>
                        </wps:spPr>
                        <wps:txbx>
                          <w:txbxContent>
                            <w:p w14:paraId="7AD308E0" w14:textId="77777777" w:rsidR="00046103" w:rsidRDefault="00046103" w:rsidP="00125074">
                              <w:pPr>
                                <w:ind w:firstLine="0"/>
                                <w:rPr>
                                  <w:b/>
                                  <w:bCs/>
                                  <w:sz w:val="18"/>
                                  <w:szCs w:val="18"/>
                                  <w:lang w:val="es-ES"/>
                                </w:rPr>
                              </w:pPr>
                              <w:r>
                                <w:rPr>
                                  <w:b/>
                                  <w:bCs/>
                                  <w:sz w:val="18"/>
                                  <w:szCs w:val="18"/>
                                  <w:lang w:val="es-ES"/>
                                </w:rPr>
                                <w:t>Plataforma</w:t>
                              </w:r>
                            </w:p>
                            <w:p w14:paraId="744B9B34" w14:textId="256DA802" w:rsidR="00046103" w:rsidRPr="00125074" w:rsidRDefault="00046103" w:rsidP="00125074">
                              <w:pPr>
                                <w:ind w:firstLine="0"/>
                                <w:rPr>
                                  <w:b/>
                                  <w:bCs/>
                                  <w:sz w:val="18"/>
                                  <w:szCs w:val="18"/>
                                  <w:lang w:val="es-ES"/>
                                </w:rPr>
                              </w:pPr>
                              <w:r>
                                <w:rPr>
                                  <w:b/>
                                  <w:bCs/>
                                  <w:sz w:val="18"/>
                                  <w:szCs w:val="18"/>
                                  <w:lang w:val="es-ES"/>
                                </w:rPr>
                                <w:t xml:space="preserve"> robótic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E4A3248" id="Grupo 43" o:spid="_x0000_s1026" style="position:absolute;left:0;text-align:left;margin-left:99.85pt;margin-top:18.55pt;width:126.8pt;height:128.1pt;z-index:251645952;mso-width-relative:margin;mso-height-relative:margin" coordsize="16103,16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">
                <v:shapetype id="_x0000_t32" coordsize="21600,21600" o:spt="32" o:oned="t" path="m,l21600,21600e" filled="f">
                  <v:path arrowok="t" fillok="f" o:connecttype="none"/>
                  <o:lock v:ext="edit" shapetype="t"/>
                </v:shapetype>
                <v:shape id="Conector recto de flecha 40" o:spid="_x0000_s1027" type="#_x0000_t32" style="position:absolute;left:10845;top:2445;width:5258;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" strokecolor="black [3213]" strokeweight=".5pt">
                  <v:stroke endarrow="classic"/>
                </v:shape>
                <v:shape id="Conector recto de flecha 41" o:spid="_x0000_s1028" type="#_x0000_t32" style="position:absolute;left:9144;top:12865;width:3189;height:34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" strokecolor="black [3213]" strokeweight=".5pt">
                  <v:stroke endarrow="classic"/>
                </v:shape>
                <v:shapetype id="_x0000_t202" coordsize="21600,21600" o:spt="202" path="m,l,21600r21600,l21600,xe">
                  <v:stroke joinstyle="miter"/>
                  <v:path gradientshapeok="t" o:connecttype="rect"/>
                </v:shapetype>
                <v:shape id="_x0000_s1029" type="#_x0000_t202" style="position:absolute;width:12971;height:3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0283F81" w14:textId="495553EE" w:rsidR="00046103" w:rsidRPr="00125074" w:rsidRDefault="00046103">
                        <w:pPr>
                          <w:rPr>
                            <w:b/>
                            <w:bCs/>
                            <w:sz w:val="18"/>
                            <w:szCs w:val="18"/>
                            <w:lang w:val="es-ES"/>
                          </w:rPr>
                        </w:pPr>
                        <w:r w:rsidRPr="00125074">
                          <w:rPr>
                            <w:b/>
                            <w:bCs/>
                            <w:sz w:val="18"/>
                            <w:szCs w:val="18"/>
                            <w:lang w:val="es-ES"/>
                          </w:rPr>
                          <w:t>Smartphone</w:t>
                        </w:r>
                      </w:p>
                    </w:txbxContent>
                  </v:textbox>
                </v:shape>
                <v:shape id="_x0000_s1030" type="#_x0000_t202" style="position:absolute;left:2339;top:8399;width:12971;height: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7AD308E0" w14:textId="77777777" w:rsidR="00046103" w:rsidRDefault="00046103" w:rsidP="00125074">
                        <w:pPr>
                          <w:ind w:firstLine="0"/>
                          <w:rPr>
                            <w:b/>
                            <w:bCs/>
                            <w:sz w:val="18"/>
                            <w:szCs w:val="18"/>
                            <w:lang w:val="es-ES"/>
                          </w:rPr>
                        </w:pPr>
                        <w:r>
                          <w:rPr>
                            <w:b/>
                            <w:bCs/>
                            <w:sz w:val="18"/>
                            <w:szCs w:val="18"/>
                            <w:lang w:val="es-ES"/>
                          </w:rPr>
                          <w:t>Plataforma</w:t>
                        </w:r>
                      </w:p>
                      <w:p w14:paraId="744B9B34" w14:textId="256DA802" w:rsidR="00046103" w:rsidRPr="00125074" w:rsidRDefault="00046103" w:rsidP="00125074">
                        <w:pPr>
                          <w:ind w:firstLine="0"/>
                          <w:rPr>
                            <w:b/>
                            <w:bCs/>
                            <w:sz w:val="18"/>
                            <w:szCs w:val="18"/>
                            <w:lang w:val="es-ES"/>
                          </w:rPr>
                        </w:pPr>
                        <w:r>
                          <w:rPr>
                            <w:b/>
                            <w:bCs/>
                            <w:sz w:val="18"/>
                            <w:szCs w:val="18"/>
                            <w:lang w:val="es-ES"/>
                          </w:rPr>
                          <w:t xml:space="preserve"> robótica</w:t>
                        </w:r>
                      </w:p>
                    </w:txbxContent>
                  </v:textbox>
                </v:shape>
              </v:group>
            </w:pict>
          </mc:Fallback>
        </mc:AlternateContent>
      </w:r>
      <w:r w:rsidR="00AD7D3C">
        <w:rPr>
          <w:noProof/>
        </w:rPr>
        <w:drawing>
          <wp:inline distT="0" distB="0" distL="0" distR="0" wp14:anchorId="72C70693" wp14:editId="1FB2FFE8">
            <wp:extent cx="2710276" cy="303974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9636.png"/>
                    <pic:cNvPicPr/>
                  </pic:nvPicPr>
                  <pic:blipFill rotWithShape="1">
                    <a:blip r:embed="rId21"/>
                    <a:srcRect l="15877" t="10802" r="37048" b="10007"/>
                    <a:stretch/>
                  </pic:blipFill>
                  <pic:spPr bwMode="auto">
                    <a:xfrm>
                      <a:off x="0" y="0"/>
                      <a:ext cx="2711226" cy="3040811"/>
                    </a:xfrm>
                    <a:prstGeom prst="rect">
                      <a:avLst/>
                    </a:prstGeom>
                    <a:ln>
                      <a:noFill/>
                    </a:ln>
                    <a:extLst>
                      <a:ext uri="{53640926-AAD7-44D8-BBD7-CCE9431645EC}">
                        <a14:shadowObscured xmlns:a14="http://schemas.microsoft.com/office/drawing/2010/main"/>
                      </a:ext>
                    </a:extLst>
                  </pic:spPr>
                </pic:pic>
              </a:graphicData>
            </a:graphic>
          </wp:inline>
        </w:drawing>
      </w:r>
    </w:p>
    <w:p w14:paraId="74092717" w14:textId="1F77F9A6" w:rsidR="006A343A" w:rsidRDefault="00F22BA7" w:rsidP="00F22BA7">
      <w:pPr>
        <w:pStyle w:val="Descripcin"/>
      </w:pPr>
      <w:bookmarkStart w:id="38" w:name="_Ref12494810"/>
      <w:bookmarkStart w:id="39" w:name="_Toc12825021"/>
      <w:r>
        <w:t xml:space="preserve">Figura </w:t>
      </w:r>
      <w:r>
        <w:fldChar w:fldCharType="begin"/>
      </w:r>
      <w:r>
        <w:instrText xml:space="preserve"> SEQ Figura \* ARABIC </w:instrText>
      </w:r>
      <w:r>
        <w:fldChar w:fldCharType="separate"/>
      </w:r>
      <w:r w:rsidR="00A45487">
        <w:rPr>
          <w:noProof/>
        </w:rPr>
        <w:t>1</w:t>
      </w:r>
      <w:r>
        <w:fldChar w:fldCharType="end"/>
      </w:r>
      <w:bookmarkEnd w:id="38"/>
      <w:r>
        <w:t xml:space="preserve">. Robot </w:t>
      </w:r>
      <w:proofErr w:type="spellStart"/>
      <w:r>
        <w:t>Robobo</w:t>
      </w:r>
      <w:bookmarkEnd w:id="39"/>
      <w:proofErr w:type="spellEnd"/>
    </w:p>
    <w:p w14:paraId="284C8987" w14:textId="35D5A183" w:rsidR="00323762" w:rsidRDefault="00323762" w:rsidP="00323762">
      <w:pPr>
        <w:pStyle w:val="Ttulo3"/>
      </w:pPr>
      <w:bookmarkStart w:id="40" w:name="_Toc12827284"/>
      <w:r>
        <w:t>Hardware</w:t>
      </w:r>
      <w:bookmarkEnd w:id="40"/>
    </w:p>
    <w:p w14:paraId="5990B204" w14:textId="2A0EBE2F" w:rsidR="00D064DF" w:rsidRDefault="00D064DF" w:rsidP="00C911F5">
      <w:r>
        <w:t>A base</w:t>
      </w:r>
      <w:r w:rsidR="00712115">
        <w:t xml:space="preserve"> robótica</w:t>
      </w:r>
      <w:r>
        <w:t xml:space="preserve"> está formada por cinco pezas fundamentais</w:t>
      </w:r>
      <w:r w:rsidR="00785F64">
        <w:t xml:space="preserve"> </w:t>
      </w:r>
      <w:r w:rsidR="00815A4C">
        <w:t>(</w:t>
      </w:r>
      <w:r w:rsidR="00785F64">
        <w:rPr>
          <w:highlight w:val="red"/>
        </w:rPr>
        <w:fldChar w:fldCharType="begin"/>
      </w:r>
      <w:r w:rsidR="00785F64">
        <w:instrText xml:space="preserve"> REF _Ref12472538 \h </w:instrText>
      </w:r>
      <w:r w:rsidR="00785F64">
        <w:rPr>
          <w:highlight w:val="red"/>
        </w:rPr>
      </w:r>
      <w:r w:rsidR="00785F64">
        <w:rPr>
          <w:highlight w:val="red"/>
        </w:rPr>
        <w:fldChar w:fldCharType="separate"/>
      </w:r>
      <w:r w:rsidR="00A45487">
        <w:t xml:space="preserve">Figura </w:t>
      </w:r>
      <w:r w:rsidR="00A45487">
        <w:rPr>
          <w:noProof/>
        </w:rPr>
        <w:t>2</w:t>
      </w:r>
      <w:r w:rsidR="00785F64">
        <w:rPr>
          <w:highlight w:val="red"/>
        </w:rPr>
        <w:fldChar w:fldCharType="end"/>
      </w:r>
      <w:r w:rsidR="00815A4C">
        <w:t>)</w:t>
      </w:r>
      <w:r w:rsidR="00124C52">
        <w:t>:</w:t>
      </w:r>
      <w:r>
        <w:t xml:space="preserve"> o co</w:t>
      </w:r>
      <w:r w:rsidR="00925670">
        <w:t xml:space="preserve">rpo, dúas rodas, o pan e o </w:t>
      </w:r>
      <w:proofErr w:type="spellStart"/>
      <w:r w:rsidR="00925670">
        <w:t>tilt</w:t>
      </w:r>
      <w:proofErr w:type="spellEnd"/>
      <w:r w:rsidR="00925670">
        <w:t>;</w:t>
      </w:r>
      <w:r>
        <w:t xml:space="preserve"> permitindo o movement</w:t>
      </w:r>
      <w:r w:rsidR="00925670">
        <w:t>o relativo entre elas grazas a</w:t>
      </w:r>
      <w:r>
        <w:t xml:space="preserve"> catro motores de corrente </w:t>
      </w:r>
      <w:r w:rsidR="00003EC9">
        <w:t>continua</w:t>
      </w:r>
      <w:r>
        <w:t>.</w:t>
      </w:r>
    </w:p>
    <w:p w14:paraId="1C69E54A" w14:textId="39E01A3C" w:rsidR="00D064DF" w:rsidRDefault="00D064DF" w:rsidP="00925670">
      <w:pPr>
        <w:pStyle w:val="Prrafodelista"/>
        <w:numPr>
          <w:ilvl w:val="0"/>
          <w:numId w:val="19"/>
        </w:numPr>
        <w:ind w:hanging="357"/>
        <w:contextualSpacing w:val="0"/>
      </w:pPr>
      <w:r w:rsidRPr="00925670">
        <w:rPr>
          <w:b/>
        </w:rPr>
        <w:t>Corpo</w:t>
      </w:r>
      <w:r w:rsidR="00925670">
        <w:rPr>
          <w:b/>
        </w:rPr>
        <w:t>:</w:t>
      </w:r>
      <w:r>
        <w:t xml:space="preserve"> É a peza que fai de soporte de todos os compoñentes, dentro dela alóxanse todos os compoñentes electrónicos do robot. A versión comercial está conformada en plásticos que non permiten ver o interior, pero si distinguir as di</w:t>
      </w:r>
      <w:r w:rsidR="00624FB2">
        <w:t>ferente</w:t>
      </w:r>
      <w:r>
        <w:t xml:space="preserve">s luces de cores que ofrecen os </w:t>
      </w:r>
      <w:proofErr w:type="spellStart"/>
      <w:r>
        <w:t>LEDs</w:t>
      </w:r>
      <w:proofErr w:type="spellEnd"/>
      <w:r>
        <w:t xml:space="preserve"> internos.</w:t>
      </w:r>
      <w:r w:rsidR="00624FB2">
        <w:t xml:space="preserve"> Na súa parte traseira inferior dispón dun </w:t>
      </w:r>
      <w:proofErr w:type="spellStart"/>
      <w:r w:rsidR="00624FB2">
        <w:t>deslizador</w:t>
      </w:r>
      <w:proofErr w:type="spellEnd"/>
      <w:r w:rsidR="00624FB2">
        <w:t xml:space="preserve"> de </w:t>
      </w:r>
      <w:r w:rsidR="00624FB2" w:rsidRPr="00150054">
        <w:t>teflón</w:t>
      </w:r>
      <w:r w:rsidR="00624FB2">
        <w:t>, que fai de terceiro punto de apoio e permítelle á base desprazarse por practicamente calquera superficie de interior.</w:t>
      </w:r>
    </w:p>
    <w:p w14:paraId="53285A42" w14:textId="6974F27C" w:rsidR="00D7414C" w:rsidRDefault="00D7414C" w:rsidP="00925670">
      <w:pPr>
        <w:pStyle w:val="Prrafodelista"/>
        <w:numPr>
          <w:ilvl w:val="0"/>
          <w:numId w:val="19"/>
        </w:numPr>
        <w:ind w:hanging="357"/>
        <w:contextualSpacing w:val="0"/>
      </w:pPr>
      <w:r w:rsidRPr="007B21F4">
        <w:rPr>
          <w:b/>
        </w:rPr>
        <w:t>Rodas</w:t>
      </w:r>
      <w:r w:rsidR="00925670">
        <w:t>:</w:t>
      </w:r>
      <w:r>
        <w:t xml:space="preserve"> </w:t>
      </w:r>
      <w:proofErr w:type="spellStart"/>
      <w:r w:rsidR="005140EF" w:rsidRPr="00150054">
        <w:t>R</w:t>
      </w:r>
      <w:r w:rsidRPr="00150054">
        <w:t>obobo</w:t>
      </w:r>
      <w:proofErr w:type="spellEnd"/>
      <w:r>
        <w:t xml:space="preserve"> dispón de dúas rodas na parte frontal</w:t>
      </w:r>
      <w:r w:rsidR="00150054">
        <w:t>,</w:t>
      </w:r>
      <w:r>
        <w:t xml:space="preserve"> coa finalidade de desprazarse </w:t>
      </w:r>
      <w:r w:rsidR="007B21F4">
        <w:t xml:space="preserve">sobre superficies horizontais e incluso inclinadas. Cada roda conta co seu motor independente, para poder controlar cada unha por separado, de </w:t>
      </w:r>
      <w:r w:rsidR="007B21F4">
        <w:lastRenderedPageBreak/>
        <w:t>forma que se poidan realizar xiros para efectuar a traxectoria desexada coa base robótica.</w:t>
      </w:r>
    </w:p>
    <w:p w14:paraId="696A438D" w14:textId="38985B4A" w:rsidR="007B21F4" w:rsidRDefault="007B21F4" w:rsidP="00925670">
      <w:pPr>
        <w:pStyle w:val="Prrafodelista"/>
        <w:numPr>
          <w:ilvl w:val="0"/>
          <w:numId w:val="19"/>
        </w:numPr>
        <w:ind w:hanging="357"/>
        <w:contextualSpacing w:val="0"/>
      </w:pPr>
      <w:r>
        <w:rPr>
          <w:b/>
        </w:rPr>
        <w:t>Pan</w:t>
      </w:r>
      <w:r w:rsidR="00925670">
        <w:t>:</w:t>
      </w:r>
      <w:r>
        <w:t xml:space="preserve"> Plataforma integrada na parte superior do corpo encargada de dar soporte á peza de suxeición do teléfono intelixente (</w:t>
      </w:r>
      <w:proofErr w:type="spellStart"/>
      <w:r>
        <w:t>tilt</w:t>
      </w:r>
      <w:proofErr w:type="spellEnd"/>
      <w:r>
        <w:t>). Esta peza permite orientar o teléfono arredor do eixe vertical, cun radio de xiro que abarca dende os 11 ata os 344 gra</w:t>
      </w:r>
      <w:r w:rsidR="00003EC9">
        <w:t>d</w:t>
      </w:r>
      <w:r>
        <w:t>os.</w:t>
      </w:r>
    </w:p>
    <w:p w14:paraId="13D4B314" w14:textId="4F775752" w:rsidR="007B21F4" w:rsidRDefault="007B21F4" w:rsidP="00925670">
      <w:pPr>
        <w:pStyle w:val="Prrafodelista"/>
        <w:numPr>
          <w:ilvl w:val="0"/>
          <w:numId w:val="19"/>
        </w:numPr>
        <w:ind w:hanging="357"/>
        <w:contextualSpacing w:val="0"/>
      </w:pPr>
      <w:proofErr w:type="spellStart"/>
      <w:r>
        <w:rPr>
          <w:b/>
        </w:rPr>
        <w:t>Tilt</w:t>
      </w:r>
      <w:proofErr w:type="spellEnd"/>
      <w:r w:rsidR="00925670">
        <w:t>:</w:t>
      </w:r>
      <w:r>
        <w:t xml:space="preserve"> Peza de suxeición do teléfono</w:t>
      </w:r>
      <w:r w:rsidR="00003EC9">
        <w:t xml:space="preserve"> situada encima do pan. Está conformada en polímero flexible, o que proporciona un agarre firme para diferentes tamaños de teléfonos, sendo compatible </w:t>
      </w:r>
      <w:r w:rsidR="00712115">
        <w:t>coa maioría de</w:t>
      </w:r>
      <w:r w:rsidR="00003EC9">
        <w:t xml:space="preserve"> dispositivo</w:t>
      </w:r>
      <w:r w:rsidR="00712115">
        <w:t>s</w:t>
      </w:r>
      <w:r w:rsidR="00003EC9">
        <w:t xml:space="preserve"> presente</w:t>
      </w:r>
      <w:r w:rsidR="00712115">
        <w:t>s</w:t>
      </w:r>
      <w:r w:rsidR="00003EC9">
        <w:t xml:space="preserve"> no mercado. O </w:t>
      </w:r>
      <w:proofErr w:type="spellStart"/>
      <w:r w:rsidR="00003EC9">
        <w:t>tilt</w:t>
      </w:r>
      <w:proofErr w:type="spellEnd"/>
      <w:r w:rsidR="00003EC9">
        <w:t xml:space="preserve"> permite o movemento arredor do eixe horizontal, podendo inclinar o teléfono dende os 110 grados ata 5 grados, onde o dispositivo se encontraría nunha posición case horizontal e coa pantalla mirando cara arriba.</w:t>
      </w:r>
    </w:p>
    <w:p w14:paraId="44D37485" w14:textId="77777777" w:rsidR="00785F64" w:rsidRDefault="00274943" w:rsidP="00785F64">
      <w:pPr>
        <w:keepNext/>
        <w:jc w:val="center"/>
      </w:pPr>
      <w:r>
        <w:rPr>
          <w:noProof/>
        </w:rPr>
        <w:drawing>
          <wp:inline distT="0" distB="0" distL="0" distR="0" wp14:anchorId="478881B3" wp14:editId="3110325C">
            <wp:extent cx="3314700" cy="3086654"/>
            <wp:effectExtent l="0" t="0" r="0" b="0"/>
            <wp:docPr id="35" name="Imagen 35"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lantaRobobo.png"/>
                    <pic:cNvPicPr/>
                  </pic:nvPicPr>
                  <pic:blipFill>
                    <a:blip r:embed="rId22"/>
                    <a:stretch>
                      <a:fillRect/>
                    </a:stretch>
                  </pic:blipFill>
                  <pic:spPr>
                    <a:xfrm>
                      <a:off x="0" y="0"/>
                      <a:ext cx="3333217" cy="3103897"/>
                    </a:xfrm>
                    <a:prstGeom prst="rect">
                      <a:avLst/>
                    </a:prstGeom>
                  </pic:spPr>
                </pic:pic>
              </a:graphicData>
            </a:graphic>
          </wp:inline>
        </w:drawing>
      </w:r>
    </w:p>
    <w:p w14:paraId="52B51F0C" w14:textId="4251FA07" w:rsidR="00204202" w:rsidRDefault="00785F64" w:rsidP="00785F64">
      <w:pPr>
        <w:pStyle w:val="Descripcin"/>
      </w:pPr>
      <w:bookmarkStart w:id="41" w:name="_Ref12472538"/>
      <w:bookmarkStart w:id="42" w:name="_Toc12825022"/>
      <w:r>
        <w:t xml:space="preserve">Figura </w:t>
      </w:r>
      <w:r>
        <w:fldChar w:fldCharType="begin"/>
      </w:r>
      <w:r>
        <w:instrText xml:space="preserve"> SEQ Figura \* ARABIC </w:instrText>
      </w:r>
      <w:r>
        <w:fldChar w:fldCharType="separate"/>
      </w:r>
      <w:r w:rsidR="00A45487">
        <w:rPr>
          <w:noProof/>
        </w:rPr>
        <w:t>2</w:t>
      </w:r>
      <w:r>
        <w:fldChar w:fldCharType="end"/>
      </w:r>
      <w:bookmarkEnd w:id="41"/>
      <w:r>
        <w:t xml:space="preserve">. Principais compoñentes da base robótica </w:t>
      </w:r>
      <w:proofErr w:type="spellStart"/>
      <w:r>
        <w:t>Robobo</w:t>
      </w:r>
      <w:bookmarkEnd w:id="42"/>
      <w:proofErr w:type="spellEnd"/>
    </w:p>
    <w:p w14:paraId="63F66C51" w14:textId="77777777" w:rsidR="00763239" w:rsidRDefault="0041040A" w:rsidP="00763239">
      <w:r>
        <w:t>Dentro da parte electrónica cabe resaltar os catro motores que permiten os movementos do robot e os sensores infravermellos</w:t>
      </w:r>
      <w:r w:rsidR="00F65022">
        <w:t>.</w:t>
      </w:r>
    </w:p>
    <w:p w14:paraId="4A4E7854" w14:textId="07B364B2" w:rsidR="00763239" w:rsidRDefault="00F65022" w:rsidP="00925670">
      <w:pPr>
        <w:pStyle w:val="Prrafodelista"/>
        <w:numPr>
          <w:ilvl w:val="0"/>
          <w:numId w:val="21"/>
        </w:numPr>
        <w:ind w:hanging="357"/>
        <w:contextualSpacing w:val="0"/>
      </w:pPr>
      <w:r w:rsidRPr="00763239">
        <w:rPr>
          <w:b/>
        </w:rPr>
        <w:t>Motores</w:t>
      </w:r>
      <w:r>
        <w:t xml:space="preserve">. </w:t>
      </w:r>
      <w:r w:rsidR="006C2B8E">
        <w:t xml:space="preserve">A plataforma robótica incorpora catro motores de corrente continua do modelo TTF-N20VA-09220, equipados con caixa redutora e </w:t>
      </w:r>
      <w:proofErr w:type="spellStart"/>
      <w:r w:rsidR="006C2B8E">
        <w:t>encoder</w:t>
      </w:r>
      <w:proofErr w:type="spellEnd"/>
      <w:r w:rsidR="006C2B8E">
        <w:t>. Tanto os motores das rodas como o do pan teñen unha redución de 150:1, ofrecendo un par nominal de 0.22</w:t>
      </w:r>
      <w:r w:rsidR="00004D3A">
        <w:t xml:space="preserve"> </w:t>
      </w:r>
      <w:proofErr w:type="spellStart"/>
      <w:r w:rsidR="00004D3A">
        <w:t>kg·cm</w:t>
      </w:r>
      <w:proofErr w:type="spellEnd"/>
      <w:r w:rsidR="00004D3A">
        <w:t xml:space="preserve"> e unha velocidade nominal </w:t>
      </w:r>
      <w:r w:rsidR="005B3892">
        <w:t>de</w:t>
      </w:r>
      <w:r w:rsidR="00004D3A">
        <w:t xml:space="preserve"> 81 </w:t>
      </w:r>
      <w:proofErr w:type="spellStart"/>
      <w:r w:rsidR="00004D3A">
        <w:t>rpm</w:t>
      </w:r>
      <w:proofErr w:type="spellEnd"/>
      <w:r w:rsidR="00004D3A">
        <w:t xml:space="preserve">. Para o caso do </w:t>
      </w:r>
      <w:proofErr w:type="spellStart"/>
      <w:r w:rsidR="00004D3A">
        <w:t>tilt</w:t>
      </w:r>
      <w:proofErr w:type="spellEnd"/>
      <w:r w:rsidR="00004D3A">
        <w:t xml:space="preserve">, o motor posúe unha redución de 1000:1 para que sexa capaz de levantar o teléfono dende unha posición horizontal, ofrecendo un par nominal de 1 </w:t>
      </w:r>
      <w:proofErr w:type="spellStart"/>
      <w:r w:rsidR="00004D3A">
        <w:t>kg·cm</w:t>
      </w:r>
      <w:proofErr w:type="spellEnd"/>
      <w:r w:rsidR="00004D3A">
        <w:t xml:space="preserve"> e unha velocidade nominal de 12 </w:t>
      </w:r>
      <w:proofErr w:type="spellStart"/>
      <w:r w:rsidR="00004D3A">
        <w:t>rpm</w:t>
      </w:r>
      <w:proofErr w:type="spellEnd"/>
      <w:r w:rsidR="00004D3A">
        <w:t>.</w:t>
      </w:r>
      <w:r w:rsidR="00925670">
        <w:t xml:space="preserve"> </w:t>
      </w:r>
      <w:r w:rsidR="00925670" w:rsidRPr="00925670">
        <w:t xml:space="preserve">No caso particular do pan e o </w:t>
      </w:r>
      <w:proofErr w:type="spellStart"/>
      <w:r w:rsidR="00925670" w:rsidRPr="00925670">
        <w:t>til</w:t>
      </w:r>
      <w:r w:rsidR="00925670">
        <w:t>t</w:t>
      </w:r>
      <w:proofErr w:type="spellEnd"/>
      <w:r w:rsidR="00925670">
        <w:t>, contan cunha relación de saí</w:t>
      </w:r>
      <w:r w:rsidR="00925670" w:rsidRPr="00925670">
        <w:t>da de 68:10 e 54:25 respectivamente, a causa da relación de engrenaxes.</w:t>
      </w:r>
      <w:r w:rsidR="00776464">
        <w:t xml:space="preserve"> Os </w:t>
      </w:r>
      <w:proofErr w:type="spellStart"/>
      <w:r w:rsidR="00776464">
        <w:t>encoders</w:t>
      </w:r>
      <w:proofErr w:type="spellEnd"/>
      <w:r w:rsidR="00776464">
        <w:t xml:space="preserve"> permiten coñecer a posición de cada motor en todo momento.</w:t>
      </w:r>
    </w:p>
    <w:p w14:paraId="0A52BDF0" w14:textId="50416F03" w:rsidR="00763239" w:rsidRDefault="00776464" w:rsidP="00925670">
      <w:pPr>
        <w:pStyle w:val="Prrafodelista"/>
        <w:numPr>
          <w:ilvl w:val="0"/>
          <w:numId w:val="21"/>
        </w:numPr>
        <w:ind w:hanging="357"/>
        <w:contextualSpacing w:val="0"/>
      </w:pPr>
      <w:r w:rsidRPr="00763239">
        <w:rPr>
          <w:b/>
        </w:rPr>
        <w:t>Sensores infravermellos</w:t>
      </w:r>
      <w:r w:rsidRPr="00776464">
        <w:t>.</w:t>
      </w:r>
      <w:r>
        <w:t xml:space="preserve"> O corpo do robot está equipado con oito sensores infravermellos, cinco na parte frontal e tres na parte traseira. Estes dispositivos son empregados para a detección de obxectos a</w:t>
      </w:r>
      <w:r w:rsidR="00E264D3">
        <w:t xml:space="preserve"> distancias inferiores a 30 </w:t>
      </w:r>
      <w:proofErr w:type="spellStart"/>
      <w:r w:rsidR="00E264D3">
        <w:t>cm</w:t>
      </w:r>
      <w:proofErr w:type="spellEnd"/>
      <w:r w:rsidR="00E264D3">
        <w:t xml:space="preserve">. Os sensores están orientados de forma horizontal agás dous deles da parte frontal e un da parte traseira, que están inclinados aproximadamente 15 grados cara abaixo, deste xeito é posible detectar o chan e evitar que o robot caia dunha </w:t>
      </w:r>
      <w:r w:rsidR="00E264D3">
        <w:lastRenderedPageBreak/>
        <w:t>mesa, por exemplo.</w:t>
      </w:r>
      <w:r w:rsidR="00323762">
        <w:t xml:space="preserve"> Na </w:t>
      </w:r>
      <w:r w:rsidR="00B21096">
        <w:fldChar w:fldCharType="begin"/>
      </w:r>
      <w:r w:rsidR="00B21096">
        <w:instrText xml:space="preserve"> REF _Ref12472712 \h </w:instrText>
      </w:r>
      <w:r w:rsidR="00B21096">
        <w:fldChar w:fldCharType="separate"/>
      </w:r>
      <w:r w:rsidR="00A45487">
        <w:t xml:space="preserve">Figura </w:t>
      </w:r>
      <w:r w:rsidR="00A45487">
        <w:rPr>
          <w:noProof/>
        </w:rPr>
        <w:t>3</w:t>
      </w:r>
      <w:r w:rsidR="00B21096">
        <w:fldChar w:fldCharType="end"/>
      </w:r>
      <w:r w:rsidR="00B21096">
        <w:t xml:space="preserve"> </w:t>
      </w:r>
      <w:r w:rsidR="00323762" w:rsidRPr="00323762">
        <w:t xml:space="preserve">pode verse a distribución dos sensores infravermellos da base </w:t>
      </w:r>
      <w:proofErr w:type="spellStart"/>
      <w:r w:rsidR="00323762" w:rsidRPr="00323762">
        <w:t>Robobo</w:t>
      </w:r>
      <w:proofErr w:type="spellEnd"/>
      <w:r w:rsidR="00323762" w:rsidRPr="00323762">
        <w:t>.</w:t>
      </w:r>
    </w:p>
    <w:p w14:paraId="131EFAE9" w14:textId="77777777" w:rsidR="00B21096" w:rsidRDefault="00715F1D" w:rsidP="00B21096">
      <w:pPr>
        <w:keepNext/>
        <w:jc w:val="center"/>
      </w:pPr>
      <w:r>
        <w:rPr>
          <w:noProof/>
        </w:rPr>
        <w:drawing>
          <wp:inline distT="0" distB="0" distL="0" distR="0" wp14:anchorId="65D34E14" wp14:editId="5568CD69">
            <wp:extent cx="4238625" cy="2382883"/>
            <wp:effectExtent l="0" t="0" r="0" b="0"/>
            <wp:docPr id="36" name="Imagen 36" descr="Imagen que contiene dibujo con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sposición dos sensores.png"/>
                    <pic:cNvPicPr/>
                  </pic:nvPicPr>
                  <pic:blipFill>
                    <a:blip r:embed="rId23"/>
                    <a:stretch>
                      <a:fillRect/>
                    </a:stretch>
                  </pic:blipFill>
                  <pic:spPr>
                    <a:xfrm>
                      <a:off x="0" y="0"/>
                      <a:ext cx="4256488" cy="2392926"/>
                    </a:xfrm>
                    <a:prstGeom prst="rect">
                      <a:avLst/>
                    </a:prstGeom>
                  </pic:spPr>
                </pic:pic>
              </a:graphicData>
            </a:graphic>
          </wp:inline>
        </w:drawing>
      </w:r>
    </w:p>
    <w:p w14:paraId="1EB36F95" w14:textId="13EB3804" w:rsidR="00715F1D" w:rsidRDefault="00B21096" w:rsidP="00B21096">
      <w:pPr>
        <w:pStyle w:val="Descripcin"/>
      </w:pPr>
      <w:bookmarkStart w:id="43" w:name="_Ref12472712"/>
      <w:bookmarkStart w:id="44" w:name="_Toc12825023"/>
      <w:r>
        <w:t xml:space="preserve">Figura </w:t>
      </w:r>
      <w:r>
        <w:fldChar w:fldCharType="begin"/>
      </w:r>
      <w:r>
        <w:instrText xml:space="preserve"> SEQ Figura \* ARABIC </w:instrText>
      </w:r>
      <w:r>
        <w:fldChar w:fldCharType="separate"/>
      </w:r>
      <w:r w:rsidR="00A45487">
        <w:rPr>
          <w:noProof/>
        </w:rPr>
        <w:t>3</w:t>
      </w:r>
      <w:r>
        <w:fldChar w:fldCharType="end"/>
      </w:r>
      <w:bookmarkEnd w:id="43"/>
      <w:r>
        <w:t>. Disposición dos sensores infravermellos na base robótica</w:t>
      </w:r>
      <w:bookmarkEnd w:id="44"/>
    </w:p>
    <w:p w14:paraId="31A49E4A" w14:textId="234D52C4" w:rsidR="00B1596F" w:rsidRDefault="00B1596F" w:rsidP="00925670">
      <w:pPr>
        <w:pStyle w:val="Prrafodelista"/>
        <w:numPr>
          <w:ilvl w:val="0"/>
          <w:numId w:val="21"/>
        </w:numPr>
        <w:ind w:hanging="357"/>
        <w:contextualSpacing w:val="0"/>
      </w:pPr>
      <w:r w:rsidRPr="00763239">
        <w:rPr>
          <w:b/>
        </w:rPr>
        <w:t>Luces LED</w:t>
      </w:r>
      <w:r w:rsidRPr="00B1596F">
        <w:t>.</w:t>
      </w:r>
      <w:r>
        <w:t xml:space="preserve"> Na parte frontal do corpo do robot sitúanse cinco luces LED (</w:t>
      </w:r>
      <w:proofErr w:type="spellStart"/>
      <w:r>
        <w:t>Light</w:t>
      </w:r>
      <w:proofErr w:type="spellEnd"/>
      <w:r>
        <w:t xml:space="preserve"> </w:t>
      </w:r>
      <w:proofErr w:type="spellStart"/>
      <w:r>
        <w:t>Emitting</w:t>
      </w:r>
      <w:proofErr w:type="spellEnd"/>
      <w:r>
        <w:t xml:space="preserve"> </w:t>
      </w:r>
      <w:proofErr w:type="spellStart"/>
      <w:r>
        <w:t>Diode</w:t>
      </w:r>
      <w:proofErr w:type="spellEnd"/>
      <w:r>
        <w:t>)</w:t>
      </w:r>
      <w:r w:rsidR="006831CD">
        <w:t xml:space="preserve"> formando un círculo e na parte traseira sitúanse outros dous, un a cada lado do corpo. Estas luces serven para informar do estado do robot ao mesmo tempo que poden ser programadas de forma individual para iluminarse en oito cores diferentes.</w:t>
      </w:r>
    </w:p>
    <w:p w14:paraId="6BDAB72E" w14:textId="30FEB0D8" w:rsidR="00E264D3" w:rsidRDefault="00E264D3" w:rsidP="00E264D3">
      <w:r w:rsidRPr="00925670">
        <w:t xml:space="preserve">Ademais dos elementos citados anteriormente, a plataforma robótica conta cun botón de </w:t>
      </w:r>
      <w:r w:rsidR="007B7992" w:rsidRPr="00925670">
        <w:t>a</w:t>
      </w:r>
      <w:r w:rsidRPr="00925670">
        <w:t xml:space="preserve">cendido e apagado e unha batería de </w:t>
      </w:r>
      <w:proofErr w:type="spellStart"/>
      <w:r w:rsidRPr="00925670">
        <w:t>LiPo</w:t>
      </w:r>
      <w:proofErr w:type="spellEnd"/>
      <w:r w:rsidRPr="00925670">
        <w:t xml:space="preserve"> de 5000mAh </w:t>
      </w:r>
      <w:proofErr w:type="spellStart"/>
      <w:r w:rsidRPr="00925670">
        <w:t>recargable</w:t>
      </w:r>
      <w:proofErr w:type="spellEnd"/>
      <w:r w:rsidRPr="00925670">
        <w:t xml:space="preserve"> a través dun</w:t>
      </w:r>
      <w:r w:rsidR="00B1596F" w:rsidRPr="00925670">
        <w:t xml:space="preserve"> porto micro USB, ofrecendo unha autonomía aproximada de </w:t>
      </w:r>
      <w:r w:rsidR="00925670" w:rsidRPr="00925670">
        <w:t>entre 8 e 10</w:t>
      </w:r>
      <w:r w:rsidR="00B1596F" w:rsidRPr="00925670">
        <w:t xml:space="preserve"> horas</w:t>
      </w:r>
      <w:r w:rsidR="00925670" w:rsidRPr="00925670">
        <w:t>,</w:t>
      </w:r>
      <w:r w:rsidR="00B1596F" w:rsidRPr="00925670">
        <w:t xml:space="preserve"> </w:t>
      </w:r>
      <w:r w:rsidR="00925670" w:rsidRPr="00925670">
        <w:t>dependendo do</w:t>
      </w:r>
      <w:r w:rsidR="00B1596F" w:rsidRPr="00925670">
        <w:t xml:space="preserve"> uso.</w:t>
      </w:r>
    </w:p>
    <w:p w14:paraId="22B3CEAD" w14:textId="6B76FB78" w:rsidR="00D26EE2" w:rsidRDefault="00763239" w:rsidP="00D26EE2">
      <w:r>
        <w:t xml:space="preserve">A maiores dos sensores e </w:t>
      </w:r>
      <w:proofErr w:type="spellStart"/>
      <w:r>
        <w:t>actuadores</w:t>
      </w:r>
      <w:proofErr w:type="spellEnd"/>
      <w:r>
        <w:t xml:space="preserve"> que incorpora a base</w:t>
      </w:r>
      <w:r w:rsidR="00323762">
        <w:t>,</w:t>
      </w:r>
      <w:r>
        <w:t xml:space="preserve"> hai que engadir os que posúen comunmente os teléfonos intelixentes como xiroscopio, acelerómetro, sensor de luz, cámara, pantalla táctil, alt</w:t>
      </w:r>
      <w:r w:rsidR="007B7992">
        <w:t>ofalante</w:t>
      </w:r>
      <w:r>
        <w:t xml:space="preserve"> ou micr</w:t>
      </w:r>
      <w:r w:rsidR="0076524F">
        <w:t>ófono; todos eles accesibles dende os módulos de programación.</w:t>
      </w:r>
      <w:r w:rsidR="00D26EE2">
        <w:t xml:space="preserve"> Esta é a principal potencialidade deste robot, xa que as funcionalidades que lle atribúe un </w:t>
      </w:r>
      <w:proofErr w:type="spellStart"/>
      <w:r w:rsidR="00D26EE2">
        <w:t>smartphone</w:t>
      </w:r>
      <w:proofErr w:type="spellEnd"/>
      <w:r w:rsidR="00D26EE2">
        <w:t xml:space="preserve"> elevan o conxunto a un nivel superior que os seus competidores, e fano óptimo para o seu uso </w:t>
      </w:r>
      <w:proofErr w:type="spellStart"/>
      <w:r w:rsidR="00D26EE2">
        <w:t>uso</w:t>
      </w:r>
      <w:proofErr w:type="spellEnd"/>
      <w:r w:rsidR="00D26EE2">
        <w:t xml:space="preserve"> na ensinanza da robótica intelixente.</w:t>
      </w:r>
    </w:p>
    <w:p w14:paraId="369BC07A" w14:textId="01F65CD7" w:rsidR="00881470" w:rsidRDefault="00881470" w:rsidP="00E264D3">
      <w:r>
        <w:t>As capacidades de procesamento d</w:t>
      </w:r>
      <w:r w:rsidR="00C24434">
        <w:t>e</w:t>
      </w:r>
      <w:r>
        <w:t xml:space="preserve"> </w:t>
      </w:r>
      <w:proofErr w:type="spellStart"/>
      <w:r>
        <w:t>Robobo</w:t>
      </w:r>
      <w:proofErr w:type="spellEnd"/>
      <w:r>
        <w:t xml:space="preserve"> dependen do </w:t>
      </w:r>
      <w:proofErr w:type="spellStart"/>
      <w:r>
        <w:t>smartphone</w:t>
      </w:r>
      <w:proofErr w:type="spellEnd"/>
      <w:r>
        <w:t xml:space="preserve"> empregado, xa que en certo modo é o cerebro do robot. O dispositivo móbil enlázase coa base a través da conexión </w:t>
      </w:r>
      <w:proofErr w:type="spellStart"/>
      <w:r>
        <w:t>bluetooth</w:t>
      </w:r>
      <w:proofErr w:type="spellEnd"/>
      <w:r>
        <w:t xml:space="preserve"> e, ao mesmo tempo, conéctase cun ordenador ou </w:t>
      </w:r>
      <w:r w:rsidR="005638F9">
        <w:t xml:space="preserve">con </w:t>
      </w:r>
      <w:r>
        <w:t xml:space="preserve">outros dispositivos a través dunha conexión </w:t>
      </w:r>
      <w:proofErr w:type="spellStart"/>
      <w:r>
        <w:t>W</w:t>
      </w:r>
      <w:r w:rsidR="005638F9">
        <w:t>iFi</w:t>
      </w:r>
      <w:proofErr w:type="spellEnd"/>
      <w:r>
        <w:t>.</w:t>
      </w:r>
    </w:p>
    <w:p w14:paraId="44A06321" w14:textId="227429F6" w:rsidR="005638F9" w:rsidRDefault="0072345E" w:rsidP="0072345E">
      <w:pPr>
        <w:pStyle w:val="Ttulo3"/>
      </w:pPr>
      <w:bookmarkStart w:id="45" w:name="_Toc12827285"/>
      <w:r>
        <w:t>Software</w:t>
      </w:r>
      <w:bookmarkEnd w:id="45"/>
    </w:p>
    <w:p w14:paraId="0D54058E" w14:textId="594D189F" w:rsidR="00803551" w:rsidRDefault="00803551" w:rsidP="00803551">
      <w:r>
        <w:t>O desenvolvemento do software d</w:t>
      </w:r>
      <w:r w:rsidR="00D940EB">
        <w:t>e</w:t>
      </w:r>
      <w:r>
        <w:t xml:space="preserve"> </w:t>
      </w:r>
      <w:proofErr w:type="spellStart"/>
      <w:r>
        <w:t>Robobo</w:t>
      </w:r>
      <w:proofErr w:type="spellEnd"/>
      <w:r>
        <w:t xml:space="preserve"> pódese organizar en bloques de baixo nivel (</w:t>
      </w:r>
      <w:proofErr w:type="spellStart"/>
      <w:r>
        <w:t>firmware</w:t>
      </w:r>
      <w:proofErr w:type="spellEnd"/>
      <w:r>
        <w:t>) e de alto nivel (arquitectura do software):</w:t>
      </w:r>
    </w:p>
    <w:p w14:paraId="5D7A8AAC" w14:textId="574431EB" w:rsidR="0072345E" w:rsidRDefault="00803551" w:rsidP="00803551">
      <w:r w:rsidRPr="00C94AF7">
        <w:rPr>
          <w:b/>
          <w:bCs/>
          <w:i/>
          <w:iCs/>
        </w:rPr>
        <w:t>Baixo nivel</w:t>
      </w:r>
      <w:r w:rsidRPr="00C3064D">
        <w:rPr>
          <w:i/>
          <w:iCs/>
        </w:rPr>
        <w:t>:</w:t>
      </w:r>
      <w:r>
        <w:t xml:space="preserve"> a </w:t>
      </w:r>
      <w:r w:rsidR="00FB0DFF">
        <w:rPr>
          <w:highlight w:val="red"/>
        </w:rPr>
        <w:fldChar w:fldCharType="begin"/>
      </w:r>
      <w:r w:rsidR="00FB0DFF">
        <w:instrText xml:space="preserve"> REF _Ref12468937 \h </w:instrText>
      </w:r>
      <w:r w:rsidR="00FB0DFF">
        <w:rPr>
          <w:highlight w:val="red"/>
        </w:rPr>
      </w:r>
      <w:r w:rsidR="00FB0DFF">
        <w:rPr>
          <w:highlight w:val="red"/>
        </w:rPr>
        <w:fldChar w:fldCharType="separate"/>
      </w:r>
      <w:r w:rsidR="00A45487">
        <w:t xml:space="preserve">Figura </w:t>
      </w:r>
      <w:r w:rsidR="00A45487">
        <w:rPr>
          <w:noProof/>
        </w:rPr>
        <w:t>4</w:t>
      </w:r>
      <w:r w:rsidR="00FB0DFF">
        <w:rPr>
          <w:highlight w:val="red"/>
        </w:rPr>
        <w:fldChar w:fldCharType="end"/>
      </w:r>
      <w:r w:rsidR="00FB0DFF">
        <w:t xml:space="preserve"> </w:t>
      </w:r>
      <w:r>
        <w:t xml:space="preserve">mostra a arquitectura do hardware xeral da base robótica, onde se representan as principais rutas de conexión. O núcleo do sistema é o </w:t>
      </w:r>
      <w:proofErr w:type="spellStart"/>
      <w:r>
        <w:t>microcontrolador</w:t>
      </w:r>
      <w:proofErr w:type="spellEnd"/>
      <w:r>
        <w:t xml:space="preserve"> PIC32, que se encarga de controlar os diferentes circuítos integrados, sensores e </w:t>
      </w:r>
      <w:proofErr w:type="spellStart"/>
      <w:r>
        <w:t>actuadores</w:t>
      </w:r>
      <w:proofErr w:type="spellEnd"/>
      <w:r>
        <w:t xml:space="preserve"> da base. Adem</w:t>
      </w:r>
      <w:r w:rsidR="0038199A">
        <w:t>a</w:t>
      </w:r>
      <w:r>
        <w:t xml:space="preserve">is, o PIC32 xestiona as comunicacións entre o </w:t>
      </w:r>
      <w:proofErr w:type="spellStart"/>
      <w:r>
        <w:t>microcontrolador</w:t>
      </w:r>
      <w:proofErr w:type="spellEnd"/>
      <w:r>
        <w:t xml:space="preserve"> e o módulo de </w:t>
      </w:r>
      <w:proofErr w:type="spellStart"/>
      <w:r>
        <w:t>bluetooth</w:t>
      </w:r>
      <w:proofErr w:type="spellEnd"/>
      <w:r>
        <w:t xml:space="preserve">, o cal envía información ao </w:t>
      </w:r>
      <w:proofErr w:type="spellStart"/>
      <w:r>
        <w:t>smartphone</w:t>
      </w:r>
      <w:proofErr w:type="spellEnd"/>
      <w:r>
        <w:t xml:space="preserve"> e recibe do mesmo os comandos para os motores.</w:t>
      </w:r>
    </w:p>
    <w:p w14:paraId="7C33283D" w14:textId="77777777" w:rsidR="007A67FB" w:rsidRDefault="00F474D4" w:rsidP="007A67FB">
      <w:pPr>
        <w:keepNext/>
        <w:jc w:val="center"/>
      </w:pPr>
      <w:r w:rsidRPr="00F474D4">
        <w:rPr>
          <w:noProof/>
        </w:rPr>
        <w:lastRenderedPageBreak/>
        <w:drawing>
          <wp:inline distT="0" distB="0" distL="0" distR="0" wp14:anchorId="2BEEEF49" wp14:editId="309D14C1">
            <wp:extent cx="4362450" cy="301042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6872" cy="3034181"/>
                    </a:xfrm>
                    <a:prstGeom prst="rect">
                      <a:avLst/>
                    </a:prstGeom>
                    <a:noFill/>
                    <a:ln>
                      <a:noFill/>
                    </a:ln>
                  </pic:spPr>
                </pic:pic>
              </a:graphicData>
            </a:graphic>
          </wp:inline>
        </w:drawing>
      </w:r>
    </w:p>
    <w:p w14:paraId="51D8ECCE" w14:textId="383FF7E1" w:rsidR="00282639" w:rsidRPr="0072345E" w:rsidRDefault="007A67FB" w:rsidP="007A67FB">
      <w:pPr>
        <w:pStyle w:val="Descripcin"/>
      </w:pPr>
      <w:bookmarkStart w:id="46" w:name="_Ref12468937"/>
      <w:bookmarkStart w:id="47" w:name="_Toc12825024"/>
      <w:r>
        <w:t xml:space="preserve">Figura </w:t>
      </w:r>
      <w:r>
        <w:fldChar w:fldCharType="begin"/>
      </w:r>
      <w:r>
        <w:instrText xml:space="preserve"> SEQ Figura \* ARABIC </w:instrText>
      </w:r>
      <w:r>
        <w:fldChar w:fldCharType="separate"/>
      </w:r>
      <w:r w:rsidR="00A45487">
        <w:rPr>
          <w:noProof/>
        </w:rPr>
        <w:t>4</w:t>
      </w:r>
      <w:r>
        <w:fldChar w:fldCharType="end"/>
      </w:r>
      <w:bookmarkEnd w:id="46"/>
      <w:r>
        <w:t xml:space="preserve">. Arquitectura electrónica do </w:t>
      </w:r>
      <w:proofErr w:type="spellStart"/>
      <w:r>
        <w:t>Robobo</w:t>
      </w:r>
      <w:bookmarkEnd w:id="47"/>
      <w:proofErr w:type="spellEnd"/>
    </w:p>
    <w:p w14:paraId="750E4CD3" w14:textId="4D8C41B9" w:rsidR="0038199A" w:rsidRDefault="00C3064D" w:rsidP="0038199A">
      <w:r w:rsidRPr="00C94AF7">
        <w:rPr>
          <w:b/>
          <w:bCs/>
          <w:i/>
          <w:iCs/>
        </w:rPr>
        <w:t>Alto nivel:</w:t>
      </w:r>
      <w:r w:rsidRPr="00C3064D">
        <w:t xml:space="preserve"> </w:t>
      </w:r>
      <w:proofErr w:type="spellStart"/>
      <w:r w:rsidRPr="00C3064D">
        <w:t>Robobo</w:t>
      </w:r>
      <w:proofErr w:type="spellEnd"/>
      <w:r w:rsidRPr="00C3064D">
        <w:t xml:space="preserve"> conta cunha arquitectura de software completamente modular, mostrada na</w:t>
      </w:r>
      <w:r>
        <w:t xml:space="preserve"> </w:t>
      </w:r>
      <w:r w:rsidR="0058514F">
        <w:fldChar w:fldCharType="begin"/>
      </w:r>
      <w:r w:rsidR="0058514F">
        <w:instrText xml:space="preserve"> REF _Ref12469138 \h </w:instrText>
      </w:r>
      <w:r w:rsidR="0058514F">
        <w:fldChar w:fldCharType="separate"/>
      </w:r>
      <w:r w:rsidR="00A45487">
        <w:t xml:space="preserve">Figura </w:t>
      </w:r>
      <w:r w:rsidR="00A45487">
        <w:rPr>
          <w:noProof/>
        </w:rPr>
        <w:t>5</w:t>
      </w:r>
      <w:r w:rsidR="0058514F">
        <w:fldChar w:fldCharType="end"/>
      </w:r>
      <w:r w:rsidRPr="00C3064D">
        <w:t xml:space="preserve">. Basease no concepto do módulo </w:t>
      </w:r>
      <w:proofErr w:type="spellStart"/>
      <w:r w:rsidRPr="00C3064D">
        <w:t>Robobo</w:t>
      </w:r>
      <w:proofErr w:type="spellEnd"/>
      <w:r w:rsidRPr="00C3064D">
        <w:t xml:space="preserve"> e unha biblioteca lixeira, denominada </w:t>
      </w:r>
      <w:proofErr w:type="spellStart"/>
      <w:r w:rsidRPr="00C3064D">
        <w:t>Robobo</w:t>
      </w:r>
      <w:proofErr w:type="spellEnd"/>
      <w:r w:rsidRPr="00C3064D">
        <w:t xml:space="preserve"> </w:t>
      </w:r>
      <w:proofErr w:type="spellStart"/>
      <w:r w:rsidRPr="00C3064D">
        <w:t>Framework</w:t>
      </w:r>
      <w:proofErr w:type="spellEnd"/>
      <w:r w:rsidRPr="00C3064D">
        <w:t xml:space="preserve">, que proporciona os mecanismos esenciais para administrar e executar os devanditos módulos nun teléfono intelixente </w:t>
      </w:r>
      <w:proofErr w:type="spellStart"/>
      <w:r w:rsidRPr="00C3064D">
        <w:t>Android</w:t>
      </w:r>
      <w:proofErr w:type="spellEnd"/>
      <w:r w:rsidRPr="00C3064D">
        <w:t>. Na parte superior desta biblioteca pódense cargar dous tipos diferentes de módulos: módulos funcionais ( en laranxa na</w:t>
      </w:r>
      <w:r w:rsidR="0058514F">
        <w:t xml:space="preserve"> </w:t>
      </w:r>
      <w:r w:rsidR="0058514F">
        <w:fldChar w:fldCharType="begin"/>
      </w:r>
      <w:r w:rsidR="0058514F">
        <w:instrText xml:space="preserve"> REF _Ref12469138 \h </w:instrText>
      </w:r>
      <w:r w:rsidR="0058514F">
        <w:fldChar w:fldCharType="separate"/>
      </w:r>
      <w:r w:rsidR="00A45487">
        <w:t xml:space="preserve">Figura </w:t>
      </w:r>
      <w:r w:rsidR="00A45487">
        <w:rPr>
          <w:noProof/>
        </w:rPr>
        <w:t>5</w:t>
      </w:r>
      <w:r w:rsidR="0058514F">
        <w:fldChar w:fldCharType="end"/>
      </w:r>
      <w:r w:rsidRPr="00C3064D">
        <w:t xml:space="preserve">) e unha serie de módulos </w:t>
      </w:r>
      <w:proofErr w:type="spellStart"/>
      <w:r w:rsidRPr="00C3064D">
        <w:t>proxy</w:t>
      </w:r>
      <w:proofErr w:type="spellEnd"/>
      <w:r w:rsidRPr="00C3064D">
        <w:t xml:space="preserve"> (</w:t>
      </w:r>
      <w:proofErr w:type="spellStart"/>
      <w:r w:rsidRPr="00C3064D">
        <w:t>ros-proxy</w:t>
      </w:r>
      <w:proofErr w:type="spellEnd"/>
      <w:r w:rsidRPr="00C3064D">
        <w:t xml:space="preserve"> e </w:t>
      </w:r>
      <w:proofErr w:type="spellStart"/>
      <w:r w:rsidRPr="00C3064D">
        <w:t>remote-proxy</w:t>
      </w:r>
      <w:proofErr w:type="spellEnd"/>
      <w:r w:rsidRPr="00C3064D">
        <w:t xml:space="preserve"> na</w:t>
      </w:r>
      <w:r w:rsidR="0058514F">
        <w:t xml:space="preserve"> </w:t>
      </w:r>
      <w:r w:rsidR="0058514F">
        <w:fldChar w:fldCharType="begin"/>
      </w:r>
      <w:r w:rsidR="0058514F">
        <w:instrText xml:space="preserve"> REF _Ref12469138 \h </w:instrText>
      </w:r>
      <w:r w:rsidR="0058514F">
        <w:fldChar w:fldCharType="separate"/>
      </w:r>
      <w:r w:rsidR="00A45487">
        <w:t xml:space="preserve">Figura </w:t>
      </w:r>
      <w:r w:rsidR="00A45487">
        <w:rPr>
          <w:noProof/>
        </w:rPr>
        <w:t>5</w:t>
      </w:r>
      <w:r w:rsidR="0058514F">
        <w:fldChar w:fldCharType="end"/>
      </w:r>
      <w:r w:rsidRPr="00C3064D">
        <w:t>).</w:t>
      </w:r>
    </w:p>
    <w:p w14:paraId="2B97D9BB" w14:textId="77777777" w:rsidR="0058514F" w:rsidRDefault="0058514F" w:rsidP="0058514F">
      <w:pPr>
        <w:keepNext/>
        <w:jc w:val="center"/>
      </w:pPr>
      <w:r w:rsidRPr="0058514F">
        <w:rPr>
          <w:noProof/>
        </w:rPr>
        <w:drawing>
          <wp:inline distT="0" distB="0" distL="0" distR="0" wp14:anchorId="0E4D3B81" wp14:editId="15320143">
            <wp:extent cx="5048250" cy="2778486"/>
            <wp:effectExtent l="0" t="0" r="0" b="317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4302" cy="2792825"/>
                    </a:xfrm>
                    <a:prstGeom prst="rect">
                      <a:avLst/>
                    </a:prstGeom>
                    <a:noFill/>
                    <a:ln>
                      <a:noFill/>
                    </a:ln>
                  </pic:spPr>
                </pic:pic>
              </a:graphicData>
            </a:graphic>
          </wp:inline>
        </w:drawing>
      </w:r>
    </w:p>
    <w:p w14:paraId="2C8AF75A" w14:textId="7C04BE8F" w:rsidR="0058514F" w:rsidRDefault="0058514F" w:rsidP="0058514F">
      <w:pPr>
        <w:pStyle w:val="Descripcin"/>
      </w:pPr>
      <w:bookmarkStart w:id="48" w:name="_Ref12469138"/>
      <w:bookmarkStart w:id="49" w:name="_Toc12825025"/>
      <w:r>
        <w:t xml:space="preserve">Figura </w:t>
      </w:r>
      <w:r>
        <w:fldChar w:fldCharType="begin"/>
      </w:r>
      <w:r>
        <w:instrText xml:space="preserve"> SEQ Figura \* ARABIC </w:instrText>
      </w:r>
      <w:r>
        <w:fldChar w:fldCharType="separate"/>
      </w:r>
      <w:r w:rsidR="00A45487">
        <w:rPr>
          <w:noProof/>
        </w:rPr>
        <w:t>5</w:t>
      </w:r>
      <w:r>
        <w:fldChar w:fldCharType="end"/>
      </w:r>
      <w:bookmarkEnd w:id="48"/>
      <w:r>
        <w:t xml:space="preserve">. Diagrama de bloques da arquitectura do software do </w:t>
      </w:r>
      <w:proofErr w:type="spellStart"/>
      <w:r>
        <w:t>Robobo</w:t>
      </w:r>
      <w:bookmarkEnd w:id="49"/>
      <w:proofErr w:type="spellEnd"/>
    </w:p>
    <w:p w14:paraId="4502D471" w14:textId="492507A5" w:rsidR="006E5024" w:rsidRDefault="006E5024" w:rsidP="006E5024">
      <w:proofErr w:type="spellStart"/>
      <w:r>
        <w:t>Robobo</w:t>
      </w:r>
      <w:proofErr w:type="spellEnd"/>
      <w:r>
        <w:t xml:space="preserve"> ven por defecto cun conxunto particular destes módulos, que os usuarios avanzados poden personalizar e incluso </w:t>
      </w:r>
      <w:proofErr w:type="spellStart"/>
      <w:r>
        <w:t>implementar</w:t>
      </w:r>
      <w:proofErr w:type="spellEnd"/>
      <w:r>
        <w:t xml:space="preserve"> novos módulos que engadan novas funcionalidades ao robot.</w:t>
      </w:r>
    </w:p>
    <w:p w14:paraId="6504AF92" w14:textId="484134B8" w:rsidR="006E5024" w:rsidRDefault="006E5024" w:rsidP="006E5024">
      <w:r>
        <w:t xml:space="preserve">Cabe sinalar que existe un módulo para conectar o </w:t>
      </w:r>
      <w:proofErr w:type="spellStart"/>
      <w:r w:rsidR="008730CE">
        <w:rPr>
          <w:i/>
          <w:iCs/>
        </w:rPr>
        <w:t>framework</w:t>
      </w:r>
      <w:proofErr w:type="spellEnd"/>
      <w:r>
        <w:t xml:space="preserve"> </w:t>
      </w:r>
      <w:proofErr w:type="spellStart"/>
      <w:r>
        <w:t>Robobo</w:t>
      </w:r>
      <w:proofErr w:type="spellEnd"/>
      <w:r>
        <w:t xml:space="preserve"> e os seus módulos á base robótica. O módulo </w:t>
      </w:r>
      <w:proofErr w:type="spellStart"/>
      <w:r>
        <w:t>rob</w:t>
      </w:r>
      <w:proofErr w:type="spellEnd"/>
      <w:r>
        <w:t>-interface, que se mostra en rosa na</w:t>
      </w:r>
      <w:r w:rsidR="00625C05">
        <w:t xml:space="preserve"> </w:t>
      </w:r>
      <w:r w:rsidR="00625C05">
        <w:fldChar w:fldCharType="begin"/>
      </w:r>
      <w:r w:rsidR="00625C05">
        <w:instrText xml:space="preserve"> REF _Ref12469138 \h </w:instrText>
      </w:r>
      <w:r w:rsidR="00625C05">
        <w:fldChar w:fldCharType="separate"/>
      </w:r>
      <w:r w:rsidR="00A45487">
        <w:t xml:space="preserve">Figura </w:t>
      </w:r>
      <w:r w:rsidR="00A45487">
        <w:rPr>
          <w:noProof/>
        </w:rPr>
        <w:t>5</w:t>
      </w:r>
      <w:r w:rsidR="00625C05">
        <w:fldChar w:fldCharType="end"/>
      </w:r>
      <w:r>
        <w:t xml:space="preserve">. </w:t>
      </w:r>
      <w:proofErr w:type="spellStart"/>
      <w:r>
        <w:lastRenderedPageBreak/>
        <w:t>Implementa</w:t>
      </w:r>
      <w:proofErr w:type="spellEnd"/>
      <w:r>
        <w:t xml:space="preserve"> o protocolo de comunicacións </w:t>
      </w:r>
      <w:proofErr w:type="spellStart"/>
      <w:r>
        <w:t>bluetooth</w:t>
      </w:r>
      <w:proofErr w:type="spellEnd"/>
      <w:r>
        <w:t xml:space="preserve"> da base e proporciona unha API (</w:t>
      </w:r>
      <w:proofErr w:type="spellStart"/>
      <w:r>
        <w:t>Aplication</w:t>
      </w:r>
      <w:proofErr w:type="spellEnd"/>
      <w:r>
        <w:t xml:space="preserve"> </w:t>
      </w:r>
      <w:proofErr w:type="spellStart"/>
      <w:r>
        <w:t>Programming</w:t>
      </w:r>
      <w:proofErr w:type="spellEnd"/>
      <w:r>
        <w:t xml:space="preserve"> Interface)</w:t>
      </w:r>
      <w:r w:rsidR="003C7633">
        <w:t xml:space="preserve"> </w:t>
      </w:r>
      <w:r>
        <w:t>de control para que outros módulos a utilicen.</w:t>
      </w:r>
    </w:p>
    <w:p w14:paraId="4E0CF692" w14:textId="77777777" w:rsidR="00E1684B" w:rsidRDefault="00E1684B" w:rsidP="00E1684B">
      <w:pPr>
        <w:pStyle w:val="Ttulo3"/>
      </w:pPr>
      <w:bookmarkStart w:id="50" w:name="_Toc12827286"/>
      <w:r>
        <w:t>Programación</w:t>
      </w:r>
      <w:bookmarkEnd w:id="50"/>
    </w:p>
    <w:p w14:paraId="625C1BA6" w14:textId="5A3892B5" w:rsidR="00E1684B" w:rsidRDefault="00E1684B" w:rsidP="00E1684B">
      <w:r>
        <w:t xml:space="preserve">En canto á programación, </w:t>
      </w:r>
      <w:proofErr w:type="spellStart"/>
      <w:r>
        <w:t>Robobo</w:t>
      </w:r>
      <w:proofErr w:type="spellEnd"/>
      <w:r>
        <w:t xml:space="preserve"> pode ser programado en </w:t>
      </w:r>
      <w:proofErr w:type="spellStart"/>
      <w:r>
        <w:t>Scratch</w:t>
      </w:r>
      <w:proofErr w:type="spellEnd"/>
      <w:r>
        <w:t xml:space="preserve"> 3, </w:t>
      </w:r>
      <w:proofErr w:type="spellStart"/>
      <w:r>
        <w:t>Javascript</w:t>
      </w:r>
      <w:proofErr w:type="spellEnd"/>
      <w:r>
        <w:t xml:space="preserve">, </w:t>
      </w:r>
      <w:proofErr w:type="spellStart"/>
      <w:r>
        <w:t>Python</w:t>
      </w:r>
      <w:proofErr w:type="spellEnd"/>
      <w:r>
        <w:t xml:space="preserve"> e </w:t>
      </w:r>
      <w:proofErr w:type="spellStart"/>
      <w:r>
        <w:t>JavaAndroid</w:t>
      </w:r>
      <w:proofErr w:type="spellEnd"/>
      <w:r>
        <w:t>, sendo tamén compatible con ROS. Deste xeito o abanico da súa utilización abrangue dende os usuarios máis inexpertos ata os usuarios máis avanzados no campo da programación.</w:t>
      </w:r>
    </w:p>
    <w:p w14:paraId="029D9CA1" w14:textId="77777777" w:rsidR="00E1684B" w:rsidRDefault="00E1684B" w:rsidP="00E1684B">
      <w:r>
        <w:t xml:space="preserve">A programación de </w:t>
      </w:r>
      <w:proofErr w:type="spellStart"/>
      <w:r>
        <w:t>Java</w:t>
      </w:r>
      <w:proofErr w:type="spellEnd"/>
      <w:r>
        <w:t xml:space="preserve"> é directamente </w:t>
      </w:r>
      <w:proofErr w:type="spellStart"/>
      <w:r>
        <w:t>complatible</w:t>
      </w:r>
      <w:proofErr w:type="spellEnd"/>
      <w:r>
        <w:t xml:space="preserve"> coa API nativa proporcionada polos diferentes módulos. Empregando </w:t>
      </w:r>
      <w:proofErr w:type="spellStart"/>
      <w:r>
        <w:t>Robobo</w:t>
      </w:r>
      <w:proofErr w:type="spellEnd"/>
      <w:r>
        <w:t xml:space="preserve"> </w:t>
      </w:r>
      <w:proofErr w:type="spellStart"/>
      <w:r>
        <w:t>Framework</w:t>
      </w:r>
      <w:proofErr w:type="spellEnd"/>
      <w:r>
        <w:t xml:space="preserve">, os usuarios poden crear aplicacións de </w:t>
      </w:r>
      <w:proofErr w:type="spellStart"/>
      <w:r>
        <w:t>Android</w:t>
      </w:r>
      <w:proofErr w:type="spellEnd"/>
      <w:r>
        <w:t xml:space="preserve"> personalizadas que controlen o comportamento do robot. Estas aplicacións utilizan as interfaces de programación dos módulos de </w:t>
      </w:r>
      <w:proofErr w:type="spellStart"/>
      <w:r>
        <w:t>Robobo</w:t>
      </w:r>
      <w:proofErr w:type="spellEnd"/>
      <w:r>
        <w:t xml:space="preserve"> para acceder ás diferentes funcionalidades do robot e construír novos comportamentos ou resolver novas tarefas.</w:t>
      </w:r>
    </w:p>
    <w:p w14:paraId="738E807C" w14:textId="77777777" w:rsidR="00E1684B" w:rsidRDefault="00E1684B" w:rsidP="00E1684B">
      <w:r>
        <w:t xml:space="preserve">Para a programación de bloques, actualmente admítense dous enfoques diferentes: </w:t>
      </w:r>
      <w:proofErr w:type="spellStart"/>
      <w:r>
        <w:t>Scratch</w:t>
      </w:r>
      <w:proofErr w:type="spellEnd"/>
      <w:r>
        <w:t xml:space="preserve">, e o IDE propio baseado nos bloques que utiliza </w:t>
      </w:r>
      <w:proofErr w:type="spellStart"/>
      <w:r>
        <w:t>Blockly</w:t>
      </w:r>
      <w:proofErr w:type="spellEnd"/>
      <w:r>
        <w:t xml:space="preserve">. Ambos enfoques están conectados ao </w:t>
      </w:r>
      <w:proofErr w:type="spellStart"/>
      <w:r>
        <w:t>framework</w:t>
      </w:r>
      <w:proofErr w:type="spellEnd"/>
      <w:r>
        <w:t xml:space="preserve"> utilizando o mesmo </w:t>
      </w:r>
      <w:proofErr w:type="spellStart"/>
      <w:r>
        <w:t>proxy</w:t>
      </w:r>
      <w:proofErr w:type="spellEnd"/>
      <w:r>
        <w:t xml:space="preserve">, o Protocolo de Acceso Remoto </w:t>
      </w:r>
      <w:proofErr w:type="spellStart"/>
      <w:r>
        <w:t>Robobo</w:t>
      </w:r>
      <w:proofErr w:type="spellEnd"/>
      <w:r>
        <w:t xml:space="preserve"> (RRAP). Este é un protocolo simple baseado en JSON, que permite o acceso remoto ás API dos módulos de </w:t>
      </w:r>
      <w:proofErr w:type="spellStart"/>
      <w:r>
        <w:t>Robobo</w:t>
      </w:r>
      <w:proofErr w:type="spellEnd"/>
      <w:r>
        <w:t>.</w:t>
      </w:r>
    </w:p>
    <w:p w14:paraId="59E6FC79" w14:textId="3EB3BF18" w:rsidR="00E1684B" w:rsidRPr="006E5024" w:rsidRDefault="00E1684B" w:rsidP="00E1684B">
      <w:r>
        <w:t xml:space="preserve">Por último, </w:t>
      </w:r>
      <w:proofErr w:type="spellStart"/>
      <w:r>
        <w:t>Robobo</w:t>
      </w:r>
      <w:proofErr w:type="spellEnd"/>
      <w:r>
        <w:t xml:space="preserve"> tamén pode programarse empregando ROS, que é sistema máis empregado na ensinanza robótica a niveis de educación superior. ROS é compatible a través do módulo </w:t>
      </w:r>
      <w:proofErr w:type="spellStart"/>
      <w:r>
        <w:t>ros-proxy</w:t>
      </w:r>
      <w:proofErr w:type="spellEnd"/>
      <w:r>
        <w:t>, encargado de enlazar as API nativas dos módulos cos mensaxes e temas de ROS.</w:t>
      </w:r>
    </w:p>
    <w:p w14:paraId="78277CCB" w14:textId="19EEB123" w:rsidR="00815D93" w:rsidRDefault="00815D93" w:rsidP="00D80FF6">
      <w:pPr>
        <w:pStyle w:val="Ttulo2"/>
      </w:pPr>
      <w:bookmarkStart w:id="51" w:name="_Toc12827287"/>
      <w:r>
        <w:t>ROS</w:t>
      </w:r>
      <w:bookmarkEnd w:id="51"/>
    </w:p>
    <w:p w14:paraId="1DEB6F69" w14:textId="7FB7EB88" w:rsidR="00815D93" w:rsidRDefault="00815D93" w:rsidP="00815D93">
      <w:r>
        <w:t xml:space="preserve">As siglas ROS fan referencia a Robot </w:t>
      </w:r>
      <w:proofErr w:type="spellStart"/>
      <w:r>
        <w:t>Operating</w:t>
      </w:r>
      <w:proofErr w:type="spellEnd"/>
      <w:r>
        <w:t xml:space="preserve"> </w:t>
      </w:r>
      <w:proofErr w:type="spellStart"/>
      <w:r>
        <w:t>System</w:t>
      </w:r>
      <w:proofErr w:type="spellEnd"/>
      <w:r w:rsidR="00CD6217">
        <w:t xml:space="preserve"> </w:t>
      </w:r>
      <w:r w:rsidR="00CD6217">
        <w:fldChar w:fldCharType="begin" w:fldLock="1"/>
      </w:r>
      <w:r w:rsidR="007F209B">
        <w:instrText>ADDIN CSL_CITATION {"citationItems":[{"id":"ITEM-1","itemData":{"URL":"https://www.ros.org/","accessed":{"date-parts":[["2019","6","25"]]},"id":"ITEM-1","issued":{"date-parts":[["0"]]},"title":"ROS.org | Powering the world's robots","type":"webpage"},"uris":["http://www.mendeley.com/documents/?uuid=dc573e4b-b949-3b99-9c0d-dcddce0fefdd"]}],"mendeley":{"formattedCitation":"[2]","plainTextFormattedCitation":"[2]","previouslyFormattedCitation":"[2]"},"properties":{"noteIndex":0},"schema":"https://github.com/citation-style-language/schema/raw/master/csl-citation.json"}</w:instrText>
      </w:r>
      <w:r w:rsidR="00CD6217">
        <w:fldChar w:fldCharType="separate"/>
      </w:r>
      <w:r w:rsidR="00CD6217" w:rsidRPr="00CD6217">
        <w:rPr>
          <w:noProof/>
        </w:rPr>
        <w:t>[2]</w:t>
      </w:r>
      <w:r w:rsidR="00CD6217">
        <w:fldChar w:fldCharType="end"/>
      </w:r>
      <w:r>
        <w:t xml:space="preserve">, un </w:t>
      </w:r>
      <w:proofErr w:type="spellStart"/>
      <w:r>
        <w:t>framework</w:t>
      </w:r>
      <w:proofErr w:type="spellEnd"/>
      <w:r>
        <w:t xml:space="preserve"> de código aberto creado para o desenvolvemento de </w:t>
      </w:r>
      <w:proofErr w:type="spellStart"/>
      <w:r>
        <w:t>sofware</w:t>
      </w:r>
      <w:proofErr w:type="spellEnd"/>
      <w:r>
        <w:t xml:space="preserve"> de robótica. Consiste nunha colección de ferramentas, bibliotecas e convencións coa finalidade de simplificar os labores de creación de comportamentos </w:t>
      </w:r>
      <w:proofErr w:type="spellStart"/>
      <w:r>
        <w:t>robóticos</w:t>
      </w:r>
      <w:proofErr w:type="spellEnd"/>
      <w:r>
        <w:t xml:space="preserve"> complexos e robustos nunha ampla variedade de plataformas robóticas.</w:t>
      </w:r>
    </w:p>
    <w:p w14:paraId="6C1DC5C4" w14:textId="77777777" w:rsidR="00815D93" w:rsidRDefault="00815D93" w:rsidP="00815D93">
      <w:r>
        <w:t xml:space="preserve">O software estruturase mediante un gran número de pequenos programas (nodos) que se comunican entre si a través de mensaxes. Esta estrutura permite a creación de módulos xenéricos aplicables a diferentes clases de hardware e </w:t>
      </w:r>
      <w:proofErr w:type="spellStart"/>
      <w:r>
        <w:t>sofware</w:t>
      </w:r>
      <w:proofErr w:type="spellEnd"/>
      <w:r>
        <w:t xml:space="preserve"> </w:t>
      </w:r>
      <w:proofErr w:type="spellStart"/>
      <w:r>
        <w:t>robótico</w:t>
      </w:r>
      <w:proofErr w:type="spellEnd"/>
      <w:r>
        <w:t xml:space="preserve">, de xeito que se facilita o uso compartido de códigos para a súa </w:t>
      </w:r>
      <w:proofErr w:type="spellStart"/>
      <w:r>
        <w:t>reutilización</w:t>
      </w:r>
      <w:proofErr w:type="spellEnd"/>
      <w:r>
        <w:t xml:space="preserve"> entre a comunidade robótica global.</w:t>
      </w:r>
    </w:p>
    <w:p w14:paraId="4D38DA00" w14:textId="77777777" w:rsidR="00815D93" w:rsidRDefault="00815D93" w:rsidP="00815D93">
      <w:r>
        <w:t xml:space="preserve">ROS non é un sistema operativo, polo tanto, debe ser executado sobre plataformas baseadas en UNIX. O software de ROS utilízase maioritariamente en plataformas </w:t>
      </w:r>
      <w:proofErr w:type="spellStart"/>
      <w:r>
        <w:t>Linux</w:t>
      </w:r>
      <w:proofErr w:type="spellEnd"/>
      <w:r>
        <w:t>, sendo tamén compatible con Mac OS ou Microsoft Windows.</w:t>
      </w:r>
    </w:p>
    <w:p w14:paraId="19101E20" w14:textId="77777777" w:rsidR="00815D93" w:rsidRDefault="00815D93" w:rsidP="00815D93">
      <w:r>
        <w:t xml:space="preserve">Grazas ao </w:t>
      </w:r>
      <w:proofErr w:type="spellStart"/>
      <w:r>
        <w:t>repositorio</w:t>
      </w:r>
      <w:proofErr w:type="spellEnd"/>
      <w:r>
        <w:t xml:space="preserve"> de software de ROS, o programador pode acceder a multitude de paquetes que proporcionan funcionalidades de forma simple, podendo centrarse no desenvolvemento do control do robot sen preocuparse da previa </w:t>
      </w:r>
      <w:proofErr w:type="spellStart"/>
      <w:r>
        <w:t>implementación</w:t>
      </w:r>
      <w:proofErr w:type="spellEnd"/>
      <w:r>
        <w:t xml:space="preserve"> dos algoritmos e técnicas máis comúns.</w:t>
      </w:r>
    </w:p>
    <w:p w14:paraId="1A606939" w14:textId="77777777" w:rsidR="00815D93" w:rsidRDefault="00815D93" w:rsidP="00815D93">
      <w:pPr>
        <w:pStyle w:val="Ttulo3"/>
      </w:pPr>
      <w:bookmarkStart w:id="52" w:name="_Toc12827288"/>
      <w:r>
        <w:t>Principais características</w:t>
      </w:r>
      <w:bookmarkEnd w:id="52"/>
    </w:p>
    <w:p w14:paraId="7FB18100" w14:textId="77777777" w:rsidR="00815D93" w:rsidRDefault="00815D93" w:rsidP="00815D93">
      <w:r>
        <w:t>As característica máis salientables deste sistema son as seguintes:</w:t>
      </w:r>
    </w:p>
    <w:p w14:paraId="57AEE046" w14:textId="77777777" w:rsidR="00815D93" w:rsidRDefault="00815D93" w:rsidP="00815D93">
      <w:pPr>
        <w:pStyle w:val="Prrafodelista"/>
        <w:numPr>
          <w:ilvl w:val="0"/>
          <w:numId w:val="24"/>
        </w:numPr>
        <w:ind w:hanging="357"/>
        <w:contextualSpacing w:val="0"/>
      </w:pPr>
      <w:r w:rsidRPr="00923C08">
        <w:rPr>
          <w:b/>
        </w:rPr>
        <w:t>Computación distribuída</w:t>
      </w:r>
      <w:r w:rsidRPr="00800688">
        <w:rPr>
          <w:b/>
        </w:rPr>
        <w:t>:</w:t>
      </w:r>
      <w:r>
        <w:t xml:space="preserve"> ROS proporciona ferramentas que que simplifican a </w:t>
      </w:r>
      <w:proofErr w:type="spellStart"/>
      <w:r>
        <w:t>implementación</w:t>
      </w:r>
      <w:proofErr w:type="spellEnd"/>
      <w:r>
        <w:t xml:space="preserve"> das canles de comunicación necesarias entre os diferentes procesos que se executan nun ou incluso diferentes computadores.</w:t>
      </w:r>
    </w:p>
    <w:p w14:paraId="6ADEC042" w14:textId="77777777" w:rsidR="00815D93" w:rsidRDefault="00815D93" w:rsidP="00815D93">
      <w:pPr>
        <w:pStyle w:val="Prrafodelista"/>
        <w:numPr>
          <w:ilvl w:val="0"/>
          <w:numId w:val="24"/>
        </w:numPr>
        <w:ind w:hanging="357"/>
        <w:contextualSpacing w:val="0"/>
      </w:pPr>
      <w:proofErr w:type="spellStart"/>
      <w:r>
        <w:rPr>
          <w:b/>
        </w:rPr>
        <w:lastRenderedPageBreak/>
        <w:t>Reutilización</w:t>
      </w:r>
      <w:proofErr w:type="spellEnd"/>
      <w:r>
        <w:rPr>
          <w:b/>
        </w:rPr>
        <w:t xml:space="preserve"> de software:</w:t>
      </w:r>
      <w:r>
        <w:t xml:space="preserve"> ROS permite a aplicación a novos contextos de algoritmos utilizados para a resolución de tarefas comúns, como a navegación, planificación de tarefas, etc., sen a necesidade de </w:t>
      </w:r>
      <w:proofErr w:type="spellStart"/>
      <w:r>
        <w:t>reimplementalos</w:t>
      </w:r>
      <w:proofErr w:type="spellEnd"/>
      <w:r>
        <w:t xml:space="preserve"> de xeito particular para cada caso. Isto é posible grazas ás funcionalidades citadas a continuación:</w:t>
      </w:r>
    </w:p>
    <w:p w14:paraId="7E829437" w14:textId="77777777" w:rsidR="00815D93" w:rsidRDefault="00815D93" w:rsidP="00815D93">
      <w:pPr>
        <w:pStyle w:val="Prrafodelista"/>
        <w:numPr>
          <w:ilvl w:val="1"/>
          <w:numId w:val="24"/>
        </w:numPr>
        <w:contextualSpacing w:val="0"/>
      </w:pPr>
      <w:r>
        <w:t>Incorporación de paquetes con versións estables dos principais algoritmos utilizados na robótica.</w:t>
      </w:r>
    </w:p>
    <w:p w14:paraId="727D05ED" w14:textId="77777777" w:rsidR="00815D93" w:rsidRDefault="00815D93" w:rsidP="00815D93">
      <w:pPr>
        <w:pStyle w:val="Prrafodelista"/>
        <w:numPr>
          <w:ilvl w:val="1"/>
          <w:numId w:val="24"/>
        </w:numPr>
        <w:contextualSpacing w:val="0"/>
      </w:pPr>
      <w:r>
        <w:t xml:space="preserve">Non impón ningún tipo de restrición ao código desenvolvido noutros </w:t>
      </w:r>
      <w:proofErr w:type="spellStart"/>
      <w:r>
        <w:t>frameworks</w:t>
      </w:r>
      <w:proofErr w:type="spellEnd"/>
      <w:r>
        <w:t>.</w:t>
      </w:r>
    </w:p>
    <w:p w14:paraId="4159505B" w14:textId="3E867155" w:rsidR="00815D93" w:rsidRDefault="00815D93" w:rsidP="00815D93">
      <w:pPr>
        <w:pStyle w:val="Prrafodelista"/>
        <w:numPr>
          <w:ilvl w:val="1"/>
          <w:numId w:val="24"/>
        </w:numPr>
        <w:contextualSpacing w:val="0"/>
      </w:pPr>
      <w:r>
        <w:t>Compatibilidade entre diferentes linguaxes, xa que R</w:t>
      </w:r>
      <w:r w:rsidR="000855D7">
        <w:t>OS</w:t>
      </w:r>
      <w:r>
        <w:t xml:space="preserve"> está </w:t>
      </w:r>
      <w:proofErr w:type="spellStart"/>
      <w:r>
        <w:t>implementado</w:t>
      </w:r>
      <w:proofErr w:type="spellEnd"/>
      <w:r>
        <w:t xml:space="preserve"> en C++, </w:t>
      </w:r>
      <w:proofErr w:type="spellStart"/>
      <w:r>
        <w:t>Python</w:t>
      </w:r>
      <w:proofErr w:type="spellEnd"/>
      <w:r>
        <w:t xml:space="preserve">, </w:t>
      </w:r>
      <w:proofErr w:type="spellStart"/>
      <w:r>
        <w:t>Lisp</w:t>
      </w:r>
      <w:proofErr w:type="spellEnd"/>
      <w:r>
        <w:t xml:space="preserve">, </w:t>
      </w:r>
      <w:proofErr w:type="spellStart"/>
      <w:r>
        <w:t>Java</w:t>
      </w:r>
      <w:proofErr w:type="spellEnd"/>
      <w:r>
        <w:t xml:space="preserve"> e </w:t>
      </w:r>
      <w:proofErr w:type="spellStart"/>
      <w:r>
        <w:t>Lua</w:t>
      </w:r>
      <w:proofErr w:type="spellEnd"/>
      <w:r>
        <w:t>.</w:t>
      </w:r>
    </w:p>
    <w:p w14:paraId="1A6C8542" w14:textId="77777777" w:rsidR="00815D93" w:rsidRDefault="00815D93" w:rsidP="00815D93">
      <w:pPr>
        <w:pStyle w:val="Prrafodelista"/>
        <w:numPr>
          <w:ilvl w:val="0"/>
          <w:numId w:val="24"/>
        </w:numPr>
        <w:contextualSpacing w:val="0"/>
      </w:pPr>
      <w:r w:rsidRPr="0014555B">
        <w:rPr>
          <w:b/>
        </w:rPr>
        <w:t>Facilidade para a realización de ensaios:</w:t>
      </w:r>
      <w:r>
        <w:t xml:space="preserve"> ROS permite reducir a cantidade de tempo durante a realización de probas de funcionamento, e incluso prescindir nelas dun robot real, grazas aos seguintes factores:</w:t>
      </w:r>
    </w:p>
    <w:p w14:paraId="5040F26B" w14:textId="4E02ED73" w:rsidR="00815D93" w:rsidRDefault="00815D93" w:rsidP="00815D93">
      <w:pPr>
        <w:pStyle w:val="Prrafodelista"/>
        <w:numPr>
          <w:ilvl w:val="1"/>
          <w:numId w:val="24"/>
        </w:numPr>
        <w:contextualSpacing w:val="0"/>
      </w:pPr>
      <w:r>
        <w:t>A separación dos sistemas de alto nivel, orientados aos procesado e á</w:t>
      </w:r>
      <w:r w:rsidR="003C7633">
        <w:t xml:space="preserve"> </w:t>
      </w:r>
      <w:r>
        <w:t>toma de decisións, dos de baixo nivel, encargados dos controis básicos do hardware. Isto permite a substitución do hardware e dos sistemas de baixo nivel por un simulador, permitindo a comprobación do correcto funcionamento do software de alto nivel.</w:t>
      </w:r>
    </w:p>
    <w:p w14:paraId="66A0CA9C" w14:textId="77777777" w:rsidR="00815D93" w:rsidRDefault="00815D93" w:rsidP="00815D93">
      <w:pPr>
        <w:pStyle w:val="Prrafodelista"/>
        <w:numPr>
          <w:ilvl w:val="1"/>
          <w:numId w:val="24"/>
        </w:numPr>
        <w:contextualSpacing w:val="0"/>
      </w:pPr>
      <w:proofErr w:type="spellStart"/>
      <w:r>
        <w:t>Facilitación</w:t>
      </w:r>
      <w:proofErr w:type="spellEnd"/>
      <w:r>
        <w:t xml:space="preserve"> da gravación e posterior reprodución de datos de sensores ou outro tipo de mensaxes, permitindo un mellor aproveitamento do tempo invertido durante a realización de probas.</w:t>
      </w:r>
    </w:p>
    <w:p w14:paraId="4189B769" w14:textId="77777777" w:rsidR="00815D93" w:rsidRDefault="00815D93" w:rsidP="00815D93">
      <w:pPr>
        <w:pStyle w:val="Prrafodelista"/>
        <w:numPr>
          <w:ilvl w:val="0"/>
          <w:numId w:val="24"/>
        </w:numPr>
        <w:contextualSpacing w:val="0"/>
      </w:pPr>
      <w:r w:rsidRPr="0014555B">
        <w:rPr>
          <w:b/>
        </w:rPr>
        <w:t>Popularidade:</w:t>
      </w:r>
      <w:r>
        <w:t xml:space="preserve"> o gran número de usuarios implica unha constante actualización dos </w:t>
      </w:r>
      <w:proofErr w:type="spellStart"/>
      <w:r>
        <w:t>repositorios</w:t>
      </w:r>
      <w:proofErr w:type="spellEnd"/>
      <w:r>
        <w:t>, a disposición de novos algoritmos ou funcionalidades froito de investigacións, a corrección de erros que poidan xurdir na plataforma, etc.</w:t>
      </w:r>
    </w:p>
    <w:p w14:paraId="5B4E10D5" w14:textId="77777777" w:rsidR="00815D93" w:rsidRDefault="00815D93" w:rsidP="00815D93">
      <w:pPr>
        <w:pStyle w:val="Ttulo3"/>
      </w:pPr>
      <w:bookmarkStart w:id="53" w:name="_Toc12827289"/>
      <w:r>
        <w:t>Rede de comunicación en ROS</w:t>
      </w:r>
      <w:bookmarkEnd w:id="53"/>
    </w:p>
    <w:p w14:paraId="5CE8A57A" w14:textId="28C69133" w:rsidR="00815D93" w:rsidRDefault="00815D93" w:rsidP="00815D93">
      <w:r>
        <w:t xml:space="preserve"> A </w:t>
      </w:r>
      <w:proofErr w:type="spellStart"/>
      <w:r w:rsidR="00907DF2">
        <w:t>Wiki</w:t>
      </w:r>
      <w:proofErr w:type="spellEnd"/>
      <w:r>
        <w:t xml:space="preserve"> de ROS </w:t>
      </w:r>
      <w:r w:rsidR="00A90CDB">
        <w:fldChar w:fldCharType="begin" w:fldLock="1"/>
      </w:r>
      <w:r w:rsidR="00A71B55">
        <w:instrText>ADDIN CSL_CITATION {"citationItems":[{"id":"ITEM-1","itemData":{"URL":"http://wiki.ros.org/es","accessed":{"date-parts":[["2019","6","25"]]},"id":"ITEM-1","issued":{"date-parts":[["0"]]},"title":"es - ROS Wiki","type":"webpage"},"uris":["http://www.mendeley.com/documents/?uuid=99ffa426-7f76-370d-9929-f7b11f6e7785"]}],"mendeley":{"formattedCitation":"[4]","plainTextFormattedCitation":"[4]","previouslyFormattedCitation":"[4]"},"properties":{"noteIndex":0},"schema":"https://github.com/citation-style-language/schema/raw/master/csl-citation.json"}</w:instrText>
      </w:r>
      <w:r w:rsidR="00A90CDB">
        <w:fldChar w:fldCharType="separate"/>
      </w:r>
      <w:r w:rsidR="00E8735F" w:rsidRPr="00E8735F">
        <w:rPr>
          <w:noProof/>
        </w:rPr>
        <w:t>[4]</w:t>
      </w:r>
      <w:r w:rsidR="00A90CDB">
        <w:fldChar w:fldCharType="end"/>
      </w:r>
      <w:r w:rsidR="00A90CDB">
        <w:t xml:space="preserve"> </w:t>
      </w:r>
      <w:r>
        <w:t xml:space="preserve">define o seu </w:t>
      </w:r>
      <w:r>
        <w:rPr>
          <w:i/>
        </w:rPr>
        <w:t xml:space="preserve">grafo </w:t>
      </w:r>
      <w:proofErr w:type="spellStart"/>
      <w:r>
        <w:rPr>
          <w:i/>
        </w:rPr>
        <w:t>c</w:t>
      </w:r>
      <w:r w:rsidRPr="0077471B">
        <w:rPr>
          <w:i/>
        </w:rPr>
        <w:t>omputacional</w:t>
      </w:r>
      <w:proofErr w:type="spellEnd"/>
      <w:r>
        <w:t xml:space="preserve"> como unha rede </w:t>
      </w:r>
      <w:proofErr w:type="spellStart"/>
      <w:r w:rsidRPr="0077471B">
        <w:rPr>
          <w:i/>
        </w:rPr>
        <w:t>peer</w:t>
      </w:r>
      <w:proofErr w:type="spellEnd"/>
      <w:r w:rsidRPr="0077471B">
        <w:rPr>
          <w:i/>
        </w:rPr>
        <w:t>-to-</w:t>
      </w:r>
      <w:proofErr w:type="spellStart"/>
      <w:r w:rsidRPr="0077471B">
        <w:rPr>
          <w:i/>
        </w:rPr>
        <w:t>peer</w:t>
      </w:r>
      <w:proofErr w:type="spellEnd"/>
      <w:r>
        <w:t xml:space="preserve"> entre os procesos de ROS, que procesan os datos de maneira conxunta. Cabe destacar </w:t>
      </w:r>
      <w:r w:rsidR="00C531C0">
        <w:t>qu</w:t>
      </w:r>
      <w:r>
        <w:t>e existe un proceso mestre, denominado “</w:t>
      </w:r>
      <w:proofErr w:type="spellStart"/>
      <w:r>
        <w:t>Master</w:t>
      </w:r>
      <w:proofErr w:type="spellEnd"/>
      <w:r>
        <w:t>”, encargado de centralizar as conexións.</w:t>
      </w:r>
    </w:p>
    <w:p w14:paraId="64211AF3" w14:textId="77777777" w:rsidR="00815D93" w:rsidRDefault="00815D93" w:rsidP="00815D93">
      <w:r>
        <w:t>A rede está composta polos seguintes elementos:</w:t>
      </w:r>
    </w:p>
    <w:p w14:paraId="6513D01D" w14:textId="44EBEF4A" w:rsidR="00815D93" w:rsidRDefault="00815D93" w:rsidP="00815D93">
      <w:pPr>
        <w:pStyle w:val="Prrafodelista"/>
        <w:numPr>
          <w:ilvl w:val="0"/>
          <w:numId w:val="25"/>
        </w:numPr>
        <w:ind w:hanging="357"/>
        <w:contextualSpacing w:val="0"/>
      </w:pPr>
      <w:r w:rsidRPr="00BE7BA8">
        <w:rPr>
          <w:b/>
        </w:rPr>
        <w:t>Nodo:</w:t>
      </w:r>
      <w:r>
        <w:t xml:space="preserve"> proceso que realiza unha computación, escrito mediante a utilización de librerías de cliente de ROS como </w:t>
      </w:r>
      <w:proofErr w:type="spellStart"/>
      <w:r>
        <w:t>rospy</w:t>
      </w:r>
      <w:proofErr w:type="spellEnd"/>
      <w:r>
        <w:t xml:space="preserve"> ou </w:t>
      </w:r>
      <w:proofErr w:type="spellStart"/>
      <w:r>
        <w:t>roscpp</w:t>
      </w:r>
      <w:proofErr w:type="spellEnd"/>
      <w:r>
        <w:t xml:space="preserve">. Un sistema de control </w:t>
      </w:r>
      <w:proofErr w:type="spellStart"/>
      <w:r>
        <w:t>robótico</w:t>
      </w:r>
      <w:proofErr w:type="spellEnd"/>
      <w:r>
        <w:t xml:space="preserve"> adoita abarcar varios nodos.</w:t>
      </w:r>
    </w:p>
    <w:p w14:paraId="4423E1B2" w14:textId="77777777" w:rsidR="00815D93" w:rsidRDefault="00815D93" w:rsidP="00815D93">
      <w:pPr>
        <w:pStyle w:val="Prrafodelista"/>
        <w:numPr>
          <w:ilvl w:val="0"/>
          <w:numId w:val="25"/>
        </w:numPr>
        <w:ind w:hanging="357"/>
        <w:contextualSpacing w:val="0"/>
      </w:pPr>
      <w:proofErr w:type="spellStart"/>
      <w:r w:rsidRPr="00BE7BA8">
        <w:rPr>
          <w:b/>
        </w:rPr>
        <w:t>Master</w:t>
      </w:r>
      <w:proofErr w:type="spellEnd"/>
      <w:r w:rsidRPr="00BE7BA8">
        <w:rPr>
          <w:b/>
        </w:rPr>
        <w:t>:</w:t>
      </w:r>
      <w:r>
        <w:t xml:space="preserve"> proporciona os servizos de rexistro e consulta ao resto do grafo </w:t>
      </w:r>
      <w:proofErr w:type="spellStart"/>
      <w:r>
        <w:t>computacional</w:t>
      </w:r>
      <w:proofErr w:type="spellEnd"/>
      <w:r>
        <w:t>, permitindo a conexión entre nodos.</w:t>
      </w:r>
    </w:p>
    <w:p w14:paraId="2F96387D" w14:textId="77777777" w:rsidR="00815D93" w:rsidRDefault="00815D93" w:rsidP="00815D93">
      <w:pPr>
        <w:pStyle w:val="Prrafodelista"/>
        <w:numPr>
          <w:ilvl w:val="0"/>
          <w:numId w:val="25"/>
        </w:numPr>
        <w:ind w:hanging="357"/>
        <w:contextualSpacing w:val="0"/>
      </w:pPr>
      <w:r>
        <w:rPr>
          <w:b/>
        </w:rPr>
        <w:t>Servidor de parámetros:</w:t>
      </w:r>
      <w:r>
        <w:t xml:space="preserve"> forma parte do </w:t>
      </w:r>
      <w:proofErr w:type="spellStart"/>
      <w:r>
        <w:t>Master</w:t>
      </w:r>
      <w:proofErr w:type="spellEnd"/>
      <w:r>
        <w:t xml:space="preserve"> e permite o almacenamento de datos baixo un índice nunha localización central.</w:t>
      </w:r>
    </w:p>
    <w:p w14:paraId="3101F08C" w14:textId="77777777" w:rsidR="00815D93" w:rsidRDefault="00815D93" w:rsidP="00815D93">
      <w:pPr>
        <w:pStyle w:val="Prrafodelista"/>
        <w:numPr>
          <w:ilvl w:val="0"/>
          <w:numId w:val="25"/>
        </w:numPr>
        <w:ind w:hanging="357"/>
        <w:contextualSpacing w:val="0"/>
      </w:pPr>
      <w:r>
        <w:rPr>
          <w:b/>
        </w:rPr>
        <w:t>Mensaxe:</w:t>
      </w:r>
      <w:r>
        <w:t xml:space="preserve"> os nodos comunícanse entre si a través das mensaxes, que son estruturas simples de datos que admiten os tipos primitivos estándar (</w:t>
      </w:r>
      <w:proofErr w:type="spellStart"/>
      <w:r w:rsidRPr="0043456E">
        <w:t>integer</w:t>
      </w:r>
      <w:proofErr w:type="spellEnd"/>
      <w:r w:rsidRPr="0043456E">
        <w:t xml:space="preserve">, </w:t>
      </w:r>
      <w:proofErr w:type="spellStart"/>
      <w:r w:rsidRPr="0043456E">
        <w:t>floating</w:t>
      </w:r>
      <w:proofErr w:type="spellEnd"/>
      <w:r w:rsidRPr="0043456E">
        <w:t xml:space="preserve"> </w:t>
      </w:r>
      <w:proofErr w:type="spellStart"/>
      <w:r w:rsidRPr="0043456E">
        <w:t>point</w:t>
      </w:r>
      <w:proofErr w:type="spellEnd"/>
      <w:r w:rsidRPr="0043456E">
        <w:t xml:space="preserve">, </w:t>
      </w:r>
      <w:proofErr w:type="spellStart"/>
      <w:r w:rsidRPr="0043456E">
        <w:t>boolean</w:t>
      </w:r>
      <w:proofErr w:type="spellEnd"/>
      <w:r w:rsidRPr="0043456E">
        <w:t>, etc.</w:t>
      </w:r>
      <w:r>
        <w:t>) e incluso poden crearse mensaxes personalizados.</w:t>
      </w:r>
    </w:p>
    <w:p w14:paraId="3275FC3C" w14:textId="41177B0B" w:rsidR="00815D93" w:rsidRDefault="00815D93" w:rsidP="00815D93">
      <w:pPr>
        <w:pStyle w:val="Prrafodelista"/>
        <w:numPr>
          <w:ilvl w:val="0"/>
          <w:numId w:val="25"/>
        </w:numPr>
        <w:ind w:hanging="357"/>
        <w:contextualSpacing w:val="0"/>
      </w:pPr>
      <w:r w:rsidRPr="00850D86">
        <w:rPr>
          <w:b/>
        </w:rPr>
        <w:t>Tema:</w:t>
      </w:r>
      <w:r>
        <w:t xml:space="preserve"> canle a través da cal os nodos poden enviar ou recibir mensaxes. Xeralmente os nodos que transmiten información reciben o nome de </w:t>
      </w:r>
      <w:proofErr w:type="spellStart"/>
      <w:r w:rsidRPr="00850D86">
        <w:rPr>
          <w:i/>
        </w:rPr>
        <w:t>publishers</w:t>
      </w:r>
      <w:proofErr w:type="spellEnd"/>
      <w:r>
        <w:t xml:space="preserve"> e os que a leen </w:t>
      </w:r>
      <w:proofErr w:type="spellStart"/>
      <w:r>
        <w:t>denominanse</w:t>
      </w:r>
      <w:proofErr w:type="spellEnd"/>
      <w:r>
        <w:t xml:space="preserve"> </w:t>
      </w:r>
      <w:proofErr w:type="spellStart"/>
      <w:r w:rsidRPr="00850D86">
        <w:rPr>
          <w:i/>
        </w:rPr>
        <w:t>subscribers</w:t>
      </w:r>
      <w:proofErr w:type="spellEnd"/>
      <w:r>
        <w:t xml:space="preserve">. Un mesmo tema pode ter múltiples </w:t>
      </w:r>
      <w:proofErr w:type="spellStart"/>
      <w:r w:rsidRPr="00850D86">
        <w:rPr>
          <w:i/>
        </w:rPr>
        <w:t>publishers</w:t>
      </w:r>
      <w:proofErr w:type="spellEnd"/>
      <w:r>
        <w:t xml:space="preserve"> e </w:t>
      </w:r>
      <w:proofErr w:type="spellStart"/>
      <w:r w:rsidRPr="00850D86">
        <w:rPr>
          <w:i/>
        </w:rPr>
        <w:t>subscribers</w:t>
      </w:r>
      <w:proofErr w:type="spellEnd"/>
      <w:r>
        <w:t>.</w:t>
      </w:r>
    </w:p>
    <w:p w14:paraId="735A474F" w14:textId="4022A8F1" w:rsidR="00815D93" w:rsidRDefault="00815D93" w:rsidP="00815D93">
      <w:pPr>
        <w:pStyle w:val="Prrafodelista"/>
        <w:numPr>
          <w:ilvl w:val="0"/>
          <w:numId w:val="25"/>
        </w:numPr>
        <w:ind w:hanging="357"/>
        <w:contextualSpacing w:val="0"/>
      </w:pPr>
      <w:r>
        <w:rPr>
          <w:b/>
        </w:rPr>
        <w:t>Servizo:</w:t>
      </w:r>
      <w:r>
        <w:t xml:space="preserve"> mecanismo que permite o sistema de comunicación solicitude-resposta que a miúdo se requiren nun sistema distribuído. Os servizos defínense mediante un par de estruturas de mensaxe, unha para a solicitude e outra para a </w:t>
      </w:r>
      <w:r>
        <w:lastRenderedPageBreak/>
        <w:t>resposta.</w:t>
      </w:r>
      <w:r w:rsidR="002B3CCD" w:rsidRPr="002B3CCD">
        <w:t xml:space="preserve"> Na </w:t>
      </w:r>
      <w:r w:rsidR="002B3CCD">
        <w:fldChar w:fldCharType="begin"/>
      </w:r>
      <w:r w:rsidR="002B3CCD">
        <w:instrText xml:space="preserve"> REF _Ref12469504 \h </w:instrText>
      </w:r>
      <w:r w:rsidR="002B3CCD">
        <w:fldChar w:fldCharType="separate"/>
      </w:r>
      <w:r w:rsidR="00A45487">
        <w:t xml:space="preserve">Figura </w:t>
      </w:r>
      <w:r w:rsidR="00A45487">
        <w:rPr>
          <w:noProof/>
        </w:rPr>
        <w:t>6</w:t>
      </w:r>
      <w:r w:rsidR="002B3CCD">
        <w:fldChar w:fldCharType="end"/>
      </w:r>
      <w:r w:rsidR="002B3CCD">
        <w:t xml:space="preserve"> </w:t>
      </w:r>
      <w:r w:rsidR="002B3CCD" w:rsidRPr="002B3CCD">
        <w:t>móstrase a diferenza entre a comunicación de dous nodos mediante un tema e un servizo.</w:t>
      </w:r>
    </w:p>
    <w:p w14:paraId="696EA6C5" w14:textId="77777777" w:rsidR="00815D93" w:rsidRDefault="00815D93" w:rsidP="00815D93">
      <w:pPr>
        <w:pStyle w:val="Prrafodelista"/>
        <w:numPr>
          <w:ilvl w:val="0"/>
          <w:numId w:val="25"/>
        </w:numPr>
        <w:ind w:hanging="357"/>
        <w:contextualSpacing w:val="0"/>
      </w:pPr>
      <w:r>
        <w:rPr>
          <w:b/>
        </w:rPr>
        <w:t>Bolsa:</w:t>
      </w:r>
      <w:r>
        <w:t xml:space="preserve"> formato para gardar e reproducir datos de mensaxes de ROS. As bolsas son un mecanismo importante para a </w:t>
      </w:r>
      <w:proofErr w:type="spellStart"/>
      <w:r>
        <w:t>reutilización</w:t>
      </w:r>
      <w:proofErr w:type="spellEnd"/>
      <w:r>
        <w:t xml:space="preserve"> de datos difíciles de recompilar pero necesarios para desenrolar e probar algoritmos.</w:t>
      </w:r>
    </w:p>
    <w:p w14:paraId="5500C42F" w14:textId="77777777" w:rsidR="00815D93" w:rsidRDefault="00815D93" w:rsidP="00815D93">
      <w:pPr>
        <w:keepNext/>
        <w:jc w:val="center"/>
      </w:pPr>
      <w:r>
        <w:rPr>
          <w:noProof/>
          <w:lang w:val="es-ES"/>
        </w:rPr>
        <w:drawing>
          <wp:inline distT="0" distB="0" distL="0" distR="0" wp14:anchorId="4BA678C7" wp14:editId="3A673651">
            <wp:extent cx="2519691" cy="127635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_basic_concepts.png"/>
                    <pic:cNvPicPr/>
                  </pic:nvPicPr>
                  <pic:blipFill>
                    <a:blip r:embed="rId26">
                      <a:extLst>
                        <a:ext uri="{28A0092B-C50C-407E-A947-70E740481C1C}">
                          <a14:useLocalDpi xmlns:a14="http://schemas.microsoft.com/office/drawing/2010/main" val="0"/>
                        </a:ext>
                      </a:extLst>
                    </a:blip>
                    <a:stretch>
                      <a:fillRect/>
                    </a:stretch>
                  </pic:blipFill>
                  <pic:spPr>
                    <a:xfrm>
                      <a:off x="0" y="0"/>
                      <a:ext cx="2519691" cy="1276350"/>
                    </a:xfrm>
                    <a:prstGeom prst="rect">
                      <a:avLst/>
                    </a:prstGeom>
                  </pic:spPr>
                </pic:pic>
              </a:graphicData>
            </a:graphic>
          </wp:inline>
        </w:drawing>
      </w:r>
    </w:p>
    <w:p w14:paraId="19731924" w14:textId="3FF48305" w:rsidR="00815D93" w:rsidRPr="0077471B" w:rsidRDefault="00815D93" w:rsidP="00815D93">
      <w:pPr>
        <w:pStyle w:val="Descripcin"/>
      </w:pPr>
      <w:bookmarkStart w:id="54" w:name="_Ref12469504"/>
      <w:bookmarkStart w:id="55" w:name="_Toc12825026"/>
      <w:r>
        <w:t xml:space="preserve">Figura </w:t>
      </w:r>
      <w:r>
        <w:fldChar w:fldCharType="begin"/>
      </w:r>
      <w:r>
        <w:instrText xml:space="preserve"> SEQ Figura \* ARABIC </w:instrText>
      </w:r>
      <w:r>
        <w:fldChar w:fldCharType="separate"/>
      </w:r>
      <w:r w:rsidR="00A45487">
        <w:rPr>
          <w:noProof/>
        </w:rPr>
        <w:t>6</w:t>
      </w:r>
      <w:r>
        <w:fldChar w:fldCharType="end"/>
      </w:r>
      <w:bookmarkEnd w:id="54"/>
      <w:r>
        <w:t>. Sistema de comunicación entre nodos en ROS</w:t>
      </w:r>
      <w:bookmarkEnd w:id="55"/>
    </w:p>
    <w:p w14:paraId="6F983A4A" w14:textId="3EB7E571" w:rsidR="00815D93" w:rsidRPr="00B85E8A" w:rsidRDefault="00815D93" w:rsidP="00815D93">
      <w:pPr>
        <w:pStyle w:val="Ttulo3"/>
      </w:pPr>
      <w:bookmarkStart w:id="56" w:name="_Toc12827290"/>
      <w:r w:rsidRPr="00B85E8A">
        <w:t xml:space="preserve">Versión </w:t>
      </w:r>
      <w:r w:rsidR="00A40F85" w:rsidRPr="00B85E8A">
        <w:t>empregada</w:t>
      </w:r>
      <w:bookmarkEnd w:id="56"/>
    </w:p>
    <w:p w14:paraId="3E011C46" w14:textId="4000FACF" w:rsidR="00815D93" w:rsidRDefault="00815D93" w:rsidP="00815D93">
      <w:r w:rsidRPr="003B5BF4">
        <w:t xml:space="preserve">Para o desenvolvemento do presente traballo foi utilizada a versión ROS </w:t>
      </w:r>
      <w:proofErr w:type="spellStart"/>
      <w:r w:rsidRPr="003B5BF4">
        <w:t>Kinetic</w:t>
      </w:r>
      <w:proofErr w:type="spellEnd"/>
      <w:r w:rsidR="00327296">
        <w:t xml:space="preserve">, xa que é a recomendada para utilizar con </w:t>
      </w:r>
      <w:proofErr w:type="spellStart"/>
      <w:r w:rsidR="00327296">
        <w:t>Gazebo</w:t>
      </w:r>
      <w:proofErr w:type="spellEnd"/>
      <w:r w:rsidR="00327296">
        <w:t xml:space="preserve"> 7. A razón da utilización d</w:t>
      </w:r>
      <w:r w:rsidR="003B5BF4">
        <w:t>est</w:t>
      </w:r>
      <w:r w:rsidR="00327296">
        <w:t xml:space="preserve">a versión foi </w:t>
      </w:r>
      <w:r w:rsidR="003B5BF4">
        <w:t>como consecuencia</w:t>
      </w:r>
      <w:r w:rsidR="00327296">
        <w:t xml:space="preserve"> dos problemas xurdidos ao inicio deste TFM.</w:t>
      </w:r>
    </w:p>
    <w:p w14:paraId="4881A8B7" w14:textId="31A70CFA" w:rsidR="00327296" w:rsidRDefault="00327296" w:rsidP="00815D93">
      <w:r>
        <w:t xml:space="preserve">Nun primeiro momento instalouse unha versión de </w:t>
      </w:r>
      <w:proofErr w:type="spellStart"/>
      <w:r>
        <w:t>Gazebo</w:t>
      </w:r>
      <w:proofErr w:type="spellEnd"/>
      <w:r>
        <w:t xml:space="preserve"> 8 xunto con ROS </w:t>
      </w:r>
      <w:proofErr w:type="spellStart"/>
      <w:r>
        <w:t>Kinetic</w:t>
      </w:r>
      <w:proofErr w:type="spellEnd"/>
      <w:r w:rsidR="003B5BF4">
        <w:t>,</w:t>
      </w:r>
      <w:r>
        <w:t xml:space="preserve"> sobre o sistema operativo </w:t>
      </w:r>
      <w:proofErr w:type="spellStart"/>
      <w:r>
        <w:t>Ubuntu</w:t>
      </w:r>
      <w:proofErr w:type="spellEnd"/>
      <w:r>
        <w:t xml:space="preserve"> 16.04</w:t>
      </w:r>
      <w:r w:rsidR="00335FD6">
        <w:t>, coa intención de importar</w:t>
      </w:r>
      <w:r w:rsidR="00590B7A">
        <w:t xml:space="preserve"> os</w:t>
      </w:r>
      <w:r w:rsidR="00335FD6">
        <w:t xml:space="preserve"> arquivos</w:t>
      </w:r>
      <w:r w:rsidR="003B0909">
        <w:t xml:space="preserve"> </w:t>
      </w:r>
      <w:r w:rsidR="00014355">
        <w:t>OBJ</w:t>
      </w:r>
      <w:r w:rsidR="00CC5422">
        <w:t xml:space="preserve"> (</w:t>
      </w:r>
      <w:proofErr w:type="spellStart"/>
      <w:r w:rsidR="00CC5422">
        <w:t>Wavefront</w:t>
      </w:r>
      <w:proofErr w:type="spellEnd"/>
      <w:r w:rsidR="007E3173">
        <w:t xml:space="preserve"> 3D </w:t>
      </w:r>
      <w:proofErr w:type="spellStart"/>
      <w:r w:rsidR="007E3173">
        <w:t>Object</w:t>
      </w:r>
      <w:proofErr w:type="spellEnd"/>
      <w:r w:rsidR="007E3173">
        <w:t xml:space="preserve"> </w:t>
      </w:r>
      <w:proofErr w:type="spellStart"/>
      <w:r w:rsidR="007E3173">
        <w:t>File</w:t>
      </w:r>
      <w:proofErr w:type="spellEnd"/>
      <w:r w:rsidR="007E3173">
        <w:t>)</w:t>
      </w:r>
      <w:r w:rsidR="00014355">
        <w:t xml:space="preserve"> </w:t>
      </w:r>
      <w:r w:rsidR="0025653F">
        <w:t>dos que se dispoñía, xa que</w:t>
      </w:r>
      <w:r w:rsidR="00590B7A">
        <w:t xml:space="preserve"> esta era a primeira versión de </w:t>
      </w:r>
      <w:proofErr w:type="spellStart"/>
      <w:r w:rsidR="00590B7A">
        <w:t>Gazebo</w:t>
      </w:r>
      <w:proofErr w:type="spellEnd"/>
      <w:r w:rsidR="00590B7A">
        <w:t xml:space="preserve"> que os soportaba</w:t>
      </w:r>
      <w:r>
        <w:t xml:space="preserve">. Debido a problemas á hora da visualización das mallas importadas dende </w:t>
      </w:r>
      <w:proofErr w:type="spellStart"/>
      <w:r>
        <w:t>Gazebo</w:t>
      </w:r>
      <w:proofErr w:type="spellEnd"/>
      <w:r>
        <w:t xml:space="preserve">, decidiuse actualizar á versión estable mais recente, que no momento era </w:t>
      </w:r>
      <w:proofErr w:type="spellStart"/>
      <w:r>
        <w:t>Gazebo</w:t>
      </w:r>
      <w:proofErr w:type="spellEnd"/>
      <w:r>
        <w:t xml:space="preserve"> 9, coa que se recomendaba o uso de ROS </w:t>
      </w:r>
      <w:proofErr w:type="spellStart"/>
      <w:r w:rsidR="00A849BE">
        <w:t>Melod</w:t>
      </w:r>
      <w:r>
        <w:t>ic</w:t>
      </w:r>
      <w:proofErr w:type="spellEnd"/>
      <w:r>
        <w:t>.</w:t>
      </w:r>
      <w:r w:rsidR="00A849BE">
        <w:t xml:space="preserve"> Neste caso foi necesario instalar o sistema operativo </w:t>
      </w:r>
      <w:proofErr w:type="spellStart"/>
      <w:r w:rsidR="00A849BE">
        <w:t>Ubuntu</w:t>
      </w:r>
      <w:proofErr w:type="spellEnd"/>
      <w:r w:rsidR="00A849BE">
        <w:t xml:space="preserve"> 18.04.</w:t>
      </w:r>
    </w:p>
    <w:p w14:paraId="03DD3BBA" w14:textId="33809C24" w:rsidR="00A849BE" w:rsidRDefault="00A849BE" w:rsidP="00815D93">
      <w:r>
        <w:t>Finalmente, ao continuaren os problemas á hora de visualiza</w:t>
      </w:r>
      <w:r w:rsidR="003B5BF4">
        <w:t>r as</w:t>
      </w:r>
      <w:r>
        <w:t xml:space="preserve"> mallas e</w:t>
      </w:r>
      <w:r w:rsidR="003B5BF4">
        <w:t>,</w:t>
      </w:r>
      <w:r>
        <w:t xml:space="preserve"> coa intención de non perder tempo nes</w:t>
      </w:r>
      <w:r w:rsidR="003B5BF4">
        <w:t>t</w:t>
      </w:r>
      <w:r>
        <w:t xml:space="preserve">e asunto, tomouse a decisión de utilizar ROS </w:t>
      </w:r>
      <w:proofErr w:type="spellStart"/>
      <w:r>
        <w:t>Kinetic</w:t>
      </w:r>
      <w:proofErr w:type="spellEnd"/>
      <w:r>
        <w:t xml:space="preserve"> xunto coa versión recomendada de </w:t>
      </w:r>
      <w:proofErr w:type="spellStart"/>
      <w:r>
        <w:t>Gazebo</w:t>
      </w:r>
      <w:proofErr w:type="spellEnd"/>
      <w:r>
        <w:t xml:space="preserve"> instalados sobre </w:t>
      </w:r>
      <w:proofErr w:type="spellStart"/>
      <w:r>
        <w:t>Ubunt</w:t>
      </w:r>
      <w:r w:rsidR="00B50B5B">
        <w:t>u</w:t>
      </w:r>
      <w:proofErr w:type="spellEnd"/>
      <w:r>
        <w:t xml:space="preserve"> 16.04.</w:t>
      </w:r>
    </w:p>
    <w:p w14:paraId="7AB05736" w14:textId="0044CE88" w:rsidR="00E264D3" w:rsidRDefault="00A849BE" w:rsidP="003B5BF4">
      <w:r>
        <w:t>De todas maneiras, está previsto que, no futuro, o modelo en simulación sexa adaptado a ROS 2, momento</w:t>
      </w:r>
      <w:r w:rsidR="003B5BF4">
        <w:t xml:space="preserve"> en</w:t>
      </w:r>
      <w:r>
        <w:t xml:space="preserve"> que se pode aproveitar tamén, para realizar a migración a unha versión máis recente de </w:t>
      </w:r>
      <w:proofErr w:type="spellStart"/>
      <w:r>
        <w:t>Gazebo</w:t>
      </w:r>
      <w:proofErr w:type="spellEnd"/>
      <w:r>
        <w:t>.</w:t>
      </w:r>
    </w:p>
    <w:p w14:paraId="50B2F2C9" w14:textId="62D0D099" w:rsidR="003A7B05" w:rsidRDefault="003A7B05" w:rsidP="003A7B05">
      <w:pPr>
        <w:pStyle w:val="Ttulo2"/>
      </w:pPr>
      <w:bookmarkStart w:id="57" w:name="_Ref12495241"/>
      <w:bookmarkStart w:id="58" w:name="_Toc12827291"/>
      <w:proofErr w:type="spellStart"/>
      <w:r>
        <w:t>Gazebo</w:t>
      </w:r>
      <w:bookmarkEnd w:id="57"/>
      <w:bookmarkEnd w:id="58"/>
      <w:proofErr w:type="spellEnd"/>
    </w:p>
    <w:p w14:paraId="2A8F9EEE" w14:textId="79A9D4C5" w:rsidR="003A7B05" w:rsidRDefault="0021735E" w:rsidP="003A7B05">
      <w:proofErr w:type="spellStart"/>
      <w:r>
        <w:t>Gazebo</w:t>
      </w:r>
      <w:proofErr w:type="spellEnd"/>
      <w:r w:rsidR="001905A3">
        <w:t xml:space="preserve"> </w:t>
      </w:r>
      <w:r w:rsidR="007F209B">
        <w:fldChar w:fldCharType="begin" w:fldLock="1"/>
      </w:r>
      <w:r w:rsidR="00A71B55">
        <w:instrText>ADDIN CSL_CITATION {"citationItems":[{"id":"ITEM-1","itemData":{"URL":"http://gazebosim.org/","accessed":{"date-parts":[["2019","6","25"]]},"id":"ITEM-1","issued":{"date-parts":[["0"]]},"title":"Gazebo","type":"webpage"},"uris":["http://www.mendeley.com/documents/?uuid=50056efa-9532-3dc8-970b-e2b9619324d2"]}],"mendeley":{"formattedCitation":"[5]","plainTextFormattedCitation":"[5]","previouslyFormattedCitation":"[5]"},"properties":{"noteIndex":0},"schema":"https://github.com/citation-style-language/schema/raw/master/csl-citation.json"}</w:instrText>
      </w:r>
      <w:r w:rsidR="007F209B">
        <w:fldChar w:fldCharType="separate"/>
      </w:r>
      <w:r w:rsidR="00E8735F" w:rsidRPr="00E8735F">
        <w:rPr>
          <w:noProof/>
        </w:rPr>
        <w:t>[5]</w:t>
      </w:r>
      <w:r w:rsidR="007F209B">
        <w:fldChar w:fldCharType="end"/>
      </w:r>
      <w:r w:rsidR="007F209B">
        <w:t xml:space="preserve"> </w:t>
      </w:r>
      <w:r>
        <w:t>é un</w:t>
      </w:r>
      <w:r w:rsidR="00150054">
        <w:t xml:space="preserve"> programa informático de </w:t>
      </w:r>
      <w:proofErr w:type="spellStart"/>
      <w:r w:rsidR="00150054">
        <w:t>sofware</w:t>
      </w:r>
      <w:proofErr w:type="spellEnd"/>
      <w:r w:rsidR="00150054">
        <w:t xml:space="preserve"> libre</w:t>
      </w:r>
      <w:r w:rsidR="009B4747">
        <w:t>,</w:t>
      </w:r>
      <w:r w:rsidR="00150054">
        <w:t xml:space="preserve"> desenvolvido maioritariamente</w:t>
      </w:r>
      <w:r>
        <w:t xml:space="preserve"> </w:t>
      </w:r>
      <w:r w:rsidR="00150054">
        <w:t xml:space="preserve">por </w:t>
      </w:r>
      <w:r w:rsidR="00020868">
        <w:t xml:space="preserve">Open </w:t>
      </w:r>
      <w:proofErr w:type="spellStart"/>
      <w:r w:rsidR="00020868">
        <w:t>Source</w:t>
      </w:r>
      <w:proofErr w:type="spellEnd"/>
      <w:r w:rsidR="00020868">
        <w:t xml:space="preserve"> </w:t>
      </w:r>
      <w:proofErr w:type="spellStart"/>
      <w:r w:rsidR="00020868">
        <w:t>Robotics</w:t>
      </w:r>
      <w:proofErr w:type="spellEnd"/>
      <w:r w:rsidR="00020868">
        <w:t xml:space="preserve"> </w:t>
      </w:r>
      <w:proofErr w:type="spellStart"/>
      <w:r w:rsidR="00020868">
        <w:t>Foundation</w:t>
      </w:r>
      <w:proofErr w:type="spellEnd"/>
      <w:r w:rsidR="00020868">
        <w:t xml:space="preserve"> (OSRF).</w:t>
      </w:r>
      <w:r w:rsidR="00150054">
        <w:t xml:space="preserve"> </w:t>
      </w:r>
      <w:r w:rsidR="00BE6F06">
        <w:t>Trátase dun simulador de contornos 3D que permite simular e avaliar o comportamento dun ou máis robots sobre escenarios de diversa complexidade.</w:t>
      </w:r>
    </w:p>
    <w:p w14:paraId="03899FC9" w14:textId="2A5EABB7" w:rsidR="00F2054B" w:rsidRDefault="00F2054B" w:rsidP="003A7B05">
      <w:r>
        <w:t xml:space="preserve">A pesar de nacer co propósito de poder simular robots en exteriores en condicións diversas, hoxe en día </w:t>
      </w:r>
      <w:r w:rsidR="006450E7">
        <w:t>é tan utilizado en simulacións interiores como exteriores grazas a ofrecer a capacidade de poder crear mundos moi complexos para obter comportamentos o máis fieis posible ás condicións reais.</w:t>
      </w:r>
    </w:p>
    <w:p w14:paraId="3470BCE2" w14:textId="4E37BA07" w:rsidR="00BE6F06" w:rsidRDefault="00BE6F06" w:rsidP="003A7B05">
      <w:r>
        <w:t>As principais características ou puntos fortes deste simulador cítanse a continuación:</w:t>
      </w:r>
    </w:p>
    <w:p w14:paraId="347D83D8" w14:textId="2DC8EF53" w:rsidR="00BE6F06" w:rsidRDefault="00BE6F06" w:rsidP="0068008D">
      <w:pPr>
        <w:pStyle w:val="Prrafodelista"/>
        <w:numPr>
          <w:ilvl w:val="0"/>
          <w:numId w:val="27"/>
        </w:numPr>
        <w:ind w:hanging="357"/>
        <w:contextualSpacing w:val="0"/>
      </w:pPr>
      <w:r>
        <w:t>Permite crear e configurar mundos virtuais acorde ás necesidades do experimento.</w:t>
      </w:r>
    </w:p>
    <w:p w14:paraId="76837FC0" w14:textId="06AADF81" w:rsidR="00BE6F06" w:rsidRDefault="00BE6F06" w:rsidP="0068008D">
      <w:pPr>
        <w:pStyle w:val="Prrafodelista"/>
        <w:numPr>
          <w:ilvl w:val="0"/>
          <w:numId w:val="27"/>
        </w:numPr>
        <w:ind w:hanging="357"/>
        <w:contextualSpacing w:val="0"/>
      </w:pPr>
      <w:r>
        <w:t xml:space="preserve">Capacidade para deseñar </w:t>
      </w:r>
      <w:r w:rsidR="0068008D">
        <w:t xml:space="preserve">contornos e </w:t>
      </w:r>
      <w:r>
        <w:t>modelos</w:t>
      </w:r>
      <w:r w:rsidR="0068008D">
        <w:t xml:space="preserve"> </w:t>
      </w:r>
      <w:proofErr w:type="spellStart"/>
      <w:r w:rsidR="0068008D">
        <w:t>robóticos</w:t>
      </w:r>
      <w:proofErr w:type="spellEnd"/>
      <w:r w:rsidR="0068008D">
        <w:t xml:space="preserve"> propios, </w:t>
      </w:r>
      <w:proofErr w:type="spellStart"/>
      <w:r w:rsidR="0068008D">
        <w:t>ademáis</w:t>
      </w:r>
      <w:proofErr w:type="spellEnd"/>
      <w:r w:rsidR="0068008D">
        <w:t xml:space="preserve"> da posibilidade de importar modelos xa desenvolvidos.</w:t>
      </w:r>
    </w:p>
    <w:p w14:paraId="1E3231BD" w14:textId="2C341457" w:rsidR="0068008D" w:rsidRDefault="0068008D" w:rsidP="0068008D">
      <w:pPr>
        <w:pStyle w:val="Prrafodelista"/>
        <w:numPr>
          <w:ilvl w:val="0"/>
          <w:numId w:val="27"/>
        </w:numPr>
        <w:ind w:hanging="357"/>
        <w:contextualSpacing w:val="0"/>
      </w:pPr>
      <w:r>
        <w:lastRenderedPageBreak/>
        <w:t xml:space="preserve">Soporta a simulación dos </w:t>
      </w:r>
      <w:r w:rsidR="00C10730">
        <w:t>sistema</w:t>
      </w:r>
      <w:r>
        <w:t>s físicos sobre corpos ríxidos, permitindo a interacción entre o robot e os diferentes elementos do contorno.</w:t>
      </w:r>
    </w:p>
    <w:p w14:paraId="67A15820" w14:textId="3DE71A6E" w:rsidR="00C10730" w:rsidRDefault="00F245CE" w:rsidP="0068008D">
      <w:pPr>
        <w:pStyle w:val="Prrafodelista"/>
        <w:numPr>
          <w:ilvl w:val="0"/>
          <w:numId w:val="27"/>
        </w:numPr>
        <w:ind w:hanging="357"/>
        <w:contextualSpacing w:val="0"/>
      </w:pPr>
      <w:r>
        <w:t>Está integrado en ROS, que se encarga da comunicación co contorno e de onde se permite lanzar o simulador.</w:t>
      </w:r>
    </w:p>
    <w:p w14:paraId="46875A16" w14:textId="2CF2A64D" w:rsidR="00F2054B" w:rsidRDefault="00C10730" w:rsidP="003A7B05">
      <w:proofErr w:type="spellStart"/>
      <w:r>
        <w:t>Gazebo</w:t>
      </w:r>
      <w:proofErr w:type="spellEnd"/>
      <w:r>
        <w:t xml:space="preserve"> utiliza</w:t>
      </w:r>
      <w:r w:rsidR="004914BB">
        <w:t xml:space="preserve"> por defecto</w:t>
      </w:r>
      <w:r>
        <w:t xml:space="preserve"> </w:t>
      </w:r>
      <w:r w:rsidR="00F2054B">
        <w:t>ODE</w:t>
      </w:r>
      <w:r>
        <w:t xml:space="preserve"> (Open Dynamics </w:t>
      </w:r>
      <w:proofErr w:type="spellStart"/>
      <w:r>
        <w:t>Engine</w:t>
      </w:r>
      <w:proofErr w:type="spellEnd"/>
      <w:r>
        <w:t>)</w:t>
      </w:r>
      <w:r w:rsidR="00F2054B">
        <w:t xml:space="preserve"> </w:t>
      </w:r>
      <w:r w:rsidR="006511D6">
        <w:fldChar w:fldCharType="begin" w:fldLock="1"/>
      </w:r>
      <w:r w:rsidR="00A71B55">
        <w:instrText>ADDIN CSL_CITATION {"citationItems":[{"id":"ITEM-1","itemData":{"URL":"https://www.ode.org/","accessed":{"date-parts":[["2019","6","25"]]},"id":"ITEM-1","issued":{"date-parts":[["0"]]},"title":"Open Dynamics Engine","type":"webpage"},"uris":["http://www.mendeley.com/documents/?uuid=1190876c-ba90-3862-b66d-283a44836f59"]}],"mendeley":{"formattedCitation":"[6]","plainTextFormattedCitation":"[6]","previouslyFormattedCitation":"[6]"},"properties":{"noteIndex":0},"schema":"https://github.com/citation-style-language/schema/raw/master/csl-citation.json"}</w:instrText>
      </w:r>
      <w:r w:rsidR="006511D6">
        <w:fldChar w:fldCharType="separate"/>
      </w:r>
      <w:r w:rsidR="00E8735F" w:rsidRPr="00E8735F">
        <w:rPr>
          <w:noProof/>
        </w:rPr>
        <w:t>[6]</w:t>
      </w:r>
      <w:r w:rsidR="006511D6">
        <w:fldChar w:fldCharType="end"/>
      </w:r>
      <w:r w:rsidR="006511D6">
        <w:t xml:space="preserve"> </w:t>
      </w:r>
      <w:r>
        <w:t>como motor f</w:t>
      </w:r>
      <w:r w:rsidR="004914BB">
        <w:t>ísico</w:t>
      </w:r>
      <w:r w:rsidR="00F2054B">
        <w:t>, podendo traballar con</w:t>
      </w:r>
      <w:r w:rsidR="004914BB">
        <w:t xml:space="preserve"> outros motores físicos como </w:t>
      </w:r>
      <w:proofErr w:type="spellStart"/>
      <w:r w:rsidR="004914BB">
        <w:t>Bullet</w:t>
      </w:r>
      <w:proofErr w:type="spellEnd"/>
      <w:r w:rsidR="004914BB">
        <w:t xml:space="preserve">, </w:t>
      </w:r>
      <w:proofErr w:type="spellStart"/>
      <w:r w:rsidR="004914BB">
        <w:t>Simbody</w:t>
      </w:r>
      <w:proofErr w:type="spellEnd"/>
      <w:r w:rsidR="004914BB">
        <w:t xml:space="preserve"> ou DART.</w:t>
      </w:r>
    </w:p>
    <w:p w14:paraId="6A04C8E6" w14:textId="03FCACD8" w:rsidR="00D90F6A" w:rsidRDefault="00D90F6A" w:rsidP="00D90F6A">
      <w:r>
        <w:t xml:space="preserve">Para a descrición dos contornos e dos modelos de simulación </w:t>
      </w:r>
      <w:proofErr w:type="spellStart"/>
      <w:r>
        <w:t>Gazebo</w:t>
      </w:r>
      <w:proofErr w:type="spellEnd"/>
      <w:r>
        <w:t xml:space="preserve"> utiliza o formato SDF. Cabe destacar que tamén soporta o formato URDF, utilizado en ROS para a descrición de robots. Sen embargo, desaconséllase o seu uso, xa que este formato só permite definir as propiedades dinámicas e cinemáticas dun so robot de forma illada, ademais de non poder especificar a posición do robot dentro do mundo, entre outras limitacións.</w:t>
      </w:r>
    </w:p>
    <w:p w14:paraId="76EE000B" w14:textId="4B57461E" w:rsidR="00F2054B" w:rsidRDefault="00655017" w:rsidP="00325E2D">
      <w:r>
        <w:t>O</w:t>
      </w:r>
      <w:r w:rsidR="00F2054B">
        <w:t xml:space="preserve"> simulador conta cunha interface de editor de modelos que permite a elaboración ou modificación dos mesmos dunha maneira máis intuitiva e amigable para que</w:t>
      </w:r>
      <w:r w:rsidR="004914BB">
        <w:t>n</w:t>
      </w:r>
      <w:r w:rsidR="00F2054B">
        <w:t xml:space="preserve"> non estea demasiado familiarizado coa descrición de robots no estándar SDF.</w:t>
      </w:r>
      <w:r w:rsidR="00325E2D">
        <w:t xml:space="preserve"> Conta </w:t>
      </w:r>
      <w:r w:rsidR="0039526F">
        <w:t>ademais</w:t>
      </w:r>
      <w:r w:rsidR="00325E2D">
        <w:t xml:space="preserve">, con editor do mundo, mediante o cal </w:t>
      </w:r>
      <w:r w:rsidR="00FC2707">
        <w:t xml:space="preserve">se </w:t>
      </w:r>
      <w:r w:rsidR="00325E2D">
        <w:t>perm</w:t>
      </w:r>
      <w:r w:rsidR="00FC2707">
        <w:t>i</w:t>
      </w:r>
      <w:r w:rsidR="00325E2D">
        <w:t xml:space="preserve">te crear o </w:t>
      </w:r>
      <w:r w:rsidR="00A606F5">
        <w:t>co</w:t>
      </w:r>
      <w:r w:rsidR="00325E2D">
        <w:t xml:space="preserve">ntorno de simulación </w:t>
      </w:r>
      <w:r w:rsidR="00FC2707">
        <w:t>segundo as</w:t>
      </w:r>
      <w:r w:rsidR="00325E2D">
        <w:t xml:space="preserve"> necesidade</w:t>
      </w:r>
      <w:r w:rsidR="00FC2707">
        <w:t>s</w:t>
      </w:r>
      <w:r w:rsidR="00325E2D">
        <w:t xml:space="preserve"> do usuario, coa finalidade </w:t>
      </w:r>
      <w:r w:rsidR="00A606F5">
        <w:t>de acadar unhas características</w:t>
      </w:r>
      <w:r w:rsidR="00325E2D">
        <w:t xml:space="preserve"> tanto físicas como visuais, o máis parecidas posible ás reais</w:t>
      </w:r>
      <w:r w:rsidR="00F2054B">
        <w:t>.</w:t>
      </w:r>
    </w:p>
    <w:p w14:paraId="7A6ED490" w14:textId="77777777" w:rsidR="00815D93" w:rsidRDefault="00815D93" w:rsidP="00815D93">
      <w:pPr>
        <w:keepNext/>
        <w:ind w:firstLine="0"/>
        <w:jc w:val="center"/>
      </w:pPr>
      <w:r>
        <w:rPr>
          <w:noProof/>
          <w:lang w:val="es-ES"/>
        </w:rPr>
        <w:drawing>
          <wp:inline distT="0" distB="0" distL="0" distR="0" wp14:anchorId="1A232D30" wp14:editId="249B8623">
            <wp:extent cx="5759450" cy="3293745"/>
            <wp:effectExtent l="0" t="0" r="0" b="1905"/>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zeboValeiro.png"/>
                    <pic:cNvPicPr/>
                  </pic:nvPicPr>
                  <pic:blipFill>
                    <a:blip r:embed="rId27">
                      <a:extLst>
                        <a:ext uri="{28A0092B-C50C-407E-A947-70E740481C1C}">
                          <a14:useLocalDpi xmlns:a14="http://schemas.microsoft.com/office/drawing/2010/main" val="0"/>
                        </a:ext>
                      </a:extLst>
                    </a:blip>
                    <a:stretch>
                      <a:fillRect/>
                    </a:stretch>
                  </pic:blipFill>
                  <pic:spPr>
                    <a:xfrm>
                      <a:off x="0" y="0"/>
                      <a:ext cx="5759450" cy="3293745"/>
                    </a:xfrm>
                    <a:prstGeom prst="rect">
                      <a:avLst/>
                    </a:prstGeom>
                  </pic:spPr>
                </pic:pic>
              </a:graphicData>
            </a:graphic>
          </wp:inline>
        </w:drawing>
      </w:r>
    </w:p>
    <w:p w14:paraId="16B52F36" w14:textId="3AEEEDA3" w:rsidR="00815D93" w:rsidRDefault="00815D93" w:rsidP="00815D93">
      <w:pPr>
        <w:pStyle w:val="Descripcin"/>
      </w:pPr>
      <w:bookmarkStart w:id="59" w:name="_Ref12470167"/>
      <w:bookmarkStart w:id="60" w:name="_Toc12825027"/>
      <w:r>
        <w:t xml:space="preserve">Figura </w:t>
      </w:r>
      <w:r>
        <w:fldChar w:fldCharType="begin"/>
      </w:r>
      <w:r>
        <w:instrText xml:space="preserve"> SEQ Figura \* ARABIC </w:instrText>
      </w:r>
      <w:r>
        <w:fldChar w:fldCharType="separate"/>
      </w:r>
      <w:r w:rsidR="00A45487">
        <w:rPr>
          <w:noProof/>
        </w:rPr>
        <w:t>7</w:t>
      </w:r>
      <w:r>
        <w:fldChar w:fldCharType="end"/>
      </w:r>
      <w:bookmarkEnd w:id="59"/>
      <w:r>
        <w:t xml:space="preserve">. Interface gráfica de </w:t>
      </w:r>
      <w:proofErr w:type="spellStart"/>
      <w:r>
        <w:t>Gazebo</w:t>
      </w:r>
      <w:proofErr w:type="spellEnd"/>
      <w:r>
        <w:t xml:space="preserve"> durante a simulación</w:t>
      </w:r>
      <w:bookmarkEnd w:id="60"/>
    </w:p>
    <w:p w14:paraId="2F161FEC" w14:textId="2D512AB9" w:rsidR="00A606F5" w:rsidRDefault="00A606F5" w:rsidP="00D90F6A">
      <w:r>
        <w:t xml:space="preserve">A interface de </w:t>
      </w:r>
      <w:proofErr w:type="spellStart"/>
      <w:r>
        <w:t>de</w:t>
      </w:r>
      <w:proofErr w:type="spellEnd"/>
      <w:r>
        <w:t xml:space="preserve"> usuario de </w:t>
      </w:r>
      <w:proofErr w:type="spellStart"/>
      <w:r>
        <w:t>Gazebo</w:t>
      </w:r>
      <w:proofErr w:type="spellEnd"/>
      <w:r w:rsidR="004A1F4F">
        <w:t xml:space="preserve"> (</w:t>
      </w:r>
      <w:r w:rsidR="002F21D4">
        <w:fldChar w:fldCharType="begin"/>
      </w:r>
      <w:r w:rsidR="002F21D4">
        <w:instrText xml:space="preserve"> REF _Ref12470167 \h </w:instrText>
      </w:r>
      <w:r w:rsidR="002F21D4">
        <w:fldChar w:fldCharType="separate"/>
      </w:r>
      <w:r w:rsidR="00A45487">
        <w:t xml:space="preserve">Figura </w:t>
      </w:r>
      <w:r w:rsidR="00A45487">
        <w:rPr>
          <w:noProof/>
        </w:rPr>
        <w:t>7</w:t>
      </w:r>
      <w:r w:rsidR="002F21D4">
        <w:fldChar w:fldCharType="end"/>
      </w:r>
      <w:r w:rsidR="004A1F4F">
        <w:t>)</w:t>
      </w:r>
      <w:r>
        <w:t xml:space="preserve"> permite visualizar a simulación en tempo real, ademais de poder </w:t>
      </w:r>
      <w:proofErr w:type="spellStart"/>
      <w:r>
        <w:t>pausala</w:t>
      </w:r>
      <w:proofErr w:type="spellEnd"/>
      <w:r w:rsidR="00D90F6A">
        <w:t>, importar modelos</w:t>
      </w:r>
      <w:r>
        <w:t xml:space="preserve"> ou incluso modificar calquera parámetro </w:t>
      </w:r>
      <w:r w:rsidR="00D90F6A">
        <w:t>do mundo ou modelos que forman parte da mesma.</w:t>
      </w:r>
    </w:p>
    <w:p w14:paraId="6E0DFC32" w14:textId="51D42C65" w:rsidR="00686DDF" w:rsidRDefault="00686DDF" w:rsidP="00686DDF">
      <w:pPr>
        <w:pStyle w:val="Ttulo2"/>
      </w:pPr>
      <w:bookmarkStart w:id="61" w:name="_Toc12827292"/>
      <w:proofErr w:type="spellStart"/>
      <w:r>
        <w:t>Blender</w:t>
      </w:r>
      <w:bookmarkEnd w:id="61"/>
      <w:proofErr w:type="spellEnd"/>
    </w:p>
    <w:p w14:paraId="1D6F4C70" w14:textId="0DAB5596" w:rsidR="00686DDF" w:rsidRDefault="00686DDF" w:rsidP="00686DDF">
      <w:proofErr w:type="spellStart"/>
      <w:r>
        <w:t>Blender</w:t>
      </w:r>
      <w:proofErr w:type="spellEnd"/>
      <w:r>
        <w:t xml:space="preserve"> </w:t>
      </w:r>
      <w:r w:rsidR="000745DA">
        <w:fldChar w:fldCharType="begin" w:fldLock="1"/>
      </w:r>
      <w:r w:rsidR="00A71B55">
        <w:instrText>ADDIN CSL_CITATION {"citationItems":[{"id":"ITEM-1","itemData":{"URL":"https://www.blender.org/","accessed":{"date-parts":[["2019","6","25"]]},"id":"ITEM-1","issued":{"date-parts":[["0"]]},"title":"blender.org - Home of the Blender project - Free and Open 3D Creation Software","type":"webpage"},"uris":["http://www.mendeley.com/documents/?uuid=6dbabd53-d688-305d-bd19-d024f28e420c"]}],"mendeley":{"formattedCitation":"[7]","plainTextFormattedCitation":"[7]","previouslyFormattedCitation":"[7]"},"properties":{"noteIndex":0},"schema":"https://github.com/citation-style-language/schema/raw/master/csl-citation.json"}</w:instrText>
      </w:r>
      <w:r w:rsidR="000745DA">
        <w:fldChar w:fldCharType="separate"/>
      </w:r>
      <w:r w:rsidR="00E8735F" w:rsidRPr="00E8735F">
        <w:rPr>
          <w:noProof/>
        </w:rPr>
        <w:t>[7]</w:t>
      </w:r>
      <w:r w:rsidR="000745DA">
        <w:fldChar w:fldCharType="end"/>
      </w:r>
      <w:r w:rsidR="000745DA">
        <w:t xml:space="preserve"> </w:t>
      </w:r>
      <w:r>
        <w:t xml:space="preserve">é un programa informático de software libre de </w:t>
      </w:r>
      <w:proofErr w:type="spellStart"/>
      <w:r w:rsidR="00CC316B" w:rsidRPr="00640418">
        <w:rPr>
          <w:i/>
        </w:rPr>
        <w:t>creation</w:t>
      </w:r>
      <w:proofErr w:type="spellEnd"/>
      <w:r w:rsidR="00CC316B" w:rsidRPr="00640418">
        <w:rPr>
          <w:i/>
        </w:rPr>
        <w:t xml:space="preserve"> suite</w:t>
      </w:r>
      <w:r w:rsidR="00640418">
        <w:t xml:space="preserve"> </w:t>
      </w:r>
      <w:r w:rsidRPr="00640418">
        <w:t>3D</w:t>
      </w:r>
      <w:r>
        <w:t xml:space="preserve"> dispoñible para sistem</w:t>
      </w:r>
      <w:r w:rsidR="005C0DBE">
        <w:t xml:space="preserve">as operativos </w:t>
      </w:r>
      <w:proofErr w:type="spellStart"/>
      <w:r w:rsidR="005C0DBE">
        <w:t>Linux</w:t>
      </w:r>
      <w:proofErr w:type="spellEnd"/>
      <w:r w:rsidR="005C0DBE">
        <w:t>, Windows e M</w:t>
      </w:r>
      <w:r>
        <w:t>ac</w:t>
      </w:r>
      <w:r w:rsidR="005C0DBE">
        <w:t xml:space="preserve"> </w:t>
      </w:r>
      <w:r>
        <w:t>OS. Entre as súas funcións destacan a</w:t>
      </w:r>
      <w:r w:rsidR="00CC316B">
        <w:t>s</w:t>
      </w:r>
      <w:r>
        <w:t xml:space="preserve"> de </w:t>
      </w:r>
      <w:proofErr w:type="spellStart"/>
      <w:r w:rsidR="00CC316B">
        <w:t>renderizado</w:t>
      </w:r>
      <w:proofErr w:type="spellEnd"/>
      <w:r w:rsidR="00CC316B">
        <w:t>, modelado, simulación, edición de vídeo ou a creación de videoxogos.</w:t>
      </w:r>
    </w:p>
    <w:p w14:paraId="51591715" w14:textId="77777777" w:rsidR="00521722" w:rsidRDefault="00521722" w:rsidP="00521722">
      <w:r>
        <w:t xml:space="preserve">No presente traballo a principal función empregada de dito programa é a de creación e edición de mallas 3D. As mallas son unha colección de vértices que se enlazan mediante bordes dando lugar a caras poligonais, xeralmente triángulos ou trapecios, que describen a </w:t>
      </w:r>
      <w:r>
        <w:lastRenderedPageBreak/>
        <w:t>forma dun obxecto en tres dimensións. A partir destas mallas defínense as diferentes partes físicas do robot co fin de ser utilizadas tanto para a simulación física como para a representación dos elementos visuais.</w:t>
      </w:r>
    </w:p>
    <w:p w14:paraId="23737FB9" w14:textId="61D76029" w:rsidR="00521722" w:rsidRDefault="00521722" w:rsidP="00521722">
      <w:r>
        <w:t>Outro punto de importancia é que perite a exportación das mallas a arquivos COLLADA (.</w:t>
      </w:r>
      <w:proofErr w:type="spellStart"/>
      <w:r>
        <w:t>dae</w:t>
      </w:r>
      <w:proofErr w:type="spellEnd"/>
      <w:r>
        <w:t xml:space="preserve">), único formato soportable por </w:t>
      </w:r>
      <w:proofErr w:type="spellStart"/>
      <w:r>
        <w:t>Gazebo</w:t>
      </w:r>
      <w:proofErr w:type="spellEnd"/>
      <w:r>
        <w:t xml:space="preserve"> ata a versión 8.2.</w:t>
      </w:r>
    </w:p>
    <w:p w14:paraId="6211B3C9" w14:textId="77777777" w:rsidR="00640418" w:rsidRDefault="00640418" w:rsidP="00640418">
      <w:pPr>
        <w:keepNext/>
        <w:ind w:firstLine="0"/>
      </w:pPr>
      <w:r>
        <w:rPr>
          <w:noProof/>
          <w:lang w:val="es-ES"/>
        </w:rPr>
        <w:drawing>
          <wp:inline distT="0" distB="0" distL="0" distR="0" wp14:anchorId="2173E883" wp14:editId="7D75B5D7">
            <wp:extent cx="5759450" cy="3293745"/>
            <wp:effectExtent l="0" t="0" r="0" b="1905"/>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enderInterface.png"/>
                    <pic:cNvPicPr/>
                  </pic:nvPicPr>
                  <pic:blipFill>
                    <a:blip r:embed="rId28">
                      <a:extLst>
                        <a:ext uri="{28A0092B-C50C-407E-A947-70E740481C1C}">
                          <a14:useLocalDpi xmlns:a14="http://schemas.microsoft.com/office/drawing/2010/main" val="0"/>
                        </a:ext>
                      </a:extLst>
                    </a:blip>
                    <a:stretch>
                      <a:fillRect/>
                    </a:stretch>
                  </pic:blipFill>
                  <pic:spPr>
                    <a:xfrm>
                      <a:off x="0" y="0"/>
                      <a:ext cx="5759450" cy="3293745"/>
                    </a:xfrm>
                    <a:prstGeom prst="rect">
                      <a:avLst/>
                    </a:prstGeom>
                  </pic:spPr>
                </pic:pic>
              </a:graphicData>
            </a:graphic>
          </wp:inline>
        </w:drawing>
      </w:r>
    </w:p>
    <w:p w14:paraId="67FE1FBE" w14:textId="046C5289" w:rsidR="00640418" w:rsidRDefault="00640418" w:rsidP="00640418">
      <w:pPr>
        <w:pStyle w:val="Descripcin"/>
      </w:pPr>
      <w:bookmarkStart w:id="62" w:name="_Ref12470282"/>
      <w:bookmarkStart w:id="63" w:name="_Toc12825028"/>
      <w:r>
        <w:t xml:space="preserve">Figura </w:t>
      </w:r>
      <w:r>
        <w:fldChar w:fldCharType="begin"/>
      </w:r>
      <w:r>
        <w:instrText xml:space="preserve"> SEQ Figura \* ARABIC </w:instrText>
      </w:r>
      <w:r>
        <w:fldChar w:fldCharType="separate"/>
      </w:r>
      <w:r w:rsidR="00A45487">
        <w:rPr>
          <w:noProof/>
        </w:rPr>
        <w:t>8</w:t>
      </w:r>
      <w:r>
        <w:fldChar w:fldCharType="end"/>
      </w:r>
      <w:bookmarkEnd w:id="62"/>
      <w:r>
        <w:t xml:space="preserve">. Interface gráfica do programa </w:t>
      </w:r>
      <w:proofErr w:type="spellStart"/>
      <w:r>
        <w:t>Blender</w:t>
      </w:r>
      <w:bookmarkEnd w:id="63"/>
      <w:proofErr w:type="spellEnd"/>
    </w:p>
    <w:p w14:paraId="3A249CC9" w14:textId="135C1610" w:rsidR="00521722" w:rsidRDefault="00E21A29" w:rsidP="00521722">
      <w:r w:rsidRPr="00E21A29">
        <w:t xml:space="preserve">Na </w:t>
      </w:r>
      <w:r w:rsidR="00255BB3">
        <w:fldChar w:fldCharType="begin"/>
      </w:r>
      <w:r w:rsidR="00255BB3">
        <w:instrText xml:space="preserve"> REF _Ref12470282 \h </w:instrText>
      </w:r>
      <w:r w:rsidR="00255BB3">
        <w:fldChar w:fldCharType="separate"/>
      </w:r>
      <w:r w:rsidR="00A45487">
        <w:t xml:space="preserve">Figura </w:t>
      </w:r>
      <w:r w:rsidR="00A45487">
        <w:rPr>
          <w:noProof/>
        </w:rPr>
        <w:t>8</w:t>
      </w:r>
      <w:r w:rsidR="00255BB3">
        <w:fldChar w:fldCharType="end"/>
      </w:r>
      <w:r>
        <w:t xml:space="preserve"> </w:t>
      </w:r>
      <w:r w:rsidRPr="00E21A29">
        <w:t xml:space="preserve">pode verse a interface gráfica de </w:t>
      </w:r>
      <w:proofErr w:type="spellStart"/>
      <w:r w:rsidRPr="00E21A29">
        <w:t>Blender</w:t>
      </w:r>
      <w:proofErr w:type="spellEnd"/>
      <w:r w:rsidRPr="00E21A29">
        <w:t xml:space="preserve"> durante a manipulación de mallas d</w:t>
      </w:r>
      <w:r w:rsidR="00AD7BC8">
        <w:t>e</w:t>
      </w:r>
      <w:r w:rsidRPr="00E21A29">
        <w:t xml:space="preserve"> </w:t>
      </w:r>
      <w:proofErr w:type="spellStart"/>
      <w:r w:rsidRPr="00E21A29">
        <w:t>Robobo</w:t>
      </w:r>
      <w:proofErr w:type="spellEnd"/>
      <w:r w:rsidRPr="00E21A29">
        <w:t>.</w:t>
      </w:r>
    </w:p>
    <w:p w14:paraId="108FC487" w14:textId="1E90F570" w:rsidR="00B94A27" w:rsidRDefault="00B94A27" w:rsidP="00B94A27">
      <w:pPr>
        <w:pStyle w:val="Ttulo2"/>
      </w:pPr>
      <w:bookmarkStart w:id="64" w:name="_Toc12827293"/>
      <w:r>
        <w:t>SDF</w:t>
      </w:r>
      <w:bookmarkEnd w:id="64"/>
    </w:p>
    <w:p w14:paraId="3A4DB67F" w14:textId="0E7E78D8" w:rsidR="00B94A27" w:rsidRDefault="002A2157" w:rsidP="00B94A27">
      <w:r>
        <w:t>O SDF</w:t>
      </w:r>
      <w:r w:rsidR="000745DA">
        <w:t xml:space="preserve"> </w:t>
      </w:r>
      <w:r w:rsidR="000745DA">
        <w:fldChar w:fldCharType="begin" w:fldLock="1"/>
      </w:r>
      <w:r w:rsidR="00A71B55">
        <w:instrText>ADDIN CSL_CITATION {"citationItems":[{"id":"ITEM-1","itemData":{"URL":"http://sdformat.org/","accessed":{"date-parts":[["2019","6","25"]]},"id":"ITEM-1","issued":{"date-parts":[["0"]]},"title":"SDF Home","type":"webpage"},"uris":["http://www.mendeley.com/documents/?uuid=220b614c-ce74-3171-a838-eee251657320"]}],"mendeley":{"formattedCitation":"[8]","plainTextFormattedCitation":"[8]","previouslyFormattedCitation":"[8]"},"properties":{"noteIndex":0},"schema":"https://github.com/citation-style-language/schema/raw/master/csl-citation.json"}</w:instrText>
      </w:r>
      <w:r w:rsidR="000745DA">
        <w:fldChar w:fldCharType="separate"/>
      </w:r>
      <w:r w:rsidR="00E8735F" w:rsidRPr="00E8735F">
        <w:rPr>
          <w:noProof/>
        </w:rPr>
        <w:t>[8]</w:t>
      </w:r>
      <w:r w:rsidR="000745DA">
        <w:fldChar w:fldCharType="end"/>
      </w:r>
      <w:r>
        <w:t xml:space="preserve">, das siglas en inglés </w:t>
      </w:r>
      <w:proofErr w:type="spellStart"/>
      <w:r>
        <w:t>Simulation</w:t>
      </w:r>
      <w:proofErr w:type="spellEnd"/>
      <w:r>
        <w:t xml:space="preserve"> </w:t>
      </w:r>
      <w:proofErr w:type="spellStart"/>
      <w:r>
        <w:t>Description</w:t>
      </w:r>
      <w:proofErr w:type="spellEnd"/>
      <w:r>
        <w:t xml:space="preserve"> </w:t>
      </w:r>
      <w:proofErr w:type="spellStart"/>
      <w:r>
        <w:t>Format</w:t>
      </w:r>
      <w:proofErr w:type="spellEnd"/>
      <w:r>
        <w:t xml:space="preserve">, é un formato XML que describe obxectos e contornos para a simulación de robots. Orixinalmente foi desenvolvido como parte do simulador </w:t>
      </w:r>
      <w:proofErr w:type="spellStart"/>
      <w:r>
        <w:t>Gazebo</w:t>
      </w:r>
      <w:proofErr w:type="spellEnd"/>
      <w:r w:rsidR="00DB243E">
        <w:t>, tendo en conta as aplicacións dos robots científicos para o seu deseño. Co tempo, o SDF converteuse nun formato estable, robusto e extensible, capaz de describir todos os aspectos dos robots, dos obxectos estáticos e dinámicos, da iluminación, do terreo e incluso da física.</w:t>
      </w:r>
    </w:p>
    <w:p w14:paraId="5374B248" w14:textId="3A61D6B2" w:rsidR="00DB243E" w:rsidRDefault="00A70841" w:rsidP="00B94A27">
      <w:r>
        <w:t>A continuación mostrase unha breve descrición dos principais elementos que forman o SDF:</w:t>
      </w:r>
    </w:p>
    <w:p w14:paraId="2A73DFEA" w14:textId="0059152C" w:rsidR="00A70841" w:rsidRPr="00A70841" w:rsidRDefault="00A70841" w:rsidP="00B9492B">
      <w:pPr>
        <w:pStyle w:val="Prrafodelista"/>
        <w:numPr>
          <w:ilvl w:val="0"/>
          <w:numId w:val="28"/>
        </w:numPr>
        <w:ind w:hanging="357"/>
        <w:contextualSpacing w:val="0"/>
        <w:rPr>
          <w:b/>
        </w:rPr>
      </w:pPr>
      <w:proofErr w:type="spellStart"/>
      <w:r w:rsidRPr="00A70841">
        <w:rPr>
          <w:b/>
        </w:rPr>
        <w:t>World</w:t>
      </w:r>
      <w:proofErr w:type="spellEnd"/>
      <w:r w:rsidRPr="00A70841">
        <w:rPr>
          <w:b/>
        </w:rPr>
        <w:t>:</w:t>
      </w:r>
      <w:r>
        <w:t xml:space="preserve"> </w:t>
      </w:r>
      <w:proofErr w:type="spellStart"/>
      <w:r>
        <w:t>encapsula</w:t>
      </w:r>
      <w:proofErr w:type="spellEnd"/>
      <w:r>
        <w:t xml:space="preserve"> unha descrición completa do contorno de simulación, incluíndo o resto de elementos. </w:t>
      </w:r>
    </w:p>
    <w:p w14:paraId="5B9BF9FB" w14:textId="06861408" w:rsidR="00A70841" w:rsidRPr="00457BC0" w:rsidRDefault="00A70841" w:rsidP="00B9492B">
      <w:pPr>
        <w:pStyle w:val="Prrafodelista"/>
        <w:numPr>
          <w:ilvl w:val="0"/>
          <w:numId w:val="28"/>
        </w:numPr>
        <w:ind w:hanging="357"/>
        <w:contextualSpacing w:val="0"/>
        <w:rPr>
          <w:b/>
        </w:rPr>
      </w:pPr>
      <w:proofErr w:type="spellStart"/>
      <w:r>
        <w:rPr>
          <w:b/>
        </w:rPr>
        <w:t>Scene</w:t>
      </w:r>
      <w:proofErr w:type="spellEnd"/>
      <w:r>
        <w:rPr>
          <w:b/>
        </w:rPr>
        <w:t>:</w:t>
      </w:r>
      <w:r w:rsidR="00457BC0">
        <w:t xml:space="preserve"> fillo dun elemento </w:t>
      </w:r>
      <w:proofErr w:type="spellStart"/>
      <w:r w:rsidR="00457BC0" w:rsidRPr="00457BC0">
        <w:rPr>
          <w:i/>
        </w:rPr>
        <w:t>world</w:t>
      </w:r>
      <w:proofErr w:type="spellEnd"/>
      <w:r w:rsidR="00457BC0">
        <w:t>. Define a aparencia do contorno mediante propiedades como a tonalidade do ceo, do chan, a representación</w:t>
      </w:r>
      <w:r w:rsidR="00CB7B3C">
        <w:t xml:space="preserve"> de brétema, entre outras.</w:t>
      </w:r>
    </w:p>
    <w:p w14:paraId="5FEEF91A" w14:textId="3E7235F4" w:rsidR="00457BC0" w:rsidRPr="00CB7B3C" w:rsidRDefault="00CB7B3C" w:rsidP="00B9492B">
      <w:pPr>
        <w:pStyle w:val="Prrafodelista"/>
        <w:numPr>
          <w:ilvl w:val="0"/>
          <w:numId w:val="28"/>
        </w:numPr>
        <w:ind w:hanging="357"/>
        <w:contextualSpacing w:val="0"/>
        <w:rPr>
          <w:b/>
        </w:rPr>
      </w:pPr>
      <w:proofErr w:type="spellStart"/>
      <w:r>
        <w:rPr>
          <w:b/>
        </w:rPr>
        <w:t>Physics</w:t>
      </w:r>
      <w:proofErr w:type="spellEnd"/>
      <w:r>
        <w:rPr>
          <w:b/>
        </w:rPr>
        <w:t>:</w:t>
      </w:r>
      <w:r>
        <w:t xml:space="preserve"> fillo dun elemento </w:t>
      </w:r>
      <w:proofErr w:type="spellStart"/>
      <w:r>
        <w:t>world</w:t>
      </w:r>
      <w:proofErr w:type="spellEnd"/>
      <w:r>
        <w:t xml:space="preserve">. Establece o tipo de motor físico e os parámetros utilizados durante a simulación. </w:t>
      </w:r>
    </w:p>
    <w:p w14:paraId="1024F910" w14:textId="306C07B2" w:rsidR="00CB7B3C" w:rsidRPr="00A70841" w:rsidRDefault="00CB7B3C" w:rsidP="00B9492B">
      <w:pPr>
        <w:pStyle w:val="Prrafodelista"/>
        <w:numPr>
          <w:ilvl w:val="0"/>
          <w:numId w:val="28"/>
        </w:numPr>
        <w:ind w:hanging="357"/>
        <w:contextualSpacing w:val="0"/>
        <w:rPr>
          <w:b/>
        </w:rPr>
      </w:pPr>
      <w:proofErr w:type="spellStart"/>
      <w:r>
        <w:rPr>
          <w:b/>
        </w:rPr>
        <w:t>Light</w:t>
      </w:r>
      <w:proofErr w:type="spellEnd"/>
      <w:r>
        <w:rPr>
          <w:b/>
        </w:rPr>
        <w:t>:</w:t>
      </w:r>
      <w:r>
        <w:t xml:space="preserve"> fillo dun elemento </w:t>
      </w:r>
      <w:proofErr w:type="spellStart"/>
      <w:r w:rsidRPr="00CB7B3C">
        <w:rPr>
          <w:i/>
        </w:rPr>
        <w:t>world</w:t>
      </w:r>
      <w:proofErr w:type="spellEnd"/>
      <w:r>
        <w:t>. Describe unha fonte de luz.</w:t>
      </w:r>
    </w:p>
    <w:p w14:paraId="75738F69" w14:textId="2E179AC1" w:rsidR="00CB7B3C" w:rsidRPr="00A70841" w:rsidRDefault="00CB7B3C" w:rsidP="00B9492B">
      <w:pPr>
        <w:pStyle w:val="Prrafodelista"/>
        <w:numPr>
          <w:ilvl w:val="0"/>
          <w:numId w:val="28"/>
        </w:numPr>
        <w:ind w:hanging="357"/>
        <w:contextualSpacing w:val="0"/>
        <w:rPr>
          <w:b/>
        </w:rPr>
      </w:pPr>
      <w:proofErr w:type="spellStart"/>
      <w:r>
        <w:rPr>
          <w:b/>
        </w:rPr>
        <w:lastRenderedPageBreak/>
        <w:t>Model</w:t>
      </w:r>
      <w:proofErr w:type="spellEnd"/>
      <w:r>
        <w:rPr>
          <w:b/>
        </w:rPr>
        <w:t>:</w:t>
      </w:r>
      <w:r>
        <w:t xml:space="preserve"> fillo dun elemento </w:t>
      </w:r>
      <w:proofErr w:type="spellStart"/>
      <w:r w:rsidRPr="00CB7B3C">
        <w:rPr>
          <w:i/>
        </w:rPr>
        <w:t>world</w:t>
      </w:r>
      <w:proofErr w:type="spellEnd"/>
      <w:r>
        <w:t xml:space="preserve">. Describe un robot completo ou calquera outro obxecto físico. Xeralmente os modelos defínense en arquivos independentes do </w:t>
      </w:r>
      <w:proofErr w:type="spellStart"/>
      <w:r w:rsidRPr="00CB7B3C">
        <w:rPr>
          <w:i/>
        </w:rPr>
        <w:t>world</w:t>
      </w:r>
      <w:proofErr w:type="spellEnd"/>
      <w:r>
        <w:t xml:space="preserve"> para poder lanzalos en diferentes mundos.</w:t>
      </w:r>
    </w:p>
    <w:p w14:paraId="0391EC5A" w14:textId="3A6BD73A" w:rsidR="00CB7B3C" w:rsidRPr="00291983" w:rsidRDefault="00291983" w:rsidP="00B9492B">
      <w:pPr>
        <w:pStyle w:val="Prrafodelista"/>
        <w:numPr>
          <w:ilvl w:val="0"/>
          <w:numId w:val="28"/>
        </w:numPr>
        <w:ind w:hanging="357"/>
        <w:contextualSpacing w:val="0"/>
        <w:rPr>
          <w:b/>
        </w:rPr>
      </w:pPr>
      <w:proofErr w:type="spellStart"/>
      <w:r>
        <w:rPr>
          <w:b/>
        </w:rPr>
        <w:t>Link</w:t>
      </w:r>
      <w:proofErr w:type="spellEnd"/>
      <w:r>
        <w:rPr>
          <w:b/>
        </w:rPr>
        <w:t xml:space="preserve">: </w:t>
      </w:r>
      <w:r>
        <w:t xml:space="preserve">fillo dun elemento </w:t>
      </w:r>
      <w:proofErr w:type="spellStart"/>
      <w:r w:rsidRPr="00291983">
        <w:rPr>
          <w:i/>
        </w:rPr>
        <w:t>model</w:t>
      </w:r>
      <w:proofErr w:type="spellEnd"/>
      <w:r>
        <w:t>. Define cada parte sólida na que se divide un modelo e contén as propiedades físicas e visuais que o definen.</w:t>
      </w:r>
    </w:p>
    <w:p w14:paraId="0F34BE40" w14:textId="06D9276C" w:rsidR="00291983" w:rsidRPr="00291983" w:rsidRDefault="00291983" w:rsidP="00B9492B">
      <w:pPr>
        <w:pStyle w:val="Prrafodelista"/>
        <w:numPr>
          <w:ilvl w:val="0"/>
          <w:numId w:val="28"/>
        </w:numPr>
        <w:ind w:hanging="357"/>
        <w:contextualSpacing w:val="0"/>
        <w:rPr>
          <w:b/>
        </w:rPr>
      </w:pPr>
      <w:proofErr w:type="spellStart"/>
      <w:r>
        <w:rPr>
          <w:b/>
        </w:rPr>
        <w:t>Collision</w:t>
      </w:r>
      <w:proofErr w:type="spellEnd"/>
      <w:r>
        <w:rPr>
          <w:b/>
        </w:rPr>
        <w:t xml:space="preserve">: </w:t>
      </w:r>
      <w:r>
        <w:t xml:space="preserve">fillo dun elemento </w:t>
      </w:r>
      <w:proofErr w:type="spellStart"/>
      <w:r>
        <w:rPr>
          <w:i/>
        </w:rPr>
        <w:t>link</w:t>
      </w:r>
      <w:proofErr w:type="spellEnd"/>
      <w:r>
        <w:t xml:space="preserve">. </w:t>
      </w:r>
      <w:r w:rsidR="00437EB8">
        <w:t>Define a xeometría utilizada polo motor físico para o cálculo de colisións. Permite</w:t>
      </w:r>
      <w:r w:rsidR="0049433A">
        <w:t xml:space="preserve"> a utilización de</w:t>
      </w:r>
      <w:r w:rsidR="00437EB8">
        <w:t xml:space="preserve"> formas puras esféricas, cilíndricas ou c</w:t>
      </w:r>
      <w:r w:rsidR="00C87D3C">
        <w:t>uboide</w:t>
      </w:r>
      <w:r w:rsidR="00437EB8">
        <w:t>s</w:t>
      </w:r>
      <w:r w:rsidR="000A23DF">
        <w:t>;</w:t>
      </w:r>
      <w:r w:rsidR="00437EB8">
        <w:t xml:space="preserve"> ou</w:t>
      </w:r>
      <w:r w:rsidR="0049433A">
        <w:t xml:space="preserve"> a importación de mallas se se pretende utilizar formas máis precisas. </w:t>
      </w:r>
    </w:p>
    <w:p w14:paraId="6AF3BE8B" w14:textId="6652F0AB" w:rsidR="00291983" w:rsidRDefault="00291983" w:rsidP="00B9492B">
      <w:pPr>
        <w:pStyle w:val="Prrafodelista"/>
        <w:numPr>
          <w:ilvl w:val="0"/>
          <w:numId w:val="28"/>
        </w:numPr>
        <w:ind w:hanging="357"/>
        <w:contextualSpacing w:val="0"/>
        <w:rPr>
          <w:b/>
        </w:rPr>
      </w:pPr>
      <w:r>
        <w:rPr>
          <w:b/>
        </w:rPr>
        <w:t xml:space="preserve">Visual: </w:t>
      </w:r>
      <w:r>
        <w:t xml:space="preserve">fillo dun elemento </w:t>
      </w:r>
      <w:proofErr w:type="spellStart"/>
      <w:r>
        <w:rPr>
          <w:i/>
        </w:rPr>
        <w:t>link</w:t>
      </w:r>
      <w:proofErr w:type="spellEnd"/>
      <w:r>
        <w:t xml:space="preserve">. </w:t>
      </w:r>
      <w:r w:rsidR="0049433A">
        <w:t xml:space="preserve">Define a xeometría que se representa na parte gráfica da simulación. Pode coincidir coa xeometría de colisión, </w:t>
      </w:r>
      <w:proofErr w:type="spellStart"/>
      <w:r w:rsidR="0049433A">
        <w:t>ainda</w:t>
      </w:r>
      <w:proofErr w:type="spellEnd"/>
      <w:r w:rsidR="0049433A">
        <w:t xml:space="preserve"> que normalmente impórtanse mallas de maior complexidade para obter unha calidade visual superior.</w:t>
      </w:r>
    </w:p>
    <w:p w14:paraId="07A6C72F" w14:textId="7AFB212D" w:rsidR="00291983" w:rsidRPr="00291983" w:rsidRDefault="00291983" w:rsidP="00B9492B">
      <w:pPr>
        <w:pStyle w:val="Prrafodelista"/>
        <w:numPr>
          <w:ilvl w:val="0"/>
          <w:numId w:val="28"/>
        </w:numPr>
        <w:ind w:hanging="357"/>
        <w:contextualSpacing w:val="0"/>
        <w:rPr>
          <w:b/>
        </w:rPr>
      </w:pPr>
      <w:proofErr w:type="spellStart"/>
      <w:r>
        <w:rPr>
          <w:b/>
        </w:rPr>
        <w:t>Joint</w:t>
      </w:r>
      <w:proofErr w:type="spellEnd"/>
      <w:r>
        <w:rPr>
          <w:b/>
        </w:rPr>
        <w:t xml:space="preserve">: </w:t>
      </w:r>
      <w:r>
        <w:t xml:space="preserve">fillo dun elemento </w:t>
      </w:r>
      <w:proofErr w:type="spellStart"/>
      <w:r w:rsidRPr="00291983">
        <w:rPr>
          <w:i/>
        </w:rPr>
        <w:t>model</w:t>
      </w:r>
      <w:proofErr w:type="spellEnd"/>
      <w:r>
        <w:rPr>
          <w:i/>
        </w:rPr>
        <w:t>.</w:t>
      </w:r>
      <w:r>
        <w:t xml:space="preserve"> Define a unión entre dous </w:t>
      </w:r>
      <w:proofErr w:type="spellStart"/>
      <w:r>
        <w:rPr>
          <w:i/>
        </w:rPr>
        <w:t>links</w:t>
      </w:r>
      <w:proofErr w:type="spellEnd"/>
      <w:r>
        <w:t xml:space="preserve"> con propiedades cinemáticas e dinámicas.</w:t>
      </w:r>
    </w:p>
    <w:p w14:paraId="6B5DDD13" w14:textId="416A64DE" w:rsidR="00291983" w:rsidRPr="001905A3" w:rsidRDefault="0049433A" w:rsidP="00B9492B">
      <w:pPr>
        <w:pStyle w:val="Prrafodelista"/>
        <w:numPr>
          <w:ilvl w:val="0"/>
          <w:numId w:val="28"/>
        </w:numPr>
        <w:ind w:hanging="357"/>
        <w:contextualSpacing w:val="0"/>
        <w:rPr>
          <w:b/>
        </w:rPr>
      </w:pPr>
      <w:r>
        <w:rPr>
          <w:b/>
        </w:rPr>
        <w:t xml:space="preserve">Sensor: </w:t>
      </w:r>
      <w:r>
        <w:t xml:space="preserve">fillo dun elemento </w:t>
      </w:r>
      <w:proofErr w:type="spellStart"/>
      <w:r>
        <w:rPr>
          <w:i/>
        </w:rPr>
        <w:t>link</w:t>
      </w:r>
      <w:proofErr w:type="spellEnd"/>
      <w:r>
        <w:t xml:space="preserve"> ou </w:t>
      </w:r>
      <w:proofErr w:type="spellStart"/>
      <w:r>
        <w:rPr>
          <w:i/>
        </w:rPr>
        <w:t>joint</w:t>
      </w:r>
      <w:proofErr w:type="spellEnd"/>
      <w:r>
        <w:t>. Describe o tipo e as propiedades do sensor.</w:t>
      </w:r>
    </w:p>
    <w:p w14:paraId="4D769474" w14:textId="074C5501" w:rsidR="001905A3" w:rsidRPr="00A70841" w:rsidRDefault="001905A3" w:rsidP="00B9492B">
      <w:pPr>
        <w:pStyle w:val="Prrafodelista"/>
        <w:numPr>
          <w:ilvl w:val="0"/>
          <w:numId w:val="28"/>
        </w:numPr>
        <w:ind w:hanging="357"/>
        <w:contextualSpacing w:val="0"/>
        <w:rPr>
          <w:b/>
        </w:rPr>
      </w:pPr>
      <w:proofErr w:type="spellStart"/>
      <w:r>
        <w:rPr>
          <w:b/>
        </w:rPr>
        <w:t>Plugin</w:t>
      </w:r>
      <w:proofErr w:type="spellEnd"/>
      <w:r w:rsidR="00B9492B">
        <w:rPr>
          <w:b/>
        </w:rPr>
        <w:t>:</w:t>
      </w:r>
      <w:r w:rsidR="00B9492B">
        <w:t xml:space="preserve"> fillo dun elemento </w:t>
      </w:r>
      <w:proofErr w:type="spellStart"/>
      <w:r w:rsidR="00B9492B">
        <w:rPr>
          <w:i/>
        </w:rPr>
        <w:t>world</w:t>
      </w:r>
      <w:proofErr w:type="spellEnd"/>
      <w:r w:rsidR="00B9492B">
        <w:t xml:space="preserve">, </w:t>
      </w:r>
      <w:proofErr w:type="spellStart"/>
      <w:r w:rsidR="00B9492B">
        <w:rPr>
          <w:i/>
        </w:rPr>
        <w:t>model</w:t>
      </w:r>
      <w:proofErr w:type="spellEnd"/>
      <w:r w:rsidR="00B9492B">
        <w:t xml:space="preserve">, ou </w:t>
      </w:r>
      <w:r w:rsidR="00B9492B">
        <w:rPr>
          <w:i/>
        </w:rPr>
        <w:t>sensor</w:t>
      </w:r>
      <w:r w:rsidR="00B9492B">
        <w:t xml:space="preserve">. Un </w:t>
      </w:r>
      <w:proofErr w:type="spellStart"/>
      <w:r w:rsidR="00B9492B">
        <w:t>plugin</w:t>
      </w:r>
      <w:proofErr w:type="spellEnd"/>
      <w:r w:rsidR="00B9492B">
        <w:t xml:space="preserve"> é un anaco de código que se executa dinamicamente.</w:t>
      </w:r>
    </w:p>
    <w:p w14:paraId="2104671C" w14:textId="7B4EA2F2" w:rsidR="00C57E81" w:rsidRDefault="00C57E81" w:rsidP="00C57E81">
      <w:pPr>
        <w:pStyle w:val="Ttulo1"/>
      </w:pPr>
      <w:bookmarkStart w:id="65" w:name="_Toc12827294"/>
      <w:r>
        <w:lastRenderedPageBreak/>
        <w:t>Antecedentes</w:t>
      </w:r>
      <w:bookmarkEnd w:id="65"/>
    </w:p>
    <w:p w14:paraId="6F65995A" w14:textId="581B0984" w:rsidR="001E0A79" w:rsidRDefault="001E0A79" w:rsidP="001E0A79">
      <w:r>
        <w:rPr>
          <w:rStyle w:val="normaltextrun1"/>
          <w:color w:val="000000"/>
          <w:szCs w:val="22"/>
        </w:rPr>
        <w:t xml:space="preserve">A día de hoxe existe unha gran variedade de modelos de simulación de robots reais </w:t>
      </w:r>
      <w:r>
        <w:rPr>
          <w:rStyle w:val="spellingerror"/>
          <w:color w:val="000000"/>
          <w:szCs w:val="22"/>
        </w:rPr>
        <w:t>ed</w:t>
      </w:r>
      <w:r w:rsidR="0039526F">
        <w:rPr>
          <w:rStyle w:val="spellingerror"/>
          <w:color w:val="000000"/>
          <w:szCs w:val="22"/>
        </w:rPr>
        <w:t>u</w:t>
      </w:r>
      <w:r>
        <w:rPr>
          <w:rStyle w:val="spellingerror"/>
          <w:color w:val="000000"/>
          <w:szCs w:val="22"/>
        </w:rPr>
        <w:t>cativos</w:t>
      </w:r>
      <w:r>
        <w:rPr>
          <w:rStyle w:val="normaltextrun1"/>
          <w:color w:val="000000"/>
          <w:szCs w:val="22"/>
        </w:rPr>
        <w:t xml:space="preserve">. A continuación </w:t>
      </w:r>
      <w:r w:rsidR="00A832A2">
        <w:rPr>
          <w:rStyle w:val="normaltextrun1"/>
          <w:color w:val="000000"/>
          <w:szCs w:val="22"/>
        </w:rPr>
        <w:t>describiranse brevemente algúns dos máis empregados en ensi</w:t>
      </w:r>
      <w:r w:rsidR="007A7114">
        <w:rPr>
          <w:rStyle w:val="normaltextrun1"/>
          <w:color w:val="000000"/>
          <w:szCs w:val="22"/>
        </w:rPr>
        <w:t>nanzas universitarias en Europa.</w:t>
      </w:r>
    </w:p>
    <w:p w14:paraId="27B8F427" w14:textId="343FC438" w:rsidR="001E0A79" w:rsidRDefault="001E0A79" w:rsidP="001E0A79">
      <w:pPr>
        <w:pStyle w:val="Ttulo2"/>
      </w:pPr>
      <w:bookmarkStart w:id="66" w:name="_Toc12827295"/>
      <w:proofErr w:type="spellStart"/>
      <w:r>
        <w:rPr>
          <w:rStyle w:val="spellingerror"/>
          <w:color w:val="000000"/>
          <w:sz w:val="22"/>
          <w:szCs w:val="22"/>
        </w:rPr>
        <w:t>Turtlebot</w:t>
      </w:r>
      <w:bookmarkEnd w:id="66"/>
      <w:proofErr w:type="spellEnd"/>
    </w:p>
    <w:p w14:paraId="7D7B49B7" w14:textId="519364BF" w:rsidR="001E0A79" w:rsidRDefault="001E0A79" w:rsidP="001E0A79">
      <w:pPr>
        <w:rPr>
          <w:rStyle w:val="eop"/>
          <w:color w:val="000000"/>
          <w:szCs w:val="22"/>
        </w:rPr>
      </w:pPr>
      <w:proofErr w:type="spellStart"/>
      <w:r w:rsidRPr="009302E7">
        <w:t>Turtlebot</w:t>
      </w:r>
      <w:proofErr w:type="spellEnd"/>
      <w:r w:rsidRPr="009302E7">
        <w:t xml:space="preserve"> é un </w:t>
      </w:r>
      <w:proofErr w:type="spellStart"/>
      <w:r w:rsidRPr="009302E7">
        <w:t>kit</w:t>
      </w:r>
      <w:proofErr w:type="spellEnd"/>
      <w:r w:rsidRPr="009302E7">
        <w:t xml:space="preserve"> </w:t>
      </w:r>
      <w:proofErr w:type="spellStart"/>
      <w:r w:rsidRPr="009302E7">
        <w:t>robótico</w:t>
      </w:r>
      <w:proofErr w:type="spellEnd"/>
      <w:r w:rsidRPr="009302E7">
        <w:t xml:space="preserve"> de baixo custo e código aberto creado en </w:t>
      </w:r>
      <w:proofErr w:type="spellStart"/>
      <w:r w:rsidRPr="009302E7">
        <w:t>Willow</w:t>
      </w:r>
      <w:proofErr w:type="spellEnd"/>
      <w:r w:rsidRPr="009302E7">
        <w:t xml:space="preserve"> </w:t>
      </w:r>
      <w:proofErr w:type="spellStart"/>
      <w:r w:rsidRPr="009302E7">
        <w:t>Garage</w:t>
      </w:r>
      <w:proofErr w:type="spellEnd"/>
      <w:r w:rsidRPr="009302E7">
        <w:t xml:space="preserve"> no 2010. </w:t>
      </w:r>
      <w:r w:rsidR="00EB0B46" w:rsidRPr="009302E7">
        <w:t>Consiste nunha</w:t>
      </w:r>
      <w:r w:rsidR="00EB0B46">
        <w:rPr>
          <w:rStyle w:val="eop"/>
          <w:color w:val="000000"/>
          <w:szCs w:val="22"/>
        </w:rPr>
        <w:t xml:space="preserve"> base robótica móbil, grazas a dúas rodas motorizadas, equipada con cámara e sensor de distancia e un </w:t>
      </w:r>
      <w:proofErr w:type="spellStart"/>
      <w:r w:rsidR="00EB0B46">
        <w:rPr>
          <w:rStyle w:val="eop"/>
          <w:color w:val="000000"/>
          <w:szCs w:val="22"/>
        </w:rPr>
        <w:t>Single</w:t>
      </w:r>
      <w:proofErr w:type="spellEnd"/>
      <w:r w:rsidR="00EB0B46">
        <w:rPr>
          <w:rStyle w:val="eop"/>
          <w:color w:val="000000"/>
          <w:szCs w:val="22"/>
        </w:rPr>
        <w:t xml:space="preserve"> </w:t>
      </w:r>
      <w:proofErr w:type="spellStart"/>
      <w:r w:rsidR="00EB0B46">
        <w:rPr>
          <w:rStyle w:val="eop"/>
          <w:color w:val="000000"/>
          <w:szCs w:val="22"/>
        </w:rPr>
        <w:t>Board</w:t>
      </w:r>
      <w:proofErr w:type="spellEnd"/>
      <w:r w:rsidR="00EB0B46">
        <w:rPr>
          <w:rStyle w:val="eop"/>
          <w:color w:val="000000"/>
          <w:szCs w:val="22"/>
        </w:rPr>
        <w:t xml:space="preserve"> </w:t>
      </w:r>
      <w:proofErr w:type="spellStart"/>
      <w:r w:rsidR="00EB0B46">
        <w:rPr>
          <w:rStyle w:val="eop"/>
          <w:color w:val="000000"/>
          <w:szCs w:val="22"/>
        </w:rPr>
        <w:t>Computer</w:t>
      </w:r>
      <w:proofErr w:type="spellEnd"/>
      <w:r w:rsidR="00EB0B46">
        <w:rPr>
          <w:rStyle w:val="eop"/>
          <w:color w:val="000000"/>
          <w:szCs w:val="22"/>
        </w:rPr>
        <w:t xml:space="preserve">, como pode ser a coñecida </w:t>
      </w:r>
      <w:proofErr w:type="spellStart"/>
      <w:r w:rsidR="00EB0B46">
        <w:rPr>
          <w:rStyle w:val="eop"/>
          <w:color w:val="000000"/>
          <w:szCs w:val="22"/>
        </w:rPr>
        <w:t>Raspberry</w:t>
      </w:r>
      <w:proofErr w:type="spellEnd"/>
      <w:r w:rsidR="00EB0B46">
        <w:rPr>
          <w:rStyle w:val="eop"/>
          <w:color w:val="000000"/>
          <w:szCs w:val="22"/>
        </w:rPr>
        <w:t xml:space="preserve"> Pi.</w:t>
      </w:r>
      <w:r w:rsidR="00596033">
        <w:rPr>
          <w:rStyle w:val="eop"/>
          <w:color w:val="000000"/>
          <w:szCs w:val="22"/>
        </w:rPr>
        <w:t xml:space="preserve"> Este robot conta cun paquete de desenrolo de software, ademais de contar con bibliotecas con ferramentas</w:t>
      </w:r>
      <w:r w:rsidR="00E52499">
        <w:rPr>
          <w:rStyle w:val="eop"/>
          <w:color w:val="000000"/>
          <w:szCs w:val="22"/>
        </w:rPr>
        <w:t xml:space="preserve"> útiles</w:t>
      </w:r>
      <w:r w:rsidR="00596033">
        <w:rPr>
          <w:rStyle w:val="eop"/>
          <w:color w:val="000000"/>
          <w:szCs w:val="22"/>
        </w:rPr>
        <w:t xml:space="preserve"> para a visualización, </w:t>
      </w:r>
      <w:r w:rsidR="00E52499">
        <w:rPr>
          <w:rStyle w:val="eop"/>
          <w:color w:val="000000"/>
          <w:szCs w:val="22"/>
        </w:rPr>
        <w:t>o control e a detección de erros.</w:t>
      </w:r>
      <w:r w:rsidR="00E957EF">
        <w:rPr>
          <w:rStyle w:val="eop"/>
          <w:color w:val="000000"/>
          <w:szCs w:val="22"/>
        </w:rPr>
        <w:t xml:space="preserve"> </w:t>
      </w:r>
      <w:r w:rsidR="00E957EF" w:rsidRPr="00E957EF">
        <w:rPr>
          <w:rStyle w:val="eop"/>
          <w:color w:val="000000"/>
          <w:szCs w:val="22"/>
        </w:rPr>
        <w:t xml:space="preserve">Actualmente encontrase na terceira xeración, e está dispoñible en tres versións diferentes, que se representan na </w:t>
      </w:r>
      <w:r w:rsidR="00E957EF">
        <w:rPr>
          <w:rStyle w:val="eop"/>
          <w:color w:val="000000"/>
          <w:szCs w:val="22"/>
        </w:rPr>
        <w:fldChar w:fldCharType="begin"/>
      </w:r>
      <w:r w:rsidR="00E957EF">
        <w:rPr>
          <w:rStyle w:val="eop"/>
          <w:color w:val="000000"/>
          <w:szCs w:val="22"/>
        </w:rPr>
        <w:instrText xml:space="preserve"> REF _Ref12470346 \h </w:instrText>
      </w:r>
      <w:r w:rsidR="00E957EF">
        <w:rPr>
          <w:rStyle w:val="eop"/>
          <w:color w:val="000000"/>
          <w:szCs w:val="22"/>
        </w:rPr>
      </w:r>
      <w:r w:rsidR="00E957EF">
        <w:rPr>
          <w:rStyle w:val="eop"/>
          <w:color w:val="000000"/>
          <w:szCs w:val="22"/>
        </w:rPr>
        <w:fldChar w:fldCharType="separate"/>
      </w:r>
      <w:r w:rsidR="00A45487">
        <w:t xml:space="preserve">Figura </w:t>
      </w:r>
      <w:r w:rsidR="00A45487">
        <w:rPr>
          <w:noProof/>
        </w:rPr>
        <w:t>9</w:t>
      </w:r>
      <w:r w:rsidR="00E957EF">
        <w:rPr>
          <w:rStyle w:val="eop"/>
          <w:color w:val="000000"/>
          <w:szCs w:val="22"/>
        </w:rPr>
        <w:fldChar w:fldCharType="end"/>
      </w:r>
      <w:r w:rsidR="00E957EF">
        <w:rPr>
          <w:rStyle w:val="eop"/>
          <w:color w:val="000000"/>
          <w:szCs w:val="22"/>
        </w:rPr>
        <w:t>.</w:t>
      </w:r>
    </w:p>
    <w:p w14:paraId="6BC7C3E1" w14:textId="77777777" w:rsidR="00147A3F" w:rsidRDefault="00EB0B46" w:rsidP="00F6644C">
      <w:pPr>
        <w:keepNext/>
        <w:jc w:val="center"/>
      </w:pPr>
      <w:r>
        <w:rPr>
          <w:noProof/>
          <w:lang w:val="es-ES"/>
        </w:rPr>
        <w:drawing>
          <wp:inline distT="0" distB="0" distL="0" distR="0" wp14:anchorId="5700DE11" wp14:editId="27CE0419">
            <wp:extent cx="5452270" cy="1796903"/>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tlebot3_with_logo.png"/>
                    <pic:cNvPicPr/>
                  </pic:nvPicPr>
                  <pic:blipFill rotWithShape="1">
                    <a:blip r:embed="rId29">
                      <a:extLst>
                        <a:ext uri="{28A0092B-C50C-407E-A947-70E740481C1C}">
                          <a14:useLocalDpi xmlns:a14="http://schemas.microsoft.com/office/drawing/2010/main" val="0"/>
                        </a:ext>
                      </a:extLst>
                    </a:blip>
                    <a:srcRect t="34563"/>
                    <a:stretch/>
                  </pic:blipFill>
                  <pic:spPr bwMode="auto">
                    <a:xfrm>
                      <a:off x="0" y="0"/>
                      <a:ext cx="5469790" cy="1802677"/>
                    </a:xfrm>
                    <a:prstGeom prst="rect">
                      <a:avLst/>
                    </a:prstGeom>
                    <a:ln>
                      <a:noFill/>
                    </a:ln>
                    <a:extLst>
                      <a:ext uri="{53640926-AAD7-44D8-BBD7-CCE9431645EC}">
                        <a14:shadowObscured xmlns:a14="http://schemas.microsoft.com/office/drawing/2010/main"/>
                      </a:ext>
                    </a:extLst>
                  </pic:spPr>
                </pic:pic>
              </a:graphicData>
            </a:graphic>
          </wp:inline>
        </w:drawing>
      </w:r>
    </w:p>
    <w:p w14:paraId="0028A7D4" w14:textId="4A712BC5" w:rsidR="00EB0B46" w:rsidRDefault="00147A3F" w:rsidP="005E687F">
      <w:pPr>
        <w:pStyle w:val="Descripcin"/>
      </w:pPr>
      <w:bookmarkStart w:id="67" w:name="_Ref12470346"/>
      <w:bookmarkStart w:id="68" w:name="_Toc12825029"/>
      <w:r>
        <w:t xml:space="preserve">Figura </w:t>
      </w:r>
      <w:r>
        <w:fldChar w:fldCharType="begin"/>
      </w:r>
      <w:r>
        <w:instrText xml:space="preserve"> SEQ Figura \* ARABIC </w:instrText>
      </w:r>
      <w:r>
        <w:fldChar w:fldCharType="separate"/>
      </w:r>
      <w:r w:rsidR="00A45487">
        <w:rPr>
          <w:noProof/>
        </w:rPr>
        <w:t>9</w:t>
      </w:r>
      <w:r>
        <w:fldChar w:fldCharType="end"/>
      </w:r>
      <w:bookmarkEnd w:id="67"/>
      <w:r>
        <w:t>. Formatos dispoñibles da ú</w:t>
      </w:r>
      <w:r w:rsidR="0020291B">
        <w:t>l</w:t>
      </w:r>
      <w:r>
        <w:t>tima versión TurtleBot3.</w:t>
      </w:r>
      <w:bookmarkEnd w:id="68"/>
    </w:p>
    <w:p w14:paraId="2D80EC1C" w14:textId="0E27C283" w:rsidR="009302E7" w:rsidRDefault="00281774" w:rsidP="009302E7">
      <w:proofErr w:type="spellStart"/>
      <w:r w:rsidRPr="00281774">
        <w:t>Turtlebot</w:t>
      </w:r>
      <w:proofErr w:type="spellEnd"/>
      <w:r w:rsidRPr="00281774">
        <w:t xml:space="preserve"> conta cun modelo de simulación</w:t>
      </w:r>
      <w:r>
        <w:t xml:space="preserve"> para </w:t>
      </w:r>
      <w:proofErr w:type="spellStart"/>
      <w:r>
        <w:t>Gazebo</w:t>
      </w:r>
      <w:proofErr w:type="spellEnd"/>
      <w:r w:rsidR="00505D03">
        <w:t xml:space="preserve"> (</w:t>
      </w:r>
      <w:r w:rsidR="00505D03">
        <w:fldChar w:fldCharType="begin"/>
      </w:r>
      <w:r w:rsidR="00505D03">
        <w:instrText xml:space="preserve"> REF _Ref12470398 \h </w:instrText>
      </w:r>
      <w:r w:rsidR="00505D03">
        <w:fldChar w:fldCharType="separate"/>
      </w:r>
      <w:r w:rsidR="00A45487">
        <w:t xml:space="preserve">Figura </w:t>
      </w:r>
      <w:r w:rsidR="00A45487">
        <w:rPr>
          <w:noProof/>
        </w:rPr>
        <w:t>10</w:t>
      </w:r>
      <w:r w:rsidR="00505D03">
        <w:fldChar w:fldCharType="end"/>
      </w:r>
      <w:r w:rsidR="00505D03">
        <w:t>)</w:t>
      </w:r>
      <w:r w:rsidR="00E52499">
        <w:t>,</w:t>
      </w:r>
      <w:r>
        <w:t xml:space="preserve"> que permite utilizalo en calquera das súas configuracións de hardware dispoñibles. A súa finalidade é poder ser utilizado en labores de investigación</w:t>
      </w:r>
      <w:r w:rsidR="00E52499">
        <w:t>,</w:t>
      </w:r>
      <w:r w:rsidR="00963294">
        <w:t xml:space="preserve"> podendo levar a cabo experimentos como o realizado por Lei Tai e </w:t>
      </w:r>
      <w:proofErr w:type="spellStart"/>
      <w:r w:rsidR="00963294">
        <w:t>Ming</w:t>
      </w:r>
      <w:proofErr w:type="spellEnd"/>
      <w:r w:rsidR="00963294">
        <w:t xml:space="preserve"> </w:t>
      </w:r>
      <w:proofErr w:type="spellStart"/>
      <w:r w:rsidR="00963294">
        <w:t>Liu</w:t>
      </w:r>
      <w:proofErr w:type="spellEnd"/>
      <w:r w:rsidR="00D67C25">
        <w:t xml:space="preserve"> </w:t>
      </w:r>
      <w:r w:rsidR="00872434">
        <w:fldChar w:fldCharType="begin" w:fldLock="1"/>
      </w:r>
      <w:r w:rsidR="00A71B55">
        <w:instrText>ADDIN CSL_CITATION {"citationItems":[{"id":"ITEM-1","itemData":{"DOI":"10.1109/RCAR.2016.7784001","ISBN":"9781467389594","abstract":"—This paper introduces a reinforcement learning method for exploring a corridor environment with the depth information from an RGB-D sensor only. The robot controller achieves obstacle avoidance ability by pre-training of feature maps using the depth information. The system is based on the recent Deep Q-Network (DQN) framework where a convolution neural network structure was adopted in the Q-value estimation of the Q-learning method. We separate the DQN into a super-vised deep learning structure and a Q-learning network. The experiments of a Turtlebot in the Gazebo simulation environment show the robustness to different kinds of corridor environments. All of the experiments use the same pre-training deep learning structure. Note that the robot is traveling in environments which are different from the pre-training environment. It is the first time that raw sensor information is used to build such an exploring strategy for robotics by reinforcement learning.","author":[{"dropping-particle":"","family":"Lei","given":"Tai","non-dropping-particle":"","parse-names":false,"suffix":""},{"dropping-particle":"","family":"Ming","given":"Liu","non-dropping-particle":"","parse-names":false,"suffix":""}],"container-title":"2016 IEEE International Conference on Real-Time Computing and Robotics, RCAR 2016","id":"ITEM-1","issued":{"date-parts":[["2016"]]},"page":"57-62","publisher":"IEEE","title":"A robot exploration strategy based on Q-learning network","type":"article-journal"},"uris":["http://www.mendeley.com/documents/?uuid=c40f8728-de10-4e50-96a2-27ba76ed0670"]}],"mendeley":{"formattedCitation":"[9]","plainTextFormattedCitation":"[9]","previouslyFormattedCitation":"[9]"},"properties":{"noteIndex":0},"schema":"https://github.com/citation-style-language/schema/raw/master/csl-citation.json"}</w:instrText>
      </w:r>
      <w:r w:rsidR="00872434">
        <w:fldChar w:fldCharType="separate"/>
      </w:r>
      <w:r w:rsidR="00E8735F" w:rsidRPr="00E8735F">
        <w:rPr>
          <w:noProof/>
        </w:rPr>
        <w:t>[9]</w:t>
      </w:r>
      <w:r w:rsidR="00872434">
        <w:fldChar w:fldCharType="end"/>
      </w:r>
      <w:r>
        <w:t>, onde utilizaron</w:t>
      </w:r>
      <w:r w:rsidR="00CD7163">
        <w:t xml:space="preserve"> dito modelo de simulación para o desenrolo dun método de aprendizaxe para a exploración de </w:t>
      </w:r>
      <w:r w:rsidR="00596033">
        <w:t>contorna</w:t>
      </w:r>
      <w:r w:rsidR="00CD7163">
        <w:t>s por robots a partir dun único sensor de profundidade, baseándose no m</w:t>
      </w:r>
      <w:r w:rsidR="00921137">
        <w:t xml:space="preserve">arco de traballo </w:t>
      </w:r>
      <w:proofErr w:type="spellStart"/>
      <w:r w:rsidR="00921137">
        <w:t>Deep</w:t>
      </w:r>
      <w:proofErr w:type="spellEnd"/>
      <w:r w:rsidR="00921137">
        <w:t xml:space="preserve"> Q-Network</w:t>
      </w:r>
      <w:r w:rsidR="00CD7163">
        <w:t>.</w:t>
      </w:r>
      <w:r w:rsidR="00EF6730">
        <w:t xml:space="preserve"> A simulación d</w:t>
      </w:r>
      <w:r w:rsidR="008C2A3D">
        <w:t>e</w:t>
      </w:r>
      <w:r w:rsidR="00EF6730">
        <w:t xml:space="preserve"> </w:t>
      </w:r>
      <w:proofErr w:type="spellStart"/>
      <w:r w:rsidR="00EF6730">
        <w:t>Turtlebot</w:t>
      </w:r>
      <w:proofErr w:type="spellEnd"/>
      <w:r w:rsidR="00EF6730">
        <w:t xml:space="preserve"> mediante </w:t>
      </w:r>
      <w:proofErr w:type="spellStart"/>
      <w:r w:rsidR="00EF6730">
        <w:t>Gazebo</w:t>
      </w:r>
      <w:proofErr w:type="spellEnd"/>
      <w:r w:rsidR="00EF6730">
        <w:t xml:space="preserve"> foi utilizada en diversos traballos de investigación</w:t>
      </w:r>
      <w:r w:rsidR="00C3777D">
        <w:t xml:space="preserve"> en labores como</w:t>
      </w:r>
      <w:r w:rsidR="00EF6730">
        <w:t xml:space="preserve"> o adestramento de robots</w:t>
      </w:r>
      <w:r w:rsidR="00D67C25">
        <w:t xml:space="preserve"> </w:t>
      </w:r>
      <w:r w:rsidR="00D67C25">
        <w:fldChar w:fldCharType="begin" w:fldLock="1"/>
      </w:r>
      <w:r w:rsidR="00A71B55">
        <w:instrText>ADDIN CSL_CITATION {"citationItems":[{"id":"ITEM-1","itemData":{"abstract":"This paper presents an extension of the OpenAI Gym for robotics using the Robot Operating System (ROS) and the Gazebo simulator. The content discusses the software architecture proposed and the results obtained by using two Reinforcement Learning techniques: Q-Learning and Sarsa. Ultimately, the output of this work presents a benchmarking system for robotics that allows different techniques and algorithms to be compared using the same virtual conditions.","author":[{"dropping-particle":"","family":"Zamora","given":"Iker","non-dropping-particle":"","parse-names":false,"suffix":""},{"dropping-particle":"","family":"Lopez","given":"Nestor Gonzalez","non-dropping-particle":"","parse-names":false,"suffix":""},{"dropping-particle":"","family":"Vilches","given":"Victor Mayoral","non-dropping-particle":"","parse-names":false,"suffix":""},{"dropping-particle":"","family":"Cordero","given":"Alejandro Hernandez","non-dropping-particle":"","parse-names":false,"suffix":""}],"id":"ITEM-1","issue":"August","issued":{"date-parts":[["2016"]]},"page":"1-6","title":"Extending the OpenAI Gym for robotics: a toolkit for reinforcement learning using ROS and Gazebo","type":"article-journal"},"uris":["http://www.mendeley.com/documents/?uuid=cabfcc37-460e-49e8-b4c2-30943cfe9c38"]}],"mendeley":{"formattedCitation":"[10]","plainTextFormattedCitation":"[10]","previouslyFormattedCitation":"[10]"},"properties":{"noteIndex":0},"schema":"https://github.com/citation-style-language/schema/raw/master/csl-citation.json"}</w:instrText>
      </w:r>
      <w:r w:rsidR="00D67C25">
        <w:fldChar w:fldCharType="separate"/>
      </w:r>
      <w:r w:rsidR="00E8735F" w:rsidRPr="00E8735F">
        <w:rPr>
          <w:noProof/>
        </w:rPr>
        <w:t>[10]</w:t>
      </w:r>
      <w:r w:rsidR="00D67C25">
        <w:fldChar w:fldCharType="end"/>
      </w:r>
      <w:r w:rsidR="005F788B">
        <w:t xml:space="preserve">, </w:t>
      </w:r>
      <w:r w:rsidR="00C3777D">
        <w:t>navegación robótica</w:t>
      </w:r>
      <w:r w:rsidR="00D67C25">
        <w:t xml:space="preserve"> </w:t>
      </w:r>
      <w:r w:rsidR="00D67C25">
        <w:fldChar w:fldCharType="begin" w:fldLock="1"/>
      </w:r>
      <w:r w:rsidR="00A71B55">
        <w:instrText>ADDIN CSL_CITATION {"citationItems":[{"id":"ITEM-1","itemData":{"DOI":"10.1109/SACI.2016.7507426","ISBN":"9781509023790","abstract":"? 2016 IEEE.In this paper we have developed a simple algorithm for robot obstacle avoidance using bumper event. This algorithm is implemented on Turtlebot (a robot model) in the Gazebo simulator and on a real Turtlebot robot. The bumper and state fields of robot's bumper event are studied for the different command velocities. The experimental results are shown by Mat plots using ROS (robot operating system) tool 'rqt'.","author":[{"dropping-particle":"","family":"Kumar","given":"Neerendra","non-dropping-particle":"","parse-names":false,"suffix":""},{"dropping-particle":"","family":"Vamossy","given":"Zoltan","non-dropping-particle":"","parse-names":false,"suffix":""},{"dropping-particle":"","family":"Szabo-Resch","given":"Zsolt Miklos","non-dropping-particle":"","parse-names":false,"suffix":""}],"container-title":"SACI 2016 - 11th IEEE International Symposium on Applied Computational Intelligence and Informatics, Proceedings","id":"ITEM-1","issued":{"date-parts":[["2016"]]},"page":"485-490","title":"Robot obstacle avoidance using bumper event","type":"article-journal"},"uris":["http://www.mendeley.com/documents/?uuid=ae69ba10-3269-4c26-b8f2-bcb752da2d4c"]}],"mendeley":{"formattedCitation":"[11]","plainTextFormattedCitation":"[11]","previouslyFormattedCitation":"[11]"},"properties":{"noteIndex":0},"schema":"https://github.com/citation-style-language/schema/raw/master/csl-citation.json"}</w:instrText>
      </w:r>
      <w:r w:rsidR="00D67C25">
        <w:fldChar w:fldCharType="separate"/>
      </w:r>
      <w:r w:rsidR="00E8735F" w:rsidRPr="00E8735F">
        <w:rPr>
          <w:noProof/>
        </w:rPr>
        <w:t>[11]</w:t>
      </w:r>
      <w:r w:rsidR="00D67C25">
        <w:fldChar w:fldCharType="end"/>
      </w:r>
      <w:r w:rsidR="00D67C25">
        <w:t xml:space="preserve"> </w:t>
      </w:r>
      <w:r w:rsidR="00D67C25">
        <w:fldChar w:fldCharType="begin" w:fldLock="1"/>
      </w:r>
      <w:r w:rsidR="00A71B55">
        <w:instrText>ADDIN CSL_CITATION {"citationItems":[{"id":"ITEM-1","itemData":{"DOI":"10.1109/CINTI.2016.7846393","ISBN":"9781509039098","abstract":"© 2016 IEEE. The paper presents the implementation of pure pursuit algorithm using probabilistic roadmaps (PRM) in robot navigation. The map of the robot's environment is generated as occupancy grid. In the occupancy grid map, the probabilistic roadmaps are obtained. A desired path from start to end location of the robot navigation is obtained from probabilistic roadmaps. Experimental work is carried out on simulated Turtlebot robot in Gazebo simulator. MATLAB is used as programming language. In addition, the 'Robotic System Toolbox' of the MATLAB is used to program the robot navigation process. The results of map building, inflated map, PRM and path obtained are shown in figures.","author":[{"dropping-particle":"","family":"Kumar","given":"Neerendra","non-dropping-particle":"","parse-names":false,"suffix":""},{"dropping-particle":"","family":"Vamossy","given":"Zoltan","non-dropping-particle":"","parse-names":false,"suffix":""},{"dropping-particle":"","family":"Szabo-Resch","given":"Zsolt Miklos","non-dropping-particle":"","parse-names":false,"suffix":""}],"container-title":"CINTI 2016 - 17th IEEE International Symposium on Computational Intelligence and Informatics: Proceedings","id":"ITEM-1","issued":{"date-parts":[["2017"]]},"page":"139-144","title":"Robot path pursuit using probabilistic roadmap","type":"article-journal"},"uris":["http://www.mendeley.com/documents/?uuid=5e7c62a0-32a0-432e-bc60-633213d20ab4"]}],"mendeley":{"formattedCitation":"[12]","plainTextFormattedCitation":"[12]","previouslyFormattedCitation":"[12]"},"properties":{"noteIndex":0},"schema":"https://github.com/citation-style-language/schema/raw/master/csl-citation.json"}</w:instrText>
      </w:r>
      <w:r w:rsidR="00D67C25">
        <w:fldChar w:fldCharType="separate"/>
      </w:r>
      <w:r w:rsidR="00E8735F" w:rsidRPr="00E8735F">
        <w:rPr>
          <w:noProof/>
        </w:rPr>
        <w:t>[12]</w:t>
      </w:r>
      <w:r w:rsidR="00D67C25">
        <w:fldChar w:fldCharType="end"/>
      </w:r>
      <w:r w:rsidR="00D67C25">
        <w:t xml:space="preserve"> </w:t>
      </w:r>
      <w:r w:rsidR="00C3777D">
        <w:t>ou elaboración de sistemas de control</w:t>
      </w:r>
      <w:r w:rsidR="00D67C25">
        <w:t xml:space="preserve"> </w:t>
      </w:r>
      <w:r w:rsidR="00D67C25">
        <w:fldChar w:fldCharType="begin" w:fldLock="1"/>
      </w:r>
      <w:r w:rsidR="00A71B55">
        <w:instrText>ADDIN CSL_CITATION {"citationItems":[{"id":"ITEM-1","itemData":{"author":[{"dropping-particle":"","family":"Bensaci","given":"Chaima","non-dropping-particle":"","parse-names":false,"suffix":""},{"dropping-particle":"","family":"Zennir","given":"Youcef","non-dropping-particle":"","parse-names":false,"suffix":""},{"dropping-particle":"","family":"Pomorski","given":"Denis","non-dropping-particle":"","parse-names":false,"suffix":""},{"dropping-particle":"","family":"Bensaci","given":"Chaima","non-dropping-particle":"","parse-names":false,"suffix":""},{"dropping-particle":"","family":"Zennir","given":"Youcef","non-dropping-particle":"","parse-names":false,"suffix":""},{"dropping-particle":"","family":"Pomorski","given":"Denis","non-dropping-particle":"","parse-names":false,"suffix":""},{"dropping-particle":"","family":"Control","given":"Nonlinear","non-dropping-particle":"","parse-names":false,"suffix":""},{"dropping-particle":"","family":"Bensaci","given":"Chaima","non-dropping-particle":"","parse-names":false,"suffix":""},{"dropping-particle":"","family":"Zennir","given":"Youcef","non-dropping-particle":"","parse-names":false,"suffix":""},{"dropping-particle":"","family":"Pomorski","given":"Denis","non-dropping-particle":"","parse-names":false,"suffix":""}],"id":"ITEM-1","issued":{"date-parts":[["2019"]]},"title":"Nonlinear Control of a differential wheeled mobile robot in real time-Turtlebot 2 To cite this version : HAL Id : hal-02014895 Nonlinear Control of a Differential Wheeled Mobile Robot in Real Time -Turtlebot 2","type":"article-journal"},"uris":["http://www.mendeley.com/documents/?uuid=542a353d-d6f5-4494-8fff-120aac5ebb9b"]}],"mendeley":{"formattedCitation":"[13]","plainTextFormattedCitation":"[13]","previouslyFormattedCitation":"[13]"},"properties":{"noteIndex":0},"schema":"https://github.com/citation-style-language/schema/raw/master/csl-citation.json"}</w:instrText>
      </w:r>
      <w:r w:rsidR="00D67C25">
        <w:fldChar w:fldCharType="separate"/>
      </w:r>
      <w:r w:rsidR="00E8735F" w:rsidRPr="00E8735F">
        <w:rPr>
          <w:noProof/>
        </w:rPr>
        <w:t>[13]</w:t>
      </w:r>
      <w:r w:rsidR="00D67C25">
        <w:fldChar w:fldCharType="end"/>
      </w:r>
      <w:r w:rsidR="00C3777D">
        <w:t>.</w:t>
      </w:r>
    </w:p>
    <w:p w14:paraId="3589E302" w14:textId="77777777" w:rsidR="0020291B" w:rsidRDefault="0020291B" w:rsidP="0020291B">
      <w:pPr>
        <w:keepNext/>
        <w:jc w:val="center"/>
      </w:pPr>
      <w:r>
        <w:rPr>
          <w:noProof/>
          <w:lang w:val="es-ES"/>
        </w:rPr>
        <w:lastRenderedPageBreak/>
        <w:drawing>
          <wp:inline distT="0" distB="0" distL="0" distR="0" wp14:anchorId="422865E8" wp14:editId="25800AD3">
            <wp:extent cx="3253563" cy="2322133"/>
            <wp:effectExtent l="0" t="0" r="4445" b="254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tlebot3_Gazebo.png"/>
                    <pic:cNvPicPr/>
                  </pic:nvPicPr>
                  <pic:blipFill rotWithShape="1">
                    <a:blip r:embed="rId30">
                      <a:extLst>
                        <a:ext uri="{28A0092B-C50C-407E-A947-70E740481C1C}">
                          <a14:useLocalDpi xmlns:a14="http://schemas.microsoft.com/office/drawing/2010/main" val="0"/>
                        </a:ext>
                      </a:extLst>
                    </a:blip>
                    <a:srcRect l="51754" t="21269" b="25715"/>
                    <a:stretch/>
                  </pic:blipFill>
                  <pic:spPr bwMode="auto">
                    <a:xfrm>
                      <a:off x="0" y="0"/>
                      <a:ext cx="3245347" cy="2316269"/>
                    </a:xfrm>
                    <a:prstGeom prst="rect">
                      <a:avLst/>
                    </a:prstGeom>
                    <a:ln>
                      <a:noFill/>
                    </a:ln>
                    <a:extLst>
                      <a:ext uri="{53640926-AAD7-44D8-BBD7-CCE9431645EC}">
                        <a14:shadowObscured xmlns:a14="http://schemas.microsoft.com/office/drawing/2010/main"/>
                      </a:ext>
                    </a:extLst>
                  </pic:spPr>
                </pic:pic>
              </a:graphicData>
            </a:graphic>
          </wp:inline>
        </w:drawing>
      </w:r>
    </w:p>
    <w:p w14:paraId="75611768" w14:textId="79446731" w:rsidR="0020291B" w:rsidRDefault="0020291B" w:rsidP="0020291B">
      <w:pPr>
        <w:pStyle w:val="Descripcin"/>
      </w:pPr>
      <w:bookmarkStart w:id="69" w:name="_Ref12470398"/>
      <w:bookmarkStart w:id="70" w:name="_Toc12825030"/>
      <w:r>
        <w:t xml:space="preserve">Figura </w:t>
      </w:r>
      <w:r>
        <w:fldChar w:fldCharType="begin"/>
      </w:r>
      <w:r>
        <w:instrText xml:space="preserve"> SEQ Figura \* ARABIC </w:instrText>
      </w:r>
      <w:r>
        <w:fldChar w:fldCharType="separate"/>
      </w:r>
      <w:r w:rsidR="00A45487">
        <w:rPr>
          <w:noProof/>
        </w:rPr>
        <w:t>10</w:t>
      </w:r>
      <w:r>
        <w:fldChar w:fldCharType="end"/>
      </w:r>
      <w:bookmarkEnd w:id="69"/>
      <w:r>
        <w:t>. Modelo de simulación do Turtlebot3</w:t>
      </w:r>
      <w:bookmarkEnd w:id="70"/>
    </w:p>
    <w:p w14:paraId="6415A5A7" w14:textId="77777777" w:rsidR="009302E7" w:rsidRDefault="009302E7" w:rsidP="009302E7">
      <w:pPr>
        <w:pStyle w:val="Ttulo2"/>
      </w:pPr>
      <w:bookmarkStart w:id="71" w:name="_Toc12827296"/>
      <w:proofErr w:type="spellStart"/>
      <w:r>
        <w:t>Khepera</w:t>
      </w:r>
      <w:bookmarkEnd w:id="71"/>
      <w:proofErr w:type="spellEnd"/>
    </w:p>
    <w:p w14:paraId="7048DD20" w14:textId="66618797" w:rsidR="009302E7" w:rsidRDefault="005142CC" w:rsidP="009302E7">
      <w:proofErr w:type="spellStart"/>
      <w:r>
        <w:t>Khepera</w:t>
      </w:r>
      <w:proofErr w:type="spellEnd"/>
      <w:r>
        <w:t xml:space="preserve"> é un clásico entre os robots de dúas rodas diferenciais, desenvolvido</w:t>
      </w:r>
      <w:r w:rsidR="000642B0">
        <w:t xml:space="preserve"> dende principios dos 90</w:t>
      </w:r>
      <w:r>
        <w:t xml:space="preserve"> no LAMI</w:t>
      </w:r>
      <w:r w:rsidR="000642B0">
        <w:t xml:space="preserve"> (Laboratorio de Microinformática) da Escola Politécnica Federal de </w:t>
      </w:r>
      <w:proofErr w:type="spellStart"/>
      <w:r w:rsidR="000642B0">
        <w:t>Lausana</w:t>
      </w:r>
      <w:proofErr w:type="spellEnd"/>
      <w:r w:rsidR="000642B0">
        <w:t xml:space="preserve">, en adiante EPFL. </w:t>
      </w:r>
      <w:r w:rsidR="00E950A1">
        <w:t xml:space="preserve">Nado inicialmente para o seu propio uso dentro da EPFL, o </w:t>
      </w:r>
      <w:proofErr w:type="spellStart"/>
      <w:r w:rsidR="00E950A1">
        <w:t>Khepera</w:t>
      </w:r>
      <w:proofErr w:type="spellEnd"/>
      <w:r w:rsidR="00E950A1">
        <w:t xml:space="preserve"> tivo verdadeiro éxito nas universidades a nivel mundial</w:t>
      </w:r>
      <w:r w:rsidR="00101DF3">
        <w:t xml:space="preserve"> e vendendo unidades a máis de mil laboratorios de investigación</w:t>
      </w:r>
      <w:r w:rsidR="00E950A1">
        <w:t xml:space="preserve">. </w:t>
      </w:r>
      <w:r w:rsidR="000642B0">
        <w:t>Froito deste proxecto nace a empresa que lle dá soporte, K-</w:t>
      </w:r>
      <w:proofErr w:type="spellStart"/>
      <w:r w:rsidR="000642B0">
        <w:t>Team</w:t>
      </w:r>
      <w:proofErr w:type="spellEnd"/>
      <w:r w:rsidR="000642B0">
        <w:t xml:space="preserve">, fundada no 1995 como unha </w:t>
      </w:r>
      <w:proofErr w:type="spellStart"/>
      <w:r w:rsidR="000642B0">
        <w:t>startup</w:t>
      </w:r>
      <w:proofErr w:type="spellEnd"/>
      <w:r w:rsidR="000642B0">
        <w:t xml:space="preserve"> do EPFL co obxectivo de desenvolver e comercializar robots </w:t>
      </w:r>
      <w:r w:rsidR="006B1A30">
        <w:t>de</w:t>
      </w:r>
      <w:r w:rsidR="000642B0">
        <w:t>dicados á educación.</w:t>
      </w:r>
    </w:p>
    <w:p w14:paraId="5EA69EF3" w14:textId="77777777" w:rsidR="00E950A1" w:rsidRDefault="00E950A1" w:rsidP="00E950A1">
      <w:pPr>
        <w:keepNext/>
        <w:jc w:val="center"/>
      </w:pPr>
      <w:r>
        <w:rPr>
          <w:noProof/>
          <w:lang w:val="es-ES"/>
        </w:rPr>
        <w:drawing>
          <wp:inline distT="0" distB="0" distL="0" distR="0" wp14:anchorId="345EDA1D" wp14:editId="3C2C0F07">
            <wp:extent cx="2499631" cy="2061713"/>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4-detail1.png"/>
                    <pic:cNvPicPr/>
                  </pic:nvPicPr>
                  <pic:blipFill>
                    <a:blip r:embed="rId31">
                      <a:extLst>
                        <a:ext uri="{28A0092B-C50C-407E-A947-70E740481C1C}">
                          <a14:useLocalDpi xmlns:a14="http://schemas.microsoft.com/office/drawing/2010/main" val="0"/>
                        </a:ext>
                      </a:extLst>
                    </a:blip>
                    <a:stretch>
                      <a:fillRect/>
                    </a:stretch>
                  </pic:blipFill>
                  <pic:spPr>
                    <a:xfrm>
                      <a:off x="0" y="0"/>
                      <a:ext cx="2498332" cy="2060641"/>
                    </a:xfrm>
                    <a:prstGeom prst="rect">
                      <a:avLst/>
                    </a:prstGeom>
                  </pic:spPr>
                </pic:pic>
              </a:graphicData>
            </a:graphic>
          </wp:inline>
        </w:drawing>
      </w:r>
      <w:r>
        <w:rPr>
          <w:noProof/>
          <w:lang w:val="es-ES"/>
        </w:rPr>
        <w:drawing>
          <wp:inline distT="0" distB="0" distL="0" distR="0" wp14:anchorId="5829B77A" wp14:editId="0149593C">
            <wp:extent cx="2225011" cy="2079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4-detail3.png"/>
                    <pic:cNvPicPr/>
                  </pic:nvPicPr>
                  <pic:blipFill>
                    <a:blip r:embed="rId32">
                      <a:extLst>
                        <a:ext uri="{28A0092B-C50C-407E-A947-70E740481C1C}">
                          <a14:useLocalDpi xmlns:a14="http://schemas.microsoft.com/office/drawing/2010/main" val="0"/>
                        </a:ext>
                      </a:extLst>
                    </a:blip>
                    <a:stretch>
                      <a:fillRect/>
                    </a:stretch>
                  </pic:blipFill>
                  <pic:spPr>
                    <a:xfrm>
                      <a:off x="0" y="0"/>
                      <a:ext cx="2226349" cy="2080700"/>
                    </a:xfrm>
                    <a:prstGeom prst="rect">
                      <a:avLst/>
                    </a:prstGeom>
                  </pic:spPr>
                </pic:pic>
              </a:graphicData>
            </a:graphic>
          </wp:inline>
        </w:drawing>
      </w:r>
    </w:p>
    <w:p w14:paraId="716DD218" w14:textId="5590A824" w:rsidR="00E950A1" w:rsidRDefault="00E950A1" w:rsidP="006A2313">
      <w:pPr>
        <w:pStyle w:val="Descripcin"/>
        <w:spacing w:before="120"/>
      </w:pPr>
      <w:bookmarkStart w:id="72" w:name="_Toc12825031"/>
      <w:r>
        <w:t xml:space="preserve">Figura </w:t>
      </w:r>
      <w:r>
        <w:fldChar w:fldCharType="begin"/>
      </w:r>
      <w:r>
        <w:instrText xml:space="preserve"> SEQ Figura \* ARABIC </w:instrText>
      </w:r>
      <w:r>
        <w:fldChar w:fldCharType="separate"/>
      </w:r>
      <w:r w:rsidR="00A45487">
        <w:rPr>
          <w:noProof/>
        </w:rPr>
        <w:t>11</w:t>
      </w:r>
      <w:r>
        <w:fldChar w:fldCharType="end"/>
      </w:r>
      <w:r>
        <w:t xml:space="preserve">. Vista superior e inferior do </w:t>
      </w:r>
      <w:proofErr w:type="spellStart"/>
      <w:r>
        <w:t>Khepera</w:t>
      </w:r>
      <w:proofErr w:type="spellEnd"/>
      <w:r>
        <w:t xml:space="preserve"> IV</w:t>
      </w:r>
      <w:bookmarkEnd w:id="72"/>
    </w:p>
    <w:p w14:paraId="4D928F7C" w14:textId="7E7A9A8B" w:rsidR="00FE617F" w:rsidRDefault="006B1A30" w:rsidP="00DB4C95">
      <w:r>
        <w:t xml:space="preserve">Actualmente o </w:t>
      </w:r>
      <w:proofErr w:type="spellStart"/>
      <w:r>
        <w:t>Khepera</w:t>
      </w:r>
      <w:proofErr w:type="spellEnd"/>
      <w:r>
        <w:t xml:space="preserve"> encóntrase na súa cuarta versión, con prestacións e dimensións superiores aos modelos iniciais. Trátase dun robot compacto deseñado para labores de investigación en interiores, </w:t>
      </w:r>
      <w:r w:rsidR="00E950A1">
        <w:t>requirindo</w:t>
      </w:r>
      <w:r>
        <w:t xml:space="preserve"> de pouco espazo para ser usado en case calquera aplicación como navegación, intelixencia artificial, demostración, etc. Na parte superior incorpora un sistema de buses de extensión</w:t>
      </w:r>
      <w:r w:rsidR="00E950A1">
        <w:t xml:space="preserve"> que lle proporcionan unha gran </w:t>
      </w:r>
      <w:proofErr w:type="spellStart"/>
      <w:r w:rsidR="00E950A1">
        <w:t>modularidade</w:t>
      </w:r>
      <w:proofErr w:type="spellEnd"/>
      <w:r w:rsidR="00E950A1">
        <w:t xml:space="preserve"> ao permitir </w:t>
      </w:r>
      <w:proofErr w:type="spellStart"/>
      <w:r w:rsidR="00E950A1">
        <w:t>implementar</w:t>
      </w:r>
      <w:proofErr w:type="spellEnd"/>
      <w:r w:rsidR="00E950A1">
        <w:t xml:space="preserve"> un gran número de configuracións. Algunhas das características técnicas máis salientables encóntranse na </w:t>
      </w:r>
      <w:r w:rsidR="007721E4">
        <w:fldChar w:fldCharType="begin"/>
      </w:r>
      <w:r w:rsidR="007721E4">
        <w:instrText xml:space="preserve"> REF _Ref12470462 \h </w:instrText>
      </w:r>
      <w:r w:rsidR="007721E4">
        <w:fldChar w:fldCharType="separate"/>
      </w:r>
      <w:r w:rsidR="00A45487">
        <w:t xml:space="preserve">Táboa </w:t>
      </w:r>
      <w:r w:rsidR="00A45487">
        <w:rPr>
          <w:noProof/>
        </w:rPr>
        <w:t>1</w:t>
      </w:r>
      <w:r w:rsidR="007721E4">
        <w:fldChar w:fldCharType="end"/>
      </w:r>
      <w:r w:rsidR="007721E4">
        <w:t xml:space="preserve"> </w:t>
      </w:r>
      <w:r w:rsidR="00101DF3">
        <w:t>e o seu prezo rolda os 2350 €.</w:t>
      </w:r>
    </w:p>
    <w:p w14:paraId="4F180151" w14:textId="77777777" w:rsidR="00FE617F" w:rsidRDefault="00FE617F">
      <w:pPr>
        <w:spacing w:before="0" w:after="0"/>
        <w:ind w:firstLine="0"/>
        <w:jc w:val="left"/>
      </w:pPr>
      <w:r>
        <w:br w:type="page"/>
      </w:r>
    </w:p>
    <w:p w14:paraId="727C0D4F" w14:textId="77777777" w:rsidR="00F6644C" w:rsidRDefault="00F6644C" w:rsidP="00DB4C95"/>
    <w:tbl>
      <w:tblPr>
        <w:tblStyle w:val="Tablaconcuadrcula"/>
        <w:tblW w:w="0" w:type="auto"/>
        <w:tblLook w:val="04A0" w:firstRow="1" w:lastRow="0" w:firstColumn="1" w:lastColumn="0" w:noHBand="0" w:noVBand="1"/>
      </w:tblPr>
      <w:tblGrid>
        <w:gridCol w:w="4605"/>
        <w:gridCol w:w="4605"/>
      </w:tblGrid>
      <w:tr w:rsidR="00101DF3" w14:paraId="2ECA9F6D" w14:textId="77777777" w:rsidTr="00055A33">
        <w:tc>
          <w:tcPr>
            <w:tcW w:w="4605" w:type="dxa"/>
            <w:shd w:val="clear" w:color="auto" w:fill="D9D9D9" w:themeFill="background1" w:themeFillShade="D9"/>
          </w:tcPr>
          <w:p w14:paraId="08650262" w14:textId="4586A491" w:rsidR="00101DF3" w:rsidRPr="00A53CEF" w:rsidRDefault="00101DF3" w:rsidP="009302E7">
            <w:pPr>
              <w:ind w:firstLine="0"/>
              <w:rPr>
                <w:b/>
                <w:bCs/>
              </w:rPr>
            </w:pPr>
            <w:r w:rsidRPr="00A53CEF">
              <w:rPr>
                <w:b/>
                <w:bCs/>
              </w:rPr>
              <w:t>Procesador</w:t>
            </w:r>
          </w:p>
        </w:tc>
        <w:tc>
          <w:tcPr>
            <w:tcW w:w="4605" w:type="dxa"/>
          </w:tcPr>
          <w:p w14:paraId="26192C71" w14:textId="0CCBA70B" w:rsidR="00101DF3" w:rsidRDefault="00101DF3" w:rsidP="009302E7">
            <w:pPr>
              <w:ind w:firstLine="0"/>
            </w:pPr>
            <w:r>
              <w:t xml:space="preserve">ARM Cortex-A8 de 800 </w:t>
            </w:r>
            <w:proofErr w:type="spellStart"/>
            <w:r>
              <w:t>MHz</w:t>
            </w:r>
            <w:proofErr w:type="spellEnd"/>
            <w:r>
              <w:t xml:space="preserve"> </w:t>
            </w:r>
            <w:r w:rsidR="007C469C">
              <w:t xml:space="preserve">, DSP C64x e </w:t>
            </w:r>
            <w:proofErr w:type="spellStart"/>
            <w:r w:rsidR="007C469C">
              <w:t>microcontrolador</w:t>
            </w:r>
            <w:proofErr w:type="spellEnd"/>
            <w:r w:rsidR="007C469C">
              <w:t xml:space="preserve"> adicional para a administración de periféricos</w:t>
            </w:r>
          </w:p>
        </w:tc>
      </w:tr>
      <w:tr w:rsidR="00101DF3" w14:paraId="30D48EAC" w14:textId="77777777" w:rsidTr="00055A33">
        <w:tc>
          <w:tcPr>
            <w:tcW w:w="4605" w:type="dxa"/>
            <w:shd w:val="clear" w:color="auto" w:fill="D9D9D9" w:themeFill="background1" w:themeFillShade="D9"/>
          </w:tcPr>
          <w:p w14:paraId="2E52F12A" w14:textId="621C3C3E" w:rsidR="00101DF3" w:rsidRPr="00A53CEF" w:rsidRDefault="0040435A" w:rsidP="009302E7">
            <w:pPr>
              <w:ind w:firstLine="0"/>
              <w:rPr>
                <w:b/>
                <w:bCs/>
              </w:rPr>
            </w:pPr>
            <w:r w:rsidRPr="00A53CEF">
              <w:rPr>
                <w:b/>
                <w:bCs/>
              </w:rPr>
              <w:t>Memoria</w:t>
            </w:r>
          </w:p>
        </w:tc>
        <w:tc>
          <w:tcPr>
            <w:tcW w:w="4605" w:type="dxa"/>
          </w:tcPr>
          <w:p w14:paraId="3EFAA68F" w14:textId="43A18C96" w:rsidR="00101DF3" w:rsidRDefault="0040435A" w:rsidP="009302E7">
            <w:pPr>
              <w:ind w:firstLine="0"/>
            </w:pPr>
            <w:r>
              <w:t xml:space="preserve">RAM: </w:t>
            </w:r>
            <w:r w:rsidR="007C469C">
              <w:t xml:space="preserve">512 </w:t>
            </w:r>
            <w:proofErr w:type="spellStart"/>
            <w:r w:rsidR="007C469C">
              <w:t>mb</w:t>
            </w:r>
            <w:proofErr w:type="spellEnd"/>
            <w:r w:rsidR="0072775E">
              <w:t>;</w:t>
            </w:r>
            <w:r>
              <w:t xml:space="preserve"> Flash:</w:t>
            </w:r>
            <w:r w:rsidR="0072775E">
              <w:t xml:space="preserve"> 512 </w:t>
            </w:r>
            <w:proofErr w:type="spellStart"/>
            <w:r w:rsidR="0072775E">
              <w:t>mb</w:t>
            </w:r>
            <w:proofErr w:type="spellEnd"/>
            <w:r w:rsidR="0072775E">
              <w:t xml:space="preserve"> + 4Gb para datos</w:t>
            </w:r>
          </w:p>
        </w:tc>
      </w:tr>
      <w:tr w:rsidR="00101DF3" w14:paraId="13863549" w14:textId="77777777" w:rsidTr="00055A33">
        <w:tc>
          <w:tcPr>
            <w:tcW w:w="4605" w:type="dxa"/>
            <w:shd w:val="clear" w:color="auto" w:fill="D9D9D9" w:themeFill="background1" w:themeFillShade="D9"/>
          </w:tcPr>
          <w:p w14:paraId="65722457" w14:textId="7DB20D40" w:rsidR="00101DF3" w:rsidRPr="00A53CEF" w:rsidRDefault="00D5082B" w:rsidP="009302E7">
            <w:pPr>
              <w:ind w:firstLine="0"/>
              <w:rPr>
                <w:b/>
                <w:bCs/>
              </w:rPr>
            </w:pPr>
            <w:r w:rsidRPr="00A53CEF">
              <w:rPr>
                <w:b/>
                <w:bCs/>
              </w:rPr>
              <w:t>Motores</w:t>
            </w:r>
          </w:p>
        </w:tc>
        <w:tc>
          <w:tcPr>
            <w:tcW w:w="4605" w:type="dxa"/>
          </w:tcPr>
          <w:p w14:paraId="66E8FEDC" w14:textId="0294DEB5" w:rsidR="00101DF3" w:rsidRDefault="00D5082B" w:rsidP="009302E7">
            <w:pPr>
              <w:ind w:firstLine="0"/>
            </w:pPr>
            <w:r>
              <w:t xml:space="preserve">2 motores paso a paso con redutora e </w:t>
            </w:r>
            <w:proofErr w:type="spellStart"/>
            <w:r>
              <w:t>encoder</w:t>
            </w:r>
            <w:proofErr w:type="spellEnd"/>
            <w:r>
              <w:t xml:space="preserve"> </w:t>
            </w:r>
            <w:proofErr w:type="spellStart"/>
            <w:r>
              <w:t>incremental</w:t>
            </w:r>
            <w:proofErr w:type="spellEnd"/>
          </w:p>
        </w:tc>
      </w:tr>
      <w:tr w:rsidR="00101DF3" w14:paraId="47887A4C" w14:textId="77777777" w:rsidTr="00055A33">
        <w:tc>
          <w:tcPr>
            <w:tcW w:w="4605" w:type="dxa"/>
            <w:shd w:val="clear" w:color="auto" w:fill="D9D9D9" w:themeFill="background1" w:themeFillShade="D9"/>
          </w:tcPr>
          <w:p w14:paraId="1EB6F28F" w14:textId="24307017" w:rsidR="00101DF3" w:rsidRPr="00A53CEF" w:rsidRDefault="00D5082B" w:rsidP="009302E7">
            <w:pPr>
              <w:ind w:firstLine="0"/>
              <w:rPr>
                <w:b/>
                <w:bCs/>
              </w:rPr>
            </w:pPr>
            <w:r w:rsidRPr="00A53CEF">
              <w:rPr>
                <w:b/>
                <w:bCs/>
              </w:rPr>
              <w:t>Sensores</w:t>
            </w:r>
          </w:p>
        </w:tc>
        <w:tc>
          <w:tcPr>
            <w:tcW w:w="4605" w:type="dxa"/>
          </w:tcPr>
          <w:p w14:paraId="6B8424E6" w14:textId="539A7BE0" w:rsidR="00101DF3" w:rsidRDefault="00D5082B" w:rsidP="009302E7">
            <w:pPr>
              <w:ind w:firstLine="0"/>
            </w:pPr>
            <w:r>
              <w:t xml:space="preserve">12 sensores infravermellos, sensor de luz ambiental, 4 sensores ultrasónicos, acelerómetro, xiroscopio, micrófono e cámara </w:t>
            </w:r>
          </w:p>
        </w:tc>
      </w:tr>
      <w:tr w:rsidR="00101DF3" w14:paraId="31788725" w14:textId="77777777" w:rsidTr="00055A33">
        <w:tc>
          <w:tcPr>
            <w:tcW w:w="4605" w:type="dxa"/>
            <w:shd w:val="clear" w:color="auto" w:fill="D9D9D9" w:themeFill="background1" w:themeFillShade="D9"/>
          </w:tcPr>
          <w:p w14:paraId="59C8A148" w14:textId="57ECFF1F" w:rsidR="00101DF3" w:rsidRPr="00A53CEF" w:rsidRDefault="00D5082B" w:rsidP="009302E7">
            <w:pPr>
              <w:ind w:firstLine="0"/>
              <w:rPr>
                <w:b/>
                <w:bCs/>
              </w:rPr>
            </w:pPr>
            <w:r w:rsidRPr="00A53CEF">
              <w:rPr>
                <w:b/>
                <w:bCs/>
              </w:rPr>
              <w:t>Batería</w:t>
            </w:r>
          </w:p>
        </w:tc>
        <w:tc>
          <w:tcPr>
            <w:tcW w:w="4605" w:type="dxa"/>
          </w:tcPr>
          <w:p w14:paraId="00E021AC" w14:textId="47FF24FE" w:rsidR="00101DF3" w:rsidRDefault="00D5082B" w:rsidP="009302E7">
            <w:pPr>
              <w:ind w:firstLine="0"/>
            </w:pPr>
            <w:proofErr w:type="spellStart"/>
            <w:r>
              <w:t>LiPo</w:t>
            </w:r>
            <w:proofErr w:type="spellEnd"/>
            <w:r>
              <w:t xml:space="preserve"> de</w:t>
            </w:r>
            <w:r w:rsidR="00F6644C">
              <w:t xml:space="preserve"> 3400 </w:t>
            </w:r>
            <w:proofErr w:type="spellStart"/>
            <w:r w:rsidR="00F6644C">
              <w:t>mAh</w:t>
            </w:r>
            <w:proofErr w:type="spellEnd"/>
            <w:r w:rsidR="00F6644C">
              <w:t>; Autonomía de hasta 7 horas</w:t>
            </w:r>
          </w:p>
        </w:tc>
      </w:tr>
      <w:tr w:rsidR="00101DF3" w14:paraId="4956A650" w14:textId="77777777" w:rsidTr="00055A33">
        <w:tc>
          <w:tcPr>
            <w:tcW w:w="4605" w:type="dxa"/>
            <w:shd w:val="clear" w:color="auto" w:fill="D9D9D9" w:themeFill="background1" w:themeFillShade="D9"/>
          </w:tcPr>
          <w:p w14:paraId="77E5711A" w14:textId="5A55353F" w:rsidR="00101DF3" w:rsidRPr="00A53CEF" w:rsidRDefault="00F6644C" w:rsidP="009302E7">
            <w:pPr>
              <w:ind w:firstLine="0"/>
              <w:rPr>
                <w:b/>
                <w:bCs/>
              </w:rPr>
            </w:pPr>
            <w:r w:rsidRPr="00A53CEF">
              <w:rPr>
                <w:b/>
                <w:bCs/>
              </w:rPr>
              <w:t>Dimensións</w:t>
            </w:r>
          </w:p>
        </w:tc>
        <w:tc>
          <w:tcPr>
            <w:tcW w:w="4605" w:type="dxa"/>
          </w:tcPr>
          <w:p w14:paraId="3830F5E8" w14:textId="72F7DF66" w:rsidR="00101DF3" w:rsidRDefault="00F6644C" w:rsidP="009302E7">
            <w:pPr>
              <w:ind w:firstLine="0"/>
            </w:pPr>
            <w:r>
              <w:t>Diámetro: 140 mm; Altura: 58 mm; Peso: 540 g</w:t>
            </w:r>
          </w:p>
        </w:tc>
      </w:tr>
      <w:tr w:rsidR="00101DF3" w14:paraId="4859A2AC" w14:textId="77777777" w:rsidTr="00055A33">
        <w:tc>
          <w:tcPr>
            <w:tcW w:w="4605" w:type="dxa"/>
            <w:shd w:val="clear" w:color="auto" w:fill="D9D9D9" w:themeFill="background1" w:themeFillShade="D9"/>
          </w:tcPr>
          <w:p w14:paraId="1C372D85" w14:textId="223AF01A" w:rsidR="00101DF3" w:rsidRPr="00A53CEF" w:rsidRDefault="00F6644C" w:rsidP="009302E7">
            <w:pPr>
              <w:ind w:firstLine="0"/>
              <w:rPr>
                <w:b/>
                <w:bCs/>
              </w:rPr>
            </w:pPr>
            <w:proofErr w:type="spellStart"/>
            <w:r w:rsidRPr="00A53CEF">
              <w:rPr>
                <w:b/>
                <w:bCs/>
              </w:rPr>
              <w:t>Conectividade</w:t>
            </w:r>
            <w:proofErr w:type="spellEnd"/>
          </w:p>
        </w:tc>
        <w:tc>
          <w:tcPr>
            <w:tcW w:w="4605" w:type="dxa"/>
          </w:tcPr>
          <w:p w14:paraId="0BDA14B9" w14:textId="7D03443F" w:rsidR="00101DF3" w:rsidRDefault="00F6644C" w:rsidP="009302E7">
            <w:pPr>
              <w:ind w:firstLine="0"/>
            </w:pPr>
            <w:r>
              <w:t xml:space="preserve">USB, </w:t>
            </w:r>
            <w:proofErr w:type="spellStart"/>
            <w:r>
              <w:t>WiFi</w:t>
            </w:r>
            <w:proofErr w:type="spellEnd"/>
            <w:r>
              <w:t xml:space="preserve"> e </w:t>
            </w:r>
            <w:proofErr w:type="spellStart"/>
            <w:r>
              <w:t>Bluetooth</w:t>
            </w:r>
            <w:proofErr w:type="spellEnd"/>
          </w:p>
        </w:tc>
      </w:tr>
      <w:tr w:rsidR="00101DF3" w14:paraId="3D74D11A" w14:textId="77777777" w:rsidTr="00055A33">
        <w:tc>
          <w:tcPr>
            <w:tcW w:w="4605" w:type="dxa"/>
            <w:shd w:val="clear" w:color="auto" w:fill="D9D9D9" w:themeFill="background1" w:themeFillShade="D9"/>
          </w:tcPr>
          <w:p w14:paraId="31C2736E" w14:textId="1299A25A" w:rsidR="00101DF3" w:rsidRPr="00A53CEF" w:rsidRDefault="00F6644C" w:rsidP="009302E7">
            <w:pPr>
              <w:ind w:firstLine="0"/>
              <w:rPr>
                <w:b/>
                <w:bCs/>
              </w:rPr>
            </w:pPr>
            <w:r w:rsidRPr="00A53CEF">
              <w:rPr>
                <w:b/>
                <w:bCs/>
              </w:rPr>
              <w:t>Programación</w:t>
            </w:r>
          </w:p>
        </w:tc>
        <w:tc>
          <w:tcPr>
            <w:tcW w:w="4605" w:type="dxa"/>
          </w:tcPr>
          <w:p w14:paraId="0BD31FBA" w14:textId="3C3EB3AB" w:rsidR="00101DF3" w:rsidRDefault="00F6644C" w:rsidP="00F6644C">
            <w:pPr>
              <w:keepNext/>
              <w:ind w:firstLine="0"/>
            </w:pPr>
            <w:r>
              <w:t xml:space="preserve">Compilador GNU C/C++ e </w:t>
            </w:r>
            <w:proofErr w:type="spellStart"/>
            <w:r>
              <w:t>Python</w:t>
            </w:r>
            <w:proofErr w:type="spellEnd"/>
            <w:r>
              <w:t xml:space="preserve"> 2.7.9</w:t>
            </w:r>
          </w:p>
        </w:tc>
      </w:tr>
    </w:tbl>
    <w:p w14:paraId="0696C30D" w14:textId="676EE5EF" w:rsidR="00101DF3" w:rsidRDefault="00F6644C" w:rsidP="00C94AF7">
      <w:pPr>
        <w:pStyle w:val="Descripcin"/>
        <w:spacing w:before="120"/>
      </w:pPr>
      <w:bookmarkStart w:id="73" w:name="_Ref12470462"/>
      <w:bookmarkStart w:id="74" w:name="_Toc12825059"/>
      <w:r>
        <w:t xml:space="preserve">Táboa </w:t>
      </w:r>
      <w:r w:rsidR="00A0760E">
        <w:fldChar w:fldCharType="begin"/>
      </w:r>
      <w:r w:rsidR="00A0760E">
        <w:instrText xml:space="preserve"> SEQ Táboa \* ARABIC </w:instrText>
      </w:r>
      <w:r w:rsidR="00A0760E">
        <w:fldChar w:fldCharType="separate"/>
      </w:r>
      <w:r w:rsidR="00A45487">
        <w:rPr>
          <w:noProof/>
        </w:rPr>
        <w:t>1</w:t>
      </w:r>
      <w:r w:rsidR="00A0760E">
        <w:fldChar w:fldCharType="end"/>
      </w:r>
      <w:bookmarkEnd w:id="73"/>
      <w:r>
        <w:t xml:space="preserve">. Características técnicas </w:t>
      </w:r>
      <w:proofErr w:type="spellStart"/>
      <w:r>
        <w:t>Khepera</w:t>
      </w:r>
      <w:proofErr w:type="spellEnd"/>
      <w:r>
        <w:t xml:space="preserve"> IV</w:t>
      </w:r>
      <w:bookmarkEnd w:id="74"/>
    </w:p>
    <w:p w14:paraId="52AD8BC1" w14:textId="190B2929" w:rsidR="007A7114" w:rsidRDefault="00130A47" w:rsidP="007A7114">
      <w:r w:rsidRPr="000E0199">
        <w:t xml:space="preserve">O </w:t>
      </w:r>
      <w:proofErr w:type="spellStart"/>
      <w:r w:rsidRPr="000E0199">
        <w:t>Khepera</w:t>
      </w:r>
      <w:proofErr w:type="spellEnd"/>
      <w:r w:rsidRPr="000E0199">
        <w:t xml:space="preserve"> so conta con versión oficial no simulador </w:t>
      </w:r>
      <w:proofErr w:type="spellStart"/>
      <w:r w:rsidRPr="000E0199">
        <w:t>Webots</w:t>
      </w:r>
      <w:proofErr w:type="spellEnd"/>
      <w:r w:rsidR="00370927">
        <w:t xml:space="preserve"> (</w:t>
      </w:r>
      <w:r w:rsidR="00370927">
        <w:fldChar w:fldCharType="begin"/>
      </w:r>
      <w:r w:rsidR="00370927">
        <w:instrText xml:space="preserve"> REF _Ref12470513 \h </w:instrText>
      </w:r>
      <w:r w:rsidR="00370927">
        <w:fldChar w:fldCharType="separate"/>
      </w:r>
      <w:r w:rsidR="00A45487">
        <w:t xml:space="preserve">Figura </w:t>
      </w:r>
      <w:r w:rsidR="00A45487">
        <w:rPr>
          <w:noProof/>
        </w:rPr>
        <w:t>12</w:t>
      </w:r>
      <w:r w:rsidR="00370927">
        <w:fldChar w:fldCharType="end"/>
      </w:r>
      <w:r w:rsidR="00370927">
        <w:t>)</w:t>
      </w:r>
      <w:r w:rsidRPr="000E0199">
        <w:t>.</w:t>
      </w:r>
    </w:p>
    <w:p w14:paraId="4CADD188" w14:textId="77777777" w:rsidR="007A7114" w:rsidRDefault="007A7114" w:rsidP="007A7114">
      <w:pPr>
        <w:keepNext/>
        <w:jc w:val="center"/>
      </w:pPr>
      <w:r>
        <w:rPr>
          <w:noProof/>
          <w:lang w:val="es-ES"/>
        </w:rPr>
        <w:drawing>
          <wp:inline distT="0" distB="0" distL="0" distR="0" wp14:anchorId="0FB284B3" wp14:editId="75F11687">
            <wp:extent cx="4093535" cy="2302670"/>
            <wp:effectExtent l="0" t="0" r="2540" b="254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hepera_Sim.jpg"/>
                    <pic:cNvPicPr/>
                  </pic:nvPicPr>
                  <pic:blipFill>
                    <a:blip r:embed="rId33">
                      <a:extLst>
                        <a:ext uri="{28A0092B-C50C-407E-A947-70E740481C1C}">
                          <a14:useLocalDpi xmlns:a14="http://schemas.microsoft.com/office/drawing/2010/main" val="0"/>
                        </a:ext>
                      </a:extLst>
                    </a:blip>
                    <a:stretch>
                      <a:fillRect/>
                    </a:stretch>
                  </pic:blipFill>
                  <pic:spPr>
                    <a:xfrm>
                      <a:off x="0" y="0"/>
                      <a:ext cx="4091122" cy="2301313"/>
                    </a:xfrm>
                    <a:prstGeom prst="rect">
                      <a:avLst/>
                    </a:prstGeom>
                  </pic:spPr>
                </pic:pic>
              </a:graphicData>
            </a:graphic>
          </wp:inline>
        </w:drawing>
      </w:r>
    </w:p>
    <w:p w14:paraId="04C0B8D3" w14:textId="68AE7D53" w:rsidR="007A7114" w:rsidRPr="00130A47" w:rsidRDefault="007A7114" w:rsidP="007A7114">
      <w:pPr>
        <w:pStyle w:val="Descripcin"/>
      </w:pPr>
      <w:bookmarkStart w:id="75" w:name="_Ref12470513"/>
      <w:bookmarkStart w:id="76" w:name="_Toc12825032"/>
      <w:r>
        <w:t xml:space="preserve">Figura </w:t>
      </w:r>
      <w:r>
        <w:fldChar w:fldCharType="begin"/>
      </w:r>
      <w:r>
        <w:instrText xml:space="preserve"> SEQ Figura \* ARABIC </w:instrText>
      </w:r>
      <w:r>
        <w:fldChar w:fldCharType="separate"/>
      </w:r>
      <w:r w:rsidR="00A45487">
        <w:rPr>
          <w:noProof/>
        </w:rPr>
        <w:t>12</w:t>
      </w:r>
      <w:r>
        <w:fldChar w:fldCharType="end"/>
      </w:r>
      <w:bookmarkEnd w:id="75"/>
      <w:r>
        <w:t xml:space="preserve">. Modelo de simulación do robot </w:t>
      </w:r>
      <w:proofErr w:type="spellStart"/>
      <w:r>
        <w:t>Khepera</w:t>
      </w:r>
      <w:proofErr w:type="spellEnd"/>
      <w:r>
        <w:t xml:space="preserve"> IV</w:t>
      </w:r>
      <w:r w:rsidR="000E0199">
        <w:t xml:space="preserve"> en </w:t>
      </w:r>
      <w:proofErr w:type="spellStart"/>
      <w:r w:rsidR="000E0199">
        <w:t>Webots</w:t>
      </w:r>
      <w:bookmarkEnd w:id="76"/>
      <w:proofErr w:type="spellEnd"/>
    </w:p>
    <w:p w14:paraId="4199A1C6" w14:textId="53181ABA" w:rsidR="00267EAF" w:rsidRDefault="002F7554" w:rsidP="00267EAF">
      <w:pPr>
        <w:pStyle w:val="Ttulo2"/>
      </w:pPr>
      <w:bookmarkStart w:id="77" w:name="_Toc12827297"/>
      <w:r>
        <w:t>e</w:t>
      </w:r>
      <w:r w:rsidR="00267EAF">
        <w:t>-</w:t>
      </w:r>
      <w:proofErr w:type="spellStart"/>
      <w:r w:rsidR="00267EAF">
        <w:t>puck</w:t>
      </w:r>
      <w:bookmarkEnd w:id="77"/>
      <w:proofErr w:type="spellEnd"/>
    </w:p>
    <w:p w14:paraId="60D2F81D" w14:textId="607CBC92" w:rsidR="004C6A3D" w:rsidRDefault="00792967" w:rsidP="004C6A3D">
      <w:r>
        <w:t xml:space="preserve">O </w:t>
      </w:r>
      <w:r w:rsidR="002F7554">
        <w:t>e</w:t>
      </w:r>
      <w:r w:rsidR="004347A0">
        <w:t>-</w:t>
      </w:r>
      <w:proofErr w:type="spellStart"/>
      <w:r w:rsidR="004347A0">
        <w:t>puck</w:t>
      </w:r>
      <w:proofErr w:type="spellEnd"/>
      <w:r w:rsidR="00D67C25">
        <w:t xml:space="preserve"> </w:t>
      </w:r>
      <w:r w:rsidR="00D67C25">
        <w:fldChar w:fldCharType="begin" w:fldLock="1"/>
      </w:r>
      <w:r w:rsidR="00A71B55">
        <w:instrText>ADDIN CSL_CITATION {"citationItems":[{"id":"ITEM-1","itemData":{"author":[{"dropping-particle":"","family":"Bonani","given":"Michael","non-dropping-particle":"","parse-names":false,"suffix":""},{"dropping-particle":"","family":"Raemy","given":"Xavier","non-dropping-particle":"","parse-names":false,"suffix":""},{"dropping-particle":"","family":"Pugh","given":"James","non-dropping-particle":"","parse-names":false,"suffix":""},{"dropping-particle":"","family":"Mondana","given":"F","non-dropping-particle":"","parse-names":false,"suffix":""},{"dropping-particle":"","family":"Cianci","given":"Christopher","non-dropping-particle":"","parse-names":false,"suffix":""},{"dropping-particle":"","family":"Klaptocz","given":"Adam","non-dropping-particle":"","parse-names":false,"suffix":""},{"dropping-particle":"","family":"Magnenat","given":"Stephane","non-dropping-particle":"","parse-names":false,"suffix":""},{"dropping-particle":"","family":"Zufferey","given":"J C","non-dropping-particle":"","parse-names":false,"suffix":""},{"dropping-particle":"","family":"Floreano","given":"Dario","non-dropping-particle":"","parse-names":false,"suffix":""},{"dropping-particle":"","family":"Martinoli","given":"Alcherio","non-dropping-particle":"","parse-names":false,"suffix":""}],"container-title":"Proceedings of the 9th Conference on Autnomous Robot Systems and Competitions","id":"ITEM-1","issue":"1","issued":{"date-parts":[["2009"]]},"page":"59-65","title":"The e-puck, a Robot Designed for Education in Engineering","type":"article-journal","volume":"1"},"uris":["http://www.mendeley.com/documents/?uuid=1d0c3f76-73a5-4ef5-b12f-b214ffc73849"]}],"mendeley":{"formattedCitation":"[14]","plainTextFormattedCitation":"[14]","previouslyFormattedCitation":"[14]"},"properties":{"noteIndex":0},"schema":"https://github.com/citation-style-language/schema/raw/master/csl-citation.json"}</w:instrText>
      </w:r>
      <w:r w:rsidR="00D67C25">
        <w:fldChar w:fldCharType="separate"/>
      </w:r>
      <w:r w:rsidR="00E8735F" w:rsidRPr="00E8735F">
        <w:rPr>
          <w:noProof/>
        </w:rPr>
        <w:t>[14]</w:t>
      </w:r>
      <w:r w:rsidR="00D67C25">
        <w:fldChar w:fldCharType="end"/>
      </w:r>
      <w:r>
        <w:t xml:space="preserve"> é un pequeno robot m</w:t>
      </w:r>
      <w:r w:rsidR="00D43AFB">
        <w:t xml:space="preserve">oi similar á primeira versión do </w:t>
      </w:r>
      <w:proofErr w:type="spellStart"/>
      <w:r w:rsidR="00D43AFB">
        <w:t>Khepera</w:t>
      </w:r>
      <w:proofErr w:type="spellEnd"/>
      <w:r w:rsidR="00D43AFB">
        <w:t xml:space="preserve">, </w:t>
      </w:r>
      <w:r>
        <w:t xml:space="preserve">desenrolado </w:t>
      </w:r>
      <w:r w:rsidR="000642B0">
        <w:t>tamén,</w:t>
      </w:r>
      <w:r>
        <w:t xml:space="preserve"> na </w:t>
      </w:r>
      <w:r w:rsidR="000642B0">
        <w:t>EPFL</w:t>
      </w:r>
      <w:r>
        <w:t xml:space="preserve"> </w:t>
      </w:r>
      <w:r w:rsidR="000642B0">
        <w:t>dende o 2004</w:t>
      </w:r>
      <w:r>
        <w:t>.</w:t>
      </w:r>
      <w:r w:rsidR="0057278E">
        <w:t xml:space="preserve"> Trátase dun robot deseñado para a educación a nivel universitario, coa intención de ser utilizado nunha ampla variedade de actividades de ensinanza. O seu pequeno tamaño faino propicio para realizar ensaios en espazos reducidos, como pode ser enriba dunha mesa ou dun escritorio.</w:t>
      </w:r>
      <w:r w:rsidR="008D1BDD">
        <w:t xml:space="preserve"> Na </w:t>
      </w:r>
      <w:r w:rsidR="008D1BDD">
        <w:fldChar w:fldCharType="begin"/>
      </w:r>
      <w:r w:rsidR="008D1BDD">
        <w:instrText xml:space="preserve"> REF _Ref12470584 \h </w:instrText>
      </w:r>
      <w:r w:rsidR="008D1BDD">
        <w:fldChar w:fldCharType="separate"/>
      </w:r>
      <w:r w:rsidR="00A45487">
        <w:t xml:space="preserve">Figura </w:t>
      </w:r>
      <w:r w:rsidR="00A45487">
        <w:rPr>
          <w:noProof/>
        </w:rPr>
        <w:t>13</w:t>
      </w:r>
      <w:r w:rsidR="008D1BDD">
        <w:fldChar w:fldCharType="end"/>
      </w:r>
      <w:r w:rsidR="008D1BDD">
        <w:t xml:space="preserve"> </w:t>
      </w:r>
      <w:r w:rsidR="008D1BDD" w:rsidRPr="008D1BDD">
        <w:t>dáse conta das reducidas dimensións deste robot.</w:t>
      </w:r>
    </w:p>
    <w:p w14:paraId="1004A4D3" w14:textId="77777777" w:rsidR="004C6A3D" w:rsidRDefault="004C6A3D" w:rsidP="004C6A3D">
      <w:pPr>
        <w:keepNext/>
        <w:jc w:val="center"/>
      </w:pPr>
      <w:r>
        <w:rPr>
          <w:noProof/>
          <w:lang w:val="es-ES"/>
        </w:rPr>
        <w:lastRenderedPageBreak/>
        <w:drawing>
          <wp:inline distT="0" distB="0" distL="0" distR="0" wp14:anchorId="3C0CB199" wp14:editId="3CFA410A">
            <wp:extent cx="3505200" cy="2124075"/>
            <wp:effectExtent l="0" t="0" r="0" b="952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uck-look-(páxina oficial).jpg"/>
                    <pic:cNvPicPr/>
                  </pic:nvPicPr>
                  <pic:blipFill rotWithShape="1">
                    <a:blip r:embed="rId34">
                      <a:extLst>
                        <a:ext uri="{28A0092B-C50C-407E-A947-70E740481C1C}">
                          <a14:useLocalDpi xmlns:a14="http://schemas.microsoft.com/office/drawing/2010/main" val="0"/>
                        </a:ext>
                      </a:extLst>
                    </a:blip>
                    <a:srcRect l="7304" t="7725" b="17380"/>
                    <a:stretch/>
                  </pic:blipFill>
                  <pic:spPr bwMode="auto">
                    <a:xfrm>
                      <a:off x="0" y="0"/>
                      <a:ext cx="3507392" cy="2125403"/>
                    </a:xfrm>
                    <a:prstGeom prst="rect">
                      <a:avLst/>
                    </a:prstGeom>
                    <a:ln>
                      <a:noFill/>
                    </a:ln>
                    <a:extLst>
                      <a:ext uri="{53640926-AAD7-44D8-BBD7-CCE9431645EC}">
                        <a14:shadowObscured xmlns:a14="http://schemas.microsoft.com/office/drawing/2010/main"/>
                      </a:ext>
                    </a:extLst>
                  </pic:spPr>
                </pic:pic>
              </a:graphicData>
            </a:graphic>
          </wp:inline>
        </w:drawing>
      </w:r>
    </w:p>
    <w:p w14:paraId="1A9406A0" w14:textId="79A66FEC" w:rsidR="004C6A3D" w:rsidRPr="00F80884" w:rsidRDefault="004C6A3D" w:rsidP="004C6A3D">
      <w:pPr>
        <w:pStyle w:val="Descripcin"/>
      </w:pPr>
      <w:bookmarkStart w:id="78" w:name="_Ref12470584"/>
      <w:bookmarkStart w:id="79" w:name="_Toc12825033"/>
      <w:r>
        <w:t xml:space="preserve">Figura </w:t>
      </w:r>
      <w:r>
        <w:fldChar w:fldCharType="begin"/>
      </w:r>
      <w:r>
        <w:instrText xml:space="preserve"> SEQ Figura \* ARABIC </w:instrText>
      </w:r>
      <w:r>
        <w:fldChar w:fldCharType="separate"/>
      </w:r>
      <w:r w:rsidR="00A45487">
        <w:rPr>
          <w:noProof/>
        </w:rPr>
        <w:t>13</w:t>
      </w:r>
      <w:r>
        <w:fldChar w:fldCharType="end"/>
      </w:r>
      <w:bookmarkEnd w:id="78"/>
      <w:r>
        <w:t>. Unidade do robot e-</w:t>
      </w:r>
      <w:proofErr w:type="spellStart"/>
      <w:r>
        <w:t>puck</w:t>
      </w:r>
      <w:bookmarkEnd w:id="79"/>
      <w:proofErr w:type="spellEnd"/>
    </w:p>
    <w:p w14:paraId="33ED0D75" w14:textId="22CE85CF" w:rsidR="0057278E" w:rsidRDefault="002A4961" w:rsidP="00055A33">
      <w:r>
        <w:t xml:space="preserve">No 2018 sae a nova versión e-puck2, mellorando as funcionalidades da versión anterior e incorporando unha maior variedade de </w:t>
      </w:r>
      <w:r w:rsidRPr="002A4961">
        <w:t>sensores</w:t>
      </w:r>
      <w:r>
        <w:t>.</w:t>
      </w:r>
      <w:r w:rsidR="00093385">
        <w:t xml:space="preserve"> O prezo de m</w:t>
      </w:r>
      <w:r w:rsidR="00E52499">
        <w:t>ercado deste robot educativo rol</w:t>
      </w:r>
      <w:r w:rsidR="00093385">
        <w:t xml:space="preserve">da os </w:t>
      </w:r>
      <w:r w:rsidR="0040435A">
        <w:t>7</w:t>
      </w:r>
      <w:r w:rsidR="00093385">
        <w:t xml:space="preserve">00 €, que o sitúa como un dos aparatos máis </w:t>
      </w:r>
      <w:r w:rsidR="00E52499">
        <w:t>económico</w:t>
      </w:r>
      <w:r w:rsidR="00093385">
        <w:t>s da súa categoría.</w:t>
      </w:r>
      <w:r w:rsidR="00FD6286">
        <w:t xml:space="preserve"> Na </w:t>
      </w:r>
      <w:r w:rsidR="0021472B">
        <w:fldChar w:fldCharType="begin"/>
      </w:r>
      <w:r w:rsidR="0021472B">
        <w:instrText xml:space="preserve"> REF _Ref12470656 \h </w:instrText>
      </w:r>
      <w:r w:rsidR="0021472B">
        <w:fldChar w:fldCharType="separate"/>
      </w:r>
      <w:r w:rsidR="00A45487">
        <w:t xml:space="preserve">Táboa </w:t>
      </w:r>
      <w:r w:rsidR="00A45487">
        <w:rPr>
          <w:noProof/>
        </w:rPr>
        <w:t>2</w:t>
      </w:r>
      <w:r w:rsidR="0021472B">
        <w:fldChar w:fldCharType="end"/>
      </w:r>
      <w:r w:rsidR="0021472B">
        <w:t xml:space="preserve"> </w:t>
      </w:r>
      <w:r w:rsidR="00FD6286">
        <w:t>amósanse as características principais deste robot.</w:t>
      </w:r>
    </w:p>
    <w:tbl>
      <w:tblPr>
        <w:tblStyle w:val="Tablaconcuadrcula"/>
        <w:tblW w:w="0" w:type="auto"/>
        <w:tblLook w:val="04A0" w:firstRow="1" w:lastRow="0" w:firstColumn="1" w:lastColumn="0" w:noHBand="0" w:noVBand="1"/>
      </w:tblPr>
      <w:tblGrid>
        <w:gridCol w:w="2093"/>
        <w:gridCol w:w="7117"/>
      </w:tblGrid>
      <w:tr w:rsidR="00FD6286" w14:paraId="7B589D23" w14:textId="77777777" w:rsidTr="004B309D">
        <w:tc>
          <w:tcPr>
            <w:tcW w:w="2093" w:type="dxa"/>
            <w:shd w:val="clear" w:color="auto" w:fill="D9D9D9" w:themeFill="background1" w:themeFillShade="D9"/>
          </w:tcPr>
          <w:p w14:paraId="1BC42A4B" w14:textId="53DA9BA5" w:rsidR="00FD6286" w:rsidRPr="00F159A3" w:rsidRDefault="004B309D" w:rsidP="001F360E">
            <w:pPr>
              <w:ind w:firstLine="0"/>
              <w:rPr>
                <w:b/>
                <w:bCs/>
              </w:rPr>
            </w:pPr>
            <w:r w:rsidRPr="00F159A3">
              <w:rPr>
                <w:b/>
                <w:bCs/>
              </w:rPr>
              <w:t>Dimensións</w:t>
            </w:r>
          </w:p>
        </w:tc>
        <w:tc>
          <w:tcPr>
            <w:tcW w:w="7117" w:type="dxa"/>
          </w:tcPr>
          <w:p w14:paraId="4F975304" w14:textId="02AB4978" w:rsidR="00FD6286" w:rsidRDefault="004B309D" w:rsidP="001F360E">
            <w:pPr>
              <w:ind w:firstLine="0"/>
            </w:pPr>
            <w:r>
              <w:t>Diámetro: 75 mm; Altura: 45 mm ; Peso: 130 g</w:t>
            </w:r>
          </w:p>
        </w:tc>
      </w:tr>
      <w:tr w:rsidR="00FD6286" w14:paraId="2497BEC6" w14:textId="77777777" w:rsidTr="004B309D">
        <w:tc>
          <w:tcPr>
            <w:tcW w:w="2093" w:type="dxa"/>
            <w:shd w:val="clear" w:color="auto" w:fill="D9D9D9" w:themeFill="background1" w:themeFillShade="D9"/>
          </w:tcPr>
          <w:p w14:paraId="11913C02" w14:textId="58771DE6" w:rsidR="00FD6286" w:rsidRPr="00F159A3" w:rsidRDefault="004B309D" w:rsidP="001F360E">
            <w:pPr>
              <w:ind w:firstLine="0"/>
              <w:rPr>
                <w:b/>
                <w:bCs/>
              </w:rPr>
            </w:pPr>
            <w:r w:rsidRPr="00F159A3">
              <w:rPr>
                <w:b/>
                <w:bCs/>
              </w:rPr>
              <w:t>Batería</w:t>
            </w:r>
          </w:p>
        </w:tc>
        <w:tc>
          <w:tcPr>
            <w:tcW w:w="7117" w:type="dxa"/>
          </w:tcPr>
          <w:p w14:paraId="0BB7C89C" w14:textId="59FBA562" w:rsidR="00FD6286" w:rsidRDefault="004B309D" w:rsidP="001F360E">
            <w:pPr>
              <w:ind w:firstLine="0"/>
            </w:pPr>
            <w:proofErr w:type="spellStart"/>
            <w:r>
              <w:t>LiPo</w:t>
            </w:r>
            <w:proofErr w:type="spellEnd"/>
            <w:r w:rsidR="00C6699E">
              <w:t xml:space="preserve"> 1800 </w:t>
            </w:r>
            <w:proofErr w:type="spellStart"/>
            <w:r w:rsidR="00C6699E">
              <w:t>mAh</w:t>
            </w:r>
            <w:proofErr w:type="spellEnd"/>
            <w:r w:rsidR="00C6699E">
              <w:t xml:space="preserve"> </w:t>
            </w:r>
            <w:proofErr w:type="spellStart"/>
            <w:r w:rsidR="00C6699E">
              <w:t>recargable</w:t>
            </w:r>
            <w:proofErr w:type="spellEnd"/>
            <w:r w:rsidR="00C6699E">
              <w:t xml:space="preserve"> por USB. 3 horas de autonomía</w:t>
            </w:r>
          </w:p>
        </w:tc>
      </w:tr>
      <w:tr w:rsidR="00FD6286" w14:paraId="66E28F70" w14:textId="77777777" w:rsidTr="004B309D">
        <w:tc>
          <w:tcPr>
            <w:tcW w:w="2093" w:type="dxa"/>
            <w:shd w:val="clear" w:color="auto" w:fill="D9D9D9" w:themeFill="background1" w:themeFillShade="D9"/>
          </w:tcPr>
          <w:p w14:paraId="6C7E6AF3" w14:textId="6CC2DEBD" w:rsidR="00FD6286" w:rsidRPr="00F159A3" w:rsidRDefault="004B309D" w:rsidP="001F360E">
            <w:pPr>
              <w:ind w:firstLine="0"/>
              <w:rPr>
                <w:b/>
                <w:bCs/>
              </w:rPr>
            </w:pPr>
            <w:r w:rsidRPr="00F159A3">
              <w:rPr>
                <w:b/>
                <w:bCs/>
              </w:rPr>
              <w:t>Procesador</w:t>
            </w:r>
          </w:p>
        </w:tc>
        <w:tc>
          <w:tcPr>
            <w:tcW w:w="7117" w:type="dxa"/>
          </w:tcPr>
          <w:p w14:paraId="48D9CEE2" w14:textId="0294814E" w:rsidR="00FD6286" w:rsidRDefault="00C6699E" w:rsidP="00C6699E">
            <w:pPr>
              <w:ind w:firstLine="0"/>
            </w:pPr>
            <w:r w:rsidRPr="00C6699E">
              <w:t xml:space="preserve">32-bit STM32F407 @ 168 </w:t>
            </w:r>
            <w:proofErr w:type="spellStart"/>
            <w:r w:rsidRPr="00C6699E">
              <w:t>MHz</w:t>
            </w:r>
            <w:proofErr w:type="spellEnd"/>
            <w:r w:rsidRPr="00C6699E">
              <w:t xml:space="preserve"> (210 DMIPS), DSP </w:t>
            </w:r>
            <w:r>
              <w:t>e</w:t>
            </w:r>
            <w:r w:rsidRPr="00C6699E">
              <w:t xml:space="preserve"> FPU, DMA</w:t>
            </w:r>
          </w:p>
        </w:tc>
      </w:tr>
      <w:tr w:rsidR="00FD6286" w14:paraId="63178D5C" w14:textId="77777777" w:rsidTr="004B309D">
        <w:tc>
          <w:tcPr>
            <w:tcW w:w="2093" w:type="dxa"/>
            <w:shd w:val="clear" w:color="auto" w:fill="D9D9D9" w:themeFill="background1" w:themeFillShade="D9"/>
          </w:tcPr>
          <w:p w14:paraId="1CA5A5A3" w14:textId="0AE7DEDE" w:rsidR="00FD6286" w:rsidRPr="00F159A3" w:rsidRDefault="004B309D" w:rsidP="001F360E">
            <w:pPr>
              <w:ind w:firstLine="0"/>
              <w:rPr>
                <w:b/>
                <w:bCs/>
              </w:rPr>
            </w:pPr>
            <w:r w:rsidRPr="00F159A3">
              <w:rPr>
                <w:b/>
                <w:bCs/>
              </w:rPr>
              <w:t>Memoria</w:t>
            </w:r>
          </w:p>
        </w:tc>
        <w:tc>
          <w:tcPr>
            <w:tcW w:w="7117" w:type="dxa"/>
          </w:tcPr>
          <w:p w14:paraId="19D031EA" w14:textId="3C04A113" w:rsidR="00FD6286" w:rsidRDefault="00C6699E" w:rsidP="001F360E">
            <w:pPr>
              <w:ind w:firstLine="0"/>
            </w:pPr>
            <w:r w:rsidRPr="00C6699E">
              <w:t>RAM: 192 KB; Flash: 1024 KB</w:t>
            </w:r>
          </w:p>
        </w:tc>
      </w:tr>
      <w:tr w:rsidR="00FD6286" w14:paraId="331AB7DF" w14:textId="77777777" w:rsidTr="004B309D">
        <w:tc>
          <w:tcPr>
            <w:tcW w:w="2093" w:type="dxa"/>
            <w:shd w:val="clear" w:color="auto" w:fill="D9D9D9" w:themeFill="background1" w:themeFillShade="D9"/>
          </w:tcPr>
          <w:p w14:paraId="1996FAD6" w14:textId="7C5D94D4" w:rsidR="00FD6286" w:rsidRPr="00F159A3" w:rsidRDefault="004B309D" w:rsidP="001F360E">
            <w:pPr>
              <w:ind w:firstLine="0"/>
              <w:rPr>
                <w:b/>
                <w:bCs/>
              </w:rPr>
            </w:pPr>
            <w:r w:rsidRPr="00F159A3">
              <w:rPr>
                <w:b/>
                <w:bCs/>
              </w:rPr>
              <w:t>Motores</w:t>
            </w:r>
          </w:p>
        </w:tc>
        <w:tc>
          <w:tcPr>
            <w:tcW w:w="7117" w:type="dxa"/>
          </w:tcPr>
          <w:p w14:paraId="5021933F" w14:textId="545C1246" w:rsidR="00FD6286" w:rsidRDefault="00C6699E" w:rsidP="001F360E">
            <w:pPr>
              <w:ind w:firstLine="0"/>
            </w:pPr>
            <w:r>
              <w:t>2 motores paso a paso con redución 50:1</w:t>
            </w:r>
          </w:p>
        </w:tc>
      </w:tr>
      <w:tr w:rsidR="00FD6286" w14:paraId="734BB4DB" w14:textId="77777777" w:rsidTr="004B309D">
        <w:tc>
          <w:tcPr>
            <w:tcW w:w="2093" w:type="dxa"/>
            <w:shd w:val="clear" w:color="auto" w:fill="D9D9D9" w:themeFill="background1" w:themeFillShade="D9"/>
          </w:tcPr>
          <w:p w14:paraId="230CB3A4" w14:textId="2D239356" w:rsidR="00FD6286" w:rsidRPr="00F159A3" w:rsidRDefault="004B309D" w:rsidP="001F360E">
            <w:pPr>
              <w:ind w:firstLine="0"/>
              <w:rPr>
                <w:b/>
                <w:bCs/>
              </w:rPr>
            </w:pPr>
            <w:r w:rsidRPr="00F159A3">
              <w:rPr>
                <w:b/>
                <w:bCs/>
              </w:rPr>
              <w:t>Sensores</w:t>
            </w:r>
          </w:p>
        </w:tc>
        <w:tc>
          <w:tcPr>
            <w:tcW w:w="7117" w:type="dxa"/>
          </w:tcPr>
          <w:p w14:paraId="395454F3" w14:textId="45A07ECE" w:rsidR="00FD6286" w:rsidRDefault="00C6699E" w:rsidP="00C6699E">
            <w:pPr>
              <w:ind w:firstLine="0"/>
            </w:pPr>
            <w:r>
              <w:t>8 sensores infravermellos, acelerómetro, xiroscopio, magnetómetro, cámara, 4 micrófonos omnidireccionai</w:t>
            </w:r>
            <w:r w:rsidR="0057278E">
              <w:t>s</w:t>
            </w:r>
          </w:p>
        </w:tc>
      </w:tr>
      <w:tr w:rsidR="00FD6286" w14:paraId="541FEFF2" w14:textId="77777777" w:rsidTr="004B309D">
        <w:tc>
          <w:tcPr>
            <w:tcW w:w="2093" w:type="dxa"/>
            <w:shd w:val="clear" w:color="auto" w:fill="D9D9D9" w:themeFill="background1" w:themeFillShade="D9"/>
          </w:tcPr>
          <w:p w14:paraId="3A6639CF" w14:textId="48D809B5" w:rsidR="00FD6286" w:rsidRPr="00F159A3" w:rsidRDefault="004B309D" w:rsidP="001F360E">
            <w:pPr>
              <w:ind w:firstLine="0"/>
              <w:rPr>
                <w:b/>
                <w:bCs/>
              </w:rPr>
            </w:pPr>
            <w:proofErr w:type="spellStart"/>
            <w:r w:rsidRPr="00F159A3">
              <w:rPr>
                <w:b/>
                <w:bCs/>
              </w:rPr>
              <w:t>Conectividade</w:t>
            </w:r>
            <w:proofErr w:type="spellEnd"/>
          </w:p>
        </w:tc>
        <w:tc>
          <w:tcPr>
            <w:tcW w:w="7117" w:type="dxa"/>
          </w:tcPr>
          <w:p w14:paraId="7EC48499" w14:textId="125FA10C" w:rsidR="00FD6286" w:rsidRDefault="00C6699E" w:rsidP="00C6699E">
            <w:pPr>
              <w:keepNext/>
              <w:ind w:firstLine="0"/>
            </w:pPr>
            <w:r w:rsidRPr="00C6699E">
              <w:t xml:space="preserve">USB, </w:t>
            </w:r>
            <w:proofErr w:type="spellStart"/>
            <w:r w:rsidRPr="00C6699E">
              <w:t>Bluetooth</w:t>
            </w:r>
            <w:proofErr w:type="spellEnd"/>
            <w:r w:rsidRPr="00C6699E">
              <w:t xml:space="preserve">, BLE, </w:t>
            </w:r>
            <w:proofErr w:type="spellStart"/>
            <w:r w:rsidRPr="00C6699E">
              <w:t>WiFi</w:t>
            </w:r>
            <w:proofErr w:type="spellEnd"/>
          </w:p>
        </w:tc>
      </w:tr>
    </w:tbl>
    <w:p w14:paraId="7543298F" w14:textId="3DC7A9EB" w:rsidR="00FD6286" w:rsidRDefault="00C6699E" w:rsidP="006A2313">
      <w:pPr>
        <w:pStyle w:val="Descripcin"/>
        <w:spacing w:before="120"/>
      </w:pPr>
      <w:bookmarkStart w:id="80" w:name="_Ref12470656"/>
      <w:bookmarkStart w:id="81" w:name="_Toc12825060"/>
      <w:r>
        <w:t xml:space="preserve">Táboa </w:t>
      </w:r>
      <w:r w:rsidR="00A0760E">
        <w:fldChar w:fldCharType="begin"/>
      </w:r>
      <w:r w:rsidR="00A0760E">
        <w:instrText xml:space="preserve"> SEQ Táboa \* ARABIC </w:instrText>
      </w:r>
      <w:r w:rsidR="00A0760E">
        <w:fldChar w:fldCharType="separate"/>
      </w:r>
      <w:r w:rsidR="00A45487">
        <w:rPr>
          <w:noProof/>
        </w:rPr>
        <w:t>2</w:t>
      </w:r>
      <w:r w:rsidR="00A0760E">
        <w:fldChar w:fldCharType="end"/>
      </w:r>
      <w:bookmarkEnd w:id="80"/>
      <w:r>
        <w:t>. C</w:t>
      </w:r>
      <w:r w:rsidR="00A72A2E">
        <w:t>aracterísticas técnicas e-puck2</w:t>
      </w:r>
      <w:bookmarkEnd w:id="81"/>
    </w:p>
    <w:p w14:paraId="3A6B5796" w14:textId="699EF366" w:rsidR="009F4AAE" w:rsidRDefault="00093385" w:rsidP="009F4AAE">
      <w:r>
        <w:t>O e-</w:t>
      </w:r>
      <w:proofErr w:type="spellStart"/>
      <w:r>
        <w:t>puck</w:t>
      </w:r>
      <w:proofErr w:type="spellEnd"/>
      <w:r>
        <w:t xml:space="preserve"> está dispoñible en varios simuladores, tanto 3D como 2D. Ditos simuladores son </w:t>
      </w:r>
      <w:commentRangeStart w:id="82"/>
      <w:proofErr w:type="spellStart"/>
      <w:r>
        <w:t>Webots</w:t>
      </w:r>
      <w:commentRangeEnd w:id="82"/>
      <w:proofErr w:type="spellEnd"/>
      <w:r w:rsidR="00CB6016">
        <w:rPr>
          <w:rStyle w:val="Refdecomentario"/>
        </w:rPr>
        <w:commentReference w:id="82"/>
      </w:r>
      <w:r w:rsidR="00C12661">
        <w:t xml:space="preserve"> (</w:t>
      </w:r>
      <w:r w:rsidR="00C12661">
        <w:fldChar w:fldCharType="begin"/>
      </w:r>
      <w:r w:rsidR="00C12661">
        <w:instrText xml:space="preserve"> REF _Ref12787689 \h </w:instrText>
      </w:r>
      <w:r w:rsidR="00C12661">
        <w:fldChar w:fldCharType="separate"/>
      </w:r>
      <w:r w:rsidR="00A45487">
        <w:t xml:space="preserve">Figura </w:t>
      </w:r>
      <w:r w:rsidR="00A45487">
        <w:rPr>
          <w:noProof/>
        </w:rPr>
        <w:t>14</w:t>
      </w:r>
      <w:r w:rsidR="00C12661">
        <w:fldChar w:fldCharType="end"/>
      </w:r>
      <w:r w:rsidR="00C12661">
        <w:t>)</w:t>
      </w:r>
      <w:r w:rsidR="00CF1541">
        <w:t xml:space="preserve">, </w:t>
      </w:r>
      <w:proofErr w:type="spellStart"/>
      <w:r w:rsidR="00CF1541">
        <w:t>Enki</w:t>
      </w:r>
      <w:proofErr w:type="spellEnd"/>
      <w:r w:rsidR="00CF1541">
        <w:t xml:space="preserve">, V-REP e </w:t>
      </w:r>
      <w:proofErr w:type="spellStart"/>
      <w:r w:rsidR="00CF1541">
        <w:t>ARGoS</w:t>
      </w:r>
      <w:proofErr w:type="spellEnd"/>
      <w:r w:rsidR="00CF1541">
        <w:t>.</w:t>
      </w:r>
    </w:p>
    <w:p w14:paraId="442C2CB7" w14:textId="77777777" w:rsidR="00516871" w:rsidRDefault="00882489" w:rsidP="00516871">
      <w:pPr>
        <w:keepNext/>
        <w:jc w:val="center"/>
      </w:pPr>
      <w:r>
        <w:rPr>
          <w:noProof/>
        </w:rPr>
        <w:drawing>
          <wp:inline distT="0" distB="0" distL="0" distR="0" wp14:anchorId="57D2AA09" wp14:editId="679DF5B8">
            <wp:extent cx="3381375" cy="238156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puck_robot_in_Webots.png"/>
                    <pic:cNvPicPr/>
                  </pic:nvPicPr>
                  <pic:blipFill rotWithShape="1">
                    <a:blip r:embed="rId38"/>
                    <a:srcRect l="13168" t="26989" r="2502" b="5698"/>
                    <a:stretch/>
                  </pic:blipFill>
                  <pic:spPr bwMode="auto">
                    <a:xfrm>
                      <a:off x="0" y="0"/>
                      <a:ext cx="3406661" cy="2399374"/>
                    </a:xfrm>
                    <a:prstGeom prst="rect">
                      <a:avLst/>
                    </a:prstGeom>
                    <a:ln>
                      <a:noFill/>
                    </a:ln>
                    <a:extLst>
                      <a:ext uri="{53640926-AAD7-44D8-BBD7-CCE9431645EC}">
                        <a14:shadowObscured xmlns:a14="http://schemas.microsoft.com/office/drawing/2010/main"/>
                      </a:ext>
                    </a:extLst>
                  </pic:spPr>
                </pic:pic>
              </a:graphicData>
            </a:graphic>
          </wp:inline>
        </w:drawing>
      </w:r>
    </w:p>
    <w:p w14:paraId="1D5E018F" w14:textId="205D7E37" w:rsidR="00882489" w:rsidRDefault="00516871" w:rsidP="00516871">
      <w:pPr>
        <w:pStyle w:val="Descripcin"/>
      </w:pPr>
      <w:bookmarkStart w:id="83" w:name="_Ref12787689"/>
      <w:bookmarkStart w:id="84" w:name="_Toc12825034"/>
      <w:r>
        <w:t xml:space="preserve">Figura </w:t>
      </w:r>
      <w:r>
        <w:fldChar w:fldCharType="begin"/>
      </w:r>
      <w:r>
        <w:instrText xml:space="preserve"> SEQ Figura \* ARABIC </w:instrText>
      </w:r>
      <w:r>
        <w:fldChar w:fldCharType="separate"/>
      </w:r>
      <w:r w:rsidR="00A45487">
        <w:rPr>
          <w:noProof/>
        </w:rPr>
        <w:t>14</w:t>
      </w:r>
      <w:r>
        <w:fldChar w:fldCharType="end"/>
      </w:r>
      <w:bookmarkEnd w:id="83"/>
      <w:r>
        <w:t>. Modelo de simulación do robot e-</w:t>
      </w:r>
      <w:proofErr w:type="spellStart"/>
      <w:r>
        <w:t>puck</w:t>
      </w:r>
      <w:proofErr w:type="spellEnd"/>
      <w:r>
        <w:t xml:space="preserve"> en </w:t>
      </w:r>
      <w:proofErr w:type="spellStart"/>
      <w:r>
        <w:t>Webots</w:t>
      </w:r>
      <w:bookmarkEnd w:id="84"/>
      <w:proofErr w:type="spellEnd"/>
    </w:p>
    <w:p w14:paraId="79FCF862" w14:textId="755F9E40" w:rsidR="00E174CC" w:rsidRDefault="00CF1541" w:rsidP="00E174CC">
      <w:r>
        <w:lastRenderedPageBreak/>
        <w:t xml:space="preserve">Este dispositivo non conta con modelo oficial para o simulador </w:t>
      </w:r>
      <w:proofErr w:type="spellStart"/>
      <w:r>
        <w:t>Gazebo</w:t>
      </w:r>
      <w:proofErr w:type="spellEnd"/>
      <w:r>
        <w:t xml:space="preserve">, probablemente por non admitir a súa programación mediante ROS, sen embargo, </w:t>
      </w:r>
      <w:r w:rsidRPr="000E0199">
        <w:t xml:space="preserve">é posible encontrar algún </w:t>
      </w:r>
      <w:proofErr w:type="spellStart"/>
      <w:r w:rsidRPr="000E0199">
        <w:t>repositorio</w:t>
      </w:r>
      <w:proofErr w:type="spellEnd"/>
      <w:r w:rsidRPr="000E0199">
        <w:t xml:space="preserve"> cun modelo do e-</w:t>
      </w:r>
      <w:proofErr w:type="spellStart"/>
      <w:r w:rsidRPr="000E0199">
        <w:t>puck</w:t>
      </w:r>
      <w:proofErr w:type="spellEnd"/>
      <w:r w:rsidRPr="000E0199">
        <w:t xml:space="preserve"> </w:t>
      </w:r>
      <w:r w:rsidR="004C6A3D" w:rsidRPr="000E0199">
        <w:t>desenrolado por afeccionados á robótica</w:t>
      </w:r>
      <w:r w:rsidR="00B94174" w:rsidRPr="000E0199">
        <w:t xml:space="preserve"> para este simulador</w:t>
      </w:r>
      <w:r w:rsidR="004C6A3D" w:rsidRPr="000E0199">
        <w:t>.</w:t>
      </w:r>
      <w:r w:rsidR="004C6A3D">
        <w:t xml:space="preserve"> </w:t>
      </w:r>
    </w:p>
    <w:p w14:paraId="4CCE2A56" w14:textId="273498FB" w:rsidR="00AA33DE" w:rsidRDefault="00130A47" w:rsidP="00130A47">
      <w:pPr>
        <w:pStyle w:val="Ttulo2"/>
      </w:pPr>
      <w:bookmarkStart w:id="85" w:name="_Toc12827298"/>
      <w:r>
        <w:t xml:space="preserve">Lego </w:t>
      </w:r>
      <w:proofErr w:type="spellStart"/>
      <w:r>
        <w:t>Mindstorms</w:t>
      </w:r>
      <w:proofErr w:type="spellEnd"/>
      <w:r>
        <w:t xml:space="preserve"> EV3</w:t>
      </w:r>
      <w:bookmarkEnd w:id="85"/>
    </w:p>
    <w:p w14:paraId="41F7CFC5" w14:textId="52C651D5" w:rsidR="003314FC" w:rsidRDefault="003314FC" w:rsidP="003314FC">
      <w:r>
        <w:t xml:space="preserve">Lego </w:t>
      </w:r>
      <w:proofErr w:type="spellStart"/>
      <w:r>
        <w:t>Mindstorms</w:t>
      </w:r>
      <w:proofErr w:type="spellEnd"/>
      <w:r>
        <w:t xml:space="preserve"> é unha liña de robótica para nenos fabricada pola compañía danesa LEGO dende 1998. O bloque EV3</w:t>
      </w:r>
      <w:r w:rsidR="0079279E">
        <w:t xml:space="preserve"> (</w:t>
      </w:r>
      <w:r w:rsidR="0079279E">
        <w:fldChar w:fldCharType="begin"/>
      </w:r>
      <w:r w:rsidR="0079279E">
        <w:instrText xml:space="preserve"> REF _Ref12470706 \h </w:instrText>
      </w:r>
      <w:r w:rsidR="0079279E">
        <w:fldChar w:fldCharType="separate"/>
      </w:r>
      <w:r w:rsidR="00A45487">
        <w:t xml:space="preserve">Figura </w:t>
      </w:r>
      <w:r w:rsidR="00A45487">
        <w:rPr>
          <w:noProof/>
        </w:rPr>
        <w:t>15</w:t>
      </w:r>
      <w:r w:rsidR="0079279E">
        <w:fldChar w:fldCharType="end"/>
      </w:r>
      <w:r w:rsidR="0079279E">
        <w:t>)</w:t>
      </w:r>
      <w:r>
        <w:t xml:space="preserve"> constitúe a terceira xeración da liña Lego </w:t>
      </w:r>
      <w:proofErr w:type="spellStart"/>
      <w:r>
        <w:t>Mindstorms</w:t>
      </w:r>
      <w:proofErr w:type="spellEnd"/>
      <w:r w:rsidR="00790674">
        <w:t xml:space="preserve"> e véndese xunto cun </w:t>
      </w:r>
      <w:proofErr w:type="spellStart"/>
      <w:r w:rsidR="00790674">
        <w:t>kit</w:t>
      </w:r>
      <w:proofErr w:type="spellEnd"/>
      <w:r w:rsidR="00790674">
        <w:t xml:space="preserve"> de pezas que permite fabricar de forma sinxela robots de pequena escala para fins didácticos. Entre os compoñentes deste </w:t>
      </w:r>
      <w:proofErr w:type="spellStart"/>
      <w:r w:rsidR="00790674">
        <w:t>kit</w:t>
      </w:r>
      <w:proofErr w:type="spellEnd"/>
      <w:r w:rsidR="00790674">
        <w:t xml:space="preserve"> pódense encontrar servomotores, sensores, a unidade central de procesamento e módulos de comunicación electrónica, adem</w:t>
      </w:r>
      <w:r w:rsidR="000E7B5F">
        <w:t>ais dos compoñentes mecánicos necesarios para o ensamblaxe como engrenaxes, correas de transmisión ou ladrillos Lego, entre outros.</w:t>
      </w:r>
    </w:p>
    <w:p w14:paraId="349A3BC3" w14:textId="77777777" w:rsidR="008046CF" w:rsidRDefault="008046CF" w:rsidP="008046CF">
      <w:pPr>
        <w:keepNext/>
        <w:jc w:val="center"/>
      </w:pPr>
      <w:r>
        <w:rPr>
          <w:noProof/>
          <w:lang w:val="es-ES"/>
        </w:rPr>
        <w:drawing>
          <wp:inline distT="0" distB="0" distL="0" distR="0" wp14:anchorId="17AF38A3" wp14:editId="31E892EC">
            <wp:extent cx="3666266" cy="2413591"/>
            <wp:effectExtent l="0" t="0" r="0" b="635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que-inteligente-ev3.jpg"/>
                    <pic:cNvPicPr/>
                  </pic:nvPicPr>
                  <pic:blipFill>
                    <a:blip r:embed="rId39">
                      <a:extLst>
                        <a:ext uri="{28A0092B-C50C-407E-A947-70E740481C1C}">
                          <a14:useLocalDpi xmlns:a14="http://schemas.microsoft.com/office/drawing/2010/main" val="0"/>
                        </a:ext>
                      </a:extLst>
                    </a:blip>
                    <a:stretch>
                      <a:fillRect/>
                    </a:stretch>
                  </pic:blipFill>
                  <pic:spPr>
                    <a:xfrm>
                      <a:off x="0" y="0"/>
                      <a:ext cx="3664105" cy="2412168"/>
                    </a:xfrm>
                    <a:prstGeom prst="rect">
                      <a:avLst/>
                    </a:prstGeom>
                  </pic:spPr>
                </pic:pic>
              </a:graphicData>
            </a:graphic>
          </wp:inline>
        </w:drawing>
      </w:r>
    </w:p>
    <w:p w14:paraId="2706B48B" w14:textId="0CBC47B7" w:rsidR="008046CF" w:rsidRDefault="008046CF" w:rsidP="008046CF">
      <w:pPr>
        <w:pStyle w:val="Descripcin"/>
      </w:pPr>
      <w:bookmarkStart w:id="86" w:name="_Ref12470706"/>
      <w:bookmarkStart w:id="87" w:name="_Toc12825035"/>
      <w:r>
        <w:t xml:space="preserve">Figura </w:t>
      </w:r>
      <w:r>
        <w:fldChar w:fldCharType="begin"/>
      </w:r>
      <w:r>
        <w:instrText xml:space="preserve"> SEQ Figura \* ARABIC </w:instrText>
      </w:r>
      <w:r>
        <w:fldChar w:fldCharType="separate"/>
      </w:r>
      <w:r w:rsidR="00A45487">
        <w:rPr>
          <w:noProof/>
        </w:rPr>
        <w:t>15</w:t>
      </w:r>
      <w:r>
        <w:fldChar w:fldCharType="end"/>
      </w:r>
      <w:bookmarkEnd w:id="86"/>
      <w:r>
        <w:t xml:space="preserve">. Bloque </w:t>
      </w:r>
      <w:proofErr w:type="spellStart"/>
      <w:r>
        <w:t>programable</w:t>
      </w:r>
      <w:proofErr w:type="spellEnd"/>
      <w:r>
        <w:t xml:space="preserve"> Lego </w:t>
      </w:r>
      <w:proofErr w:type="spellStart"/>
      <w:r>
        <w:t>Mindstorms</w:t>
      </w:r>
      <w:proofErr w:type="spellEnd"/>
      <w:r>
        <w:t xml:space="preserve"> EV3</w:t>
      </w:r>
      <w:bookmarkEnd w:id="87"/>
    </w:p>
    <w:p w14:paraId="61C598E9" w14:textId="0EBAE9B4" w:rsidR="00FD786E" w:rsidRDefault="00FD786E" w:rsidP="00243E94">
      <w:r>
        <w:t xml:space="preserve">O bloque EV3 ven preparado para ser </w:t>
      </w:r>
      <w:r w:rsidR="00243E94">
        <w:t>programado</w:t>
      </w:r>
      <w:r>
        <w:t xml:space="preserve"> na súa propia linguaxe de programación, basead</w:t>
      </w:r>
      <w:r w:rsidR="00243E94">
        <w:t>a</w:t>
      </w:r>
      <w:r>
        <w:t xml:space="preserve"> en </w:t>
      </w:r>
      <w:proofErr w:type="spellStart"/>
      <w:r>
        <w:t>LabView</w:t>
      </w:r>
      <w:proofErr w:type="spellEnd"/>
      <w:r>
        <w:t xml:space="preserve">, pero esta opción está mais enfocada a usuarios pouco avanzados no campo da robótica. A niveis de educación superior acostumase a programar en </w:t>
      </w:r>
      <w:proofErr w:type="spellStart"/>
      <w:r>
        <w:t>Python</w:t>
      </w:r>
      <w:proofErr w:type="spellEnd"/>
      <w:r w:rsidR="00243E94">
        <w:t xml:space="preserve"> mediante a instalación da imaxe do </w:t>
      </w:r>
      <w:proofErr w:type="spellStart"/>
      <w:r w:rsidR="00243E94">
        <w:t>MicroPython</w:t>
      </w:r>
      <w:proofErr w:type="spellEnd"/>
      <w:r w:rsidR="00243E94">
        <w:t xml:space="preserve"> EV3 que o propio fabricante proporciona. Tamén é posible a súa programación mediante </w:t>
      </w:r>
      <w:proofErr w:type="spellStart"/>
      <w:r w:rsidR="00243E94">
        <w:t>RobotC</w:t>
      </w:r>
      <w:proofErr w:type="spellEnd"/>
      <w:r w:rsidR="00243E94">
        <w:t>, que é unha linguaxe de programación para robótica baseada en C e cun entorno de desenvolvemento sinxelo de empregar.</w:t>
      </w:r>
    </w:p>
    <w:p w14:paraId="28B0F07D" w14:textId="561029CB" w:rsidR="008046CF" w:rsidRPr="00FD786E" w:rsidRDefault="008046CF" w:rsidP="00243E94">
      <w:r>
        <w:t xml:space="preserve">A plataforma Robot Virtual </w:t>
      </w:r>
      <w:proofErr w:type="spellStart"/>
      <w:r>
        <w:t>Worlds</w:t>
      </w:r>
      <w:proofErr w:type="spellEnd"/>
      <w:r>
        <w:t xml:space="preserve"> </w:t>
      </w:r>
      <w:r w:rsidR="00304B0F">
        <w:fldChar w:fldCharType="begin" w:fldLock="1"/>
      </w:r>
      <w:r w:rsidR="00A71B55">
        <w:instrText>ADDIN CSL_CITATION {"citationItems":[{"id":"ITEM-1","itemData":{"URL":"http://www.robotvirtualworlds.com/","accessed":{"date-parts":[["2019","6","25"]]},"id":"ITEM-1","issued":{"date-parts":[["0"]]},"title":"Robot Virtual Worlds | ROBOTC | VEX &amp;amp; NXT Simulator","type":"webpage"},"uris":["http://www.mendeley.com/documents/?uuid=0636f136-a541-3ebf-8727-19ab6efe9ea8"]}],"mendeley":{"formattedCitation":"[15]","plainTextFormattedCitation":"[15]","previouslyFormattedCitation":"[15]"},"properties":{"noteIndex":0},"schema":"https://github.com/citation-style-language/schema/raw/master/csl-citation.json"}</w:instrText>
      </w:r>
      <w:r w:rsidR="00304B0F">
        <w:fldChar w:fldCharType="separate"/>
      </w:r>
      <w:r w:rsidR="00E8735F" w:rsidRPr="00E8735F">
        <w:rPr>
          <w:noProof/>
        </w:rPr>
        <w:t>[15]</w:t>
      </w:r>
      <w:r w:rsidR="00304B0F">
        <w:fldChar w:fldCharType="end"/>
      </w:r>
      <w:r w:rsidR="00304B0F">
        <w:t xml:space="preserve"> </w:t>
      </w:r>
      <w:r>
        <w:t xml:space="preserve">ofrece un simulador deste robot para ser programado mediante a linguaxe </w:t>
      </w:r>
      <w:proofErr w:type="spellStart"/>
      <w:r>
        <w:t>RobotC</w:t>
      </w:r>
      <w:proofErr w:type="spellEnd"/>
      <w:r>
        <w:t>.</w:t>
      </w:r>
    </w:p>
    <w:p w14:paraId="14CD6DB8" w14:textId="5730D349" w:rsidR="000E7B5F" w:rsidRDefault="00EB5C12" w:rsidP="003314FC">
      <w:r>
        <w:t xml:space="preserve">Dende o Grupo Integrado de </w:t>
      </w:r>
      <w:r w:rsidR="00A21C56">
        <w:t>Enxeñaría</w:t>
      </w:r>
      <w:r w:rsidR="003B60CA">
        <w:t xml:space="preserve"> </w:t>
      </w:r>
      <w:r w:rsidR="0015395C">
        <w:t>(</w:t>
      </w:r>
      <w:r w:rsidR="003B60CA">
        <w:t>GII</w:t>
      </w:r>
      <w:r w:rsidR="0015395C">
        <w:t>)</w:t>
      </w:r>
      <w:r>
        <w:t xml:space="preserve"> da Universidade da Coruña creouse un modelo de simulaci</w:t>
      </w:r>
      <w:r w:rsidR="00CA6D56">
        <w:t xml:space="preserve">ón en </w:t>
      </w:r>
      <w:proofErr w:type="spellStart"/>
      <w:r w:rsidR="00CA6D56">
        <w:t>Gazebo</w:t>
      </w:r>
      <w:proofErr w:type="spellEnd"/>
      <w:r w:rsidR="00CA6D56">
        <w:t xml:space="preserve"> da configuración “Lego </w:t>
      </w:r>
      <w:proofErr w:type="spellStart"/>
      <w:r w:rsidR="00CA6D56">
        <w:t>Mindstorms</w:t>
      </w:r>
      <w:proofErr w:type="spellEnd"/>
      <w:r w:rsidR="00CA6D56">
        <w:t xml:space="preserve"> </w:t>
      </w:r>
      <w:proofErr w:type="spellStart"/>
      <w:r w:rsidR="00CA6D56">
        <w:t>Education</w:t>
      </w:r>
      <w:proofErr w:type="spellEnd"/>
      <w:r w:rsidR="00CA6D56">
        <w:t xml:space="preserve"> EV3 Core Set (45544) </w:t>
      </w:r>
      <w:proofErr w:type="spellStart"/>
      <w:r w:rsidR="00CA6D56">
        <w:t>Driving</w:t>
      </w:r>
      <w:proofErr w:type="spellEnd"/>
      <w:r w:rsidR="00CA6D56">
        <w:t xml:space="preserve"> Base” </w:t>
      </w:r>
      <w:r w:rsidR="00CA6D56">
        <w:fldChar w:fldCharType="begin" w:fldLock="1"/>
      </w:r>
      <w:r w:rsidR="00A71B55">
        <w:instrText>ADDIN CSL_CITATION {"citationItems":[{"id":"ITEM-1","itemData":{"author":[{"dropping-particle":"","family":"Palma Morena","given":"Steven","non-dropping-particle":"","parse-names":false,"suffix":""}],"id":"ITEM-1","issued":{"date-parts":[["2018"]]},"publisher":"Tecnológico de Costa Rica","title":"Desarrollo de un modelo computacional de simulación para el sistema robótico Lego Mindstorms EV3","type":"thesis"},"uris":["http://www.mendeley.com/documents/?uuid=fa7f6da9-54e2-459f-9360-73cdabfa313e"]}],"mendeley":{"formattedCitation":"[16]","plainTextFormattedCitation":"[16]","previouslyFormattedCitation":"[16]"},"properties":{"noteIndex":0},"schema":"https://github.com/citation-style-language/schema/raw/master/csl-citation.json"}</w:instrText>
      </w:r>
      <w:r w:rsidR="00CA6D56">
        <w:fldChar w:fldCharType="separate"/>
      </w:r>
      <w:r w:rsidR="00E8735F" w:rsidRPr="00E8735F">
        <w:rPr>
          <w:noProof/>
        </w:rPr>
        <w:t>[16]</w:t>
      </w:r>
      <w:r w:rsidR="00CA6D56">
        <w:fldChar w:fldCharType="end"/>
      </w:r>
      <w:r w:rsidR="00CA6D56">
        <w:t>, coa intención de poder ser utilizado na realización das prácticas da materia de robótica, presente no Grao en Enxeñaría Informática.</w:t>
      </w:r>
      <w:r w:rsidR="00541685">
        <w:t xml:space="preserve"> </w:t>
      </w:r>
      <w:r w:rsidR="00541685" w:rsidRPr="00541685">
        <w:t>A calidade d</w:t>
      </w:r>
      <w:r w:rsidR="003611B3">
        <w:t>a</w:t>
      </w:r>
      <w:r w:rsidR="00541685" w:rsidRPr="00541685">
        <w:t xml:space="preserve"> definición gráfica do modelo pódese apreciar na </w:t>
      </w:r>
      <w:r w:rsidR="00541685">
        <w:fldChar w:fldCharType="begin"/>
      </w:r>
      <w:r w:rsidR="00541685">
        <w:instrText xml:space="preserve"> REF _Ref12470858 \h </w:instrText>
      </w:r>
      <w:r w:rsidR="00541685">
        <w:fldChar w:fldCharType="separate"/>
      </w:r>
      <w:r w:rsidR="00A45487">
        <w:t xml:space="preserve">Figura </w:t>
      </w:r>
      <w:r w:rsidR="00A45487">
        <w:rPr>
          <w:noProof/>
        </w:rPr>
        <w:t>16</w:t>
      </w:r>
      <w:r w:rsidR="00541685">
        <w:fldChar w:fldCharType="end"/>
      </w:r>
      <w:r w:rsidR="00541685">
        <w:t>.</w:t>
      </w:r>
    </w:p>
    <w:p w14:paraId="62DE1B40" w14:textId="77777777" w:rsidR="00E83E55" w:rsidRDefault="00E83E55" w:rsidP="003314FC">
      <w:pPr>
        <w:rPr>
          <w:noProof/>
          <w:lang w:val="es-ES"/>
        </w:rPr>
      </w:pPr>
    </w:p>
    <w:p w14:paraId="4ED9FB1B" w14:textId="22944654" w:rsidR="00E83E55" w:rsidRDefault="00E83E55" w:rsidP="00E83E55">
      <w:pPr>
        <w:keepNext/>
        <w:jc w:val="center"/>
      </w:pPr>
      <w:r>
        <w:rPr>
          <w:noProof/>
          <w:lang w:val="es-ES"/>
        </w:rPr>
        <w:lastRenderedPageBreak/>
        <w:drawing>
          <wp:inline distT="0" distB="0" distL="0" distR="0" wp14:anchorId="0A35A4E3" wp14:editId="425943F9">
            <wp:extent cx="2833189" cy="2255597"/>
            <wp:effectExtent l="0" t="0" r="5715" b="0"/>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3.jpg"/>
                    <pic:cNvPicPr/>
                  </pic:nvPicPr>
                  <pic:blipFill rotWithShape="1">
                    <a:blip r:embed="rId40">
                      <a:extLst>
                        <a:ext uri="{28A0092B-C50C-407E-A947-70E740481C1C}">
                          <a14:useLocalDpi xmlns:a14="http://schemas.microsoft.com/office/drawing/2010/main" val="0"/>
                        </a:ext>
                      </a:extLst>
                    </a:blip>
                    <a:srcRect t="3653" r="17978" b="9132"/>
                    <a:stretch/>
                  </pic:blipFill>
                  <pic:spPr bwMode="auto">
                    <a:xfrm>
                      <a:off x="0" y="0"/>
                      <a:ext cx="2832589" cy="2255119"/>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2D5AD211" wp14:editId="759171EF">
            <wp:extent cx="2296795" cy="2254250"/>
            <wp:effectExtent l="0" t="0" r="825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41">
                      <a:extLst>
                        <a:ext uri="{28A0092B-C50C-407E-A947-70E740481C1C}">
                          <a14:useLocalDpi xmlns:a14="http://schemas.microsoft.com/office/drawing/2010/main" val="0"/>
                        </a:ext>
                      </a:extLst>
                    </a:blip>
                    <a:srcRect l="26181" t="8488" r="28212" b="13283"/>
                    <a:stretch>
                      <a:fillRect/>
                    </a:stretch>
                  </pic:blipFill>
                  <pic:spPr bwMode="auto">
                    <a:xfrm>
                      <a:off x="0" y="0"/>
                      <a:ext cx="2296795" cy="2254250"/>
                    </a:xfrm>
                    <a:prstGeom prst="rect">
                      <a:avLst/>
                    </a:prstGeom>
                    <a:noFill/>
                    <a:ln>
                      <a:noFill/>
                    </a:ln>
                  </pic:spPr>
                </pic:pic>
              </a:graphicData>
            </a:graphic>
          </wp:inline>
        </w:drawing>
      </w:r>
    </w:p>
    <w:p w14:paraId="0A54594A" w14:textId="50C8ABE7" w:rsidR="00427871" w:rsidRDefault="00E83E55" w:rsidP="003611B3">
      <w:pPr>
        <w:pStyle w:val="Descripcin"/>
      </w:pPr>
      <w:bookmarkStart w:id="88" w:name="_Ref12470858"/>
      <w:bookmarkStart w:id="89" w:name="_Toc12825036"/>
      <w:r>
        <w:t xml:space="preserve">Figura </w:t>
      </w:r>
      <w:r>
        <w:fldChar w:fldCharType="begin"/>
      </w:r>
      <w:r>
        <w:instrText xml:space="preserve"> SEQ Figura \* ARABIC </w:instrText>
      </w:r>
      <w:r>
        <w:fldChar w:fldCharType="separate"/>
      </w:r>
      <w:r w:rsidR="00A45487">
        <w:rPr>
          <w:noProof/>
        </w:rPr>
        <w:t>16</w:t>
      </w:r>
      <w:r>
        <w:fldChar w:fldCharType="end"/>
      </w:r>
      <w:bookmarkEnd w:id="88"/>
      <w:r>
        <w:t xml:space="preserve">. Modelo real fronte o modelo en simulación do Lego </w:t>
      </w:r>
      <w:proofErr w:type="spellStart"/>
      <w:r>
        <w:t>Mindstorms</w:t>
      </w:r>
      <w:bookmarkEnd w:id="89"/>
      <w:proofErr w:type="spellEnd"/>
    </w:p>
    <w:p w14:paraId="0E6C875E" w14:textId="77777777" w:rsidR="003611B3" w:rsidRDefault="003611B3" w:rsidP="003611B3">
      <w:pPr>
        <w:pStyle w:val="Ttulo2"/>
      </w:pPr>
      <w:bookmarkStart w:id="90" w:name="_Toc12827299"/>
      <w:proofErr w:type="spellStart"/>
      <w:r>
        <w:t>Nao</w:t>
      </w:r>
      <w:bookmarkEnd w:id="90"/>
      <w:proofErr w:type="spellEnd"/>
    </w:p>
    <w:p w14:paraId="7491D9B7" w14:textId="4CDF36ED" w:rsidR="003611B3" w:rsidRDefault="003611B3" w:rsidP="003611B3">
      <w:proofErr w:type="spellStart"/>
      <w:r>
        <w:t>Nao</w:t>
      </w:r>
      <w:proofErr w:type="spellEnd"/>
      <w:r>
        <w:t xml:space="preserve"> </w:t>
      </w:r>
      <w:r w:rsidR="008876E8">
        <w:fldChar w:fldCharType="begin" w:fldLock="1"/>
      </w:r>
      <w:r w:rsidR="00A71B55">
        <w:instrText>ADDIN CSL_CITATION {"citationItems":[{"id":"ITEM-1","itemData":{"URL":"https://www.softbankrobotics.com/emea/en/nao","accessed":{"date-parts":[["2019","6","25"]]},"id":"ITEM-1","issued":{"date-parts":[["0"]]},"title":"NAO the humanoid robot | SoftBank Robotics EMEA","type":"webpage"},"uris":["http://www.mendeley.com/documents/?uuid=84fa1f0a-a814-3b49-b7f3-6ad31794b4c6"]}],"mendeley":{"formattedCitation":"[17]","plainTextFormattedCitation":"[17]","previouslyFormattedCitation":"[17]"},"properties":{"noteIndex":0},"schema":"https://github.com/citation-style-language/schema/raw/master/csl-citation.json"}</w:instrText>
      </w:r>
      <w:r w:rsidR="008876E8">
        <w:fldChar w:fldCharType="separate"/>
      </w:r>
      <w:r w:rsidR="00E8735F" w:rsidRPr="00E8735F">
        <w:rPr>
          <w:noProof/>
        </w:rPr>
        <w:t>[17]</w:t>
      </w:r>
      <w:r w:rsidR="008876E8">
        <w:fldChar w:fldCharType="end"/>
      </w:r>
      <w:r w:rsidR="00390BDE">
        <w:t xml:space="preserve"> </w:t>
      </w:r>
      <w:r>
        <w:t xml:space="preserve">é un robot </w:t>
      </w:r>
      <w:proofErr w:type="spellStart"/>
      <w:r>
        <w:t>humanoide</w:t>
      </w:r>
      <w:proofErr w:type="spellEnd"/>
      <w:r>
        <w:t xml:space="preserve"> autónomo e </w:t>
      </w:r>
      <w:proofErr w:type="spellStart"/>
      <w:r>
        <w:t>programable</w:t>
      </w:r>
      <w:proofErr w:type="spellEnd"/>
      <w:r>
        <w:t xml:space="preserve"> desenvolvido por </w:t>
      </w:r>
      <w:proofErr w:type="spellStart"/>
      <w:r>
        <w:t>Aldebaran</w:t>
      </w:r>
      <w:proofErr w:type="spellEnd"/>
      <w:r>
        <w:t xml:space="preserve"> </w:t>
      </w:r>
      <w:proofErr w:type="spellStart"/>
      <w:r>
        <w:t>Robotics</w:t>
      </w:r>
      <w:proofErr w:type="spellEnd"/>
      <w:r>
        <w:t>, unha compañ</w:t>
      </w:r>
      <w:r w:rsidR="000156BF">
        <w:t>í</w:t>
      </w:r>
      <w:r>
        <w:t xml:space="preserve">a de robótica francesa establecida en París. Está composto por multitude de sensores, motores e un software pilotado por un sistema operativo feito a medida baseado en </w:t>
      </w:r>
      <w:proofErr w:type="spellStart"/>
      <w:r>
        <w:t>Linux</w:t>
      </w:r>
      <w:proofErr w:type="spellEnd"/>
      <w:r>
        <w:t xml:space="preserve">, o </w:t>
      </w:r>
      <w:proofErr w:type="spellStart"/>
      <w:r>
        <w:t>NAOqi</w:t>
      </w:r>
      <w:proofErr w:type="spellEnd"/>
      <w:r>
        <w:t xml:space="preserve"> OS.</w:t>
      </w:r>
    </w:p>
    <w:p w14:paraId="4AA4FCDD" w14:textId="40879E96" w:rsidR="003611B3" w:rsidRDefault="003611B3" w:rsidP="003611B3">
      <w:r>
        <w:t xml:space="preserve">Conta cunha versión académica desenvolvida para universidades e laboratorios para fins de investigación e educación. O robot </w:t>
      </w:r>
      <w:proofErr w:type="spellStart"/>
      <w:r>
        <w:t>Nao</w:t>
      </w:r>
      <w:proofErr w:type="spellEnd"/>
      <w:r>
        <w:t xml:space="preserve"> xa vai pola sexta xeración, chamada NAO</w:t>
      </w:r>
      <w:r w:rsidRPr="00701059">
        <w:rPr>
          <w:vertAlign w:val="superscript"/>
        </w:rPr>
        <w:t>6</w:t>
      </w:r>
      <w:r>
        <w:t>, que foi lanzada no 2018 (</w:t>
      </w:r>
      <w:r w:rsidR="000329E2">
        <w:fldChar w:fldCharType="begin"/>
      </w:r>
      <w:r w:rsidR="000329E2">
        <w:instrText xml:space="preserve"> REF _Ref12471442 \h </w:instrText>
      </w:r>
      <w:r w:rsidR="000329E2">
        <w:fldChar w:fldCharType="separate"/>
      </w:r>
      <w:r w:rsidR="00A45487">
        <w:t xml:space="preserve">Figura </w:t>
      </w:r>
      <w:r w:rsidR="00A45487">
        <w:rPr>
          <w:noProof/>
        </w:rPr>
        <w:t>17</w:t>
      </w:r>
      <w:r w:rsidR="000329E2">
        <w:fldChar w:fldCharType="end"/>
      </w:r>
      <w:r>
        <w:t xml:space="preserve">). Este robot </w:t>
      </w:r>
      <w:proofErr w:type="spellStart"/>
      <w:r>
        <w:t>humanoide</w:t>
      </w:r>
      <w:proofErr w:type="spellEnd"/>
      <w:r>
        <w:t xml:space="preserve"> conta cunha serie de capacidades que permiten crear unha interacción natural con usuarios humanos.</w:t>
      </w:r>
    </w:p>
    <w:p w14:paraId="72E9B9A2" w14:textId="77777777" w:rsidR="00703278" w:rsidRDefault="005373E5" w:rsidP="00703278">
      <w:pPr>
        <w:keepNext/>
        <w:jc w:val="center"/>
      </w:pPr>
      <w:commentRangeStart w:id="91"/>
      <w:commentRangeStart w:id="92"/>
      <w:r>
        <w:rPr>
          <w:noProof/>
        </w:rPr>
        <w:drawing>
          <wp:inline distT="0" distB="0" distL="0" distR="0" wp14:anchorId="43D915B9" wp14:editId="67CCCCCA">
            <wp:extent cx="2009775" cy="2575259"/>
            <wp:effectExtent l="0" t="0" r="0" b="0"/>
            <wp:docPr id="28" name="Imagen 28" descr="Imagen que contiene autómata, objeto, juguete, blan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aoV6.png"/>
                    <pic:cNvPicPr/>
                  </pic:nvPicPr>
                  <pic:blipFill>
                    <a:blip r:embed="rId42"/>
                    <a:stretch>
                      <a:fillRect/>
                    </a:stretch>
                  </pic:blipFill>
                  <pic:spPr>
                    <a:xfrm>
                      <a:off x="0" y="0"/>
                      <a:ext cx="2023797" cy="2593226"/>
                    </a:xfrm>
                    <a:prstGeom prst="rect">
                      <a:avLst/>
                    </a:prstGeom>
                  </pic:spPr>
                </pic:pic>
              </a:graphicData>
            </a:graphic>
          </wp:inline>
        </w:drawing>
      </w:r>
      <w:commentRangeEnd w:id="91"/>
      <w:r w:rsidR="009B375F">
        <w:rPr>
          <w:rStyle w:val="Refdecomentario"/>
        </w:rPr>
        <w:commentReference w:id="91"/>
      </w:r>
      <w:commentRangeEnd w:id="92"/>
      <w:r w:rsidR="00D80FF6">
        <w:rPr>
          <w:rStyle w:val="Refdecomentario"/>
        </w:rPr>
        <w:commentReference w:id="92"/>
      </w:r>
    </w:p>
    <w:p w14:paraId="095733A5" w14:textId="1BA196AD" w:rsidR="005373E5" w:rsidRDefault="00703278" w:rsidP="00703278">
      <w:pPr>
        <w:pStyle w:val="Descripcin"/>
        <w:rPr>
          <w:vertAlign w:val="superscript"/>
        </w:rPr>
      </w:pPr>
      <w:bookmarkStart w:id="93" w:name="_Ref12471442"/>
      <w:bookmarkStart w:id="94" w:name="_Toc12825037"/>
      <w:r>
        <w:t xml:space="preserve">Figura </w:t>
      </w:r>
      <w:r>
        <w:fldChar w:fldCharType="begin"/>
      </w:r>
      <w:r>
        <w:instrText xml:space="preserve"> SEQ Figura \* ARABIC </w:instrText>
      </w:r>
      <w:r>
        <w:fldChar w:fldCharType="separate"/>
      </w:r>
      <w:r w:rsidR="00A45487">
        <w:rPr>
          <w:noProof/>
        </w:rPr>
        <w:t>17</w:t>
      </w:r>
      <w:r>
        <w:fldChar w:fldCharType="end"/>
      </w:r>
      <w:bookmarkEnd w:id="93"/>
      <w:r>
        <w:t xml:space="preserve">. Robot </w:t>
      </w:r>
      <w:proofErr w:type="spellStart"/>
      <w:r>
        <w:t>humanoide</w:t>
      </w:r>
      <w:proofErr w:type="spellEnd"/>
      <w:r>
        <w:t xml:space="preserve"> NAO</w:t>
      </w:r>
      <w:r w:rsidRPr="00703278">
        <w:rPr>
          <w:vertAlign w:val="superscript"/>
        </w:rPr>
        <w:t>6</w:t>
      </w:r>
      <w:bookmarkEnd w:id="94"/>
    </w:p>
    <w:p w14:paraId="2AC7FD33" w14:textId="77777777" w:rsidR="00A52DE6" w:rsidRPr="00347100" w:rsidRDefault="00A52DE6" w:rsidP="00A52DE6">
      <w:r w:rsidRPr="00347100">
        <w:t xml:space="preserve">Entre as súas características destacan os 25 graos de liberdade de movemento e a cantidade de sensores, repartidos entre a cabeza, os pés e as mans. A comunicación con outros dispositivos realízaa mediante conexión </w:t>
      </w:r>
      <w:proofErr w:type="spellStart"/>
      <w:r w:rsidRPr="00347100">
        <w:t>WiFi</w:t>
      </w:r>
      <w:proofErr w:type="spellEnd"/>
      <w:r w:rsidRPr="00347100">
        <w:t xml:space="preserve">, e pode conectarse a un ordenador persoal mediante conexión </w:t>
      </w:r>
      <w:proofErr w:type="spellStart"/>
      <w:r w:rsidRPr="00347100">
        <w:t>Ethernet</w:t>
      </w:r>
      <w:proofErr w:type="spellEnd"/>
      <w:r w:rsidRPr="00347100">
        <w:t>.</w:t>
      </w:r>
    </w:p>
    <w:p w14:paraId="079F52E8" w14:textId="34E8D233" w:rsidR="000329E2" w:rsidRPr="00347100" w:rsidRDefault="00A52DE6" w:rsidP="00A52DE6">
      <w:r w:rsidRPr="00347100">
        <w:t>Entre as súas desvantaxes está a capacidade de procesamento limitada e una pobre autonomía que non supera os 30 minutos de operación.</w:t>
      </w:r>
    </w:p>
    <w:p w14:paraId="62D4CD76" w14:textId="782209A5" w:rsidR="003F6E9C" w:rsidRPr="00347100" w:rsidRDefault="003F6E9C" w:rsidP="00A52DE6">
      <w:r w:rsidRPr="00347100">
        <w:t xml:space="preserve">Dende a </w:t>
      </w:r>
      <w:proofErr w:type="spellStart"/>
      <w:r w:rsidR="00907DF2">
        <w:t>Wiki</w:t>
      </w:r>
      <w:proofErr w:type="spellEnd"/>
      <w:r w:rsidRPr="00347100">
        <w:t xml:space="preserve"> de ROS están dispoñibles varias plataformas de simulación para este robot, sendo </w:t>
      </w:r>
      <w:proofErr w:type="spellStart"/>
      <w:r w:rsidRPr="00347100">
        <w:t>Gazebo</w:t>
      </w:r>
      <w:proofErr w:type="spellEnd"/>
      <w:r w:rsidRPr="00347100">
        <w:t xml:space="preserve"> unha destas opcións. Este modelo de simulación foi empregado en </w:t>
      </w:r>
      <w:r w:rsidRPr="00347100">
        <w:lastRenderedPageBreak/>
        <w:t xml:space="preserve">numerosos traballos de investigación tales como a comparación con outros simuladores </w:t>
      </w:r>
      <w:r w:rsidRPr="00347100">
        <w:fldChar w:fldCharType="begin" w:fldLock="1"/>
      </w:r>
      <w:r w:rsidR="00A71B55">
        <w:instrText>ADDIN CSL_CITATION {"citationItems":[{"id":"ITEM-1","itemData":{"DOI":"10.1109/EMS.2013.80","ISBN":"9781479925780","abstract":"Humanoids playing soccer are required to solve a great variety of tasks: from perception to body motion, from decision making to team coordination. On the other hand, results from this community are sometimes underestimated or unexploited because of the dedicated software developed. In particular simulators are often designed for a specific robotics platform or in some other cases the integration with existing software and frameworks is hard to implement and time consuming. In this paper we introduce a novel virtual model to simulate the humanoid robot Aldebaran NAO. The URDF (Unified Robot Description Format) standard has been followed in order to maintain the model as general purpose as possible. Related plug-ins to make it works in Gazebo and V-REP simulation environments were also developed in order to test the model under ROS (Robot Operating System), a very common robotics framework. © 2013 IEEE.","author":[{"dropping-particle":"","family":"Michieletto","given":"Stefano","non-dropping-particle":"","parse-names":false,"suffix":""},{"dropping-particle":"","family":"Zanin","given":"Davide","non-dropping-particle":"","parse-names":false,"suffix":""},{"dropping-particle":"","family":"Menegatti","given":"Emanuele","non-dropping-particle":"","parse-names":false,"suffix":""}],"container-title":"Proceedings - UKSim-AMSS 7th European Modelling Symposium on Computer Modelling and Simulation, EMS 2013","id":"ITEM-1","issued":{"date-parts":[["2013"]]},"page":"477-482","publisher":"IEEE","title":"NAO robot simulation for service robotics purposes","type":"article-journal"},"uris":["http://www.mendeley.com/documents/?uuid=0b480e6c-b859-48be-af8e-17681d5cd360"]}],"mendeley":{"formattedCitation":"[18]","plainTextFormattedCitation":"[18]","previouslyFormattedCitation":"[18]"},"properties":{"noteIndex":0},"schema":"https://github.com/citation-style-language/schema/raw/master/csl-citation.json"}</w:instrText>
      </w:r>
      <w:r w:rsidRPr="00347100">
        <w:fldChar w:fldCharType="separate"/>
      </w:r>
      <w:r w:rsidR="00E8735F" w:rsidRPr="00E8735F">
        <w:rPr>
          <w:noProof/>
        </w:rPr>
        <w:t>[18]</w:t>
      </w:r>
      <w:r w:rsidRPr="00347100">
        <w:fldChar w:fldCharType="end"/>
      </w:r>
      <w:r w:rsidRPr="00347100">
        <w:t xml:space="preserve">, ou o desenvolvemento de novas ferramentas de programación </w:t>
      </w:r>
      <w:r w:rsidR="00A51546" w:rsidRPr="00347100">
        <w:fldChar w:fldCharType="begin" w:fldLock="1"/>
      </w:r>
      <w:r w:rsidR="00A71B55">
        <w:instrText>ADDIN CSL_CITATION {"citationItems":[{"id":"ITEM-1","itemData":{"ISBN":"9788469583197","author":[{"dropping-particle":"","family":"Menéndez","given":"B","non-dropping-particle":"","parse-names":false,"suffix":""},{"dropping-particle":"","family":"Salamanqués","given":"R","non-dropping-particle":"","parse-names":false,"suffix":""},{"dropping-particle":"","family":"Canas","given":"JM","non-dropping-particle":"","parse-names":false,"suffix":""}],"container-title":"Svn.Jderobot.Org","id":"ITEM-1","issue":"1","issued":{"date-parts":[["2013"]]},"title":"Programming of a Nao humanoid in Gazebo using Hierarchical FSM","type":"article-journal","volume":"1"},"uris":["http://www.mendeley.com/documents/?uuid=4583d2a3-4a20-4f3b-bc15-91f6954552d2"]}],"mendeley":{"formattedCitation":"[19]","plainTextFormattedCitation":"[19]","previouslyFormattedCitation":"[19]"},"properties":{"noteIndex":0},"schema":"https://github.com/citation-style-language/schema/raw/master/csl-citation.json"}</w:instrText>
      </w:r>
      <w:r w:rsidR="00A51546" w:rsidRPr="00347100">
        <w:fldChar w:fldCharType="separate"/>
      </w:r>
      <w:r w:rsidR="00E8735F" w:rsidRPr="00E8735F">
        <w:rPr>
          <w:noProof/>
        </w:rPr>
        <w:t>[19]</w:t>
      </w:r>
      <w:r w:rsidR="00A51546" w:rsidRPr="00347100">
        <w:fldChar w:fldCharType="end"/>
      </w:r>
      <w:r w:rsidRPr="00347100">
        <w:t xml:space="preserve">. O modelo de </w:t>
      </w:r>
      <w:proofErr w:type="spellStart"/>
      <w:r w:rsidRPr="00347100">
        <w:t>Nao</w:t>
      </w:r>
      <w:proofErr w:type="spellEnd"/>
      <w:r w:rsidRPr="00347100">
        <w:t xml:space="preserve"> en simulación tamén é utilizado para a docencia en estudos de nivel universitario no eido da robótica</w:t>
      </w:r>
      <w:r w:rsidR="00884B11" w:rsidRPr="00347100">
        <w:t xml:space="preserve"> </w:t>
      </w:r>
      <w:r w:rsidR="009C10C2" w:rsidRPr="00347100">
        <w:fldChar w:fldCharType="begin" w:fldLock="1"/>
      </w:r>
      <w:r w:rsidR="00A71B55">
        <w:instrText>ADDIN CSL_CITATION {"citationItems":[{"id":"ITEM-1","itemData":{"abstract":"Robotics is becoming an interesting subject because of its technological appeal to students and because it is a good way to practice many concepts of engineering, mathematics, programming, physics, etc. .. In this paper we present the design and content of one course in the field of robotics which use innovative tools for practice: Gazebo simulator and JdeRobot software framework. Gazebo is an open source 3D simulator very extended for research purposes, the reference in ROS standard platform, and recently chosen by DARPA for international DARPA Robotics Challenge (DRC). Using a realistic simulation, it allows students to learn with robots and expensive devices (humanoids, lasers, etc.), using standardized research tools. JdeRobot is an open source and component oriented middleware for creating robotics, computer vision and home automation applications. In the designed education course the access to sensors and actuators has been simplified allowing the student to focus on programming the system intelligence. The communications middleware and GUI management are hidden. Students programs, without any change, can be tested both on simulated and on available real robots. This robotics course has been experimentally validated in the last three years with master and degree students in engineering and communications, getting good feedback from them.","author":[{"dropping-particle":"","family":"Cañas","given":"José M","non-dropping-particle":"","parse-names":false,"suffix":""},{"dropping-particle":"","family":"Martín","given":"Laura","non-dropping-particle":"","parse-names":false,"suffix":""},{"dropping-particle":"","family":"Vega","given":"Julio","non-dropping-particle":"","parse-names":false,"suffix":""}],"id":"ITEM-1","issue":"1","issued":{"date-parts":[["2014"]]},"title":"Innovating in robotics education with Gazebo simulator and JdeRobot framework","type":"article-journal"},"uris":["http://www.mendeley.com/documents/?uuid=5511b208-55d6-47c4-bafe-4b38d0dea436"]}],"mendeley":{"formattedCitation":"[20]","plainTextFormattedCitation":"[20]","previouslyFormattedCitation":"[20]"},"properties":{"noteIndex":0},"schema":"https://github.com/citation-style-language/schema/raw/master/csl-citation.json"}</w:instrText>
      </w:r>
      <w:r w:rsidR="009C10C2" w:rsidRPr="00347100">
        <w:fldChar w:fldCharType="separate"/>
      </w:r>
      <w:r w:rsidR="00E8735F" w:rsidRPr="00E8735F">
        <w:rPr>
          <w:noProof/>
        </w:rPr>
        <w:t>[20]</w:t>
      </w:r>
      <w:r w:rsidR="009C10C2" w:rsidRPr="00347100">
        <w:fldChar w:fldCharType="end"/>
      </w:r>
      <w:r w:rsidR="00884B11" w:rsidRPr="00347100">
        <w:t>.</w:t>
      </w:r>
      <w:r w:rsidR="0025678F" w:rsidRPr="00347100">
        <w:t xml:space="preserve"> </w:t>
      </w:r>
      <w:r w:rsidRPr="00347100">
        <w:t xml:space="preserve">Na </w:t>
      </w:r>
      <w:r w:rsidR="0025678F" w:rsidRPr="00347100">
        <w:fldChar w:fldCharType="begin"/>
      </w:r>
      <w:r w:rsidR="0025678F" w:rsidRPr="00347100">
        <w:instrText xml:space="preserve"> REF _Ref12472013 \h </w:instrText>
      </w:r>
      <w:r w:rsidR="0025678F" w:rsidRPr="00347100">
        <w:fldChar w:fldCharType="separate"/>
      </w:r>
      <w:r w:rsidR="00A45487">
        <w:t xml:space="preserve">Figura </w:t>
      </w:r>
      <w:r w:rsidR="00A45487">
        <w:rPr>
          <w:noProof/>
        </w:rPr>
        <w:t>18</w:t>
      </w:r>
      <w:r w:rsidR="0025678F" w:rsidRPr="00347100">
        <w:fldChar w:fldCharType="end"/>
      </w:r>
      <w:r w:rsidR="0025678F" w:rsidRPr="00347100">
        <w:t xml:space="preserve"> </w:t>
      </w:r>
      <w:r w:rsidRPr="00347100">
        <w:t xml:space="preserve">móstrase un grupo de </w:t>
      </w:r>
      <w:proofErr w:type="spellStart"/>
      <w:r w:rsidRPr="00347100">
        <w:t>Nao</w:t>
      </w:r>
      <w:proofErr w:type="spellEnd"/>
      <w:r w:rsidRPr="00347100">
        <w:t xml:space="preserve"> realizando unha simulación </w:t>
      </w:r>
      <w:proofErr w:type="spellStart"/>
      <w:r w:rsidRPr="00347100">
        <w:t>multi</w:t>
      </w:r>
      <w:proofErr w:type="spellEnd"/>
      <w:r w:rsidRPr="00347100">
        <w:t>-robot.</w:t>
      </w:r>
    </w:p>
    <w:p w14:paraId="2CD9253C" w14:textId="77777777" w:rsidR="00A32981" w:rsidRDefault="00A32981" w:rsidP="00A32981">
      <w:pPr>
        <w:keepNext/>
        <w:jc w:val="center"/>
      </w:pPr>
      <w:r>
        <w:rPr>
          <w:noProof/>
          <w:lang w:val="es"/>
        </w:rPr>
        <w:drawing>
          <wp:inline distT="0" distB="0" distL="0" distR="0" wp14:anchorId="261F1EF6" wp14:editId="36D96209">
            <wp:extent cx="5143500" cy="3285148"/>
            <wp:effectExtent l="0" t="0" r="0" b="0"/>
            <wp:docPr id="34" name="Imagen 34" descr="Imagen que contiene cielo, interior, m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ao4.png"/>
                    <pic:cNvPicPr/>
                  </pic:nvPicPr>
                  <pic:blipFill>
                    <a:blip r:embed="rId43"/>
                    <a:stretch>
                      <a:fillRect/>
                    </a:stretch>
                  </pic:blipFill>
                  <pic:spPr>
                    <a:xfrm>
                      <a:off x="0" y="0"/>
                      <a:ext cx="5153542" cy="3291562"/>
                    </a:xfrm>
                    <a:prstGeom prst="rect">
                      <a:avLst/>
                    </a:prstGeom>
                  </pic:spPr>
                </pic:pic>
              </a:graphicData>
            </a:graphic>
          </wp:inline>
        </w:drawing>
      </w:r>
    </w:p>
    <w:p w14:paraId="414B8541" w14:textId="1738B098" w:rsidR="00A32981" w:rsidRDefault="00A32981" w:rsidP="00A32981">
      <w:pPr>
        <w:pStyle w:val="Descripcin"/>
      </w:pPr>
      <w:bookmarkStart w:id="95" w:name="_Ref12472013"/>
      <w:bookmarkStart w:id="96" w:name="_Toc12825038"/>
      <w:r>
        <w:t xml:space="preserve">Figura </w:t>
      </w:r>
      <w:r>
        <w:fldChar w:fldCharType="begin"/>
      </w:r>
      <w:r>
        <w:instrText xml:space="preserve"> SEQ Figura \* ARABIC </w:instrText>
      </w:r>
      <w:r>
        <w:fldChar w:fldCharType="separate"/>
      </w:r>
      <w:r w:rsidR="00A45487">
        <w:rPr>
          <w:noProof/>
        </w:rPr>
        <w:t>18</w:t>
      </w:r>
      <w:r>
        <w:fldChar w:fldCharType="end"/>
      </w:r>
      <w:bookmarkEnd w:id="95"/>
      <w:r>
        <w:t xml:space="preserve">. Simulación </w:t>
      </w:r>
      <w:proofErr w:type="spellStart"/>
      <w:r>
        <w:t>multi</w:t>
      </w:r>
      <w:proofErr w:type="spellEnd"/>
      <w:r>
        <w:t xml:space="preserve">-robot en </w:t>
      </w:r>
      <w:proofErr w:type="spellStart"/>
      <w:r>
        <w:t>Gazebo</w:t>
      </w:r>
      <w:proofErr w:type="spellEnd"/>
      <w:r w:rsidR="003C7633">
        <w:t xml:space="preserve"> </w:t>
      </w:r>
      <w:r>
        <w:t xml:space="preserve">utilizando </w:t>
      </w:r>
      <w:proofErr w:type="spellStart"/>
      <w:r>
        <w:t>Nao</w:t>
      </w:r>
      <w:bookmarkEnd w:id="96"/>
      <w:proofErr w:type="spellEnd"/>
    </w:p>
    <w:p w14:paraId="13A27FB2" w14:textId="3BBCAB53" w:rsidR="00FD6B3F" w:rsidRDefault="0085153A" w:rsidP="0085153A">
      <w:pPr>
        <w:pStyle w:val="Ttulo2"/>
      </w:pPr>
      <w:bookmarkStart w:id="97" w:name="_Toc12827300"/>
      <w:r>
        <w:t>Conclusión</w:t>
      </w:r>
      <w:bookmarkEnd w:id="97"/>
    </w:p>
    <w:p w14:paraId="5005604D" w14:textId="0DD498F9" w:rsidR="00A06BF1" w:rsidRDefault="00AF2A77" w:rsidP="00A06BF1">
      <w:r>
        <w:t xml:space="preserve">Como se </w:t>
      </w:r>
      <w:r w:rsidR="007378B1">
        <w:t xml:space="preserve">puido apreciar nas seccións anteriores deste capítulo, </w:t>
      </w:r>
      <w:r w:rsidR="00126F4D">
        <w:t>practicamente todos os robots educativos contan cun modelo de simulación</w:t>
      </w:r>
      <w:r w:rsidR="008A0621">
        <w:t xml:space="preserve">, que permite realizar </w:t>
      </w:r>
      <w:r w:rsidR="00AE4333">
        <w:t>a maioría dos labores que no robot real</w:t>
      </w:r>
      <w:r w:rsidR="00AE0B44">
        <w:t xml:space="preserve"> pero</w:t>
      </w:r>
      <w:r w:rsidR="00AE4333">
        <w:t xml:space="preserve"> na ausencia do mesmo.</w:t>
      </w:r>
      <w:r w:rsidR="00AE0B44">
        <w:t xml:space="preserve"> </w:t>
      </w:r>
      <w:r w:rsidR="004C579B">
        <w:t xml:space="preserve">Ademais, todos os simuladores </w:t>
      </w:r>
      <w:r w:rsidR="00A67798">
        <w:t xml:space="preserve">comentados foron empregados </w:t>
      </w:r>
      <w:r w:rsidR="00F717CA">
        <w:t xml:space="preserve">tanto en labores de investigación como na docencia, o que confirma </w:t>
      </w:r>
      <w:r w:rsidR="00AA687B">
        <w:t>a utilidade dos mesmos.</w:t>
      </w:r>
    </w:p>
    <w:p w14:paraId="2FFD4CA5" w14:textId="2F349BC5" w:rsidR="0099128E" w:rsidRDefault="00331E08" w:rsidP="00A06BF1">
      <w:r>
        <w:t xml:space="preserve">Gran parte dos robots comentados contan con modelo de simulación para </w:t>
      </w:r>
      <w:proofErr w:type="spellStart"/>
      <w:r>
        <w:t>Gazebo</w:t>
      </w:r>
      <w:proofErr w:type="spellEnd"/>
      <w:r w:rsidR="00754FBB">
        <w:t xml:space="preserve">, o que os fai compatibles con ROS. </w:t>
      </w:r>
      <w:r w:rsidR="0049657F">
        <w:t>N</w:t>
      </w:r>
      <w:r w:rsidR="00044D91">
        <w:t>o caso de empregar outro</w:t>
      </w:r>
      <w:r w:rsidR="0049657F">
        <w:t>s simuladores</w:t>
      </w:r>
      <w:r w:rsidR="00346D2A">
        <w:t xml:space="preserve">, a maior parte deles contan con </w:t>
      </w:r>
      <w:proofErr w:type="spellStart"/>
      <w:r w:rsidR="00346D2A">
        <w:t>APIs</w:t>
      </w:r>
      <w:proofErr w:type="spellEnd"/>
      <w:r w:rsidR="00346D2A">
        <w:t xml:space="preserve"> ou </w:t>
      </w:r>
      <w:proofErr w:type="spellStart"/>
      <w:r w:rsidR="00346D2A">
        <w:t>plugins</w:t>
      </w:r>
      <w:proofErr w:type="spellEnd"/>
      <w:r w:rsidR="00BD5E55">
        <w:t xml:space="preserve"> que os fan compatibles con ROS. Isto demostra a utilidade deste sistema</w:t>
      </w:r>
      <w:r w:rsidR="007E58D8">
        <w:t xml:space="preserve"> </w:t>
      </w:r>
      <w:r w:rsidR="00732648">
        <w:t>para a programación de robots</w:t>
      </w:r>
      <w:r w:rsidR="00EF6DE5">
        <w:t>.</w:t>
      </w:r>
    </w:p>
    <w:p w14:paraId="1048A6FE" w14:textId="36EF33ED" w:rsidR="00EB0A6B" w:rsidRDefault="002C6631" w:rsidP="00A06BF1">
      <w:r>
        <w:t xml:space="preserve">Queda patente, polo tanto, que </w:t>
      </w:r>
      <w:r w:rsidR="00110EFF">
        <w:t xml:space="preserve">mediante </w:t>
      </w:r>
      <w:r>
        <w:t>o desenvolvemento dun modelo</w:t>
      </w:r>
      <w:r w:rsidR="00643943">
        <w:t xml:space="preserve"> de simulación de </w:t>
      </w:r>
      <w:proofErr w:type="spellStart"/>
      <w:r w:rsidR="00643943">
        <w:t>Robobo</w:t>
      </w:r>
      <w:proofErr w:type="spellEnd"/>
      <w:r w:rsidR="00805CB7">
        <w:t xml:space="preserve"> que sexa </w:t>
      </w:r>
      <w:r w:rsidR="0058290E">
        <w:t>compatible con ROS</w:t>
      </w:r>
      <w:r w:rsidR="001713FC">
        <w:t>,</w:t>
      </w:r>
      <w:r w:rsidR="007E4DC9">
        <w:t xml:space="preserve"> obteríase unha ferramenta </w:t>
      </w:r>
      <w:r w:rsidR="00801F3C">
        <w:t>de</w:t>
      </w:r>
      <w:r w:rsidR="007E4DC9">
        <w:t xml:space="preserve"> gran potencial</w:t>
      </w:r>
      <w:r w:rsidR="006F24FB">
        <w:t xml:space="preserve"> dentro</w:t>
      </w:r>
      <w:r w:rsidR="00A26C5F">
        <w:t xml:space="preserve"> do campo da robótica.</w:t>
      </w:r>
    </w:p>
    <w:p w14:paraId="17E333B7" w14:textId="77777777" w:rsidR="001418AE" w:rsidRDefault="00EB0A6B">
      <w:pPr>
        <w:spacing w:before="0" w:after="0"/>
        <w:ind w:firstLine="0"/>
        <w:jc w:val="left"/>
        <w:sectPr w:rsidR="001418AE" w:rsidSect="00201936">
          <w:headerReference w:type="default" r:id="rId44"/>
          <w:footerReference w:type="default" r:id="rId45"/>
          <w:pgSz w:w="11906" w:h="16838" w:code="9"/>
          <w:pgMar w:top="1418" w:right="1418" w:bottom="1418" w:left="1418" w:header="720" w:footer="720" w:gutter="0"/>
          <w:cols w:space="720"/>
          <w:docGrid w:linePitch="326"/>
        </w:sectPr>
      </w:pPr>
      <w:r>
        <w:br w:type="page"/>
      </w:r>
    </w:p>
    <w:p w14:paraId="0222EDE2" w14:textId="77777777" w:rsidR="001418AE" w:rsidRDefault="001418AE">
      <w:pPr>
        <w:spacing w:before="0" w:after="0"/>
        <w:ind w:firstLine="0"/>
        <w:jc w:val="left"/>
        <w:sectPr w:rsidR="001418AE" w:rsidSect="00201936">
          <w:headerReference w:type="default" r:id="rId46"/>
          <w:footerReference w:type="default" r:id="rId47"/>
          <w:pgSz w:w="11906" w:h="16838" w:code="9"/>
          <w:pgMar w:top="1418" w:right="1418" w:bottom="1418" w:left="1418" w:header="720" w:footer="720" w:gutter="0"/>
          <w:cols w:space="720"/>
          <w:docGrid w:linePitch="326"/>
        </w:sectPr>
      </w:pPr>
    </w:p>
    <w:p w14:paraId="2FB946B2" w14:textId="15B91E18" w:rsidR="00C57E81" w:rsidRDefault="00C57E81" w:rsidP="00C57E81">
      <w:pPr>
        <w:pStyle w:val="Ttulo1"/>
      </w:pPr>
      <w:bookmarkStart w:id="98" w:name="_Toc12827301"/>
      <w:r>
        <w:lastRenderedPageBreak/>
        <w:t>Requisitos de deseño</w:t>
      </w:r>
      <w:bookmarkEnd w:id="98"/>
    </w:p>
    <w:p w14:paraId="2CA50CA9" w14:textId="470CEB3C" w:rsidR="00C66227" w:rsidRDefault="00C66227" w:rsidP="00C66227">
      <w:r>
        <w:t xml:space="preserve">A continuación descríbense os requisitos a ter en conta na elaboración do modelo de simulación de </w:t>
      </w:r>
      <w:proofErr w:type="spellStart"/>
      <w:r>
        <w:t>Robobo</w:t>
      </w:r>
      <w:proofErr w:type="spellEnd"/>
      <w:r>
        <w:t xml:space="preserve"> en </w:t>
      </w:r>
      <w:proofErr w:type="spellStart"/>
      <w:r>
        <w:t>Gazebo</w:t>
      </w:r>
      <w:proofErr w:type="spellEnd"/>
      <w:r>
        <w:t xml:space="preserve"> realizado no presente traballo.</w:t>
      </w:r>
    </w:p>
    <w:p w14:paraId="55A93549" w14:textId="6F25E731" w:rsidR="00C66227" w:rsidRDefault="00C66227" w:rsidP="00AA0014">
      <w:pPr>
        <w:pStyle w:val="Prrafodelista"/>
        <w:numPr>
          <w:ilvl w:val="0"/>
          <w:numId w:val="26"/>
        </w:numPr>
        <w:ind w:hanging="357"/>
        <w:contextualSpacing w:val="0"/>
      </w:pPr>
      <w:r>
        <w:t>Os comportamentos físicos do modelo de simulación deberán ser o máis fieis posibles aos do robot real, sen que comprometa de forma excesiva a velocidade de simulación.</w:t>
      </w:r>
    </w:p>
    <w:p w14:paraId="1C2327F5" w14:textId="2698CD9B" w:rsidR="00C66227" w:rsidRDefault="00C66227" w:rsidP="00AA0014">
      <w:pPr>
        <w:pStyle w:val="Prrafodelista"/>
        <w:numPr>
          <w:ilvl w:val="0"/>
          <w:numId w:val="26"/>
        </w:numPr>
        <w:ind w:hanging="357"/>
        <w:contextualSpacing w:val="0"/>
      </w:pPr>
      <w:r>
        <w:t>Os controis do robot virtual deberán ser os mesmos que os empregados no r</w:t>
      </w:r>
      <w:r w:rsidR="00FC5EDA">
        <w:t>obot real, permitindo que o mesmo código poida ser executado en calquera dos modelos sen necesidade de modificacións.</w:t>
      </w:r>
    </w:p>
    <w:p w14:paraId="2F27D811" w14:textId="6B78D83F" w:rsidR="00FC5EDA" w:rsidRDefault="00692446" w:rsidP="00AA0014">
      <w:pPr>
        <w:pStyle w:val="Prrafodelista"/>
        <w:numPr>
          <w:ilvl w:val="0"/>
          <w:numId w:val="26"/>
        </w:numPr>
        <w:ind w:hanging="357"/>
        <w:contextualSpacing w:val="0"/>
      </w:pPr>
      <w:proofErr w:type="spellStart"/>
      <w:r>
        <w:t>Gazebo</w:t>
      </w:r>
      <w:proofErr w:type="spellEnd"/>
      <w:r>
        <w:t xml:space="preserve"> </w:t>
      </w:r>
      <w:r w:rsidR="00AC35CA">
        <w:t xml:space="preserve">é un simulador integrado en ROS, polo que para a realización do paquete de simulación empregarase dito sistema, </w:t>
      </w:r>
      <w:r w:rsidR="001E0A79">
        <w:t>utiliza</w:t>
      </w:r>
      <w:r w:rsidR="00AC35CA">
        <w:t>ndo unha correcta arquitectura dos directorios que o forman.</w:t>
      </w:r>
    </w:p>
    <w:p w14:paraId="160CD2B0" w14:textId="14EF88A4" w:rsidR="00EB0A6B" w:rsidRDefault="000F5A4A" w:rsidP="00AA0014">
      <w:pPr>
        <w:pStyle w:val="Prrafodelista"/>
        <w:numPr>
          <w:ilvl w:val="0"/>
          <w:numId w:val="26"/>
        </w:numPr>
        <w:ind w:hanging="357"/>
        <w:contextualSpacing w:val="0"/>
      </w:pPr>
      <w:r w:rsidRPr="000F5A4A">
        <w:t xml:space="preserve">Co fin de obter un modelo útil, tanto para investigación como para docencia, deberase garantir a compatibilidade con </w:t>
      </w:r>
      <w:proofErr w:type="spellStart"/>
      <w:r w:rsidRPr="000F5A4A">
        <w:t>Python</w:t>
      </w:r>
      <w:proofErr w:type="spellEnd"/>
      <w:r w:rsidRPr="000F5A4A">
        <w:t xml:space="preserve"> mediante ROS.</w:t>
      </w:r>
    </w:p>
    <w:p w14:paraId="4459C768" w14:textId="77777777" w:rsidR="00EB0A6B" w:rsidRDefault="00EB0A6B">
      <w:pPr>
        <w:spacing w:before="0" w:after="0"/>
        <w:ind w:firstLine="0"/>
        <w:jc w:val="left"/>
      </w:pPr>
      <w:r>
        <w:br w:type="page"/>
      </w:r>
    </w:p>
    <w:p w14:paraId="35FC0F5A" w14:textId="77777777" w:rsidR="001418AE" w:rsidRDefault="001418AE" w:rsidP="00EB0A6B">
      <w:pPr>
        <w:pStyle w:val="Prrafodelista"/>
        <w:ind w:left="1117" w:firstLine="0"/>
        <w:contextualSpacing w:val="0"/>
        <w:sectPr w:rsidR="001418AE" w:rsidSect="00201936">
          <w:headerReference w:type="default" r:id="rId48"/>
          <w:footerReference w:type="default" r:id="rId49"/>
          <w:pgSz w:w="11906" w:h="16838" w:code="9"/>
          <w:pgMar w:top="1418" w:right="1418" w:bottom="1418" w:left="1418" w:header="720" w:footer="720" w:gutter="0"/>
          <w:cols w:space="720"/>
          <w:docGrid w:linePitch="326"/>
        </w:sectPr>
      </w:pPr>
    </w:p>
    <w:p w14:paraId="3352E32B" w14:textId="77777777" w:rsidR="001418AE" w:rsidRDefault="001418AE" w:rsidP="00EB0A6B">
      <w:pPr>
        <w:pStyle w:val="Prrafodelista"/>
        <w:ind w:left="1117" w:firstLine="0"/>
        <w:contextualSpacing w:val="0"/>
        <w:sectPr w:rsidR="001418AE" w:rsidSect="00201936">
          <w:headerReference w:type="default" r:id="rId50"/>
          <w:footerReference w:type="default" r:id="rId51"/>
          <w:pgSz w:w="11906" w:h="16838" w:code="9"/>
          <w:pgMar w:top="1418" w:right="1418" w:bottom="1418" w:left="1418" w:header="720" w:footer="720" w:gutter="0"/>
          <w:cols w:space="720"/>
          <w:docGrid w:linePitch="326"/>
        </w:sectPr>
      </w:pPr>
    </w:p>
    <w:p w14:paraId="5F8E7A92" w14:textId="6DF1E2D5" w:rsidR="00C57E81" w:rsidRDefault="00C57E81" w:rsidP="00C57E81">
      <w:pPr>
        <w:pStyle w:val="Ttulo1"/>
      </w:pPr>
      <w:bookmarkStart w:id="99" w:name="_Toc12827302"/>
      <w:r>
        <w:lastRenderedPageBreak/>
        <w:t>Desenvolvemento</w:t>
      </w:r>
      <w:r w:rsidR="00E174CC">
        <w:t xml:space="preserve"> do modelo de simulación</w:t>
      </w:r>
      <w:bookmarkEnd w:id="99"/>
    </w:p>
    <w:p w14:paraId="11C3C1D4" w14:textId="77777777" w:rsidR="00C17EA7" w:rsidRDefault="00C17EA7" w:rsidP="00C17EA7">
      <w:r>
        <w:t>Neste capítulo faise unha descrición de todo o proceso de desenvolvemento do modelo de simulación levado a cabo durante a elaboración do presente traballo académico.</w:t>
      </w:r>
    </w:p>
    <w:p w14:paraId="323B8AE2" w14:textId="397A57B0" w:rsidR="00AA0014" w:rsidRDefault="00C17EA7" w:rsidP="00C17EA7">
      <w:r>
        <w:t xml:space="preserve">Definiranse todas as características físicas e visuais do modelo, das que dependeran os comportamentos dinámicos e de representación gráfica durante a simulación. Así mesmo, describiranse os </w:t>
      </w:r>
      <w:proofErr w:type="spellStart"/>
      <w:r>
        <w:t>plugins</w:t>
      </w:r>
      <w:proofErr w:type="spellEnd"/>
      <w:r>
        <w:t xml:space="preserve"> necesarios para a interacción co modelo en simulación e </w:t>
      </w:r>
      <w:r w:rsidR="00AE12A9">
        <w:t>as calibracións</w:t>
      </w:r>
      <w:r w:rsidR="00160EB3">
        <w:t xml:space="preserve"> necesarias para </w:t>
      </w:r>
      <w:r w:rsidR="00627DA5">
        <w:t>lev</w:t>
      </w:r>
      <w:r w:rsidR="00160EB3">
        <w:t>ar os comportamentos do modelo de simulación</w:t>
      </w:r>
      <w:r w:rsidR="00D25D55">
        <w:t xml:space="preserve"> a que sexan o máis próximos posibles ao robot real</w:t>
      </w:r>
      <w:r>
        <w:t>.</w:t>
      </w:r>
      <w:r w:rsidR="00D25D55">
        <w:t xml:space="preserve"> Por último</w:t>
      </w:r>
      <w:r w:rsidR="00B3638A">
        <w:t xml:space="preserve"> farase unha breve descrición do directorio que conten o paquete de simulación </w:t>
      </w:r>
      <w:proofErr w:type="spellStart"/>
      <w:r w:rsidR="00B3638A">
        <w:t>Robobo</w:t>
      </w:r>
      <w:proofErr w:type="spellEnd"/>
      <w:r w:rsidR="00B3638A">
        <w:t>.</w:t>
      </w:r>
    </w:p>
    <w:p w14:paraId="030A840E" w14:textId="081AF00A" w:rsidR="00C57E81" w:rsidRDefault="00B94A27" w:rsidP="00B94A27">
      <w:pPr>
        <w:pStyle w:val="Ttulo2"/>
      </w:pPr>
      <w:bookmarkStart w:id="100" w:name="_Toc12827303"/>
      <w:r>
        <w:t>Modelo 3D do robot</w:t>
      </w:r>
      <w:bookmarkEnd w:id="100"/>
    </w:p>
    <w:p w14:paraId="1DCBE911" w14:textId="6625DCF2" w:rsidR="00A247E1" w:rsidRPr="00A247E1" w:rsidRDefault="00A247E1" w:rsidP="00736D0E">
      <w:r w:rsidRPr="00A247E1">
        <w:t>Como</w:t>
      </w:r>
      <w:r>
        <w:t xml:space="preserve"> se explicou anteriormente no</w:t>
      </w:r>
      <w:r w:rsidR="00C473F0">
        <w:t xml:space="preserve"> capítulo</w:t>
      </w:r>
      <w:r>
        <w:t xml:space="preserve"> </w:t>
      </w:r>
      <w:r w:rsidR="006E1DF4">
        <w:fldChar w:fldCharType="begin"/>
      </w:r>
      <w:r w:rsidR="006E1DF4">
        <w:instrText xml:space="preserve"> REF _Ref12495241 \r \h </w:instrText>
      </w:r>
      <w:r w:rsidR="006E1DF4">
        <w:fldChar w:fldCharType="separate"/>
      </w:r>
      <w:r w:rsidR="00A45487">
        <w:t>3.3</w:t>
      </w:r>
      <w:r w:rsidR="006E1DF4">
        <w:fldChar w:fldCharType="end"/>
      </w:r>
      <w:r w:rsidR="00C473F0">
        <w:t>, a descrición do robot</w:t>
      </w:r>
      <w:r w:rsidR="00FD7ED9">
        <w:t xml:space="preserve"> realizase</w:t>
      </w:r>
      <w:r w:rsidR="007D00C0">
        <w:t xml:space="preserve"> mediante o formato SDF</w:t>
      </w:r>
      <w:r w:rsidR="007707BD">
        <w:t xml:space="preserve"> na linguaxe </w:t>
      </w:r>
      <w:r w:rsidR="00BC1C0B">
        <w:t xml:space="preserve">XML </w:t>
      </w:r>
      <w:r w:rsidR="00352ACB">
        <w:t xml:space="preserve">e recóllese nun arquivo </w:t>
      </w:r>
      <w:r w:rsidR="00FD7ED9">
        <w:t>ao que se debe denominar</w:t>
      </w:r>
      <w:r w:rsidR="00764E3E">
        <w:t xml:space="preserve"> do xeito</w:t>
      </w:r>
      <w:r w:rsidR="002E506F">
        <w:t xml:space="preserve"> “</w:t>
      </w:r>
      <w:proofErr w:type="spellStart"/>
      <w:r w:rsidR="002E506F" w:rsidRPr="00E5165B">
        <w:t>nome.sdf</w:t>
      </w:r>
      <w:proofErr w:type="spellEnd"/>
      <w:r w:rsidR="002E506F" w:rsidRPr="00E5165B">
        <w:t>”</w:t>
      </w:r>
      <w:r w:rsidR="00764E3E" w:rsidRPr="00E5165B">
        <w:t>.</w:t>
      </w:r>
      <w:r w:rsidR="007E5DF0">
        <w:t xml:space="preserve"> </w:t>
      </w:r>
      <w:r w:rsidR="00EA715D">
        <w:t>Esta descrición debe incluír todas as características físicas do robot</w:t>
      </w:r>
      <w:r w:rsidR="000357D4">
        <w:t xml:space="preserve"> real</w:t>
      </w:r>
      <w:r w:rsidR="00732473">
        <w:t>, o mellor definidas posible, para</w:t>
      </w:r>
      <w:r w:rsidR="004E3825">
        <w:t xml:space="preserve"> que os comportamentos</w:t>
      </w:r>
      <w:r w:rsidR="00D771E0">
        <w:t xml:space="preserve"> do modelo sexan o mái</w:t>
      </w:r>
      <w:r w:rsidR="00E32228">
        <w:t>s</w:t>
      </w:r>
      <w:r w:rsidR="00D771E0">
        <w:t xml:space="preserve"> próximos posib</w:t>
      </w:r>
      <w:r w:rsidR="00E32228">
        <w:t>l</w:t>
      </w:r>
      <w:r w:rsidR="00D771E0">
        <w:t>e</w:t>
      </w:r>
      <w:r w:rsidR="006142D9">
        <w:t xml:space="preserve"> aos reais</w:t>
      </w:r>
      <w:r w:rsidR="0083354C">
        <w:t xml:space="preserve"> que a simulación </w:t>
      </w:r>
      <w:r w:rsidR="00635F7C">
        <w:t xml:space="preserve">do mesmo </w:t>
      </w:r>
      <w:r w:rsidR="0083354C">
        <w:t>poida ter unha utilidade práctica</w:t>
      </w:r>
      <w:r w:rsidR="00E32228">
        <w:t>, a de substituír ao robot real.</w:t>
      </w:r>
      <w:r w:rsidR="00736D0E">
        <w:t xml:space="preserve"> A descrición do modelo realizada no formato SDF recóllese no</w:t>
      </w:r>
      <w:r w:rsidR="001F40EC">
        <w:t xml:space="preserve"> </w:t>
      </w:r>
      <w:r w:rsidR="001F40EC">
        <w:fldChar w:fldCharType="begin"/>
      </w:r>
      <w:r w:rsidR="001F40EC">
        <w:instrText xml:space="preserve"> REF _Ref12819931 \h </w:instrText>
      </w:r>
      <w:r w:rsidR="001F40EC">
        <w:fldChar w:fldCharType="separate"/>
      </w:r>
      <w:r w:rsidR="00A45487">
        <w:t>Anexo I: Descrición do modelo</w:t>
      </w:r>
      <w:r w:rsidR="001F40EC">
        <w:fldChar w:fldCharType="end"/>
      </w:r>
      <w:r w:rsidR="001F40EC">
        <w:t>.</w:t>
      </w:r>
    </w:p>
    <w:p w14:paraId="543F0A19" w14:textId="4D73FA6D" w:rsidR="00D66EB5" w:rsidRDefault="00867F8C" w:rsidP="00B94A27">
      <w:r w:rsidRPr="00867F8C">
        <w:t xml:space="preserve">Para a elaboración do modelo de simulación partiuse do modelo de </w:t>
      </w:r>
      <w:proofErr w:type="spellStart"/>
      <w:r w:rsidRPr="00867F8C">
        <w:t>Robobo</w:t>
      </w:r>
      <w:proofErr w:type="spellEnd"/>
      <w:r w:rsidRPr="00867F8C">
        <w:t xml:space="preserve"> en </w:t>
      </w:r>
      <w:proofErr w:type="spellStart"/>
      <w:r w:rsidRPr="00867F8C">
        <w:t>Blender</w:t>
      </w:r>
      <w:proofErr w:type="spellEnd"/>
      <w:r w:rsidRPr="00867F8C">
        <w:t>, desenvolvido por investigadores do GII. Este modelo está formado por mallas tridimensionais que definen todas as pezas físicas que conforman a base robótica e o modelo dun teléfono intelixente. Estas mallas foron creadas reproducindo fielmente e con precisión as pezas reais, o que proporciona unha gran resolución para a obtención dunha representación gráfica</w:t>
      </w:r>
      <w:r>
        <w:t xml:space="preserve"> </w:t>
      </w:r>
      <w:r w:rsidR="003F77BA">
        <w:t>de calidade.</w:t>
      </w:r>
    </w:p>
    <w:p w14:paraId="2AEFFEBE" w14:textId="77777777" w:rsidR="001A2D0A" w:rsidRDefault="001A2D0A" w:rsidP="001A2D0A">
      <w:pPr>
        <w:keepNext/>
        <w:jc w:val="center"/>
      </w:pPr>
      <w:r>
        <w:rPr>
          <w:noProof/>
          <w:lang w:val="es-ES"/>
        </w:rPr>
        <w:drawing>
          <wp:inline distT="0" distB="0" distL="0" distR="0" wp14:anchorId="1C9F8693" wp14:editId="4C92C863">
            <wp:extent cx="4582633" cy="2911766"/>
            <wp:effectExtent l="0" t="0" r="8890" b="317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toRefRobobo2.png"/>
                    <pic:cNvPicPr/>
                  </pic:nvPicPr>
                  <pic:blipFill>
                    <a:blip r:embed="rId52">
                      <a:extLst>
                        <a:ext uri="{28A0092B-C50C-407E-A947-70E740481C1C}">
                          <a14:useLocalDpi xmlns:a14="http://schemas.microsoft.com/office/drawing/2010/main" val="0"/>
                        </a:ext>
                      </a:extLst>
                    </a:blip>
                    <a:stretch>
                      <a:fillRect/>
                    </a:stretch>
                  </pic:blipFill>
                  <pic:spPr>
                    <a:xfrm>
                      <a:off x="0" y="0"/>
                      <a:ext cx="4585020" cy="2913283"/>
                    </a:xfrm>
                    <a:prstGeom prst="rect">
                      <a:avLst/>
                    </a:prstGeom>
                  </pic:spPr>
                </pic:pic>
              </a:graphicData>
            </a:graphic>
          </wp:inline>
        </w:drawing>
      </w:r>
    </w:p>
    <w:p w14:paraId="4A0DF78F" w14:textId="2F2B6022" w:rsidR="006F1DD4" w:rsidRDefault="001A2D0A" w:rsidP="001A2D0A">
      <w:pPr>
        <w:pStyle w:val="Descripcin"/>
      </w:pPr>
      <w:bookmarkStart w:id="101" w:name="_Ref12474231"/>
      <w:bookmarkStart w:id="102" w:name="_Toc12825039"/>
      <w:r>
        <w:t xml:space="preserve">Figura </w:t>
      </w:r>
      <w:r>
        <w:fldChar w:fldCharType="begin"/>
      </w:r>
      <w:r>
        <w:instrText xml:space="preserve"> SEQ Figura \* ARABIC </w:instrText>
      </w:r>
      <w:r>
        <w:fldChar w:fldCharType="separate"/>
      </w:r>
      <w:r w:rsidR="00A45487">
        <w:rPr>
          <w:noProof/>
        </w:rPr>
        <w:t>19</w:t>
      </w:r>
      <w:r>
        <w:fldChar w:fldCharType="end"/>
      </w:r>
      <w:bookmarkEnd w:id="101"/>
      <w:r>
        <w:t xml:space="preserve">. Orixe de coordenadas do modelo de </w:t>
      </w:r>
      <w:proofErr w:type="spellStart"/>
      <w:r>
        <w:t>Robobo</w:t>
      </w:r>
      <w:proofErr w:type="spellEnd"/>
      <w:r>
        <w:t xml:space="preserve"> en </w:t>
      </w:r>
      <w:proofErr w:type="spellStart"/>
      <w:r>
        <w:t>Blender</w:t>
      </w:r>
      <w:bookmarkEnd w:id="102"/>
      <w:proofErr w:type="spellEnd"/>
    </w:p>
    <w:p w14:paraId="23306888" w14:textId="1D251369" w:rsidR="00EC1D92" w:rsidRDefault="00865495" w:rsidP="00B94A27">
      <w:r w:rsidRPr="00865495">
        <w:t xml:space="preserve">É importante destacar que o sistema de referencia para a definición do modelo é o mesmo que o empregado no modelo de </w:t>
      </w:r>
      <w:proofErr w:type="spellStart"/>
      <w:r w:rsidRPr="00865495">
        <w:t>Blender</w:t>
      </w:r>
      <w:proofErr w:type="spellEnd"/>
      <w:r w:rsidRPr="00865495">
        <w:t xml:space="preserve">. </w:t>
      </w:r>
      <w:r w:rsidRPr="003B15F2">
        <w:t>Na</w:t>
      </w:r>
      <w:r w:rsidR="000D2D86" w:rsidRPr="003B15F2">
        <w:t xml:space="preserve"> </w:t>
      </w:r>
      <w:r w:rsidR="000D2D86" w:rsidRPr="003B15F2">
        <w:fldChar w:fldCharType="begin"/>
      </w:r>
      <w:r w:rsidR="000D2D86" w:rsidRPr="003B15F2">
        <w:instrText xml:space="preserve"> REF _Ref12474231 \h  \* MERGEFORMAT </w:instrText>
      </w:r>
      <w:r w:rsidR="000D2D86" w:rsidRPr="003B15F2">
        <w:fldChar w:fldCharType="separate"/>
      </w:r>
      <w:r w:rsidR="00A45487">
        <w:t xml:space="preserve">Figura </w:t>
      </w:r>
      <w:r w:rsidR="00A45487">
        <w:rPr>
          <w:noProof/>
        </w:rPr>
        <w:t>19</w:t>
      </w:r>
      <w:r w:rsidR="000D2D86" w:rsidRPr="003B15F2">
        <w:fldChar w:fldCharType="end"/>
      </w:r>
      <w:r w:rsidRPr="003B15F2">
        <w:t xml:space="preserve"> móstrase</w:t>
      </w:r>
      <w:r w:rsidRPr="00865495">
        <w:t xml:space="preserve"> a orixe e a </w:t>
      </w:r>
      <w:r w:rsidRPr="00865495">
        <w:lastRenderedPageBreak/>
        <w:t>orientación dos eixos de coordenadas para dito modelo. Para definir a orientación dos elementos tense en conta que as rotacións de balanceo (roll) teñen lugar arredor do eixo X, as rotacións de cabeceo (</w:t>
      </w:r>
      <w:proofErr w:type="spellStart"/>
      <w:r w:rsidRPr="00865495">
        <w:t>pitch</w:t>
      </w:r>
      <w:proofErr w:type="spellEnd"/>
      <w:r w:rsidRPr="00865495">
        <w:t xml:space="preserve">) teñen lugar arredor do eixo Y e as rotacións de </w:t>
      </w:r>
      <w:proofErr w:type="spellStart"/>
      <w:r w:rsidRPr="00865495">
        <w:t>guiñada</w:t>
      </w:r>
      <w:proofErr w:type="spellEnd"/>
      <w:r w:rsidRPr="00865495">
        <w:t xml:space="preserve"> (</w:t>
      </w:r>
      <w:proofErr w:type="spellStart"/>
      <w:r w:rsidRPr="00865495">
        <w:t>yaw</w:t>
      </w:r>
      <w:proofErr w:type="spellEnd"/>
      <w:r w:rsidRPr="00865495">
        <w:t>) teñen lugar ao redor do eixo Z.</w:t>
      </w:r>
    </w:p>
    <w:p w14:paraId="39B3771D" w14:textId="0E013C71" w:rsidR="008B2593" w:rsidRDefault="008B2593" w:rsidP="008B2593">
      <w:pPr>
        <w:pStyle w:val="Ttulo3"/>
      </w:pPr>
      <w:bookmarkStart w:id="103" w:name="_Toc12827304"/>
      <w:r>
        <w:t>Elementos visuais e de colisión</w:t>
      </w:r>
      <w:bookmarkEnd w:id="103"/>
    </w:p>
    <w:p w14:paraId="37F08231" w14:textId="05203942" w:rsidR="007B484D" w:rsidRDefault="007B484D" w:rsidP="007B484D">
      <w:r>
        <w:t xml:space="preserve">Para a definición das diferentes partes que conforman o robot real utilízanse os elementos </w:t>
      </w:r>
      <w:proofErr w:type="spellStart"/>
      <w:r>
        <w:rPr>
          <w:i/>
        </w:rPr>
        <w:t>link</w:t>
      </w:r>
      <w:proofErr w:type="spellEnd"/>
      <w:r>
        <w:t xml:space="preserve"> do SDF. Estes elementos incorporan á súa vez outros dous elementos principais, o </w:t>
      </w:r>
      <w:proofErr w:type="spellStart"/>
      <w:r>
        <w:rPr>
          <w:i/>
        </w:rPr>
        <w:t>collision</w:t>
      </w:r>
      <w:proofErr w:type="spellEnd"/>
      <w:r>
        <w:t xml:space="preserve"> e o </w:t>
      </w:r>
      <w:r>
        <w:rPr>
          <w:i/>
        </w:rPr>
        <w:t>visual</w:t>
      </w:r>
      <w:r>
        <w:t>, que definen a xeometría para o cálculo das colisións e a aparencia visual durante a simulación, respectivamente.</w:t>
      </w:r>
      <w:r w:rsidR="00DB573C">
        <w:t xml:space="preserve"> Existen </w:t>
      </w:r>
      <w:r w:rsidR="00EE290D">
        <w:t>dúas</w:t>
      </w:r>
      <w:r w:rsidR="00E56D8B">
        <w:t xml:space="preserve"> maneiras diferentes de especificar a xeometría</w:t>
      </w:r>
      <w:r w:rsidR="00EE290D">
        <w:t xml:space="preserve"> destes elementos</w:t>
      </w:r>
      <w:r w:rsidR="0070014F">
        <w:t>, a máis sinxela é definindo unha das tres formas básicas</w:t>
      </w:r>
      <w:r w:rsidR="0041663E">
        <w:t xml:space="preserve"> que ofrece o simulador: unha esfera, unha</w:t>
      </w:r>
      <w:r w:rsidR="001A32A6">
        <w:t xml:space="preserve"> ca</w:t>
      </w:r>
      <w:r w:rsidR="00172B00">
        <w:t>ixa ou un cilindro. A outra opción é</w:t>
      </w:r>
      <w:r w:rsidR="00694971">
        <w:t xml:space="preserve"> importar unha xeometría definida por un</w:t>
      </w:r>
      <w:r w:rsidR="00BE02CA">
        <w:t>ha malla 3D definindo a ruta na que se encontra o arquivo que a contén.</w:t>
      </w:r>
      <w:r w:rsidR="005B6D07">
        <w:t xml:space="preserve"> Xeralmente, co fin de restarlle peso á simulación, def</w:t>
      </w:r>
      <w:r w:rsidR="00227245">
        <w:t xml:space="preserve">ínense os elementos de colisión </w:t>
      </w:r>
      <w:r w:rsidR="00EF7A87">
        <w:t>mediante</w:t>
      </w:r>
      <w:r w:rsidR="001F4B2C">
        <w:t xml:space="preserve"> xeometrías básicas, especialmente nos casos que non</w:t>
      </w:r>
      <w:r w:rsidR="000447E1">
        <w:t xml:space="preserve"> é relevante </w:t>
      </w:r>
      <w:r w:rsidR="00FB54EA">
        <w:t xml:space="preserve">a detección das colisións, como pode ser o caso dun brazo </w:t>
      </w:r>
      <w:proofErr w:type="spellStart"/>
      <w:r w:rsidR="00FB54EA">
        <w:t>robótico</w:t>
      </w:r>
      <w:proofErr w:type="spellEnd"/>
      <w:r w:rsidR="008B622E">
        <w:t xml:space="preserve">, onde se </w:t>
      </w:r>
      <w:r w:rsidR="00DB7C5C">
        <w:t>poden restrinxir os movementos de cada peza a uns rangos determinados.</w:t>
      </w:r>
      <w:r w:rsidR="00010B07">
        <w:t xml:space="preserve"> Unha vez definida a xeometría de colisión o máis simple posible</w:t>
      </w:r>
      <w:r w:rsidR="00CD3BFD">
        <w:t xml:space="preserve"> sóese inclu</w:t>
      </w:r>
      <w:r w:rsidR="00B506F2">
        <w:t>ír mallas cun grao de definición elevado para os elementos visuais</w:t>
      </w:r>
      <w:r w:rsidR="00AB2FF3">
        <w:t>, deste xeito conséguese unha aparencia do robot</w:t>
      </w:r>
      <w:r w:rsidR="004842B8">
        <w:t xml:space="preserve"> moi realista á vez que non se compromete a velocidade de simulación</w:t>
      </w:r>
      <w:r w:rsidR="00DB6286">
        <w:t>.</w:t>
      </w:r>
    </w:p>
    <w:p w14:paraId="0F93BADE" w14:textId="18A5F1A4" w:rsidR="00EC1D92" w:rsidRDefault="008478DF" w:rsidP="001A4C2E">
      <w:r>
        <w:t>Como se expón no capítulo</w:t>
      </w:r>
      <w:r w:rsidR="00DB6286">
        <w:t xml:space="preserve"> </w:t>
      </w:r>
      <w:r w:rsidR="00DB6286">
        <w:fldChar w:fldCharType="begin"/>
      </w:r>
      <w:r w:rsidR="00DB6286">
        <w:instrText xml:space="preserve"> REF _Ref12496771 \r \h </w:instrText>
      </w:r>
      <w:r w:rsidR="00DB6286">
        <w:fldChar w:fldCharType="separate"/>
      </w:r>
      <w:r w:rsidR="00A45487">
        <w:t>3.1</w:t>
      </w:r>
      <w:r w:rsidR="00DB6286">
        <w:fldChar w:fldCharType="end"/>
      </w:r>
      <w:r w:rsidR="009C5ECD">
        <w:t xml:space="preserve">, a base robótica </w:t>
      </w:r>
      <w:proofErr w:type="spellStart"/>
      <w:r w:rsidR="009C5ECD">
        <w:t>Robobo</w:t>
      </w:r>
      <w:proofErr w:type="spellEnd"/>
      <w:r w:rsidR="009C5ECD">
        <w:t xml:space="preserve"> está formada por cinco pezas principais: o corpo, dúas rodas, o pan e o </w:t>
      </w:r>
      <w:proofErr w:type="spellStart"/>
      <w:r w:rsidR="009C5ECD">
        <w:t>tilt</w:t>
      </w:r>
      <w:proofErr w:type="spellEnd"/>
      <w:r w:rsidR="009C5ECD">
        <w:t xml:space="preserve">. Polo tanto, utilizarase un elemento de tipo </w:t>
      </w:r>
      <w:proofErr w:type="spellStart"/>
      <w:r w:rsidR="009C5ECD">
        <w:rPr>
          <w:i/>
        </w:rPr>
        <w:t>link</w:t>
      </w:r>
      <w:proofErr w:type="spellEnd"/>
      <w:r w:rsidR="009C5ECD">
        <w:t xml:space="preserve"> para a descrición de cada unha destas pezas</w:t>
      </w:r>
      <w:r w:rsidR="00F16353">
        <w:t xml:space="preserve">. </w:t>
      </w:r>
      <w:r w:rsidR="001A2D0A">
        <w:t xml:space="preserve">A posición de cada </w:t>
      </w:r>
      <w:proofErr w:type="spellStart"/>
      <w:r w:rsidR="001A2D0A">
        <w:rPr>
          <w:i/>
        </w:rPr>
        <w:t>link</w:t>
      </w:r>
      <w:proofErr w:type="spellEnd"/>
      <w:r w:rsidR="001A2D0A">
        <w:t xml:space="preserve"> está documentada na </w:t>
      </w:r>
      <w:r w:rsidR="001A2D0A" w:rsidRPr="003374A1">
        <w:t>táboa</w:t>
      </w:r>
      <w:r w:rsidR="003E460E" w:rsidRPr="003374A1">
        <w:t xml:space="preserve"> </w:t>
      </w:r>
      <w:r w:rsidR="002A5E89" w:rsidRPr="003374A1">
        <w:fldChar w:fldCharType="begin"/>
      </w:r>
      <w:r w:rsidR="002A5E89" w:rsidRPr="003374A1">
        <w:instrText xml:space="preserve"> REF _Ref12484392 \h  \* MERGEFORMAT </w:instrText>
      </w:r>
      <w:r w:rsidR="002A5E89" w:rsidRPr="003374A1">
        <w:fldChar w:fldCharType="separate"/>
      </w:r>
      <w:proofErr w:type="spellStart"/>
      <w:r w:rsidR="00A45487">
        <w:t>Táboa</w:t>
      </w:r>
      <w:proofErr w:type="spellEnd"/>
      <w:r w:rsidR="00A45487">
        <w:t xml:space="preserve"> </w:t>
      </w:r>
      <w:r w:rsidR="00A45487">
        <w:rPr>
          <w:noProof/>
        </w:rPr>
        <w:t>3</w:t>
      </w:r>
      <w:r w:rsidR="002A5E89" w:rsidRPr="003374A1">
        <w:fldChar w:fldCharType="end"/>
      </w:r>
      <w:r w:rsidR="001A2D0A" w:rsidRPr="003374A1">
        <w:t xml:space="preserve">. </w:t>
      </w:r>
      <w:proofErr w:type="spellStart"/>
      <w:r w:rsidR="001A2D0A" w:rsidRPr="003374A1">
        <w:t>Gazebo</w:t>
      </w:r>
      <w:proofErr w:type="spellEnd"/>
      <w:r w:rsidR="001A2D0A" w:rsidRPr="003374A1">
        <w:t xml:space="preserve"> utiliza o Sistema Internacional de Unidades polo tanto, os valores de </w:t>
      </w:r>
      <w:r w:rsidR="00EC1D92" w:rsidRPr="003374A1">
        <w:t>cada posición</w:t>
      </w:r>
      <w:r w:rsidR="001A2D0A">
        <w:t xml:space="preserve"> estar</w:t>
      </w:r>
      <w:r w:rsidR="00EC1D92">
        <w:t>án en metros e os valores dos ángulos de orientación</w:t>
      </w:r>
      <w:r w:rsidR="001A2D0A">
        <w:t xml:space="preserve"> en radiáns.</w:t>
      </w:r>
    </w:p>
    <w:tbl>
      <w:tblPr>
        <w:tblStyle w:val="Tablaconcuadrcula"/>
        <w:tblW w:w="0" w:type="auto"/>
        <w:tblLook w:val="04A0" w:firstRow="1" w:lastRow="0" w:firstColumn="1" w:lastColumn="0" w:noHBand="0" w:noVBand="1"/>
      </w:tblPr>
      <w:tblGrid>
        <w:gridCol w:w="1584"/>
        <w:gridCol w:w="1294"/>
        <w:gridCol w:w="1296"/>
        <w:gridCol w:w="1296"/>
        <w:gridCol w:w="1260"/>
        <w:gridCol w:w="1269"/>
        <w:gridCol w:w="1287"/>
      </w:tblGrid>
      <w:tr w:rsidR="00535489" w14:paraId="3FD0329D" w14:textId="77777777" w:rsidTr="00325AE9">
        <w:tc>
          <w:tcPr>
            <w:tcW w:w="1315" w:type="dxa"/>
            <w:vMerge w:val="restart"/>
            <w:shd w:val="clear" w:color="auto" w:fill="A6A6A6" w:themeFill="background1" w:themeFillShade="A6"/>
            <w:vAlign w:val="center"/>
          </w:tcPr>
          <w:p w14:paraId="2C562F0E" w14:textId="20E4A751" w:rsidR="00535489" w:rsidRPr="00325AE9" w:rsidRDefault="00535489" w:rsidP="00535489">
            <w:pPr>
              <w:ind w:firstLine="0"/>
              <w:jc w:val="center"/>
              <w:rPr>
                <w:b/>
              </w:rPr>
            </w:pPr>
            <w:proofErr w:type="spellStart"/>
            <w:r w:rsidRPr="00325AE9">
              <w:rPr>
                <w:b/>
                <w:i/>
              </w:rPr>
              <w:t>Link</w:t>
            </w:r>
            <w:proofErr w:type="spellEnd"/>
          </w:p>
        </w:tc>
        <w:tc>
          <w:tcPr>
            <w:tcW w:w="3947" w:type="dxa"/>
            <w:gridSpan w:val="3"/>
            <w:shd w:val="clear" w:color="auto" w:fill="A6A6A6" w:themeFill="background1" w:themeFillShade="A6"/>
            <w:vAlign w:val="center"/>
          </w:tcPr>
          <w:p w14:paraId="755B4EBE" w14:textId="03884C58" w:rsidR="00535489" w:rsidRPr="00325AE9" w:rsidRDefault="00535489" w:rsidP="00535489">
            <w:pPr>
              <w:ind w:firstLine="0"/>
              <w:jc w:val="center"/>
              <w:rPr>
                <w:b/>
              </w:rPr>
            </w:pPr>
            <w:r w:rsidRPr="00325AE9">
              <w:rPr>
                <w:b/>
              </w:rPr>
              <w:t>Posición</w:t>
            </w:r>
          </w:p>
        </w:tc>
        <w:tc>
          <w:tcPr>
            <w:tcW w:w="3948" w:type="dxa"/>
            <w:gridSpan w:val="3"/>
            <w:shd w:val="clear" w:color="auto" w:fill="A6A6A6" w:themeFill="background1" w:themeFillShade="A6"/>
            <w:vAlign w:val="center"/>
          </w:tcPr>
          <w:p w14:paraId="63333DA1" w14:textId="66A47B15" w:rsidR="00535489" w:rsidRPr="00325AE9" w:rsidRDefault="00535489" w:rsidP="00535489">
            <w:pPr>
              <w:ind w:firstLine="0"/>
              <w:jc w:val="center"/>
              <w:rPr>
                <w:b/>
              </w:rPr>
            </w:pPr>
            <w:r w:rsidRPr="00325AE9">
              <w:rPr>
                <w:b/>
              </w:rPr>
              <w:t>Orientación</w:t>
            </w:r>
          </w:p>
        </w:tc>
      </w:tr>
      <w:tr w:rsidR="00535489" w14:paraId="0BFAFB03" w14:textId="77777777" w:rsidTr="00325AE9">
        <w:tc>
          <w:tcPr>
            <w:tcW w:w="1315" w:type="dxa"/>
            <w:vMerge/>
            <w:shd w:val="clear" w:color="auto" w:fill="A6A6A6" w:themeFill="background1" w:themeFillShade="A6"/>
            <w:vAlign w:val="center"/>
          </w:tcPr>
          <w:p w14:paraId="313284CE" w14:textId="77777777" w:rsidR="00535489" w:rsidRDefault="00535489" w:rsidP="00535489">
            <w:pPr>
              <w:ind w:firstLine="0"/>
              <w:jc w:val="center"/>
            </w:pPr>
          </w:p>
        </w:tc>
        <w:tc>
          <w:tcPr>
            <w:tcW w:w="1315" w:type="dxa"/>
            <w:shd w:val="clear" w:color="auto" w:fill="D9D9D9" w:themeFill="background1" w:themeFillShade="D9"/>
            <w:vAlign w:val="center"/>
          </w:tcPr>
          <w:p w14:paraId="7A1DAF85" w14:textId="1C304012" w:rsidR="00535489" w:rsidRPr="00325AE9" w:rsidRDefault="00535489" w:rsidP="00535489">
            <w:pPr>
              <w:ind w:firstLine="0"/>
              <w:jc w:val="center"/>
              <w:rPr>
                <w:b/>
              </w:rPr>
            </w:pPr>
            <w:r w:rsidRPr="00325AE9">
              <w:rPr>
                <w:b/>
              </w:rPr>
              <w:t>X</w:t>
            </w:r>
          </w:p>
        </w:tc>
        <w:tc>
          <w:tcPr>
            <w:tcW w:w="1316" w:type="dxa"/>
            <w:shd w:val="clear" w:color="auto" w:fill="D9D9D9" w:themeFill="background1" w:themeFillShade="D9"/>
            <w:vAlign w:val="center"/>
          </w:tcPr>
          <w:p w14:paraId="5FE3759A" w14:textId="3872FE0A" w:rsidR="00535489" w:rsidRPr="00325AE9" w:rsidRDefault="00535489" w:rsidP="00535489">
            <w:pPr>
              <w:ind w:firstLine="0"/>
              <w:jc w:val="center"/>
              <w:rPr>
                <w:b/>
              </w:rPr>
            </w:pPr>
            <w:r w:rsidRPr="00325AE9">
              <w:rPr>
                <w:b/>
              </w:rPr>
              <w:t>Y</w:t>
            </w:r>
          </w:p>
        </w:tc>
        <w:tc>
          <w:tcPr>
            <w:tcW w:w="1316" w:type="dxa"/>
            <w:shd w:val="clear" w:color="auto" w:fill="D9D9D9" w:themeFill="background1" w:themeFillShade="D9"/>
            <w:vAlign w:val="center"/>
          </w:tcPr>
          <w:p w14:paraId="3423918D" w14:textId="5FB21B56" w:rsidR="00535489" w:rsidRPr="00325AE9" w:rsidRDefault="00535489" w:rsidP="00535489">
            <w:pPr>
              <w:ind w:firstLine="0"/>
              <w:jc w:val="center"/>
              <w:rPr>
                <w:b/>
              </w:rPr>
            </w:pPr>
            <w:r w:rsidRPr="00325AE9">
              <w:rPr>
                <w:b/>
              </w:rPr>
              <w:t>Z</w:t>
            </w:r>
          </w:p>
        </w:tc>
        <w:tc>
          <w:tcPr>
            <w:tcW w:w="1316" w:type="dxa"/>
            <w:shd w:val="clear" w:color="auto" w:fill="D9D9D9" w:themeFill="background1" w:themeFillShade="D9"/>
            <w:vAlign w:val="center"/>
          </w:tcPr>
          <w:p w14:paraId="5393AAAF" w14:textId="4EBCCED5" w:rsidR="00535489" w:rsidRPr="00325AE9" w:rsidRDefault="00535489" w:rsidP="00535489">
            <w:pPr>
              <w:ind w:firstLine="0"/>
              <w:jc w:val="center"/>
              <w:rPr>
                <w:b/>
              </w:rPr>
            </w:pPr>
            <w:r w:rsidRPr="00325AE9">
              <w:rPr>
                <w:b/>
              </w:rPr>
              <w:t>Roll</w:t>
            </w:r>
          </w:p>
        </w:tc>
        <w:tc>
          <w:tcPr>
            <w:tcW w:w="1316" w:type="dxa"/>
            <w:shd w:val="clear" w:color="auto" w:fill="D9D9D9" w:themeFill="background1" w:themeFillShade="D9"/>
            <w:vAlign w:val="center"/>
          </w:tcPr>
          <w:p w14:paraId="6307DAF5" w14:textId="751712BB" w:rsidR="00535489" w:rsidRPr="00325AE9" w:rsidRDefault="00535489" w:rsidP="00535489">
            <w:pPr>
              <w:ind w:firstLine="0"/>
              <w:jc w:val="center"/>
              <w:rPr>
                <w:b/>
              </w:rPr>
            </w:pPr>
            <w:proofErr w:type="spellStart"/>
            <w:r w:rsidRPr="00325AE9">
              <w:rPr>
                <w:b/>
              </w:rPr>
              <w:t>Pitch</w:t>
            </w:r>
            <w:proofErr w:type="spellEnd"/>
          </w:p>
        </w:tc>
        <w:tc>
          <w:tcPr>
            <w:tcW w:w="1316" w:type="dxa"/>
            <w:shd w:val="clear" w:color="auto" w:fill="D9D9D9" w:themeFill="background1" w:themeFillShade="D9"/>
            <w:vAlign w:val="center"/>
          </w:tcPr>
          <w:p w14:paraId="3F67CB9C" w14:textId="2DEEA684" w:rsidR="00535489" w:rsidRPr="00325AE9" w:rsidRDefault="00535489" w:rsidP="00535489">
            <w:pPr>
              <w:ind w:firstLine="0"/>
              <w:jc w:val="center"/>
              <w:rPr>
                <w:b/>
              </w:rPr>
            </w:pPr>
            <w:proofErr w:type="spellStart"/>
            <w:r w:rsidRPr="00325AE9">
              <w:rPr>
                <w:b/>
              </w:rPr>
              <w:t>Yaw</w:t>
            </w:r>
            <w:proofErr w:type="spellEnd"/>
          </w:p>
        </w:tc>
      </w:tr>
      <w:tr w:rsidR="00FE2F0F" w14:paraId="3C352BC5" w14:textId="77777777" w:rsidTr="00325AE9">
        <w:tc>
          <w:tcPr>
            <w:tcW w:w="1315" w:type="dxa"/>
            <w:shd w:val="clear" w:color="auto" w:fill="D9D9D9" w:themeFill="background1" w:themeFillShade="D9"/>
          </w:tcPr>
          <w:p w14:paraId="367C65AD" w14:textId="573785AC" w:rsidR="00FE2F0F" w:rsidRDefault="00535489" w:rsidP="007B484D">
            <w:pPr>
              <w:ind w:firstLine="0"/>
            </w:pPr>
            <w:proofErr w:type="spellStart"/>
            <w:r>
              <w:t>body</w:t>
            </w:r>
            <w:proofErr w:type="spellEnd"/>
          </w:p>
        </w:tc>
        <w:tc>
          <w:tcPr>
            <w:tcW w:w="1315" w:type="dxa"/>
            <w:vAlign w:val="center"/>
          </w:tcPr>
          <w:p w14:paraId="5D55718B" w14:textId="4F4E6026" w:rsidR="00FE2F0F" w:rsidRPr="00CF40C4" w:rsidRDefault="00CF40C4" w:rsidP="00CF40C4">
            <w:pPr>
              <w:ind w:firstLine="0"/>
              <w:jc w:val="center"/>
            </w:pPr>
            <w:r w:rsidRPr="00CF40C4">
              <w:t>-</w:t>
            </w:r>
            <w:r>
              <w:t xml:space="preserve"> </w:t>
            </w:r>
            <w:r w:rsidRPr="00CF40C4">
              <w:t>0.055984</w:t>
            </w:r>
          </w:p>
        </w:tc>
        <w:tc>
          <w:tcPr>
            <w:tcW w:w="1316" w:type="dxa"/>
            <w:vAlign w:val="center"/>
          </w:tcPr>
          <w:p w14:paraId="31F1B737" w14:textId="0CCB6667" w:rsidR="00FE2F0F" w:rsidRDefault="00CF40C4" w:rsidP="00CF40C4">
            <w:pPr>
              <w:ind w:firstLine="0"/>
              <w:jc w:val="center"/>
            </w:pPr>
            <w:r>
              <w:t>0.034729</w:t>
            </w:r>
          </w:p>
        </w:tc>
        <w:tc>
          <w:tcPr>
            <w:tcW w:w="1316" w:type="dxa"/>
            <w:vAlign w:val="center"/>
          </w:tcPr>
          <w:p w14:paraId="210E8B07" w14:textId="722433AA" w:rsidR="00FE2F0F" w:rsidRDefault="00CF40C4" w:rsidP="00CF40C4">
            <w:pPr>
              <w:ind w:firstLine="0"/>
              <w:jc w:val="center"/>
            </w:pPr>
            <w:r>
              <w:t>0.0308</w:t>
            </w:r>
          </w:p>
        </w:tc>
        <w:tc>
          <w:tcPr>
            <w:tcW w:w="1316" w:type="dxa"/>
            <w:vAlign w:val="center"/>
          </w:tcPr>
          <w:p w14:paraId="45F86169" w14:textId="71DEEE13" w:rsidR="00FE2F0F" w:rsidRDefault="00CF40C4" w:rsidP="00CF40C4">
            <w:pPr>
              <w:ind w:firstLine="0"/>
              <w:jc w:val="center"/>
            </w:pPr>
            <w:r>
              <w:t>0</w:t>
            </w:r>
          </w:p>
        </w:tc>
        <w:tc>
          <w:tcPr>
            <w:tcW w:w="1316" w:type="dxa"/>
            <w:vAlign w:val="center"/>
          </w:tcPr>
          <w:p w14:paraId="64BDD920" w14:textId="10604FB5" w:rsidR="00FE2F0F" w:rsidRDefault="00CF40C4" w:rsidP="00CF40C4">
            <w:pPr>
              <w:ind w:firstLine="0"/>
              <w:jc w:val="center"/>
            </w:pPr>
            <w:r>
              <w:t>0</w:t>
            </w:r>
          </w:p>
        </w:tc>
        <w:tc>
          <w:tcPr>
            <w:tcW w:w="1316" w:type="dxa"/>
            <w:vAlign w:val="center"/>
          </w:tcPr>
          <w:p w14:paraId="623F949D" w14:textId="59DE8F85" w:rsidR="00FE2F0F" w:rsidRDefault="00CF40C4" w:rsidP="00CF40C4">
            <w:pPr>
              <w:ind w:firstLine="0"/>
              <w:jc w:val="center"/>
            </w:pPr>
            <w:r>
              <w:t>0</w:t>
            </w:r>
          </w:p>
        </w:tc>
      </w:tr>
      <w:tr w:rsidR="00FE2F0F" w14:paraId="55D68AB3" w14:textId="77777777" w:rsidTr="00325AE9">
        <w:tc>
          <w:tcPr>
            <w:tcW w:w="1315" w:type="dxa"/>
            <w:shd w:val="clear" w:color="auto" w:fill="D9D9D9" w:themeFill="background1" w:themeFillShade="D9"/>
          </w:tcPr>
          <w:p w14:paraId="5EDCEB26" w14:textId="66481338" w:rsidR="00FE2F0F" w:rsidRDefault="00535489" w:rsidP="007B484D">
            <w:pPr>
              <w:ind w:firstLine="0"/>
            </w:pPr>
            <w:proofErr w:type="spellStart"/>
            <w:r>
              <w:t>left_wheel</w:t>
            </w:r>
            <w:proofErr w:type="spellEnd"/>
          </w:p>
        </w:tc>
        <w:tc>
          <w:tcPr>
            <w:tcW w:w="1315" w:type="dxa"/>
            <w:vAlign w:val="center"/>
          </w:tcPr>
          <w:p w14:paraId="5C35EEB0" w14:textId="68C4343F" w:rsidR="00FE2F0F" w:rsidRPr="001115E3" w:rsidRDefault="001115E3" w:rsidP="001115E3">
            <w:pPr>
              <w:ind w:firstLine="0"/>
              <w:jc w:val="center"/>
            </w:pPr>
            <w:r w:rsidRPr="001115E3">
              <w:t>-</w:t>
            </w:r>
            <w:r>
              <w:t xml:space="preserve"> 0.082628</w:t>
            </w:r>
          </w:p>
        </w:tc>
        <w:tc>
          <w:tcPr>
            <w:tcW w:w="1316" w:type="dxa"/>
            <w:vAlign w:val="center"/>
          </w:tcPr>
          <w:p w14:paraId="1C12C6A2" w14:textId="4A153924" w:rsidR="00FE2F0F" w:rsidRDefault="001115E3" w:rsidP="00CF40C4">
            <w:pPr>
              <w:ind w:firstLine="0"/>
              <w:jc w:val="center"/>
            </w:pPr>
            <w:r>
              <w:t>- 0.038096</w:t>
            </w:r>
          </w:p>
        </w:tc>
        <w:tc>
          <w:tcPr>
            <w:tcW w:w="1316" w:type="dxa"/>
            <w:vAlign w:val="center"/>
          </w:tcPr>
          <w:p w14:paraId="175AEF86" w14:textId="589BCDE9" w:rsidR="00FE2F0F" w:rsidRPr="00925670" w:rsidRDefault="001115E3" w:rsidP="00925670">
            <w:pPr>
              <w:ind w:firstLine="0"/>
              <w:jc w:val="center"/>
            </w:pPr>
            <w:r w:rsidRPr="00925670">
              <w:t>0.03</w:t>
            </w:r>
            <w:r w:rsidR="00925670" w:rsidRPr="00925670">
              <w:t>225</w:t>
            </w:r>
          </w:p>
        </w:tc>
        <w:tc>
          <w:tcPr>
            <w:tcW w:w="1316" w:type="dxa"/>
            <w:vAlign w:val="center"/>
          </w:tcPr>
          <w:p w14:paraId="16A3A3C6" w14:textId="02F70DB8" w:rsidR="00FE2F0F" w:rsidRDefault="001115E3" w:rsidP="00CF40C4">
            <w:pPr>
              <w:ind w:firstLine="0"/>
              <w:jc w:val="center"/>
            </w:pPr>
            <w:r>
              <w:t>0</w:t>
            </w:r>
          </w:p>
        </w:tc>
        <w:tc>
          <w:tcPr>
            <w:tcW w:w="1316" w:type="dxa"/>
            <w:vAlign w:val="center"/>
          </w:tcPr>
          <w:p w14:paraId="1ECEB055" w14:textId="5AD6016B" w:rsidR="00FE2F0F" w:rsidRDefault="001115E3" w:rsidP="00CF40C4">
            <w:pPr>
              <w:ind w:firstLine="0"/>
              <w:jc w:val="center"/>
            </w:pPr>
            <w:r>
              <w:t>0</w:t>
            </w:r>
          </w:p>
        </w:tc>
        <w:tc>
          <w:tcPr>
            <w:tcW w:w="1316" w:type="dxa"/>
            <w:vAlign w:val="center"/>
          </w:tcPr>
          <w:p w14:paraId="7A4F78B4" w14:textId="5F013AD7" w:rsidR="00FE2F0F" w:rsidRDefault="001115E3" w:rsidP="00CF40C4">
            <w:pPr>
              <w:ind w:firstLine="0"/>
              <w:jc w:val="center"/>
            </w:pPr>
            <w:r>
              <w:t>0</w:t>
            </w:r>
          </w:p>
        </w:tc>
      </w:tr>
      <w:tr w:rsidR="00FE2F0F" w14:paraId="0459AC8B" w14:textId="77777777" w:rsidTr="00325AE9">
        <w:tc>
          <w:tcPr>
            <w:tcW w:w="1315" w:type="dxa"/>
            <w:shd w:val="clear" w:color="auto" w:fill="D9D9D9" w:themeFill="background1" w:themeFillShade="D9"/>
          </w:tcPr>
          <w:p w14:paraId="2293D1DE" w14:textId="4E4C2354" w:rsidR="00FE2F0F" w:rsidRDefault="00535489" w:rsidP="007B484D">
            <w:pPr>
              <w:ind w:firstLine="0"/>
            </w:pPr>
            <w:proofErr w:type="spellStart"/>
            <w:r>
              <w:t>right_wheel</w:t>
            </w:r>
            <w:proofErr w:type="spellEnd"/>
          </w:p>
        </w:tc>
        <w:tc>
          <w:tcPr>
            <w:tcW w:w="1315" w:type="dxa"/>
            <w:vAlign w:val="center"/>
          </w:tcPr>
          <w:p w14:paraId="1BE6E726" w14:textId="4D3B3A33" w:rsidR="00FE2F0F" w:rsidRDefault="001115E3" w:rsidP="00CF40C4">
            <w:pPr>
              <w:ind w:firstLine="0"/>
              <w:jc w:val="center"/>
            </w:pPr>
            <w:r>
              <w:t>- 0.082628</w:t>
            </w:r>
          </w:p>
        </w:tc>
        <w:tc>
          <w:tcPr>
            <w:tcW w:w="1316" w:type="dxa"/>
            <w:vAlign w:val="center"/>
          </w:tcPr>
          <w:p w14:paraId="043E6ACF" w14:textId="7434862C" w:rsidR="00FE2F0F" w:rsidRDefault="001115E3" w:rsidP="00CF40C4">
            <w:pPr>
              <w:ind w:firstLine="0"/>
              <w:jc w:val="center"/>
            </w:pPr>
            <w:r>
              <w:t>0.10746</w:t>
            </w:r>
          </w:p>
        </w:tc>
        <w:tc>
          <w:tcPr>
            <w:tcW w:w="1316" w:type="dxa"/>
            <w:vAlign w:val="center"/>
          </w:tcPr>
          <w:p w14:paraId="69943E0B" w14:textId="1810E885" w:rsidR="00FE2F0F" w:rsidRPr="00925670" w:rsidRDefault="001115E3" w:rsidP="00925670">
            <w:pPr>
              <w:ind w:firstLine="0"/>
              <w:jc w:val="center"/>
            </w:pPr>
            <w:r w:rsidRPr="00925670">
              <w:t>0.03</w:t>
            </w:r>
            <w:r w:rsidR="00925670" w:rsidRPr="00925670">
              <w:t>225</w:t>
            </w:r>
          </w:p>
        </w:tc>
        <w:tc>
          <w:tcPr>
            <w:tcW w:w="1316" w:type="dxa"/>
            <w:vAlign w:val="center"/>
          </w:tcPr>
          <w:p w14:paraId="771D2AB2" w14:textId="58690B8C" w:rsidR="00FE2F0F" w:rsidRDefault="001115E3" w:rsidP="00CF40C4">
            <w:pPr>
              <w:ind w:firstLine="0"/>
              <w:jc w:val="center"/>
            </w:pPr>
            <w:r>
              <w:t>0</w:t>
            </w:r>
          </w:p>
        </w:tc>
        <w:tc>
          <w:tcPr>
            <w:tcW w:w="1316" w:type="dxa"/>
            <w:vAlign w:val="center"/>
          </w:tcPr>
          <w:p w14:paraId="34FBF4C9" w14:textId="50ECE1DC" w:rsidR="00FE2F0F" w:rsidRDefault="001115E3" w:rsidP="00CF40C4">
            <w:pPr>
              <w:ind w:firstLine="0"/>
              <w:jc w:val="center"/>
            </w:pPr>
            <w:r>
              <w:t>0</w:t>
            </w:r>
          </w:p>
        </w:tc>
        <w:tc>
          <w:tcPr>
            <w:tcW w:w="1316" w:type="dxa"/>
            <w:vAlign w:val="center"/>
          </w:tcPr>
          <w:p w14:paraId="40EAA21B" w14:textId="2AA19342" w:rsidR="00FE2F0F" w:rsidRDefault="001115E3" w:rsidP="00CF40C4">
            <w:pPr>
              <w:ind w:firstLine="0"/>
              <w:jc w:val="center"/>
            </w:pPr>
            <w:r>
              <w:t>0</w:t>
            </w:r>
          </w:p>
        </w:tc>
      </w:tr>
      <w:tr w:rsidR="00FE2F0F" w14:paraId="5A5D7560" w14:textId="77777777" w:rsidTr="00325AE9">
        <w:tc>
          <w:tcPr>
            <w:tcW w:w="1315" w:type="dxa"/>
            <w:shd w:val="clear" w:color="auto" w:fill="D9D9D9" w:themeFill="background1" w:themeFillShade="D9"/>
          </w:tcPr>
          <w:p w14:paraId="7F3D15F3" w14:textId="052C7008" w:rsidR="00FE2F0F" w:rsidRDefault="00535489" w:rsidP="007B484D">
            <w:pPr>
              <w:ind w:firstLine="0"/>
            </w:pPr>
            <w:r>
              <w:t>pan</w:t>
            </w:r>
          </w:p>
        </w:tc>
        <w:tc>
          <w:tcPr>
            <w:tcW w:w="1315" w:type="dxa"/>
            <w:vAlign w:val="center"/>
          </w:tcPr>
          <w:p w14:paraId="65801A17" w14:textId="139B18C1" w:rsidR="00FE2F0F" w:rsidRDefault="001115E3" w:rsidP="00CF40C4">
            <w:pPr>
              <w:ind w:firstLine="0"/>
              <w:jc w:val="center"/>
            </w:pPr>
            <w:r>
              <w:t>- 0.059743</w:t>
            </w:r>
          </w:p>
        </w:tc>
        <w:tc>
          <w:tcPr>
            <w:tcW w:w="1316" w:type="dxa"/>
            <w:vAlign w:val="center"/>
          </w:tcPr>
          <w:p w14:paraId="7E75C622" w14:textId="77792992" w:rsidR="00FE2F0F" w:rsidRDefault="001115E3" w:rsidP="00CF40C4">
            <w:pPr>
              <w:ind w:firstLine="0"/>
              <w:jc w:val="center"/>
            </w:pPr>
            <w:r>
              <w:t>0.034729</w:t>
            </w:r>
          </w:p>
        </w:tc>
        <w:tc>
          <w:tcPr>
            <w:tcW w:w="1316" w:type="dxa"/>
            <w:vAlign w:val="center"/>
          </w:tcPr>
          <w:p w14:paraId="073F0822" w14:textId="7E3CCB09" w:rsidR="00FE2F0F" w:rsidRDefault="001115E3" w:rsidP="00CF40C4">
            <w:pPr>
              <w:ind w:firstLine="0"/>
              <w:jc w:val="center"/>
            </w:pPr>
            <w:r>
              <w:t>0.060151</w:t>
            </w:r>
          </w:p>
        </w:tc>
        <w:tc>
          <w:tcPr>
            <w:tcW w:w="1316" w:type="dxa"/>
            <w:vAlign w:val="center"/>
          </w:tcPr>
          <w:p w14:paraId="1827A48B" w14:textId="7D4601FD" w:rsidR="00FE2F0F" w:rsidRDefault="001115E3" w:rsidP="00CF40C4">
            <w:pPr>
              <w:ind w:firstLine="0"/>
              <w:jc w:val="center"/>
            </w:pPr>
            <w:r>
              <w:t>0</w:t>
            </w:r>
          </w:p>
        </w:tc>
        <w:tc>
          <w:tcPr>
            <w:tcW w:w="1316" w:type="dxa"/>
            <w:vAlign w:val="center"/>
          </w:tcPr>
          <w:p w14:paraId="43E03812" w14:textId="01C75281" w:rsidR="00FE2F0F" w:rsidRDefault="001115E3" w:rsidP="00CF40C4">
            <w:pPr>
              <w:ind w:firstLine="0"/>
              <w:jc w:val="center"/>
            </w:pPr>
            <w:r>
              <w:t>0</w:t>
            </w:r>
          </w:p>
        </w:tc>
        <w:tc>
          <w:tcPr>
            <w:tcW w:w="1316" w:type="dxa"/>
            <w:vAlign w:val="center"/>
          </w:tcPr>
          <w:p w14:paraId="0BD3E0A3" w14:textId="56B4E1A0" w:rsidR="00FE2F0F" w:rsidRDefault="001115E3" w:rsidP="00CF40C4">
            <w:pPr>
              <w:ind w:firstLine="0"/>
              <w:jc w:val="center"/>
            </w:pPr>
            <w:r>
              <w:t>3.14159</w:t>
            </w:r>
          </w:p>
        </w:tc>
      </w:tr>
      <w:tr w:rsidR="00FE2F0F" w14:paraId="752B8044" w14:textId="77777777" w:rsidTr="00325AE9">
        <w:tc>
          <w:tcPr>
            <w:tcW w:w="1315" w:type="dxa"/>
            <w:shd w:val="clear" w:color="auto" w:fill="D9D9D9" w:themeFill="background1" w:themeFillShade="D9"/>
          </w:tcPr>
          <w:p w14:paraId="4E6CCB80" w14:textId="41BE9A58" w:rsidR="00FE2F0F" w:rsidRDefault="00086B36" w:rsidP="007B484D">
            <w:pPr>
              <w:ind w:firstLine="0"/>
            </w:pPr>
            <w:proofErr w:type="spellStart"/>
            <w:r>
              <w:t>t</w:t>
            </w:r>
            <w:r w:rsidR="00535489">
              <w:t>ilt</w:t>
            </w:r>
            <w:r>
              <w:t>_smartphone</w:t>
            </w:r>
            <w:proofErr w:type="spellEnd"/>
          </w:p>
        </w:tc>
        <w:tc>
          <w:tcPr>
            <w:tcW w:w="1315" w:type="dxa"/>
            <w:vAlign w:val="center"/>
          </w:tcPr>
          <w:p w14:paraId="3EC7CF5B" w14:textId="7196DF24" w:rsidR="00FE2F0F" w:rsidRDefault="00F213D2" w:rsidP="00CF40C4">
            <w:pPr>
              <w:ind w:firstLine="0"/>
              <w:jc w:val="center"/>
            </w:pPr>
            <w:r>
              <w:t>-0.149486</w:t>
            </w:r>
          </w:p>
        </w:tc>
        <w:tc>
          <w:tcPr>
            <w:tcW w:w="1316" w:type="dxa"/>
            <w:vAlign w:val="center"/>
          </w:tcPr>
          <w:p w14:paraId="126AB871" w14:textId="43FB5C12" w:rsidR="00FE2F0F" w:rsidRDefault="00F213D2" w:rsidP="00CF40C4">
            <w:pPr>
              <w:ind w:firstLine="0"/>
              <w:jc w:val="center"/>
            </w:pPr>
            <w:r>
              <w:t>0.03499</w:t>
            </w:r>
          </w:p>
        </w:tc>
        <w:tc>
          <w:tcPr>
            <w:tcW w:w="1316" w:type="dxa"/>
            <w:vAlign w:val="center"/>
          </w:tcPr>
          <w:p w14:paraId="23328D7C" w14:textId="1D07E473" w:rsidR="00FE2F0F" w:rsidRDefault="00F213D2" w:rsidP="00CF40C4">
            <w:pPr>
              <w:ind w:firstLine="0"/>
              <w:jc w:val="center"/>
            </w:pPr>
            <w:r>
              <w:t>0.03499</w:t>
            </w:r>
          </w:p>
        </w:tc>
        <w:tc>
          <w:tcPr>
            <w:tcW w:w="1316" w:type="dxa"/>
            <w:vAlign w:val="center"/>
          </w:tcPr>
          <w:p w14:paraId="656A9DFE" w14:textId="52D3D54F" w:rsidR="00FE2F0F" w:rsidRDefault="00F213D2" w:rsidP="00CF40C4">
            <w:pPr>
              <w:ind w:firstLine="0"/>
              <w:jc w:val="center"/>
            </w:pPr>
            <w:r>
              <w:t>0</w:t>
            </w:r>
          </w:p>
        </w:tc>
        <w:tc>
          <w:tcPr>
            <w:tcW w:w="1316" w:type="dxa"/>
            <w:vAlign w:val="center"/>
          </w:tcPr>
          <w:p w14:paraId="463C1235" w14:textId="23AB271F" w:rsidR="00FE2F0F" w:rsidRDefault="00F213D2" w:rsidP="00CF40C4">
            <w:pPr>
              <w:ind w:firstLine="0"/>
              <w:jc w:val="center"/>
            </w:pPr>
            <w:r>
              <w:t>0</w:t>
            </w:r>
          </w:p>
        </w:tc>
        <w:tc>
          <w:tcPr>
            <w:tcW w:w="1316" w:type="dxa"/>
            <w:vAlign w:val="center"/>
          </w:tcPr>
          <w:p w14:paraId="09935B8A" w14:textId="7808878E" w:rsidR="00FE2F0F" w:rsidRDefault="00F213D2" w:rsidP="00325AE9">
            <w:pPr>
              <w:keepNext/>
              <w:ind w:firstLine="0"/>
              <w:jc w:val="center"/>
            </w:pPr>
            <w:r>
              <w:t>3.14159</w:t>
            </w:r>
          </w:p>
        </w:tc>
      </w:tr>
    </w:tbl>
    <w:p w14:paraId="30B9A92C" w14:textId="4CE323D1" w:rsidR="001A2D0A" w:rsidRPr="001A2D0A" w:rsidRDefault="00325AE9" w:rsidP="001A4C2E">
      <w:pPr>
        <w:pStyle w:val="Descripcin"/>
        <w:spacing w:before="120"/>
      </w:pPr>
      <w:bookmarkStart w:id="104" w:name="_Ref12484392"/>
      <w:bookmarkStart w:id="105" w:name="_Toc12825061"/>
      <w:r>
        <w:t xml:space="preserve">Táboa </w:t>
      </w:r>
      <w:r w:rsidR="00A0760E">
        <w:fldChar w:fldCharType="begin"/>
      </w:r>
      <w:r w:rsidR="00A0760E">
        <w:instrText xml:space="preserve"> SEQ Táboa \* ARABIC </w:instrText>
      </w:r>
      <w:r w:rsidR="00A0760E">
        <w:fldChar w:fldCharType="separate"/>
      </w:r>
      <w:r w:rsidR="00A45487">
        <w:rPr>
          <w:noProof/>
        </w:rPr>
        <w:t>3</w:t>
      </w:r>
      <w:r w:rsidR="00A0760E">
        <w:fldChar w:fldCharType="end"/>
      </w:r>
      <w:bookmarkEnd w:id="104"/>
      <w:r>
        <w:t xml:space="preserve">. Coordenadas de posición e orientación dos </w:t>
      </w:r>
      <w:proofErr w:type="spellStart"/>
      <w:r>
        <w:rPr>
          <w:i/>
        </w:rPr>
        <w:t>links</w:t>
      </w:r>
      <w:bookmarkEnd w:id="105"/>
      <w:proofErr w:type="spellEnd"/>
    </w:p>
    <w:p w14:paraId="1D20CA65" w14:textId="2CA60C3E" w:rsidR="008B2593" w:rsidRPr="00F854C2" w:rsidRDefault="00264E17" w:rsidP="008B2593">
      <w:pPr>
        <w:pStyle w:val="Ttulo4"/>
      </w:pPr>
      <w:r w:rsidRPr="00F854C2">
        <w:t>Corpo</w:t>
      </w:r>
    </w:p>
    <w:p w14:paraId="299C6AD6" w14:textId="68BB4C74" w:rsidR="008B2593" w:rsidRDefault="00264E17" w:rsidP="008B2593">
      <w:r>
        <w:t xml:space="preserve">O corpo é a peza que da soporte ao resto de compoñentes. Isto quere dicir que o resto de </w:t>
      </w:r>
      <w:proofErr w:type="spellStart"/>
      <w:r>
        <w:rPr>
          <w:i/>
        </w:rPr>
        <w:t>links</w:t>
      </w:r>
      <w:proofErr w:type="spellEnd"/>
      <w:r>
        <w:t xml:space="preserve"> se van mover de forma relativa a este, polo que a posición do modelo será a mesma que a do corpo. Este </w:t>
      </w:r>
      <w:proofErr w:type="spellStart"/>
      <w:r>
        <w:rPr>
          <w:i/>
        </w:rPr>
        <w:t>link</w:t>
      </w:r>
      <w:proofErr w:type="spellEnd"/>
      <w:r>
        <w:t xml:space="preserve"> denomínase “</w:t>
      </w:r>
      <w:proofErr w:type="spellStart"/>
      <w:r>
        <w:t>body</w:t>
      </w:r>
      <w:proofErr w:type="spellEnd"/>
      <w:r>
        <w:t>”.</w:t>
      </w:r>
    </w:p>
    <w:p w14:paraId="3F4C1FA0" w14:textId="1373BCA7" w:rsidR="000A23DF" w:rsidRDefault="000A23DF" w:rsidP="008B2593">
      <w:r>
        <w:t>Esta peza posúe unha forma específica que difire moito das formas simples (cilindro</w:t>
      </w:r>
      <w:r w:rsidR="00C87D3C">
        <w:t>, esfera ou cuboide) que o simulador permite empreg</w:t>
      </w:r>
      <w:r>
        <w:t>ar</w:t>
      </w:r>
      <w:r w:rsidR="00C87D3C">
        <w:t>. Por esta razón compre utilizar unha malla o máis simplificada posible como elemento de colisión, de xeito que non comprometa a velocidade de simulación á vez que posúa unha precisión mínima para o cálculo das colisións.</w:t>
      </w:r>
    </w:p>
    <w:p w14:paraId="7470EFE1" w14:textId="313FF74F" w:rsidR="00264E17" w:rsidRDefault="00C87D3C" w:rsidP="008B2593">
      <w:r>
        <w:t>En primeiro lugar, utilizouse una malla simplificada polo simulador V-REP</w:t>
      </w:r>
      <w:r w:rsidR="00774E23">
        <w:t xml:space="preserve"> (</w:t>
      </w:r>
      <w:r w:rsidR="00774E23">
        <w:fldChar w:fldCharType="begin"/>
      </w:r>
      <w:r w:rsidR="00774E23">
        <w:instrText xml:space="preserve"> REF _Ref12484679 \h </w:instrText>
      </w:r>
      <w:r w:rsidR="00774E23">
        <w:fldChar w:fldCharType="separate"/>
      </w:r>
      <w:r w:rsidR="00A45487">
        <w:t xml:space="preserve">Figura </w:t>
      </w:r>
      <w:r w:rsidR="00A45487">
        <w:rPr>
          <w:noProof/>
        </w:rPr>
        <w:t>20</w:t>
      </w:r>
      <w:r w:rsidR="00774E23">
        <w:fldChar w:fldCharType="end"/>
      </w:r>
      <w:r w:rsidR="00774E23">
        <w:t>)</w:t>
      </w:r>
      <w:r w:rsidR="00042C84">
        <w:t>, exportada</w:t>
      </w:r>
      <w:r>
        <w:t xml:space="preserve"> </w:t>
      </w:r>
      <w:r w:rsidR="00042C84">
        <w:t>d</w:t>
      </w:r>
      <w:r>
        <w:t xml:space="preserve">un modelo de simulación que o GII dispoñía nese momento para dito programa. </w:t>
      </w:r>
      <w:r w:rsidR="003806BF">
        <w:lastRenderedPageBreak/>
        <w:t xml:space="preserve">O problema desta malla era que </w:t>
      </w:r>
      <w:r w:rsidR="00042C84">
        <w:t>a</w:t>
      </w:r>
      <w:r w:rsidR="003806BF">
        <w:t xml:space="preserve"> </w:t>
      </w:r>
      <w:r w:rsidR="00042C84">
        <w:t>causa d</w:t>
      </w:r>
      <w:r w:rsidR="003806BF">
        <w:t>a simplificación perdíase</w:t>
      </w:r>
      <w:r w:rsidR="00042C84">
        <w:t xml:space="preserve"> a xeometría</w:t>
      </w:r>
      <w:r w:rsidR="003806BF">
        <w:t xml:space="preserve"> </w:t>
      </w:r>
      <w:r w:rsidR="00042C84">
        <w:t>d</w:t>
      </w:r>
      <w:r w:rsidR="003806BF">
        <w:t xml:space="preserve">a parte do </w:t>
      </w:r>
      <w:proofErr w:type="spellStart"/>
      <w:r w:rsidR="003806BF">
        <w:t>deslizador</w:t>
      </w:r>
      <w:proofErr w:type="spellEnd"/>
      <w:r w:rsidR="003806BF">
        <w:t>, polo que era necesario engadir unha forma simple que representase esta parte. Durante a simulación</w:t>
      </w:r>
      <w:r w:rsidR="00042C84">
        <w:t xml:space="preserve"> o </w:t>
      </w:r>
      <w:proofErr w:type="spellStart"/>
      <w:r w:rsidR="00042C84">
        <w:t>deslizador</w:t>
      </w:r>
      <w:proofErr w:type="spellEnd"/>
      <w:r w:rsidR="003806BF">
        <w:t xml:space="preserve"> é a </w:t>
      </w:r>
      <w:r w:rsidR="00042C84">
        <w:t>parte</w:t>
      </w:r>
      <w:r w:rsidR="003C7633">
        <w:t xml:space="preserve"> </w:t>
      </w:r>
      <w:r w:rsidR="003806BF">
        <w:t>mais importante do corpo, xa que é o apoio este ten sobre o chan</w:t>
      </w:r>
      <w:r w:rsidR="00042C84">
        <w:t>,</w:t>
      </w:r>
      <w:r w:rsidR="003806BF">
        <w:t xml:space="preserve"> permitindo que se manteña na posición correcta.</w:t>
      </w:r>
    </w:p>
    <w:p w14:paraId="484FFFB9" w14:textId="77777777" w:rsidR="00043EB4" w:rsidRDefault="004B5F05" w:rsidP="00043EB4">
      <w:pPr>
        <w:keepNext/>
        <w:jc w:val="center"/>
      </w:pPr>
      <w:r>
        <w:rPr>
          <w:noProof/>
        </w:rPr>
        <w:drawing>
          <wp:inline distT="0" distB="0" distL="0" distR="0" wp14:anchorId="1A3C9AB9" wp14:editId="361E64FE">
            <wp:extent cx="3105150" cy="1226246"/>
            <wp:effectExtent l="0" t="0" r="0" b="0"/>
            <wp:docPr id="37" name="Imagen 37" descr="Imagen que contiene edificio, cúpu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BodyVREP3.png"/>
                    <pic:cNvPicPr/>
                  </pic:nvPicPr>
                  <pic:blipFill rotWithShape="1">
                    <a:blip r:embed="rId53"/>
                    <a:srcRect l="7486" t="9050" b="26002"/>
                    <a:stretch/>
                  </pic:blipFill>
                  <pic:spPr bwMode="auto">
                    <a:xfrm>
                      <a:off x="0" y="0"/>
                      <a:ext cx="3134779" cy="1237947"/>
                    </a:xfrm>
                    <a:prstGeom prst="rect">
                      <a:avLst/>
                    </a:prstGeom>
                    <a:ln>
                      <a:noFill/>
                    </a:ln>
                    <a:extLst>
                      <a:ext uri="{53640926-AAD7-44D8-BBD7-CCE9431645EC}">
                        <a14:shadowObscured xmlns:a14="http://schemas.microsoft.com/office/drawing/2010/main"/>
                      </a:ext>
                    </a:extLst>
                  </pic:spPr>
                </pic:pic>
              </a:graphicData>
            </a:graphic>
          </wp:inline>
        </w:drawing>
      </w:r>
    </w:p>
    <w:p w14:paraId="4A9E6166" w14:textId="0C922196" w:rsidR="004B5F05" w:rsidRDefault="00043EB4" w:rsidP="00043EB4">
      <w:pPr>
        <w:pStyle w:val="Descripcin"/>
      </w:pPr>
      <w:bookmarkStart w:id="106" w:name="_Ref12484679"/>
      <w:bookmarkStart w:id="107" w:name="_Toc12825040"/>
      <w:r>
        <w:t xml:space="preserve">Figura </w:t>
      </w:r>
      <w:r>
        <w:fldChar w:fldCharType="begin"/>
      </w:r>
      <w:r>
        <w:instrText xml:space="preserve"> SEQ Figura \* ARABIC </w:instrText>
      </w:r>
      <w:r>
        <w:fldChar w:fldCharType="separate"/>
      </w:r>
      <w:r w:rsidR="00A45487">
        <w:rPr>
          <w:noProof/>
        </w:rPr>
        <w:t>20</w:t>
      </w:r>
      <w:r>
        <w:fldChar w:fldCharType="end"/>
      </w:r>
      <w:bookmarkEnd w:id="106"/>
      <w:r>
        <w:t>. Xeometría exportada do simulador V-R</w:t>
      </w:r>
      <w:r w:rsidR="00774E23">
        <w:t>E</w:t>
      </w:r>
      <w:r>
        <w:t>P</w:t>
      </w:r>
      <w:bookmarkEnd w:id="107"/>
    </w:p>
    <w:p w14:paraId="4C922418" w14:textId="0DC7F212" w:rsidR="00C87D3C" w:rsidRDefault="00C87D3C" w:rsidP="008B2593">
      <w:r>
        <w:t>Para evitar problemas futuros e que a descrición do robot fose</w:t>
      </w:r>
      <w:r w:rsidR="003806BF">
        <w:t xml:space="preserve"> máis simple</w:t>
      </w:r>
      <w:r w:rsidR="00042C84">
        <w:t xml:space="preserve">, decidiuse crear unha malla de xeito manual en </w:t>
      </w:r>
      <w:proofErr w:type="spellStart"/>
      <w:r w:rsidR="00042C84">
        <w:t>Blender</w:t>
      </w:r>
      <w:proofErr w:type="spellEnd"/>
      <w:r w:rsidR="00042C84">
        <w:t xml:space="preserve"> partindo do modelo existente neste programa. Desta maneira obtívose unha malla simplificada da xeometría do corpo</w:t>
      </w:r>
      <w:r w:rsidR="00BD47EF">
        <w:t xml:space="preserve"> pero coa cara de rozamento do </w:t>
      </w:r>
      <w:proofErr w:type="spellStart"/>
      <w:r w:rsidR="00BD47EF">
        <w:t>deslizador</w:t>
      </w:r>
      <w:proofErr w:type="spellEnd"/>
      <w:r w:rsidR="00BD47EF">
        <w:t xml:space="preserve"> situada na posición real, garantindo así que o corpo se sitúe na mesma posición que o real.</w:t>
      </w:r>
    </w:p>
    <w:p w14:paraId="061F2EEF" w14:textId="1CD55232" w:rsidR="00DE4C46" w:rsidRPr="00D52595" w:rsidRDefault="00BD47EF" w:rsidP="00D52595">
      <w:r>
        <w:t>No caso do elemento visual</w:t>
      </w:r>
      <w:r w:rsidR="000A750A">
        <w:t>,</w:t>
      </w:r>
      <w:r>
        <w:t xml:space="preserve"> emprégase unha malla exportada directamente do modelo de </w:t>
      </w:r>
      <w:proofErr w:type="spellStart"/>
      <w:r>
        <w:t>Blender</w:t>
      </w:r>
      <w:proofErr w:type="spellEnd"/>
      <w:r>
        <w:t>.</w:t>
      </w:r>
      <w:r w:rsidR="00532D1F" w:rsidRPr="00532D1F">
        <w:t xml:space="preserve"> Esta xeometría móstrase, xunto coa de colisión, na</w:t>
      </w:r>
      <w:r w:rsidR="00532D1F">
        <w:t xml:space="preserve"> </w:t>
      </w:r>
      <w:r w:rsidR="00520621">
        <w:fldChar w:fldCharType="begin"/>
      </w:r>
      <w:r w:rsidR="00520621">
        <w:instrText xml:space="preserve"> REF _Ref12484742 \h </w:instrText>
      </w:r>
      <w:r w:rsidR="00520621">
        <w:fldChar w:fldCharType="separate"/>
      </w:r>
      <w:r w:rsidR="00A45487">
        <w:t xml:space="preserve">Figura </w:t>
      </w:r>
      <w:r w:rsidR="00A45487">
        <w:rPr>
          <w:noProof/>
        </w:rPr>
        <w:t>21</w:t>
      </w:r>
      <w:r w:rsidR="00520621">
        <w:fldChar w:fldCharType="end"/>
      </w:r>
      <w:r w:rsidR="00520621">
        <w:t>.</w:t>
      </w:r>
    </w:p>
    <w:p w14:paraId="7D973350" w14:textId="7EFA5BA6" w:rsidR="00DE4C46" w:rsidRDefault="00DE4C46" w:rsidP="00DE4C46">
      <w:pPr>
        <w:keepNext/>
        <w:jc w:val="center"/>
      </w:pPr>
      <w:r>
        <w:rPr>
          <w:noProof/>
          <w:lang w:val="es-ES"/>
        </w:rPr>
        <w:drawing>
          <wp:inline distT="0" distB="0" distL="0" distR="0" wp14:anchorId="555BD8E1" wp14:editId="471534BF">
            <wp:extent cx="2628900" cy="1295400"/>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Colision3.png"/>
                    <pic:cNvPicPr/>
                  </pic:nvPicPr>
                  <pic:blipFill rotWithShape="1">
                    <a:blip r:embed="rId54">
                      <a:extLst>
                        <a:ext uri="{28A0092B-C50C-407E-A947-70E740481C1C}">
                          <a14:useLocalDpi xmlns:a14="http://schemas.microsoft.com/office/drawing/2010/main" val="0"/>
                        </a:ext>
                      </a:extLst>
                    </a:blip>
                    <a:srcRect l="4635" r="3974" b="19943"/>
                    <a:stretch/>
                  </pic:blipFill>
                  <pic:spPr bwMode="auto">
                    <a:xfrm>
                      <a:off x="0" y="0"/>
                      <a:ext cx="2631989" cy="1296922"/>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659ADF52" wp14:editId="13956060">
            <wp:extent cx="2619375" cy="1333500"/>
            <wp:effectExtent l="0" t="0" r="9525" b="0"/>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Visual3.png"/>
                    <pic:cNvPicPr/>
                  </pic:nvPicPr>
                  <pic:blipFill rotWithShape="1">
                    <a:blip r:embed="rId55">
                      <a:extLst>
                        <a:ext uri="{28A0092B-C50C-407E-A947-70E740481C1C}">
                          <a14:useLocalDpi xmlns:a14="http://schemas.microsoft.com/office/drawing/2010/main" val="0"/>
                        </a:ext>
                      </a:extLst>
                    </a:blip>
                    <a:srcRect l="2980" r="5960" b="17588"/>
                    <a:stretch/>
                  </pic:blipFill>
                  <pic:spPr bwMode="auto">
                    <a:xfrm>
                      <a:off x="0" y="0"/>
                      <a:ext cx="2622451" cy="1335066"/>
                    </a:xfrm>
                    <a:prstGeom prst="rect">
                      <a:avLst/>
                    </a:prstGeom>
                    <a:ln>
                      <a:noFill/>
                    </a:ln>
                    <a:extLst>
                      <a:ext uri="{53640926-AAD7-44D8-BBD7-CCE9431645EC}">
                        <a14:shadowObscured xmlns:a14="http://schemas.microsoft.com/office/drawing/2010/main"/>
                      </a:ext>
                    </a:extLst>
                  </pic:spPr>
                </pic:pic>
              </a:graphicData>
            </a:graphic>
          </wp:inline>
        </w:drawing>
      </w:r>
    </w:p>
    <w:p w14:paraId="60E94E0C" w14:textId="617E09DA" w:rsidR="00F854C2" w:rsidRDefault="00DE4C46" w:rsidP="00DE4C46">
      <w:pPr>
        <w:pStyle w:val="Descripcin"/>
      </w:pPr>
      <w:bookmarkStart w:id="108" w:name="_Ref12484742"/>
      <w:bookmarkStart w:id="109" w:name="_Toc12825041"/>
      <w:r>
        <w:t xml:space="preserve">Figura </w:t>
      </w:r>
      <w:r>
        <w:fldChar w:fldCharType="begin"/>
      </w:r>
      <w:r>
        <w:instrText xml:space="preserve"> SEQ Figura \* ARABIC </w:instrText>
      </w:r>
      <w:r>
        <w:fldChar w:fldCharType="separate"/>
      </w:r>
      <w:r w:rsidR="00A45487">
        <w:rPr>
          <w:noProof/>
        </w:rPr>
        <w:t>21</w:t>
      </w:r>
      <w:r>
        <w:fldChar w:fldCharType="end"/>
      </w:r>
      <w:bookmarkEnd w:id="108"/>
      <w:r>
        <w:t>. Elemento de colisión e elemento visual para o corpo do robot</w:t>
      </w:r>
      <w:bookmarkEnd w:id="109"/>
    </w:p>
    <w:p w14:paraId="42A7BF58" w14:textId="11CE7645" w:rsidR="00BD47EF" w:rsidRPr="000A750A" w:rsidRDefault="00BD47EF" w:rsidP="008B2593">
      <w:r>
        <w:t>Cómpre mencionar que ambas mallas, tanto a visual como a de colisión, están centradas</w:t>
      </w:r>
      <w:r w:rsidR="000A750A">
        <w:t xml:space="preserve"> no seu centro volumétrico. Tendo en conta que a posición do </w:t>
      </w:r>
      <w:proofErr w:type="spellStart"/>
      <w:r w:rsidR="000A750A">
        <w:rPr>
          <w:i/>
        </w:rPr>
        <w:t>link</w:t>
      </w:r>
      <w:proofErr w:type="spellEnd"/>
      <w:r w:rsidR="000A750A">
        <w:t xml:space="preserve"> é a mesma que a do centro volumétrico destas mallas respecto do sistema de referencia do modelo, non é necesario definir a posición do elemento visual nin de colisión.</w:t>
      </w:r>
    </w:p>
    <w:p w14:paraId="618A3D3F" w14:textId="5FEAF538" w:rsidR="008B2593" w:rsidRDefault="008B2593" w:rsidP="008B2593">
      <w:pPr>
        <w:pStyle w:val="Ttulo4"/>
      </w:pPr>
      <w:r>
        <w:t>Rodas</w:t>
      </w:r>
    </w:p>
    <w:p w14:paraId="2C28C85C" w14:textId="77777777" w:rsidR="00B018C0" w:rsidRDefault="00280175" w:rsidP="003F77BA">
      <w:r>
        <w:t xml:space="preserve">As rodas están compostas polos </w:t>
      </w:r>
      <w:proofErr w:type="spellStart"/>
      <w:r>
        <w:t>links</w:t>
      </w:r>
      <w:proofErr w:type="spellEnd"/>
      <w:r>
        <w:t xml:space="preserve"> denominados “</w:t>
      </w:r>
      <w:proofErr w:type="spellStart"/>
      <w:r>
        <w:t>left_wheel</w:t>
      </w:r>
      <w:proofErr w:type="spellEnd"/>
      <w:r>
        <w:t>” e “</w:t>
      </w:r>
      <w:proofErr w:type="spellStart"/>
      <w:r>
        <w:t>right_wheel</w:t>
      </w:r>
      <w:proofErr w:type="spellEnd"/>
      <w:r>
        <w:t xml:space="preserve">”. </w:t>
      </w:r>
    </w:p>
    <w:p w14:paraId="586CBE33" w14:textId="14A139D4" w:rsidR="00675FCD" w:rsidRPr="00675FCD" w:rsidRDefault="00280175" w:rsidP="00520621">
      <w:r>
        <w:t xml:space="preserve">Para o modelado dos elementos de colisión emprégase un cilindro de 32.25 mm de </w:t>
      </w:r>
      <w:r w:rsidR="000835D3">
        <w:t>radi</w:t>
      </w:r>
      <w:r>
        <w:t>o e unha altura de 26 mm.</w:t>
      </w:r>
      <w:r w:rsidR="00AC4352">
        <w:t xml:space="preserve"> Desta maneira redúcese o peso de cálculo da simulación en comparación á utilización de mallas 3D. De xeito experimental elaborouse unha malla simplificada para a utilización como elemento de colisión das rodas (</w:t>
      </w:r>
      <w:r w:rsidR="00520621">
        <w:rPr>
          <w:highlight w:val="red"/>
        </w:rPr>
        <w:fldChar w:fldCharType="begin"/>
      </w:r>
      <w:r w:rsidR="00520621">
        <w:instrText xml:space="preserve"> REF _Ref12484776 \h </w:instrText>
      </w:r>
      <w:r w:rsidR="00520621">
        <w:rPr>
          <w:highlight w:val="red"/>
        </w:rPr>
      </w:r>
      <w:r w:rsidR="00520621">
        <w:rPr>
          <w:highlight w:val="red"/>
        </w:rPr>
        <w:fldChar w:fldCharType="separate"/>
      </w:r>
      <w:r w:rsidR="00A45487">
        <w:t xml:space="preserve">Figura </w:t>
      </w:r>
      <w:r w:rsidR="00A45487">
        <w:rPr>
          <w:noProof/>
        </w:rPr>
        <w:t>22</w:t>
      </w:r>
      <w:r w:rsidR="00520621">
        <w:rPr>
          <w:highlight w:val="red"/>
        </w:rPr>
        <w:fldChar w:fldCharType="end"/>
      </w:r>
      <w:r w:rsidR="00AC4352">
        <w:t>). Os resultados non foron satisfactorios, polo que fi</w:t>
      </w:r>
      <w:r w:rsidR="00925670">
        <w:t>nalmente se descartou a súa uti</w:t>
      </w:r>
      <w:r w:rsidR="00675FCD">
        <w:t>lización.</w:t>
      </w:r>
    </w:p>
    <w:p w14:paraId="181FA796" w14:textId="77777777" w:rsidR="00675FCD" w:rsidRDefault="00675FCD" w:rsidP="00675FCD">
      <w:pPr>
        <w:keepNext/>
        <w:jc w:val="center"/>
      </w:pPr>
      <w:r>
        <w:rPr>
          <w:noProof/>
          <w:lang w:val="es-ES"/>
        </w:rPr>
        <w:lastRenderedPageBreak/>
        <w:drawing>
          <wp:inline distT="0" distB="0" distL="0" distR="0" wp14:anchorId="06AE5CB9" wp14:editId="649F064F">
            <wp:extent cx="1581150" cy="1568700"/>
            <wp:effectExtent l="0" t="0" r="0" b="0"/>
            <wp:docPr id="28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edaColisionAntigua.png"/>
                    <pic:cNvPicPr/>
                  </pic:nvPicPr>
                  <pic:blipFill rotWithShape="1">
                    <a:blip r:embed="rId56">
                      <a:extLst>
                        <a:ext uri="{28A0092B-C50C-407E-A947-70E740481C1C}">
                          <a14:useLocalDpi xmlns:a14="http://schemas.microsoft.com/office/drawing/2010/main" val="0"/>
                        </a:ext>
                      </a:extLst>
                    </a:blip>
                    <a:srcRect l="24172" t="7943" r="29470" b="10294"/>
                    <a:stretch/>
                  </pic:blipFill>
                  <pic:spPr bwMode="auto">
                    <a:xfrm>
                      <a:off x="0" y="0"/>
                      <a:ext cx="1582895" cy="1570431"/>
                    </a:xfrm>
                    <a:prstGeom prst="rect">
                      <a:avLst/>
                    </a:prstGeom>
                    <a:ln>
                      <a:noFill/>
                    </a:ln>
                    <a:extLst>
                      <a:ext uri="{53640926-AAD7-44D8-BBD7-CCE9431645EC}">
                        <a14:shadowObscured xmlns:a14="http://schemas.microsoft.com/office/drawing/2010/main"/>
                      </a:ext>
                    </a:extLst>
                  </pic:spPr>
                </pic:pic>
              </a:graphicData>
            </a:graphic>
          </wp:inline>
        </w:drawing>
      </w:r>
    </w:p>
    <w:p w14:paraId="1083C149" w14:textId="5C55FF92" w:rsidR="00675FCD" w:rsidRDefault="00675FCD" w:rsidP="00675FCD">
      <w:pPr>
        <w:pStyle w:val="Descripcin"/>
      </w:pPr>
      <w:bookmarkStart w:id="110" w:name="_Ref12484776"/>
      <w:bookmarkStart w:id="111" w:name="_Toc12825042"/>
      <w:r>
        <w:t xml:space="preserve">Figura </w:t>
      </w:r>
      <w:r>
        <w:fldChar w:fldCharType="begin"/>
      </w:r>
      <w:r>
        <w:instrText xml:space="preserve"> SEQ Figura \* ARABIC </w:instrText>
      </w:r>
      <w:r>
        <w:fldChar w:fldCharType="separate"/>
      </w:r>
      <w:r w:rsidR="00A45487">
        <w:rPr>
          <w:noProof/>
        </w:rPr>
        <w:t>22</w:t>
      </w:r>
      <w:r>
        <w:fldChar w:fldCharType="end"/>
      </w:r>
      <w:bookmarkEnd w:id="110"/>
      <w:r>
        <w:t>. Malla simplificada a partir dunha roda d</w:t>
      </w:r>
      <w:r w:rsidR="00BC004E">
        <w:t>e</w:t>
      </w:r>
      <w:r>
        <w:t xml:space="preserve"> </w:t>
      </w:r>
      <w:proofErr w:type="spellStart"/>
      <w:r>
        <w:t>Robobo</w:t>
      </w:r>
      <w:bookmarkEnd w:id="111"/>
      <w:proofErr w:type="spellEnd"/>
    </w:p>
    <w:p w14:paraId="0FFAFF9D" w14:textId="36B7618A" w:rsidR="00780286" w:rsidRPr="00780286" w:rsidRDefault="00AC4352" w:rsidP="00780286">
      <w:r>
        <w:t xml:space="preserve">Como elementos visuais utilízanse as mallas exportadas do modelo de </w:t>
      </w:r>
      <w:proofErr w:type="spellStart"/>
      <w:r>
        <w:t>Blender</w:t>
      </w:r>
      <w:proofErr w:type="spellEnd"/>
      <w:r>
        <w:t>. A orixe</w:t>
      </w:r>
      <w:r w:rsidR="000835D3">
        <w:t xml:space="preserve"> destas mallas non coincide exactamente coa dos respectivos elementos de colisión, polo que é necesario definir a posición dos elementos visuais desprazados </w:t>
      </w:r>
      <w:r w:rsidR="000835D3" w:rsidRPr="00925670">
        <w:t>2.4 mm no eixo Y</w:t>
      </w:r>
      <w:r w:rsidR="000835D3">
        <w:t xml:space="preserve"> cara o exterior do robot.</w:t>
      </w:r>
      <w:r w:rsidR="00E9160A">
        <w:t xml:space="preserve"> </w:t>
      </w:r>
      <w:r w:rsidR="00E9160A" w:rsidRPr="00E9160A">
        <w:t xml:space="preserve">Na </w:t>
      </w:r>
      <w:r w:rsidR="009E0CB7">
        <w:fldChar w:fldCharType="begin"/>
      </w:r>
      <w:r w:rsidR="009E0CB7">
        <w:instrText xml:space="preserve"> REF _Ref12484901 \h </w:instrText>
      </w:r>
      <w:r w:rsidR="009E0CB7">
        <w:fldChar w:fldCharType="separate"/>
      </w:r>
      <w:r w:rsidR="00A45487">
        <w:t xml:space="preserve">Figura </w:t>
      </w:r>
      <w:r w:rsidR="00A45487">
        <w:rPr>
          <w:noProof/>
        </w:rPr>
        <w:t>23</w:t>
      </w:r>
      <w:r w:rsidR="009E0CB7">
        <w:fldChar w:fldCharType="end"/>
      </w:r>
      <w:r w:rsidR="009E0CB7">
        <w:t xml:space="preserve"> </w:t>
      </w:r>
      <w:r w:rsidR="00E9160A" w:rsidRPr="00E9160A">
        <w:t>represéntase a xeometría</w:t>
      </w:r>
      <w:r w:rsidR="00E9160A">
        <w:t xml:space="preserve"> </w:t>
      </w:r>
      <w:r w:rsidR="004D41FA">
        <w:t>utilizada para o elemento visual</w:t>
      </w:r>
      <w:r w:rsidR="00E9160A" w:rsidRPr="00E9160A">
        <w:t xml:space="preserve"> xunto coa</w:t>
      </w:r>
      <w:r w:rsidR="009E0CB7">
        <w:t xml:space="preserve"> </w:t>
      </w:r>
      <w:r w:rsidR="009E0CB7" w:rsidRPr="00E9160A">
        <w:t>de colisión</w:t>
      </w:r>
      <w:r w:rsidR="00E9160A" w:rsidRPr="00E9160A">
        <w:t>, empregadas para as rodas.</w:t>
      </w:r>
    </w:p>
    <w:p w14:paraId="4055CAC6" w14:textId="682A4AB2" w:rsidR="00780286" w:rsidRDefault="00675FCD" w:rsidP="00780286">
      <w:pPr>
        <w:keepNext/>
        <w:jc w:val="center"/>
      </w:pPr>
      <w:r>
        <w:rPr>
          <w:noProof/>
          <w:lang w:val="es-ES"/>
        </w:rPr>
        <w:drawing>
          <wp:inline distT="0" distB="0" distL="0" distR="0" wp14:anchorId="6CAF8439" wp14:editId="43C1F0D2">
            <wp:extent cx="1914525" cy="1618099"/>
            <wp:effectExtent l="0" t="0" r="0" b="1270"/>
            <wp:docPr id="28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edaCollisionl.png"/>
                    <pic:cNvPicPr/>
                  </pic:nvPicPr>
                  <pic:blipFill rotWithShape="1">
                    <a:blip r:embed="rId57">
                      <a:extLst>
                        <a:ext uri="{28A0092B-C50C-407E-A947-70E740481C1C}">
                          <a14:useLocalDpi xmlns:a14="http://schemas.microsoft.com/office/drawing/2010/main" val="0"/>
                        </a:ext>
                      </a:extLst>
                    </a:blip>
                    <a:srcRect l="17550" r="15894"/>
                    <a:stretch/>
                  </pic:blipFill>
                  <pic:spPr bwMode="auto">
                    <a:xfrm>
                      <a:off x="0" y="0"/>
                      <a:ext cx="1914525" cy="1618099"/>
                    </a:xfrm>
                    <a:prstGeom prst="rect">
                      <a:avLst/>
                    </a:prstGeom>
                    <a:ln>
                      <a:noFill/>
                    </a:ln>
                    <a:extLst>
                      <a:ext uri="{53640926-AAD7-44D8-BBD7-CCE9431645EC}">
                        <a14:shadowObscured xmlns:a14="http://schemas.microsoft.com/office/drawing/2010/main"/>
                      </a:ext>
                    </a:extLst>
                  </pic:spPr>
                </pic:pic>
              </a:graphicData>
            </a:graphic>
          </wp:inline>
        </w:drawing>
      </w:r>
      <w:r w:rsidR="00780286">
        <w:rPr>
          <w:noProof/>
          <w:lang w:val="es-ES"/>
        </w:rPr>
        <w:drawing>
          <wp:inline distT="0" distB="0" distL="0" distR="0" wp14:anchorId="398071CB" wp14:editId="02408641">
            <wp:extent cx="1838325" cy="1618099"/>
            <wp:effectExtent l="0" t="0" r="0" b="1270"/>
            <wp:docPr id="29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edaVisual.png"/>
                    <pic:cNvPicPr/>
                  </pic:nvPicPr>
                  <pic:blipFill rotWithShape="1">
                    <a:blip r:embed="rId58">
                      <a:extLst>
                        <a:ext uri="{28A0092B-C50C-407E-A947-70E740481C1C}">
                          <a14:useLocalDpi xmlns:a14="http://schemas.microsoft.com/office/drawing/2010/main" val="0"/>
                        </a:ext>
                      </a:extLst>
                    </a:blip>
                    <a:srcRect l="15894" r="20199"/>
                    <a:stretch/>
                  </pic:blipFill>
                  <pic:spPr bwMode="auto">
                    <a:xfrm>
                      <a:off x="0" y="0"/>
                      <a:ext cx="1840484" cy="1620000"/>
                    </a:xfrm>
                    <a:prstGeom prst="rect">
                      <a:avLst/>
                    </a:prstGeom>
                    <a:ln>
                      <a:noFill/>
                    </a:ln>
                    <a:extLst>
                      <a:ext uri="{53640926-AAD7-44D8-BBD7-CCE9431645EC}">
                        <a14:shadowObscured xmlns:a14="http://schemas.microsoft.com/office/drawing/2010/main"/>
                      </a:ext>
                    </a:extLst>
                  </pic:spPr>
                </pic:pic>
              </a:graphicData>
            </a:graphic>
          </wp:inline>
        </w:drawing>
      </w:r>
    </w:p>
    <w:p w14:paraId="238D6E07" w14:textId="300A69A0" w:rsidR="000835D3" w:rsidRDefault="00780286" w:rsidP="00780286">
      <w:pPr>
        <w:pStyle w:val="Descripcin"/>
      </w:pPr>
      <w:bookmarkStart w:id="112" w:name="_Ref12484901"/>
      <w:bookmarkStart w:id="113" w:name="_Toc12825043"/>
      <w:r>
        <w:t xml:space="preserve">Figura </w:t>
      </w:r>
      <w:r>
        <w:fldChar w:fldCharType="begin"/>
      </w:r>
      <w:r>
        <w:instrText xml:space="preserve"> SEQ Figura \* ARABIC </w:instrText>
      </w:r>
      <w:r>
        <w:fldChar w:fldCharType="separate"/>
      </w:r>
      <w:r w:rsidR="00A45487">
        <w:rPr>
          <w:noProof/>
        </w:rPr>
        <w:t>23</w:t>
      </w:r>
      <w:r>
        <w:fldChar w:fldCharType="end"/>
      </w:r>
      <w:bookmarkEnd w:id="112"/>
      <w:r>
        <w:t>. Elemento de colisión e visual para as rodas</w:t>
      </w:r>
      <w:bookmarkEnd w:id="113"/>
    </w:p>
    <w:p w14:paraId="53CE506A" w14:textId="5815CC0B" w:rsidR="008B2593" w:rsidRDefault="008B2593" w:rsidP="00780286">
      <w:pPr>
        <w:pStyle w:val="Ttulo4"/>
      </w:pPr>
      <w:r>
        <w:t>Pan</w:t>
      </w:r>
    </w:p>
    <w:p w14:paraId="21FD6BC1" w14:textId="16E423FC" w:rsidR="000835D3" w:rsidRDefault="000835D3" w:rsidP="000835D3">
      <w:r>
        <w:t>No caso do pan, emprégase como elemento de colisión un cilindro de 44 mm de radio e unha altura de 3 mm.</w:t>
      </w:r>
      <w:r w:rsidR="00C94FAD">
        <w:t xml:space="preserve"> Como elemento visual utilízase unha malla exportada do modelo de </w:t>
      </w:r>
      <w:proofErr w:type="spellStart"/>
      <w:r w:rsidR="00C94FAD">
        <w:t>Blender</w:t>
      </w:r>
      <w:proofErr w:type="spellEnd"/>
      <w:r w:rsidR="00C94FAD">
        <w:t>.</w:t>
      </w:r>
      <w:r w:rsidR="008537A7">
        <w:t xml:space="preserve"> Ambas xeometrías coinciden na súa orixe, polo que non é necesario especificar a posición do elemento de colisión nin do visual.</w:t>
      </w:r>
      <w:r w:rsidR="00BA1305" w:rsidRPr="00BA1305">
        <w:t xml:space="preserve"> Ambos elementos móstranse na </w:t>
      </w:r>
      <w:r w:rsidR="00BA1305">
        <w:fldChar w:fldCharType="begin"/>
      </w:r>
      <w:r w:rsidR="00BA1305">
        <w:instrText xml:space="preserve"> REF _Ref12485116 \h </w:instrText>
      </w:r>
      <w:r w:rsidR="00BA1305">
        <w:fldChar w:fldCharType="separate"/>
      </w:r>
      <w:r w:rsidR="00A45487">
        <w:t xml:space="preserve">Figura </w:t>
      </w:r>
      <w:r w:rsidR="00A45487">
        <w:rPr>
          <w:noProof/>
        </w:rPr>
        <w:t>24</w:t>
      </w:r>
      <w:r w:rsidR="00BA1305">
        <w:fldChar w:fldCharType="end"/>
      </w:r>
      <w:r w:rsidR="00BA1305">
        <w:t>.</w:t>
      </w:r>
      <w:r w:rsidR="00BA1305" w:rsidRPr="00BA1305">
        <w:t xml:space="preserve"> As dúas xeometrías coinciden na súa orixe, polo que non é necesario especificar a posición do elemento de colisión nin do visual.</w:t>
      </w:r>
    </w:p>
    <w:p w14:paraId="10811D75" w14:textId="222D6578" w:rsidR="000C7345" w:rsidRDefault="000C7345" w:rsidP="000C7345">
      <w:pPr>
        <w:keepNext/>
        <w:jc w:val="center"/>
      </w:pPr>
      <w:r>
        <w:rPr>
          <w:noProof/>
          <w:lang w:val="es-ES"/>
        </w:rPr>
        <w:drawing>
          <wp:inline distT="0" distB="0" distL="0" distR="0" wp14:anchorId="02B94DC8" wp14:editId="006B168D">
            <wp:extent cx="2352675" cy="1437123"/>
            <wp:effectExtent l="0" t="0" r="0" b="0"/>
            <wp:docPr id="29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Colision.png"/>
                    <pic:cNvPicPr/>
                  </pic:nvPicPr>
                  <pic:blipFill rotWithShape="1">
                    <a:blip r:embed="rId59">
                      <a:extLst>
                        <a:ext uri="{28A0092B-C50C-407E-A947-70E740481C1C}">
                          <a14:useLocalDpi xmlns:a14="http://schemas.microsoft.com/office/drawing/2010/main" val="0"/>
                        </a:ext>
                      </a:extLst>
                    </a:blip>
                    <a:srcRect l="12583" t="11183" r="5629"/>
                    <a:stretch/>
                  </pic:blipFill>
                  <pic:spPr bwMode="auto">
                    <a:xfrm>
                      <a:off x="0" y="0"/>
                      <a:ext cx="2355440" cy="1438812"/>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429A70A1" wp14:editId="274CD5C6">
            <wp:extent cx="2466975" cy="1437124"/>
            <wp:effectExtent l="0" t="0" r="0" b="0"/>
            <wp:docPr id="29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Visual.png"/>
                    <pic:cNvPicPr/>
                  </pic:nvPicPr>
                  <pic:blipFill rotWithShape="1">
                    <a:blip r:embed="rId60">
                      <a:extLst>
                        <a:ext uri="{28A0092B-C50C-407E-A947-70E740481C1C}">
                          <a14:useLocalDpi xmlns:a14="http://schemas.microsoft.com/office/drawing/2010/main" val="0"/>
                        </a:ext>
                      </a:extLst>
                    </a:blip>
                    <a:srcRect l="9602" t="11184" r="4636"/>
                    <a:stretch/>
                  </pic:blipFill>
                  <pic:spPr bwMode="auto">
                    <a:xfrm>
                      <a:off x="0" y="0"/>
                      <a:ext cx="2469873" cy="1438812"/>
                    </a:xfrm>
                    <a:prstGeom prst="rect">
                      <a:avLst/>
                    </a:prstGeom>
                    <a:ln>
                      <a:noFill/>
                    </a:ln>
                    <a:extLst>
                      <a:ext uri="{53640926-AAD7-44D8-BBD7-CCE9431645EC}">
                        <a14:shadowObscured xmlns:a14="http://schemas.microsoft.com/office/drawing/2010/main"/>
                      </a:ext>
                    </a:extLst>
                  </pic:spPr>
                </pic:pic>
              </a:graphicData>
            </a:graphic>
          </wp:inline>
        </w:drawing>
      </w:r>
    </w:p>
    <w:p w14:paraId="7BF9631C" w14:textId="6D3B2F6A" w:rsidR="000C7345" w:rsidRDefault="000C7345" w:rsidP="000C7345">
      <w:pPr>
        <w:pStyle w:val="Descripcin"/>
      </w:pPr>
      <w:bookmarkStart w:id="114" w:name="_Ref12485116"/>
      <w:bookmarkStart w:id="115" w:name="_Toc12825044"/>
      <w:r>
        <w:t xml:space="preserve">Figura </w:t>
      </w:r>
      <w:r>
        <w:fldChar w:fldCharType="begin"/>
      </w:r>
      <w:r>
        <w:instrText xml:space="preserve"> SEQ Figura \* ARABIC </w:instrText>
      </w:r>
      <w:r>
        <w:fldChar w:fldCharType="separate"/>
      </w:r>
      <w:r w:rsidR="00A45487">
        <w:rPr>
          <w:noProof/>
        </w:rPr>
        <w:t>24</w:t>
      </w:r>
      <w:r>
        <w:fldChar w:fldCharType="end"/>
      </w:r>
      <w:bookmarkEnd w:id="114"/>
      <w:r>
        <w:t>. Elemento de colisión e visual para o pan</w:t>
      </w:r>
      <w:bookmarkEnd w:id="115"/>
    </w:p>
    <w:p w14:paraId="33DD9E7C" w14:textId="66BB6297" w:rsidR="008B2593" w:rsidRDefault="008B2593" w:rsidP="008B2593">
      <w:pPr>
        <w:pStyle w:val="Ttulo4"/>
      </w:pPr>
      <w:proofErr w:type="spellStart"/>
      <w:r>
        <w:t>Tilt</w:t>
      </w:r>
      <w:proofErr w:type="spellEnd"/>
      <w:r w:rsidR="007B484D">
        <w:t xml:space="preserve"> e </w:t>
      </w:r>
      <w:proofErr w:type="spellStart"/>
      <w:r w:rsidR="007B484D">
        <w:t>smartphone</w:t>
      </w:r>
      <w:proofErr w:type="spellEnd"/>
    </w:p>
    <w:p w14:paraId="34CE7FA9" w14:textId="1D86E4A3" w:rsidR="003F77BA" w:rsidRDefault="00C94FAD" w:rsidP="003F77BA">
      <w:r>
        <w:t>O modelo de simulación d</w:t>
      </w:r>
      <w:r w:rsidR="00BC004E">
        <w:t>e</w:t>
      </w:r>
      <w:r>
        <w:t xml:space="preserve"> </w:t>
      </w:r>
      <w:proofErr w:type="spellStart"/>
      <w:r>
        <w:t>Robobo</w:t>
      </w:r>
      <w:proofErr w:type="spellEnd"/>
      <w:r>
        <w:t xml:space="preserve"> debe imitar ao robot real durante o seu funcionamento, polo tanto, débese ter en conta que vai estar colocado un teléfono móbil na plataforma robótica. Deste xeito, modelouse este último </w:t>
      </w:r>
      <w:proofErr w:type="spellStart"/>
      <w:r>
        <w:rPr>
          <w:i/>
        </w:rPr>
        <w:t>link</w:t>
      </w:r>
      <w:proofErr w:type="spellEnd"/>
      <w:r>
        <w:t xml:space="preserve"> cun elemento de posición </w:t>
      </w:r>
      <w:r>
        <w:lastRenderedPageBreak/>
        <w:t xml:space="preserve">formado por un cuboide con dimensións similares ás dun teléfono móbil: </w:t>
      </w:r>
      <w:r w:rsidRPr="00A14F73">
        <w:rPr>
          <w:i/>
          <w:iCs/>
        </w:rPr>
        <w:t>158.1 x 77.8 x 7.7</w:t>
      </w:r>
      <w:r>
        <w:t xml:space="preserve"> mm.</w:t>
      </w:r>
    </w:p>
    <w:p w14:paraId="7104569A" w14:textId="32A4AD80" w:rsidR="003F77BA" w:rsidRDefault="00707172" w:rsidP="003F77BA">
      <w:r>
        <w:t xml:space="preserve">Para o elemento visual extraeuse unha malla conxunta do </w:t>
      </w:r>
      <w:proofErr w:type="spellStart"/>
      <w:r w:rsidR="00B8473F">
        <w:t>smartphone</w:t>
      </w:r>
      <w:proofErr w:type="spellEnd"/>
      <w:r>
        <w:t xml:space="preserve"> xunto co soporte do modelo de </w:t>
      </w:r>
      <w:proofErr w:type="spellStart"/>
      <w:r>
        <w:t>Blender</w:t>
      </w:r>
      <w:proofErr w:type="spellEnd"/>
      <w:r w:rsidR="00B8473F">
        <w:t xml:space="preserve"> (</w:t>
      </w:r>
      <w:r w:rsidR="00000907">
        <w:fldChar w:fldCharType="begin"/>
      </w:r>
      <w:r w:rsidR="00000907">
        <w:instrText xml:space="preserve"> REF _Ref12485178 \h </w:instrText>
      </w:r>
      <w:r w:rsidR="00000907">
        <w:fldChar w:fldCharType="separate"/>
      </w:r>
      <w:r w:rsidR="00A45487">
        <w:t xml:space="preserve">Figura </w:t>
      </w:r>
      <w:r w:rsidR="00A45487">
        <w:rPr>
          <w:noProof/>
        </w:rPr>
        <w:t>25</w:t>
      </w:r>
      <w:r w:rsidR="00000907">
        <w:fldChar w:fldCharType="end"/>
      </w:r>
      <w:r w:rsidR="00000907">
        <w:t>)</w:t>
      </w:r>
      <w:r>
        <w:t xml:space="preserve">. Neste caso é necesario definir a posición do elemento visual como: </w:t>
      </w:r>
      <m:oMath>
        <m:r>
          <w:rPr>
            <w:rFonts w:ascii="Cambria Math" w:hAnsi="Cambria Math"/>
          </w:rPr>
          <m:t>X=-0.079749, Y=-0.002249 e Z=-0.004338</m:t>
        </m:r>
      </m:oMath>
      <w:r>
        <w:t>.</w:t>
      </w:r>
    </w:p>
    <w:p w14:paraId="5B84C976" w14:textId="337D14D8" w:rsidR="00450FCF" w:rsidRDefault="000C7345" w:rsidP="00450FCF">
      <w:pPr>
        <w:keepNext/>
        <w:jc w:val="center"/>
      </w:pPr>
      <w:r>
        <w:rPr>
          <w:noProof/>
          <w:lang w:val="es-ES"/>
        </w:rPr>
        <w:drawing>
          <wp:inline distT="0" distB="0" distL="0" distR="0" wp14:anchorId="1D38EC24" wp14:editId="49B1E065">
            <wp:extent cx="2343150" cy="2733675"/>
            <wp:effectExtent l="0" t="0" r="0" b="9525"/>
            <wp:docPr id="29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tColision4.png"/>
                    <pic:cNvPicPr/>
                  </pic:nvPicPr>
                  <pic:blipFill rotWithShape="1">
                    <a:blip r:embed="rId61">
                      <a:extLst>
                        <a:ext uri="{28A0092B-C50C-407E-A947-70E740481C1C}">
                          <a14:useLocalDpi xmlns:a14="http://schemas.microsoft.com/office/drawing/2010/main" val="0"/>
                        </a:ext>
                      </a:extLst>
                    </a:blip>
                    <a:srcRect l="9430" r="49870" b="15588"/>
                    <a:stretch/>
                  </pic:blipFill>
                  <pic:spPr bwMode="auto">
                    <a:xfrm>
                      <a:off x="0" y="0"/>
                      <a:ext cx="2344069" cy="2734747"/>
                    </a:xfrm>
                    <a:prstGeom prst="rect">
                      <a:avLst/>
                    </a:prstGeom>
                    <a:ln>
                      <a:noFill/>
                    </a:ln>
                    <a:extLst>
                      <a:ext uri="{53640926-AAD7-44D8-BBD7-CCE9431645EC}">
                        <a14:shadowObscured xmlns:a14="http://schemas.microsoft.com/office/drawing/2010/main"/>
                      </a:ext>
                    </a:extLst>
                  </pic:spPr>
                </pic:pic>
              </a:graphicData>
            </a:graphic>
          </wp:inline>
        </w:drawing>
      </w:r>
      <w:r w:rsidR="00450FCF">
        <w:rPr>
          <w:noProof/>
          <w:lang w:val="es-ES"/>
        </w:rPr>
        <w:drawing>
          <wp:inline distT="0" distB="0" distL="0" distR="0" wp14:anchorId="60957FAE" wp14:editId="47FA56B9">
            <wp:extent cx="2095500" cy="2924175"/>
            <wp:effectExtent l="0" t="0" r="0" b="9525"/>
            <wp:docPr id="29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tVisual4.png"/>
                    <pic:cNvPicPr/>
                  </pic:nvPicPr>
                  <pic:blipFill rotWithShape="1">
                    <a:blip r:embed="rId62">
                      <a:extLst>
                        <a:ext uri="{28A0092B-C50C-407E-A947-70E740481C1C}">
                          <a14:useLocalDpi xmlns:a14="http://schemas.microsoft.com/office/drawing/2010/main" val="0"/>
                        </a:ext>
                      </a:extLst>
                    </a:blip>
                    <a:srcRect l="12409" r="51194" b="9706"/>
                    <a:stretch/>
                  </pic:blipFill>
                  <pic:spPr bwMode="auto">
                    <a:xfrm>
                      <a:off x="0" y="0"/>
                      <a:ext cx="2096322" cy="2925322"/>
                    </a:xfrm>
                    <a:prstGeom prst="rect">
                      <a:avLst/>
                    </a:prstGeom>
                    <a:ln>
                      <a:noFill/>
                    </a:ln>
                    <a:extLst>
                      <a:ext uri="{53640926-AAD7-44D8-BBD7-CCE9431645EC}">
                        <a14:shadowObscured xmlns:a14="http://schemas.microsoft.com/office/drawing/2010/main"/>
                      </a:ext>
                    </a:extLst>
                  </pic:spPr>
                </pic:pic>
              </a:graphicData>
            </a:graphic>
          </wp:inline>
        </w:drawing>
      </w:r>
    </w:p>
    <w:p w14:paraId="1DF668C4" w14:textId="3AD77A5D" w:rsidR="000C7345" w:rsidRDefault="00450FCF" w:rsidP="00835349">
      <w:pPr>
        <w:pStyle w:val="Descripcin"/>
      </w:pPr>
      <w:bookmarkStart w:id="116" w:name="_Ref12485178"/>
      <w:bookmarkStart w:id="117" w:name="_Toc12825045"/>
      <w:r>
        <w:t xml:space="preserve">Figura </w:t>
      </w:r>
      <w:r>
        <w:fldChar w:fldCharType="begin"/>
      </w:r>
      <w:r>
        <w:instrText xml:space="preserve"> SEQ Figura \* ARABIC </w:instrText>
      </w:r>
      <w:r>
        <w:fldChar w:fldCharType="separate"/>
      </w:r>
      <w:r w:rsidR="00A45487">
        <w:rPr>
          <w:noProof/>
        </w:rPr>
        <w:t>25</w:t>
      </w:r>
      <w:r>
        <w:fldChar w:fldCharType="end"/>
      </w:r>
      <w:bookmarkEnd w:id="116"/>
      <w:r>
        <w:t xml:space="preserve">. Elemento de colisión e visual para o conxunto </w:t>
      </w:r>
      <w:proofErr w:type="spellStart"/>
      <w:r>
        <w:t>tilt-smartphone</w:t>
      </w:r>
      <w:bookmarkEnd w:id="117"/>
      <w:proofErr w:type="spellEnd"/>
    </w:p>
    <w:p w14:paraId="28DB4B29" w14:textId="77777777" w:rsidR="00386520" w:rsidRDefault="00386520" w:rsidP="00386520">
      <w:pPr>
        <w:pStyle w:val="Ttulo3"/>
      </w:pPr>
      <w:bookmarkStart w:id="118" w:name="_Toc12827305"/>
      <w:r>
        <w:t>Consideracións importantes</w:t>
      </w:r>
      <w:bookmarkEnd w:id="118"/>
    </w:p>
    <w:p w14:paraId="7FDF3B08" w14:textId="6F396C0A" w:rsidR="00386520" w:rsidRDefault="00386520" w:rsidP="00386520">
      <w:r>
        <w:t xml:space="preserve">Durante a elaboración do modelo, </w:t>
      </w:r>
      <w:r w:rsidRPr="00B7517E">
        <w:t>un dos principais problemas afrontados foi a inestabilidade deste durante a simulación. O robot deslizábase sobre a superficie con movementos cambiantes, sen aplicarlle ningunha forza externa. Logo de experimentar a variar numerosos parámetros de simulación e de investigar a través de foros especializados nestes temas, finalmente deuse co motivo deste contratempo.</w:t>
      </w:r>
      <w:r>
        <w:t xml:space="preserve"> </w:t>
      </w:r>
      <w:proofErr w:type="spellStart"/>
      <w:r>
        <w:t>Gazebo</w:t>
      </w:r>
      <w:proofErr w:type="spellEnd"/>
      <w:r>
        <w:t xml:space="preserve">, no seu defecto, toma como 0 o parámetro </w:t>
      </w:r>
      <w:r>
        <w:rPr>
          <w:i/>
          <w:iCs/>
        </w:rPr>
        <w:t>min</w:t>
      </w:r>
      <w:r>
        <w:rPr>
          <w:i/>
          <w:iCs/>
        </w:rPr>
        <w:softHyphen/>
      </w:r>
      <w:r>
        <w:rPr>
          <w:i/>
          <w:iCs/>
        </w:rPr>
        <w:softHyphen/>
        <w:t>_</w:t>
      </w:r>
      <w:proofErr w:type="spellStart"/>
      <w:r>
        <w:rPr>
          <w:i/>
          <w:iCs/>
        </w:rPr>
        <w:t>depth</w:t>
      </w:r>
      <w:proofErr w:type="spellEnd"/>
      <w:r>
        <w:t xml:space="preserve">, que se encontra definido dentro dos elementos de colisión e que restrinxe a profundidade mínima permisible antes de que sexa aplicado un impulso de corrección de contacto. Polo tanto, é necesario definir unha tolerancia mínima que evite que o simulador estea aplicando continuamente forzas de corrección que resulten nun comportamento inadecuado. O parámetro </w:t>
      </w:r>
      <w:proofErr w:type="spellStart"/>
      <w:r>
        <w:rPr>
          <w:i/>
          <w:iCs/>
        </w:rPr>
        <w:t>min_depth</w:t>
      </w:r>
      <w:proofErr w:type="spellEnd"/>
      <w:r>
        <w:t xml:space="preserve"> só resulta necesario </w:t>
      </w:r>
      <w:r w:rsidRPr="001439DB">
        <w:t>definilo naquelas pezas que van estar en contacto co chan, que neste caso son os</w:t>
      </w:r>
      <w:r>
        <w:t xml:space="preserve"> </w:t>
      </w:r>
      <w:proofErr w:type="spellStart"/>
      <w:r>
        <w:rPr>
          <w:i/>
          <w:iCs/>
        </w:rPr>
        <w:t>links</w:t>
      </w:r>
      <w:proofErr w:type="spellEnd"/>
      <w:r>
        <w:t xml:space="preserve"> que </w:t>
      </w:r>
      <w:r w:rsidRPr="00603D33">
        <w:t>compoñen as rodas e o corpo. Ademais do devandito parámetro, cómpre definir os coeficiente de</w:t>
      </w:r>
      <w:r>
        <w:t xml:space="preserve"> </w:t>
      </w:r>
      <w:proofErr w:type="spellStart"/>
      <w:r>
        <w:t>Poisson</w:t>
      </w:r>
      <w:proofErr w:type="spellEnd"/>
      <w:r>
        <w:t xml:space="preserve"> e o módulo elástico, ou módulo de </w:t>
      </w:r>
      <w:proofErr w:type="spellStart"/>
      <w:r>
        <w:t>Young</w:t>
      </w:r>
      <w:proofErr w:type="spellEnd"/>
      <w:r>
        <w:t xml:space="preserve">, </w:t>
      </w:r>
      <w:r w:rsidRPr="002453BF">
        <w:t>de cada peza, xa que están compostas de distintos materiais e, en calquera caso, o valor que toma</w:t>
      </w:r>
      <w:r>
        <w:t xml:space="preserve"> </w:t>
      </w:r>
      <w:proofErr w:type="spellStart"/>
      <w:r>
        <w:t>Gazebo</w:t>
      </w:r>
      <w:proofErr w:type="spellEnd"/>
      <w:r>
        <w:t xml:space="preserve"> por defecto pode non estar moi próximo ao real.</w:t>
      </w:r>
    </w:p>
    <w:p w14:paraId="31E8ABA0" w14:textId="79463945" w:rsidR="00386520" w:rsidRPr="003A62F3" w:rsidRDefault="00386520" w:rsidP="00386520">
      <w:pPr>
        <w:rPr>
          <w:lang w:val="es-ES"/>
        </w:rPr>
      </w:pPr>
      <w:r w:rsidRPr="00083D5C">
        <w:t>Por último, débese introducir tamén, o valor dos coeficientes de rozamento dos compoñentes que están en contacto co chan. No caso das rodas, para que non patinen á hora de impoñerlles un par determinado, e no caso do</w:t>
      </w:r>
      <w:r>
        <w:t xml:space="preserve"> </w:t>
      </w:r>
      <w:proofErr w:type="spellStart"/>
      <w:r>
        <w:t>deslizador</w:t>
      </w:r>
      <w:proofErr w:type="spellEnd"/>
      <w:r>
        <w:t xml:space="preserve"> </w:t>
      </w:r>
      <w:r w:rsidRPr="00F175D7">
        <w:t>para que non ofreza demasiada resistencia e impida o correcto desprazamento do robot. O</w:t>
      </w:r>
      <w:r>
        <w:t xml:space="preserve"> </w:t>
      </w:r>
      <w:proofErr w:type="spellStart"/>
      <w:r>
        <w:t>deslizador</w:t>
      </w:r>
      <w:proofErr w:type="spellEnd"/>
      <w:r>
        <w:t xml:space="preserve"> </w:t>
      </w:r>
      <w:r w:rsidRPr="00120B32">
        <w:t>está integrado no corpo, polo tanto, será toda esta peza a que leve as características do mesmo. Os valores definidos no modelo do presente traballo son os que se mostran na</w:t>
      </w:r>
      <w:r>
        <w:t xml:space="preserve"> </w:t>
      </w:r>
      <w:r>
        <w:rPr>
          <w:highlight w:val="yellow"/>
        </w:rPr>
        <w:fldChar w:fldCharType="begin"/>
      </w:r>
      <w:r>
        <w:instrText xml:space="preserve"> REF _Ref12489589 \h </w:instrText>
      </w:r>
      <w:r>
        <w:rPr>
          <w:highlight w:val="yellow"/>
        </w:rPr>
      </w:r>
      <w:r>
        <w:rPr>
          <w:highlight w:val="yellow"/>
        </w:rPr>
        <w:fldChar w:fldCharType="separate"/>
      </w:r>
      <w:r w:rsidR="00A45487">
        <w:t xml:space="preserve">Táboa </w:t>
      </w:r>
      <w:r w:rsidR="00A45487">
        <w:rPr>
          <w:noProof/>
        </w:rPr>
        <w:t>4</w:t>
      </w:r>
      <w:r>
        <w:rPr>
          <w:highlight w:val="yellow"/>
        </w:rPr>
        <w:fldChar w:fldCharType="end"/>
      </w:r>
      <w:r>
        <w:t xml:space="preserve">, onde os valores de profundidade mínima se representan en metros e os do módulo elástico en </w:t>
      </w:r>
      <w:proofErr w:type="spellStart"/>
      <w:r>
        <w:t>Pascais</w:t>
      </w:r>
      <w:proofErr w:type="spellEnd"/>
      <w:r>
        <w:t xml:space="preserve">. </w:t>
      </w:r>
      <w:r w:rsidRPr="003A62F3">
        <w:t>Para a obtención destes valores tomouse como referencia o caucho, para as rodas, e o teflón para o</w:t>
      </w:r>
      <w:r>
        <w:t xml:space="preserve"> </w:t>
      </w:r>
      <w:proofErr w:type="spellStart"/>
      <w:r>
        <w:t>deslizador</w:t>
      </w:r>
      <w:proofErr w:type="spellEnd"/>
      <w:r>
        <w:t>.</w:t>
      </w:r>
    </w:p>
    <w:tbl>
      <w:tblPr>
        <w:tblStyle w:val="Tablaconcuadrcula"/>
        <w:tblW w:w="0" w:type="auto"/>
        <w:jc w:val="center"/>
        <w:tblLook w:val="04A0" w:firstRow="1" w:lastRow="0" w:firstColumn="1" w:lastColumn="0" w:noHBand="0" w:noVBand="1"/>
      </w:tblPr>
      <w:tblGrid>
        <w:gridCol w:w="1392"/>
        <w:gridCol w:w="1392"/>
        <w:gridCol w:w="1392"/>
        <w:gridCol w:w="1392"/>
        <w:gridCol w:w="1392"/>
      </w:tblGrid>
      <w:tr w:rsidR="00386520" w:rsidRPr="003B4000" w14:paraId="262EC02C" w14:textId="77777777" w:rsidTr="00FB32DC">
        <w:trPr>
          <w:trHeight w:val="590"/>
          <w:jc w:val="center"/>
        </w:trPr>
        <w:tc>
          <w:tcPr>
            <w:tcW w:w="1392" w:type="dxa"/>
            <w:shd w:val="clear" w:color="auto" w:fill="A6A6A6" w:themeFill="background1" w:themeFillShade="A6"/>
            <w:vAlign w:val="center"/>
          </w:tcPr>
          <w:p w14:paraId="460CED92" w14:textId="77777777" w:rsidR="00386520" w:rsidRPr="004C3690" w:rsidRDefault="00386520" w:rsidP="00FB32DC">
            <w:pPr>
              <w:ind w:firstLine="0"/>
              <w:jc w:val="center"/>
              <w:rPr>
                <w:b/>
                <w:bCs/>
              </w:rPr>
            </w:pPr>
            <w:r w:rsidRPr="004C3690">
              <w:rPr>
                <w:b/>
                <w:bCs/>
              </w:rPr>
              <w:lastRenderedPageBreak/>
              <w:t>Elemento</w:t>
            </w:r>
          </w:p>
        </w:tc>
        <w:tc>
          <w:tcPr>
            <w:tcW w:w="1392" w:type="dxa"/>
            <w:shd w:val="clear" w:color="auto" w:fill="A6A6A6" w:themeFill="background1" w:themeFillShade="A6"/>
            <w:vAlign w:val="center"/>
          </w:tcPr>
          <w:p w14:paraId="7902C8B6" w14:textId="77777777" w:rsidR="00386520" w:rsidRPr="004C3690" w:rsidRDefault="00386520" w:rsidP="00FB32DC">
            <w:pPr>
              <w:ind w:firstLine="0"/>
              <w:jc w:val="center"/>
              <w:rPr>
                <w:b/>
                <w:bCs/>
                <w:i/>
                <w:iCs/>
              </w:rPr>
            </w:pPr>
            <w:proofErr w:type="spellStart"/>
            <w:r>
              <w:rPr>
                <w:b/>
                <w:bCs/>
                <w:i/>
                <w:iCs/>
              </w:rPr>
              <w:t>m</w:t>
            </w:r>
            <w:r w:rsidRPr="004C3690">
              <w:rPr>
                <w:b/>
                <w:bCs/>
                <w:i/>
                <w:iCs/>
              </w:rPr>
              <w:t>in_depth</w:t>
            </w:r>
            <w:proofErr w:type="spellEnd"/>
          </w:p>
        </w:tc>
        <w:tc>
          <w:tcPr>
            <w:tcW w:w="1392" w:type="dxa"/>
            <w:shd w:val="clear" w:color="auto" w:fill="A6A6A6" w:themeFill="background1" w:themeFillShade="A6"/>
            <w:vAlign w:val="center"/>
          </w:tcPr>
          <w:p w14:paraId="7ADAE3AD" w14:textId="77777777" w:rsidR="00386520" w:rsidRPr="004C3690" w:rsidRDefault="00386520" w:rsidP="00FB32DC">
            <w:pPr>
              <w:ind w:firstLine="0"/>
              <w:jc w:val="center"/>
              <w:rPr>
                <w:b/>
                <w:bCs/>
              </w:rPr>
            </w:pPr>
            <w:r w:rsidRPr="004C3690">
              <w:rPr>
                <w:b/>
                <w:bCs/>
              </w:rPr>
              <w:t xml:space="preserve">Coeficiente de </w:t>
            </w:r>
            <w:proofErr w:type="spellStart"/>
            <w:r w:rsidRPr="004C3690">
              <w:rPr>
                <w:b/>
                <w:bCs/>
              </w:rPr>
              <w:t>Poisson</w:t>
            </w:r>
            <w:proofErr w:type="spellEnd"/>
          </w:p>
        </w:tc>
        <w:tc>
          <w:tcPr>
            <w:tcW w:w="1392" w:type="dxa"/>
            <w:shd w:val="clear" w:color="auto" w:fill="A6A6A6" w:themeFill="background1" w:themeFillShade="A6"/>
            <w:vAlign w:val="center"/>
          </w:tcPr>
          <w:p w14:paraId="3A5D63E7" w14:textId="77777777" w:rsidR="00386520" w:rsidRPr="004C3690" w:rsidRDefault="00386520" w:rsidP="00FB32DC">
            <w:pPr>
              <w:ind w:firstLine="0"/>
              <w:jc w:val="center"/>
              <w:rPr>
                <w:b/>
                <w:bCs/>
              </w:rPr>
            </w:pPr>
            <w:r w:rsidRPr="004C3690">
              <w:rPr>
                <w:b/>
                <w:bCs/>
              </w:rPr>
              <w:t>Módulo elástico</w:t>
            </w:r>
          </w:p>
        </w:tc>
        <w:tc>
          <w:tcPr>
            <w:tcW w:w="1392" w:type="dxa"/>
            <w:shd w:val="clear" w:color="auto" w:fill="A6A6A6" w:themeFill="background1" w:themeFillShade="A6"/>
            <w:vAlign w:val="center"/>
          </w:tcPr>
          <w:p w14:paraId="2BCE58BB" w14:textId="77777777" w:rsidR="00386520" w:rsidRPr="004C3690" w:rsidRDefault="00386520" w:rsidP="00FB32DC">
            <w:pPr>
              <w:ind w:firstLine="0"/>
              <w:jc w:val="center"/>
              <w:rPr>
                <w:b/>
                <w:bCs/>
              </w:rPr>
            </w:pPr>
            <w:r w:rsidRPr="004C3690">
              <w:rPr>
                <w:b/>
                <w:bCs/>
              </w:rPr>
              <w:t>Coeficiente de fricción</w:t>
            </w:r>
          </w:p>
        </w:tc>
      </w:tr>
      <w:tr w:rsidR="00386520" w:rsidRPr="003B4000" w14:paraId="650C89ED" w14:textId="77777777" w:rsidTr="00FB32DC">
        <w:trPr>
          <w:trHeight w:val="365"/>
          <w:jc w:val="center"/>
        </w:trPr>
        <w:tc>
          <w:tcPr>
            <w:tcW w:w="1392" w:type="dxa"/>
            <w:shd w:val="clear" w:color="auto" w:fill="D9D9D9" w:themeFill="background1" w:themeFillShade="D9"/>
            <w:vAlign w:val="center"/>
          </w:tcPr>
          <w:p w14:paraId="6A8F2156" w14:textId="77777777" w:rsidR="00386520" w:rsidRPr="004C3690" w:rsidRDefault="00386520" w:rsidP="00FB32DC">
            <w:pPr>
              <w:ind w:firstLine="0"/>
              <w:jc w:val="center"/>
            </w:pPr>
            <w:proofErr w:type="spellStart"/>
            <w:r w:rsidRPr="004C3690">
              <w:t>Deslizador</w:t>
            </w:r>
            <w:proofErr w:type="spellEnd"/>
            <w:r w:rsidRPr="004C3690">
              <w:t xml:space="preserve"> </w:t>
            </w:r>
          </w:p>
        </w:tc>
        <w:tc>
          <w:tcPr>
            <w:tcW w:w="1392" w:type="dxa"/>
            <w:vAlign w:val="center"/>
          </w:tcPr>
          <w:p w14:paraId="0FFED9C7" w14:textId="77777777" w:rsidR="00386520" w:rsidRPr="004C3690" w:rsidRDefault="00386520" w:rsidP="00FB32DC">
            <w:pPr>
              <w:ind w:firstLine="0"/>
              <w:jc w:val="center"/>
              <w:rPr>
                <w:vertAlign w:val="superscript"/>
              </w:rPr>
            </w:pPr>
            <w:r w:rsidRPr="004C3690">
              <w:t>4·10</w:t>
            </w:r>
            <w:r w:rsidRPr="004C3690">
              <w:rPr>
                <w:vertAlign w:val="superscript"/>
              </w:rPr>
              <w:t>-4</w:t>
            </w:r>
          </w:p>
        </w:tc>
        <w:tc>
          <w:tcPr>
            <w:tcW w:w="1392" w:type="dxa"/>
            <w:vAlign w:val="center"/>
          </w:tcPr>
          <w:p w14:paraId="3EF57299" w14:textId="77777777" w:rsidR="00386520" w:rsidRPr="004C3690" w:rsidRDefault="00386520" w:rsidP="00FB32DC">
            <w:pPr>
              <w:ind w:firstLine="0"/>
              <w:jc w:val="center"/>
            </w:pPr>
            <w:r w:rsidRPr="004C3690">
              <w:t>0.46</w:t>
            </w:r>
          </w:p>
        </w:tc>
        <w:tc>
          <w:tcPr>
            <w:tcW w:w="1392" w:type="dxa"/>
            <w:vAlign w:val="center"/>
          </w:tcPr>
          <w:p w14:paraId="693A201C" w14:textId="77777777" w:rsidR="00386520" w:rsidRPr="004C3690" w:rsidRDefault="00386520" w:rsidP="00FB32DC">
            <w:pPr>
              <w:ind w:firstLine="0"/>
              <w:jc w:val="center"/>
              <w:rPr>
                <w:vertAlign w:val="superscript"/>
              </w:rPr>
            </w:pPr>
            <w:r w:rsidRPr="004C3690">
              <w:t>7·10</w:t>
            </w:r>
            <w:r w:rsidRPr="004C3690">
              <w:rPr>
                <w:vertAlign w:val="superscript"/>
              </w:rPr>
              <w:t>8</w:t>
            </w:r>
          </w:p>
        </w:tc>
        <w:tc>
          <w:tcPr>
            <w:tcW w:w="1392" w:type="dxa"/>
            <w:vAlign w:val="center"/>
          </w:tcPr>
          <w:p w14:paraId="75EECBC7" w14:textId="77777777" w:rsidR="00386520" w:rsidRPr="004C3690" w:rsidRDefault="00386520" w:rsidP="00FB32DC">
            <w:pPr>
              <w:ind w:firstLine="0"/>
              <w:jc w:val="center"/>
            </w:pPr>
            <w:r w:rsidRPr="004C3690">
              <w:t>0.2</w:t>
            </w:r>
          </w:p>
        </w:tc>
      </w:tr>
      <w:tr w:rsidR="00386520" w14:paraId="7B228DBF" w14:textId="77777777" w:rsidTr="00FB32DC">
        <w:trPr>
          <w:trHeight w:val="347"/>
          <w:jc w:val="center"/>
        </w:trPr>
        <w:tc>
          <w:tcPr>
            <w:tcW w:w="1392" w:type="dxa"/>
            <w:shd w:val="clear" w:color="auto" w:fill="D9D9D9" w:themeFill="background1" w:themeFillShade="D9"/>
            <w:vAlign w:val="center"/>
          </w:tcPr>
          <w:p w14:paraId="2D143406" w14:textId="77777777" w:rsidR="00386520" w:rsidRPr="004C3690" w:rsidRDefault="00386520" w:rsidP="00FB32DC">
            <w:pPr>
              <w:ind w:firstLine="0"/>
              <w:jc w:val="center"/>
            </w:pPr>
            <w:r w:rsidRPr="004C3690">
              <w:t>Rodas</w:t>
            </w:r>
          </w:p>
        </w:tc>
        <w:tc>
          <w:tcPr>
            <w:tcW w:w="1392" w:type="dxa"/>
            <w:vAlign w:val="center"/>
          </w:tcPr>
          <w:p w14:paraId="7B1C855F" w14:textId="77777777" w:rsidR="00386520" w:rsidRPr="004C3690" w:rsidRDefault="00386520" w:rsidP="00FB32DC">
            <w:pPr>
              <w:ind w:firstLine="0"/>
              <w:jc w:val="center"/>
              <w:rPr>
                <w:vertAlign w:val="superscript"/>
              </w:rPr>
            </w:pPr>
            <w:r w:rsidRPr="004C3690">
              <w:t>8·10</w:t>
            </w:r>
            <w:r w:rsidRPr="004C3690">
              <w:rPr>
                <w:vertAlign w:val="superscript"/>
              </w:rPr>
              <w:t>-4</w:t>
            </w:r>
          </w:p>
        </w:tc>
        <w:tc>
          <w:tcPr>
            <w:tcW w:w="1392" w:type="dxa"/>
            <w:vAlign w:val="center"/>
          </w:tcPr>
          <w:p w14:paraId="10357A63" w14:textId="77777777" w:rsidR="00386520" w:rsidRPr="004C3690" w:rsidRDefault="00386520" w:rsidP="00FB32DC">
            <w:pPr>
              <w:ind w:firstLine="0"/>
              <w:jc w:val="center"/>
            </w:pPr>
            <w:r w:rsidRPr="004C3690">
              <w:t>0.5</w:t>
            </w:r>
          </w:p>
        </w:tc>
        <w:tc>
          <w:tcPr>
            <w:tcW w:w="1392" w:type="dxa"/>
            <w:vAlign w:val="center"/>
          </w:tcPr>
          <w:p w14:paraId="6EA4D897" w14:textId="77777777" w:rsidR="00386520" w:rsidRPr="004C3690" w:rsidRDefault="00386520" w:rsidP="00FB32DC">
            <w:pPr>
              <w:ind w:firstLine="0"/>
              <w:jc w:val="center"/>
              <w:rPr>
                <w:vertAlign w:val="superscript"/>
              </w:rPr>
            </w:pPr>
            <w:r w:rsidRPr="004C3690">
              <w:t>7·10</w:t>
            </w:r>
            <w:r w:rsidRPr="004C3690">
              <w:rPr>
                <w:vertAlign w:val="superscript"/>
              </w:rPr>
              <w:t>6</w:t>
            </w:r>
          </w:p>
        </w:tc>
        <w:tc>
          <w:tcPr>
            <w:tcW w:w="1392" w:type="dxa"/>
            <w:vAlign w:val="center"/>
          </w:tcPr>
          <w:p w14:paraId="451614A3" w14:textId="77777777" w:rsidR="00386520" w:rsidRPr="004C3690" w:rsidRDefault="00386520" w:rsidP="00FB32DC">
            <w:pPr>
              <w:keepNext/>
              <w:ind w:firstLine="0"/>
              <w:jc w:val="center"/>
            </w:pPr>
            <w:r w:rsidRPr="004C3690">
              <w:t>0.8</w:t>
            </w:r>
          </w:p>
        </w:tc>
      </w:tr>
    </w:tbl>
    <w:p w14:paraId="00FA1D63" w14:textId="1640173B" w:rsidR="003876F3" w:rsidRDefault="00386520" w:rsidP="00A14F73">
      <w:pPr>
        <w:pStyle w:val="Descripcin"/>
        <w:spacing w:before="120"/>
      </w:pPr>
      <w:bookmarkStart w:id="119" w:name="_Ref12489589"/>
      <w:bookmarkStart w:id="120" w:name="_Toc12825062"/>
      <w:r>
        <w:t xml:space="preserve">Táboa </w:t>
      </w:r>
      <w:r w:rsidR="00A0760E">
        <w:fldChar w:fldCharType="begin"/>
      </w:r>
      <w:r w:rsidR="00A0760E">
        <w:instrText xml:space="preserve"> SEQ Táboa \* ARABIC </w:instrText>
      </w:r>
      <w:r w:rsidR="00A0760E">
        <w:fldChar w:fldCharType="separate"/>
      </w:r>
      <w:r w:rsidR="00A45487">
        <w:rPr>
          <w:noProof/>
        </w:rPr>
        <w:t>4</w:t>
      </w:r>
      <w:r w:rsidR="00A0760E">
        <w:fldChar w:fldCharType="end"/>
      </w:r>
      <w:bookmarkEnd w:id="119"/>
      <w:r>
        <w:t>. Parámetros de contacto do modelo</w:t>
      </w:r>
      <w:bookmarkEnd w:id="120"/>
    </w:p>
    <w:p w14:paraId="143DDC68" w14:textId="2B8DFB9A" w:rsidR="007B484D" w:rsidRDefault="007B484D" w:rsidP="007B484D">
      <w:pPr>
        <w:pStyle w:val="Ttulo3"/>
      </w:pPr>
      <w:bookmarkStart w:id="121" w:name="_Toc12827306"/>
      <w:r>
        <w:t xml:space="preserve">Propiedades </w:t>
      </w:r>
      <w:proofErr w:type="spellStart"/>
      <w:r>
        <w:t>inerciais</w:t>
      </w:r>
      <w:bookmarkEnd w:id="121"/>
      <w:proofErr w:type="spellEnd"/>
    </w:p>
    <w:p w14:paraId="39B64BFE" w14:textId="5F4E00B9" w:rsidR="00142B57" w:rsidRDefault="00142B57" w:rsidP="007B484D">
      <w:r>
        <w:t>Un dos requisitos a ter en conta no desenvolvemento deste traballo era que o robot virtual se comportase o máis parecido posible á realidade. Polo tanto</w:t>
      </w:r>
      <w:r w:rsidR="00EB50BE">
        <w:t>,</w:t>
      </w:r>
      <w:r>
        <w:t xml:space="preserve"> compre</w:t>
      </w:r>
      <w:r w:rsidR="00EB50BE">
        <w:t xml:space="preserve"> definir as propiedades </w:t>
      </w:r>
      <w:proofErr w:type="spellStart"/>
      <w:r w:rsidR="00EB50BE">
        <w:t>inerciais</w:t>
      </w:r>
      <w:proofErr w:type="spellEnd"/>
      <w:r w:rsidR="00EB50BE">
        <w:t xml:space="preserve"> de cada </w:t>
      </w:r>
      <w:proofErr w:type="spellStart"/>
      <w:r w:rsidR="00EB50BE">
        <w:rPr>
          <w:i/>
        </w:rPr>
        <w:t>link</w:t>
      </w:r>
      <w:proofErr w:type="spellEnd"/>
      <w:r w:rsidR="00EB50BE">
        <w:t xml:space="preserve"> de xeito adecuado, para que o motor físico de </w:t>
      </w:r>
      <w:proofErr w:type="spellStart"/>
      <w:r w:rsidR="00EB50BE">
        <w:t>Gazebo</w:t>
      </w:r>
      <w:proofErr w:type="spellEnd"/>
      <w:r w:rsidR="00EB50BE">
        <w:t xml:space="preserve"> proporcione uns resultados de comportamento similares aos reais.</w:t>
      </w:r>
    </w:p>
    <w:p w14:paraId="7CF6DC86" w14:textId="6B8CF8E8" w:rsidR="00EB50BE" w:rsidRDefault="00EB50BE" w:rsidP="007B484D">
      <w:r>
        <w:t>En primeiro lugar</w:t>
      </w:r>
      <w:r w:rsidR="00FF07CF">
        <w:t xml:space="preserve">, co fin de coñecer os valores das masas </w:t>
      </w:r>
      <w:r w:rsidR="00FF07CF" w:rsidRPr="00FF07CF">
        <w:t>dos cinco conxuntos de pezas que compoñen o robot</w:t>
      </w:r>
      <w:r w:rsidR="00FF07CF">
        <w:t>,</w:t>
      </w:r>
      <w:r>
        <w:t xml:space="preserve"> elaborouse unha coidadosa medición utilizando unha báscula dixital. No caso do </w:t>
      </w:r>
      <w:proofErr w:type="spellStart"/>
      <w:r>
        <w:t>smartphone</w:t>
      </w:r>
      <w:proofErr w:type="spellEnd"/>
      <w:r>
        <w:t xml:space="preserve"> pesáronse catro dispositivos diferentes (</w:t>
      </w:r>
      <w:proofErr w:type="spellStart"/>
      <w:r>
        <w:t>Huawei</w:t>
      </w:r>
      <w:proofErr w:type="spellEnd"/>
      <w:r>
        <w:t xml:space="preserve"> P9, </w:t>
      </w:r>
      <w:proofErr w:type="spellStart"/>
      <w:r>
        <w:t>iPhone</w:t>
      </w:r>
      <w:proofErr w:type="spellEnd"/>
      <w:r>
        <w:t xml:space="preserve"> 6s, Samsung </w:t>
      </w:r>
      <w:proofErr w:type="spellStart"/>
      <w:r>
        <w:t>Galaxy</w:t>
      </w:r>
      <w:proofErr w:type="spellEnd"/>
      <w:r>
        <w:t xml:space="preserve"> J7 e </w:t>
      </w:r>
      <w:proofErr w:type="spellStart"/>
      <w:r>
        <w:t>Huawei</w:t>
      </w:r>
      <w:proofErr w:type="spellEnd"/>
      <w:r>
        <w:t xml:space="preserve"> P8 </w:t>
      </w:r>
      <w:proofErr w:type="spellStart"/>
      <w:r>
        <w:t>Lite</w:t>
      </w:r>
      <w:proofErr w:type="spellEnd"/>
      <w:r>
        <w:t xml:space="preserve">) obtendo unha media aproximada de 150 gramos que, xunto co peso do </w:t>
      </w:r>
      <w:proofErr w:type="spellStart"/>
      <w:r>
        <w:t>tilt</w:t>
      </w:r>
      <w:proofErr w:type="spellEnd"/>
      <w:r>
        <w:t xml:space="preserve"> suman un total de 180 gramos.</w:t>
      </w:r>
    </w:p>
    <w:p w14:paraId="56AD6FE1" w14:textId="7047B35A" w:rsidR="00416AEC" w:rsidRDefault="00E07E1F" w:rsidP="003E1C08">
      <w:r>
        <w:t xml:space="preserve">Ademais das masas de cada peza é necesario introducir os valores de cadanseu tensor de inercia. </w:t>
      </w:r>
      <w:r w:rsidR="00416AEC">
        <w:t xml:space="preserve">Un tensor de inercia é un tensor simétrico de segundo orde que caracteriza a inercia </w:t>
      </w:r>
      <w:proofErr w:type="spellStart"/>
      <w:r w:rsidR="00416AEC">
        <w:t>rotacional</w:t>
      </w:r>
      <w:proofErr w:type="spellEnd"/>
      <w:r w:rsidR="00416AEC">
        <w:t xml:space="preserve"> dun sólido ríxido. Está formado por unha matriz simétrica, polo que só se necesitan definir os cinco elementos diferentes do tensor.</w:t>
      </w:r>
      <w:r w:rsidR="003E1C08">
        <w:t xml:space="preserve"> </w:t>
      </w:r>
      <w:r w:rsidR="00416AEC">
        <w:t>Os te</w:t>
      </w:r>
      <w:r w:rsidR="00D704DC">
        <w:t>nsores de inercia das partes asimiladas como</w:t>
      </w:r>
      <w:r w:rsidR="006F661E">
        <w:t xml:space="preserve"> cilíndrica</w:t>
      </w:r>
      <w:r w:rsidR="00D704DC">
        <w:t>s, neste</w:t>
      </w:r>
      <w:r w:rsidR="00416AEC">
        <w:t xml:space="preserve"> caso </w:t>
      </w:r>
      <w:r w:rsidR="00416AEC" w:rsidRPr="002C3776">
        <w:t>as rodas e o pan, foron calculados a partir do tensor de inercia dun cilindro, como se amosa na</w:t>
      </w:r>
      <w:r w:rsidR="00602DC0" w:rsidRPr="002C3776">
        <w:t xml:space="preserve"> </w:t>
      </w:r>
      <w:r w:rsidR="00A63584" w:rsidRPr="002C3776">
        <w:fldChar w:fldCharType="begin"/>
      </w:r>
      <w:r w:rsidR="00A63584" w:rsidRPr="002C3776">
        <w:instrText xml:space="preserve"> REF _Ref12485424 \h  \* MERGEFORMAT </w:instrText>
      </w:r>
      <w:r w:rsidR="00A63584" w:rsidRPr="002C3776">
        <w:fldChar w:fldCharType="separate"/>
      </w:r>
      <w:r w:rsidR="00A45487">
        <w:t xml:space="preserve">Figura </w:t>
      </w:r>
      <w:r w:rsidR="00A45487">
        <w:rPr>
          <w:noProof/>
        </w:rPr>
        <w:t>26</w:t>
      </w:r>
      <w:r w:rsidR="00A63584" w:rsidRPr="002C3776">
        <w:fldChar w:fldCharType="end"/>
      </w:r>
      <w:r w:rsidR="00416AEC" w:rsidRPr="002C3776">
        <w:t>. No caso</w:t>
      </w:r>
      <w:r w:rsidR="00416AEC">
        <w:t xml:space="preserve"> das rodas a orientación non é a mesma que o pan</w:t>
      </w:r>
      <w:r w:rsidR="00A6363D">
        <w:t>, xa que as caras planas sitúanse perpendiculares ao eixo Y.</w:t>
      </w:r>
    </w:p>
    <w:p w14:paraId="08757B91" w14:textId="7097FA5D" w:rsidR="009C22B0" w:rsidRDefault="00A6363D" w:rsidP="009C22B0">
      <w:pPr>
        <w:keepNext/>
        <w:ind w:firstLine="0"/>
        <w:jc w:val="left"/>
      </w:pPr>
      <w:r>
        <w:rPr>
          <w:rFonts w:ascii="Cambria Math" w:hAnsi="Cambria Math"/>
          <w:i/>
          <w:noProof/>
          <w:sz w:val="24"/>
          <w:szCs w:val="24"/>
          <w:lang w:val="es-ES"/>
        </w:rPr>
        <mc:AlternateContent>
          <mc:Choice Requires="wps">
            <w:drawing>
              <wp:anchor distT="0" distB="0" distL="114300" distR="114300" simplePos="0" relativeHeight="251617280" behindDoc="0" locked="0" layoutInCell="1" allowOverlap="1" wp14:anchorId="28BA0685" wp14:editId="69DDD910">
                <wp:simplePos x="0" y="0"/>
                <wp:positionH relativeFrom="column">
                  <wp:posOffset>2286000</wp:posOffset>
                </wp:positionH>
                <wp:positionV relativeFrom="paragraph">
                  <wp:posOffset>520435</wp:posOffset>
                </wp:positionV>
                <wp:extent cx="3529595" cy="1456661"/>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595" cy="1456661"/>
                        </a:xfrm>
                        <a:prstGeom prst="rect">
                          <a:avLst/>
                        </a:prstGeom>
                        <a:solidFill>
                          <a:srgbClr val="FFFFFF"/>
                        </a:solidFill>
                        <a:ln w="9525">
                          <a:noFill/>
                          <a:miter lim="800000"/>
                          <a:headEnd/>
                          <a:tailEnd/>
                        </a:ln>
                      </wps:spPr>
                      <wps:txbx>
                        <w:txbxContent>
                          <w:p w14:paraId="6D4C4884" w14:textId="3367FCD7" w:rsidR="00046103" w:rsidRDefault="00046103">
                            <m:oMathPara>
                              <m:oMath>
                                <m:r>
                                  <w:rPr>
                                    <w:rFonts w:ascii="Cambria Math" w:hAnsi="Cambria Math"/>
                                    <w:sz w:val="24"/>
                                    <w:szCs w:val="24"/>
                                  </w:rPr>
                                  <m:t>I=</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3</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e>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3</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e>
                                      </m:mr>
                                    </m:m>
                                  </m:e>
                                </m:d>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A0685" id="Cuadro de texto 2" o:spid="_x0000_s1031" type="#_x0000_t202" style="position:absolute;margin-left:180pt;margin-top:41pt;width:277.9pt;height:114.7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" stroked="f">
                <v:textbox>
                  <w:txbxContent>
                    <w:p w14:paraId="6D4C4884" w14:textId="3367FCD7" w:rsidR="00046103" w:rsidRDefault="00046103">
                      <m:oMathPara>
                        <m:oMath>
                          <m:r>
                            <w:rPr>
                              <w:rFonts w:ascii="Cambria Math" w:hAnsi="Cambria Math"/>
                              <w:sz w:val="24"/>
                              <w:szCs w:val="24"/>
                            </w:rPr>
                            <m:t>I=</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3</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e>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3</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2</m:t>
                                        </m:r>
                                      </m:den>
                                    </m:f>
                                    <m:r>
                                      <w:rPr>
                                        <w:rFonts w:ascii="Cambria Math" w:hAnsi="Cambria Math"/>
                                        <w:sz w:val="24"/>
                                        <w:szCs w:val="24"/>
                                      </w:rPr>
                                      <m:t>m</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e>
                                </m:mr>
                              </m:m>
                            </m:e>
                          </m:d>
                        </m:oMath>
                      </m:oMathPara>
                    </w:p>
                  </w:txbxContent>
                </v:textbox>
              </v:shape>
            </w:pict>
          </mc:Fallback>
        </mc:AlternateContent>
      </w:r>
      <w:r w:rsidR="009C22B0">
        <w:rPr>
          <w:noProof/>
          <w:lang w:val="es-ES"/>
        </w:rPr>
        <w:t xml:space="preserve">  </w:t>
      </w:r>
      <w:r>
        <w:rPr>
          <w:noProof/>
          <w:lang w:val="es-ES"/>
        </w:rPr>
        <w:t xml:space="preserve">  </w:t>
      </w:r>
      <w:r w:rsidR="000632D5">
        <w:rPr>
          <w:noProof/>
          <w:lang w:val="es-ES"/>
        </w:rPr>
        <w:t xml:space="preserve">   </w:t>
      </w:r>
      <w:r>
        <w:rPr>
          <w:noProof/>
          <w:lang w:val="es-ES"/>
        </w:rPr>
        <w:t xml:space="preserve"> </w:t>
      </w:r>
      <w:r>
        <w:rPr>
          <w:noProof/>
          <w:lang w:val="es-ES"/>
        </w:rPr>
        <w:drawing>
          <wp:inline distT="0" distB="0" distL="0" distR="0" wp14:anchorId="76764625" wp14:editId="7EDD1D31">
            <wp:extent cx="1720052" cy="1913861"/>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ent_of_inertia_solid_cylinder.png"/>
                    <pic:cNvPicPr/>
                  </pic:nvPicPr>
                  <pic:blipFill>
                    <a:blip r:embed="rId63">
                      <a:extLst>
                        <a:ext uri="{28A0092B-C50C-407E-A947-70E740481C1C}">
                          <a14:useLocalDpi xmlns:a14="http://schemas.microsoft.com/office/drawing/2010/main" val="0"/>
                        </a:ext>
                      </a:extLst>
                    </a:blip>
                    <a:stretch>
                      <a:fillRect/>
                    </a:stretch>
                  </pic:blipFill>
                  <pic:spPr>
                    <a:xfrm>
                      <a:off x="0" y="0"/>
                      <a:ext cx="1722587" cy="1916682"/>
                    </a:xfrm>
                    <a:prstGeom prst="rect">
                      <a:avLst/>
                    </a:prstGeom>
                  </pic:spPr>
                </pic:pic>
              </a:graphicData>
            </a:graphic>
          </wp:inline>
        </w:drawing>
      </w:r>
    </w:p>
    <w:p w14:paraId="7AC89946" w14:textId="654E5332" w:rsidR="00A6363D" w:rsidRPr="009C22B0" w:rsidRDefault="009C22B0" w:rsidP="009C22B0">
      <w:pPr>
        <w:pStyle w:val="Descripcin"/>
      </w:pPr>
      <w:bookmarkStart w:id="122" w:name="_Ref12485424"/>
      <w:bookmarkStart w:id="123" w:name="_Toc12825046"/>
      <w:r>
        <w:t xml:space="preserve">Figura </w:t>
      </w:r>
      <w:r>
        <w:fldChar w:fldCharType="begin"/>
      </w:r>
      <w:r>
        <w:instrText xml:space="preserve"> SEQ Figura \* ARABIC </w:instrText>
      </w:r>
      <w:r>
        <w:fldChar w:fldCharType="separate"/>
      </w:r>
      <w:r w:rsidR="00A45487">
        <w:rPr>
          <w:noProof/>
        </w:rPr>
        <w:t>26</w:t>
      </w:r>
      <w:r>
        <w:fldChar w:fldCharType="end"/>
      </w:r>
      <w:bookmarkEnd w:id="122"/>
      <w:r>
        <w:t xml:space="preserve">. Tensor de inercia para un cilindro de radio </w:t>
      </w:r>
      <w:r>
        <w:rPr>
          <w:i/>
        </w:rPr>
        <w:t>r</w:t>
      </w:r>
      <w:r>
        <w:t xml:space="preserve"> e altura </w:t>
      </w:r>
      <w:r>
        <w:rPr>
          <w:i/>
        </w:rPr>
        <w:t>h</w:t>
      </w:r>
      <w:bookmarkEnd w:id="123"/>
    </w:p>
    <w:p w14:paraId="1C2AD752" w14:textId="444F6E56" w:rsidR="00FF07CF" w:rsidRDefault="009C22B0" w:rsidP="007B484D">
      <w:r>
        <w:t xml:space="preserve">O cálculo do tensor de inercia do </w:t>
      </w:r>
      <w:r w:rsidRPr="002C3776">
        <w:t xml:space="preserve">conxunto formado polo </w:t>
      </w:r>
      <w:proofErr w:type="spellStart"/>
      <w:r w:rsidRPr="002C3776">
        <w:t>tilt</w:t>
      </w:r>
      <w:proofErr w:type="spellEnd"/>
      <w:r w:rsidRPr="002C3776">
        <w:t xml:space="preserve"> e o </w:t>
      </w:r>
      <w:proofErr w:type="spellStart"/>
      <w:r w:rsidRPr="002C3776">
        <w:t>smartphone</w:t>
      </w:r>
      <w:proofErr w:type="spellEnd"/>
      <w:r w:rsidRPr="002C3776">
        <w:t xml:space="preserve"> realizouse para a xeometría de colisión, como se amosa na</w:t>
      </w:r>
      <w:r w:rsidR="00165F07" w:rsidRPr="002C3776">
        <w:t xml:space="preserve"> </w:t>
      </w:r>
      <w:r w:rsidR="00F44726" w:rsidRPr="002C3776">
        <w:fldChar w:fldCharType="begin"/>
      </w:r>
      <w:r w:rsidR="00F44726" w:rsidRPr="002C3776">
        <w:instrText xml:space="preserve"> REF _Ref12485728 \h  \* MERGEFORMAT </w:instrText>
      </w:r>
      <w:r w:rsidR="00F44726" w:rsidRPr="002C3776">
        <w:fldChar w:fldCharType="separate"/>
      </w:r>
      <w:r w:rsidR="00A45487">
        <w:t xml:space="preserve">Figura </w:t>
      </w:r>
      <w:r w:rsidR="00A45487">
        <w:rPr>
          <w:noProof/>
        </w:rPr>
        <w:t>27</w:t>
      </w:r>
      <w:r w:rsidR="00F44726" w:rsidRPr="002C3776">
        <w:fldChar w:fldCharType="end"/>
      </w:r>
      <w:r>
        <w:t>.</w:t>
      </w:r>
    </w:p>
    <w:p w14:paraId="260882F6" w14:textId="4F67060E" w:rsidR="000632D5" w:rsidRDefault="000632D5" w:rsidP="000632D5">
      <w:pPr>
        <w:keepNext/>
        <w:ind w:firstLine="0"/>
      </w:pPr>
      <w:r w:rsidRPr="000632D5">
        <w:rPr>
          <w:noProof/>
          <w:lang w:val="es-ES"/>
        </w:rPr>
        <w:lastRenderedPageBreak/>
        <mc:AlternateContent>
          <mc:Choice Requires="wps">
            <w:drawing>
              <wp:anchor distT="0" distB="0" distL="114300" distR="114300" simplePos="0" relativeHeight="251628544" behindDoc="0" locked="0" layoutInCell="1" allowOverlap="1" wp14:anchorId="3B0FD7CE" wp14:editId="03B5CD9A">
                <wp:simplePos x="0" y="0"/>
                <wp:positionH relativeFrom="column">
                  <wp:posOffset>2289810</wp:posOffset>
                </wp:positionH>
                <wp:positionV relativeFrom="paragraph">
                  <wp:posOffset>361950</wp:posOffset>
                </wp:positionV>
                <wp:extent cx="3514725" cy="1333500"/>
                <wp:effectExtent l="0" t="0" r="9525" b="0"/>
                <wp:wrapNone/>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1333500"/>
                        </a:xfrm>
                        <a:prstGeom prst="rect">
                          <a:avLst/>
                        </a:prstGeom>
                        <a:solidFill>
                          <a:srgbClr val="FFFFFF"/>
                        </a:solidFill>
                        <a:ln w="9525">
                          <a:noFill/>
                          <a:miter lim="800000"/>
                          <a:headEnd/>
                          <a:tailEnd/>
                        </a:ln>
                      </wps:spPr>
                      <wps:txbx>
                        <w:txbxContent>
                          <w:p w14:paraId="582D36C0" w14:textId="5B9B5310" w:rsidR="00046103" w:rsidRPr="00633CC1" w:rsidRDefault="00046103" w:rsidP="000632D5">
                            <w:pPr>
                              <w:rPr>
                                <w:szCs w:val="22"/>
                              </w:rPr>
                            </w:pPr>
                            <m:oMathPara>
                              <m:oMath>
                                <m:r>
                                  <w:rPr>
                                    <w:rFonts w:ascii="Cambria Math" w:hAnsi="Cambria Math"/>
                                    <w:szCs w:val="22"/>
                                  </w:rPr>
                                  <m:t>I=</m:t>
                                </m:r>
                                <m:d>
                                  <m:dPr>
                                    <m:begChr m:val="["/>
                                    <m:endChr m:val="]"/>
                                    <m:ctrlPr>
                                      <w:rPr>
                                        <w:rFonts w:ascii="Cambria Math" w:hAnsi="Cambria Math"/>
                                        <w:i/>
                                        <w:szCs w:val="22"/>
                                      </w:rPr>
                                    </m:ctrlPr>
                                  </m:dPr>
                                  <m:e>
                                    <m:m>
                                      <m:mPr>
                                        <m:mcs>
                                          <m:mc>
                                            <m:mcPr>
                                              <m:count m:val="3"/>
                                              <m:mcJc m:val="center"/>
                                            </m:mcPr>
                                          </m:mc>
                                        </m:mcs>
                                        <m:ctrlPr>
                                          <w:rPr>
                                            <w:rFonts w:ascii="Cambria Math" w:hAnsi="Cambria Math"/>
                                            <w:i/>
                                            <w:szCs w:val="22"/>
                                          </w:rPr>
                                        </m:ctrlPr>
                                      </m:mPr>
                                      <m:mr>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w</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d</m:t>
                                                  </m:r>
                                                </m:e>
                                                <m:sup>
                                                  <m:r>
                                                    <w:rPr>
                                                      <w:rFonts w:ascii="Cambria Math" w:hAnsi="Cambria Math"/>
                                                      <w:szCs w:val="22"/>
                                                    </w:rPr>
                                                    <m:t>2</m:t>
                                                  </m:r>
                                                </m:sup>
                                              </m:sSup>
                                            </m:e>
                                          </m:d>
                                        </m:e>
                                        <m:e>
                                          <m:r>
                                            <w:rPr>
                                              <w:rFonts w:ascii="Cambria Math" w:hAnsi="Cambria Math"/>
                                              <w:szCs w:val="22"/>
                                            </w:rPr>
                                            <m:t>0</m:t>
                                          </m:r>
                                        </m:e>
                                        <m:e>
                                          <m:r>
                                            <w:rPr>
                                              <w:rFonts w:ascii="Cambria Math" w:hAnsi="Cambria Math"/>
                                              <w:szCs w:val="22"/>
                                            </w:rPr>
                                            <m:t>0</m:t>
                                          </m:r>
                                        </m:e>
                                      </m:mr>
                                      <m:mr>
                                        <m:e>
                                          <m:r>
                                            <w:rPr>
                                              <w:rFonts w:ascii="Cambria Math" w:hAnsi="Cambria Math"/>
                                              <w:szCs w:val="22"/>
                                            </w:rPr>
                                            <m:t>0</m:t>
                                          </m:r>
                                        </m:e>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d</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h</m:t>
                                                  </m:r>
                                                </m:e>
                                                <m:sup>
                                                  <m:r>
                                                    <w:rPr>
                                                      <w:rFonts w:ascii="Cambria Math" w:hAnsi="Cambria Math"/>
                                                      <w:szCs w:val="22"/>
                                                    </w:rPr>
                                                    <m:t>2</m:t>
                                                  </m:r>
                                                </m:sup>
                                              </m:sSup>
                                            </m:e>
                                          </m:d>
                                        </m:e>
                                        <m:e>
                                          <m:r>
                                            <w:rPr>
                                              <w:rFonts w:ascii="Cambria Math" w:hAnsi="Cambria Math"/>
                                              <w:szCs w:val="22"/>
                                            </w:rPr>
                                            <m:t>0</m:t>
                                          </m:r>
                                        </m:e>
                                      </m:mr>
                                      <m:mr>
                                        <m:e>
                                          <m:r>
                                            <w:rPr>
                                              <w:rFonts w:ascii="Cambria Math" w:hAnsi="Cambria Math"/>
                                              <w:szCs w:val="22"/>
                                            </w:rPr>
                                            <m:t>0</m:t>
                                          </m:r>
                                        </m:e>
                                        <m:e>
                                          <m:r>
                                            <w:rPr>
                                              <w:rFonts w:ascii="Cambria Math" w:hAnsi="Cambria Math"/>
                                              <w:szCs w:val="22"/>
                                            </w:rPr>
                                            <m:t>0</m:t>
                                          </m:r>
                                        </m:e>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h</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w</m:t>
                                                  </m:r>
                                                </m:e>
                                                <m:sup>
                                                  <m:r>
                                                    <w:rPr>
                                                      <w:rFonts w:ascii="Cambria Math" w:hAnsi="Cambria Math"/>
                                                      <w:szCs w:val="22"/>
                                                    </w:rPr>
                                                    <m:t>2</m:t>
                                                  </m:r>
                                                </m:sup>
                                              </m:sSup>
                                            </m:e>
                                          </m:d>
                                        </m:e>
                                      </m:mr>
                                    </m:m>
                                  </m:e>
                                </m:d>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FD7CE" id="_x0000_s1032" type="#_x0000_t202" style="position:absolute;left:0;text-align:left;margin-left:180.3pt;margin-top:28.5pt;width:276.75pt;height:1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" stroked="f">
                <v:textbox>
                  <w:txbxContent>
                    <w:p w14:paraId="582D36C0" w14:textId="5B9B5310" w:rsidR="00046103" w:rsidRPr="00633CC1" w:rsidRDefault="00046103" w:rsidP="000632D5">
                      <w:pPr>
                        <w:rPr>
                          <w:szCs w:val="22"/>
                        </w:rPr>
                      </w:pPr>
                      <m:oMathPara>
                        <m:oMath>
                          <m:r>
                            <w:rPr>
                              <w:rFonts w:ascii="Cambria Math" w:hAnsi="Cambria Math"/>
                              <w:szCs w:val="22"/>
                            </w:rPr>
                            <m:t>I=</m:t>
                          </m:r>
                          <m:d>
                            <m:dPr>
                              <m:begChr m:val="["/>
                              <m:endChr m:val="]"/>
                              <m:ctrlPr>
                                <w:rPr>
                                  <w:rFonts w:ascii="Cambria Math" w:hAnsi="Cambria Math"/>
                                  <w:i/>
                                  <w:szCs w:val="22"/>
                                </w:rPr>
                              </m:ctrlPr>
                            </m:dPr>
                            <m:e>
                              <m:m>
                                <m:mPr>
                                  <m:mcs>
                                    <m:mc>
                                      <m:mcPr>
                                        <m:count m:val="3"/>
                                        <m:mcJc m:val="center"/>
                                      </m:mcPr>
                                    </m:mc>
                                  </m:mcs>
                                  <m:ctrlPr>
                                    <w:rPr>
                                      <w:rFonts w:ascii="Cambria Math" w:hAnsi="Cambria Math"/>
                                      <w:i/>
                                      <w:szCs w:val="22"/>
                                    </w:rPr>
                                  </m:ctrlPr>
                                </m:mPr>
                                <m:mr>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w</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d</m:t>
                                            </m:r>
                                          </m:e>
                                          <m:sup>
                                            <m:r>
                                              <w:rPr>
                                                <w:rFonts w:ascii="Cambria Math" w:hAnsi="Cambria Math"/>
                                                <w:szCs w:val="22"/>
                                              </w:rPr>
                                              <m:t>2</m:t>
                                            </m:r>
                                          </m:sup>
                                        </m:sSup>
                                      </m:e>
                                    </m:d>
                                  </m:e>
                                  <m:e>
                                    <m:r>
                                      <w:rPr>
                                        <w:rFonts w:ascii="Cambria Math" w:hAnsi="Cambria Math"/>
                                        <w:szCs w:val="22"/>
                                      </w:rPr>
                                      <m:t>0</m:t>
                                    </m:r>
                                  </m:e>
                                  <m:e>
                                    <m:r>
                                      <w:rPr>
                                        <w:rFonts w:ascii="Cambria Math" w:hAnsi="Cambria Math"/>
                                        <w:szCs w:val="22"/>
                                      </w:rPr>
                                      <m:t>0</m:t>
                                    </m:r>
                                  </m:e>
                                </m:mr>
                                <m:mr>
                                  <m:e>
                                    <m:r>
                                      <w:rPr>
                                        <w:rFonts w:ascii="Cambria Math" w:hAnsi="Cambria Math"/>
                                        <w:szCs w:val="22"/>
                                      </w:rPr>
                                      <m:t>0</m:t>
                                    </m:r>
                                  </m:e>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d</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h</m:t>
                                            </m:r>
                                          </m:e>
                                          <m:sup>
                                            <m:r>
                                              <w:rPr>
                                                <w:rFonts w:ascii="Cambria Math" w:hAnsi="Cambria Math"/>
                                                <w:szCs w:val="22"/>
                                              </w:rPr>
                                              <m:t>2</m:t>
                                            </m:r>
                                          </m:sup>
                                        </m:sSup>
                                      </m:e>
                                    </m:d>
                                  </m:e>
                                  <m:e>
                                    <m:r>
                                      <w:rPr>
                                        <w:rFonts w:ascii="Cambria Math" w:hAnsi="Cambria Math"/>
                                        <w:szCs w:val="22"/>
                                      </w:rPr>
                                      <m:t>0</m:t>
                                    </m:r>
                                  </m:e>
                                </m:mr>
                                <m:mr>
                                  <m:e>
                                    <m:r>
                                      <w:rPr>
                                        <w:rFonts w:ascii="Cambria Math" w:hAnsi="Cambria Math"/>
                                        <w:szCs w:val="22"/>
                                      </w:rPr>
                                      <m:t>0</m:t>
                                    </m:r>
                                  </m:e>
                                  <m:e>
                                    <m:r>
                                      <w:rPr>
                                        <w:rFonts w:ascii="Cambria Math" w:hAnsi="Cambria Math"/>
                                        <w:szCs w:val="22"/>
                                      </w:rPr>
                                      <m:t>0</m:t>
                                    </m:r>
                                  </m:e>
                                  <m:e>
                                    <m:f>
                                      <m:fPr>
                                        <m:ctrlPr>
                                          <w:rPr>
                                            <w:rFonts w:ascii="Cambria Math" w:hAnsi="Cambria Math"/>
                                            <w:i/>
                                            <w:szCs w:val="22"/>
                                          </w:rPr>
                                        </m:ctrlPr>
                                      </m:fPr>
                                      <m:num>
                                        <m:r>
                                          <w:rPr>
                                            <w:rFonts w:ascii="Cambria Math" w:hAnsi="Cambria Math"/>
                                            <w:szCs w:val="22"/>
                                          </w:rPr>
                                          <m:t>1</m:t>
                                        </m:r>
                                      </m:num>
                                      <m:den>
                                        <m:r>
                                          <w:rPr>
                                            <w:rFonts w:ascii="Cambria Math" w:hAnsi="Cambria Math"/>
                                            <w:szCs w:val="22"/>
                                          </w:rPr>
                                          <m:t>12</m:t>
                                        </m:r>
                                      </m:den>
                                    </m:f>
                                    <m:r>
                                      <w:rPr>
                                        <w:rFonts w:ascii="Cambria Math" w:hAnsi="Cambria Math"/>
                                        <w:szCs w:val="22"/>
                                      </w:rPr>
                                      <m:t>m</m:t>
                                    </m:r>
                                    <m:d>
                                      <m:dPr>
                                        <m:ctrlPr>
                                          <w:rPr>
                                            <w:rFonts w:ascii="Cambria Math" w:hAnsi="Cambria Math"/>
                                            <w:i/>
                                            <w:szCs w:val="22"/>
                                          </w:rPr>
                                        </m:ctrlPr>
                                      </m:dPr>
                                      <m:e>
                                        <m:sSup>
                                          <m:sSupPr>
                                            <m:ctrlPr>
                                              <w:rPr>
                                                <w:rFonts w:ascii="Cambria Math" w:hAnsi="Cambria Math"/>
                                                <w:i/>
                                                <w:szCs w:val="22"/>
                                              </w:rPr>
                                            </m:ctrlPr>
                                          </m:sSupPr>
                                          <m:e>
                                            <m:r>
                                              <w:rPr>
                                                <w:rFonts w:ascii="Cambria Math" w:hAnsi="Cambria Math"/>
                                                <w:szCs w:val="22"/>
                                              </w:rPr>
                                              <m:t>h</m:t>
                                            </m:r>
                                          </m:e>
                                          <m:sup>
                                            <m:r>
                                              <w:rPr>
                                                <w:rFonts w:ascii="Cambria Math" w:hAnsi="Cambria Math"/>
                                                <w:szCs w:val="22"/>
                                              </w:rPr>
                                              <m:t>2</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w</m:t>
                                            </m:r>
                                          </m:e>
                                          <m:sup>
                                            <m:r>
                                              <w:rPr>
                                                <w:rFonts w:ascii="Cambria Math" w:hAnsi="Cambria Math"/>
                                                <w:szCs w:val="22"/>
                                              </w:rPr>
                                              <m:t>2</m:t>
                                            </m:r>
                                          </m:sup>
                                        </m:sSup>
                                      </m:e>
                                    </m:d>
                                  </m:e>
                                </m:mr>
                              </m:m>
                            </m:e>
                          </m:d>
                        </m:oMath>
                      </m:oMathPara>
                    </w:p>
                  </w:txbxContent>
                </v:textbox>
              </v:shape>
            </w:pict>
          </mc:Fallback>
        </mc:AlternateContent>
      </w:r>
      <w:r w:rsidR="00633CC1">
        <w:t xml:space="preserve"> </w:t>
      </w:r>
      <w:r>
        <w:rPr>
          <w:noProof/>
          <w:lang w:val="es-ES"/>
        </w:rPr>
        <w:drawing>
          <wp:inline distT="0" distB="0" distL="0" distR="0" wp14:anchorId="1E7ADFD1" wp14:editId="709D3687">
            <wp:extent cx="2352675" cy="1852440"/>
            <wp:effectExtent l="0" t="0" r="0" b="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entoInerciaParalelepipedo.png"/>
                    <pic:cNvPicPr/>
                  </pic:nvPicPr>
                  <pic:blipFill>
                    <a:blip r:embed="rId64">
                      <a:extLst>
                        <a:ext uri="{28A0092B-C50C-407E-A947-70E740481C1C}">
                          <a14:useLocalDpi xmlns:a14="http://schemas.microsoft.com/office/drawing/2010/main" val="0"/>
                        </a:ext>
                      </a:extLst>
                    </a:blip>
                    <a:stretch>
                      <a:fillRect/>
                    </a:stretch>
                  </pic:blipFill>
                  <pic:spPr bwMode="auto">
                    <a:xfrm>
                      <a:off x="0" y="0"/>
                      <a:ext cx="2357319" cy="1856097"/>
                    </a:xfrm>
                    <a:prstGeom prst="rect">
                      <a:avLst/>
                    </a:prstGeom>
                    <a:ln>
                      <a:noFill/>
                    </a:ln>
                    <a:extLst>
                      <a:ext uri="{53640926-AAD7-44D8-BBD7-CCE9431645EC}">
                        <a14:shadowObscured xmlns:a14="http://schemas.microsoft.com/office/drawing/2010/main"/>
                      </a:ext>
                    </a:extLst>
                  </pic:spPr>
                </pic:pic>
              </a:graphicData>
            </a:graphic>
          </wp:inline>
        </w:drawing>
      </w:r>
    </w:p>
    <w:p w14:paraId="08A6A599" w14:textId="3C965E7A" w:rsidR="009C22B0" w:rsidRPr="00EB50BE" w:rsidRDefault="000632D5" w:rsidP="000632D5">
      <w:pPr>
        <w:pStyle w:val="Descripcin"/>
        <w:jc w:val="both"/>
      </w:pPr>
      <w:bookmarkStart w:id="124" w:name="_Ref12485728"/>
      <w:bookmarkStart w:id="125" w:name="_Toc12825047"/>
      <w:r>
        <w:t xml:space="preserve">Figura </w:t>
      </w:r>
      <w:r>
        <w:fldChar w:fldCharType="begin"/>
      </w:r>
      <w:r>
        <w:instrText xml:space="preserve"> SEQ Figura \* ARABIC </w:instrText>
      </w:r>
      <w:r>
        <w:fldChar w:fldCharType="separate"/>
      </w:r>
      <w:r w:rsidR="00A45487">
        <w:rPr>
          <w:noProof/>
        </w:rPr>
        <w:t>27</w:t>
      </w:r>
      <w:r>
        <w:fldChar w:fldCharType="end"/>
      </w:r>
      <w:bookmarkEnd w:id="124"/>
      <w:r>
        <w:t xml:space="preserve">. Tensor de inercia para un paralelepípedo de dimensións </w:t>
      </w:r>
      <w:r w:rsidRPr="000632D5">
        <w:rPr>
          <w:i/>
        </w:rPr>
        <w:t>h</w:t>
      </w:r>
      <w:r>
        <w:t xml:space="preserve"> x </w:t>
      </w:r>
      <w:r w:rsidRPr="000632D5">
        <w:rPr>
          <w:i/>
        </w:rPr>
        <w:t>w</w:t>
      </w:r>
      <w:r>
        <w:rPr>
          <w:i/>
        </w:rPr>
        <w:t xml:space="preserve"> </w:t>
      </w:r>
      <w:r>
        <w:t xml:space="preserve">x </w:t>
      </w:r>
      <w:r w:rsidRPr="000632D5">
        <w:rPr>
          <w:i/>
        </w:rPr>
        <w:t>d</w:t>
      </w:r>
      <w:bookmarkEnd w:id="125"/>
    </w:p>
    <w:p w14:paraId="3BE9B944" w14:textId="788F8756" w:rsidR="00633CC1" w:rsidRDefault="00BA4683" w:rsidP="00BA4683">
      <w:r>
        <w:t>O tensor de inercia do corpo d</w:t>
      </w:r>
      <w:r w:rsidR="00181395">
        <w:t>e</w:t>
      </w:r>
      <w:r>
        <w:t xml:space="preserve"> </w:t>
      </w:r>
      <w:proofErr w:type="spellStart"/>
      <w:r>
        <w:t>Robobo</w:t>
      </w:r>
      <w:proofErr w:type="spellEnd"/>
      <w:r>
        <w:t xml:space="preserve"> resulta difícil de calcular de xeito manual, xa que se trata dunha xeometría mais complexa</w:t>
      </w:r>
      <w:r w:rsidR="00633CC1">
        <w:t xml:space="preserve"> que as anteriores</w:t>
      </w:r>
      <w:r>
        <w:t xml:space="preserve">. Polo tanto, recorreuse ao software de deseño </w:t>
      </w:r>
      <w:proofErr w:type="spellStart"/>
      <w:r>
        <w:t>Meshlab</w:t>
      </w:r>
      <w:proofErr w:type="spellEnd"/>
      <w:r>
        <w:t xml:space="preserve"> </w:t>
      </w:r>
      <w:r w:rsidR="006A0EE8">
        <w:fldChar w:fldCharType="begin" w:fldLock="1"/>
      </w:r>
      <w:r w:rsidR="00A71B55">
        <w:instrText>ADDIN CSL_CITATION {"citationItems":[{"id":"ITEM-1","itemData":{"DOI":"10.1109/TVCG.2012.34","ISSN":"1077-2626","author":[{"dropping-particle":"","family":"Corsini","given":"M.","non-dropping-particle":"","parse-names":false,"suffix":""},{"dropping-particle":"","family":"Cignoni","given":"P.","non-dropping-particle":"","parse-names":false,"suffix":""},{"dropping-particle":"","family":"Scopigno","given":"R.","non-dropping-particle":"","parse-names":false,"suffix":""}],"container-title":"IEEE Transactions on Visualization and Computer Graphics","id":"ITEM-1","issue":"6","issued":{"date-parts":[["2012","6"]]},"page":"914-924","title":"Efficient and Flexible Sampling with Blue Noise Properties of Triangular Meshes","type":"article-journal","volume":"18"},"uris":["http://www.mendeley.com/documents/?uuid=13bf3145-e612-3405-b23c-a9045716c0c5"]}],"mendeley":{"formattedCitation":"[21]","plainTextFormattedCitation":"[21]","previouslyFormattedCitation":"[21]"},"properties":{"noteIndex":0},"schema":"https://github.com/citation-style-language/schema/raw/master/csl-citation.json"}</w:instrText>
      </w:r>
      <w:r w:rsidR="006A0EE8">
        <w:fldChar w:fldCharType="separate"/>
      </w:r>
      <w:r w:rsidR="00E8735F" w:rsidRPr="00E8735F">
        <w:rPr>
          <w:noProof/>
        </w:rPr>
        <w:t>[21]</w:t>
      </w:r>
      <w:r w:rsidR="006A0EE8">
        <w:fldChar w:fldCharType="end"/>
      </w:r>
      <w:r w:rsidR="00E7251C">
        <w:t xml:space="preserve"> </w:t>
      </w:r>
      <w:r w:rsidR="00633CC1">
        <w:t>para a obtención dos momentos</w:t>
      </w:r>
      <w:r w:rsidR="003C7633">
        <w:t xml:space="preserve"> </w:t>
      </w:r>
      <w:r w:rsidR="00633CC1">
        <w:t xml:space="preserve">de inercia. O funcionamento do programa consiste en realizar os cálculos tendo en conta densidade unitaria, o que quere dicir que asume que o valor de masa do corpo importado é o mesmo que o volume. Unha vez importada a malla de colisión do corpo en </w:t>
      </w:r>
      <w:proofErr w:type="spellStart"/>
      <w:r w:rsidR="00633CC1">
        <w:t>Meshlab</w:t>
      </w:r>
      <w:proofErr w:type="spellEnd"/>
      <w:r w:rsidR="00633CC1">
        <w:t>, obtívose o seguinte tensor:</w:t>
      </w:r>
    </w:p>
    <w:p w14:paraId="47010A36" w14:textId="3AFED1DE" w:rsidR="00BA4683" w:rsidRDefault="00633CC1" w:rsidP="00D704DC">
      <w:pPr>
        <w:ind w:firstLine="0"/>
      </w:pPr>
      <m:oMathPara>
        <m:oMath>
          <m:r>
            <w:rPr>
              <w:rFonts w:ascii="Cambria Math" w:hAnsi="Cambria Math"/>
              <w:sz w:val="24"/>
              <w:szCs w:val="24"/>
            </w:rPr>
            <m:t>I=</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r>
                      <w:rPr>
                        <w:rFonts w:ascii="Cambria Math" w:hAnsi="Cambria Math"/>
                        <w:sz w:val="24"/>
                        <w:szCs w:val="24"/>
                      </w:rPr>
                      <m:t>9.9589·</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7</m:t>
                        </m:r>
                      </m:sup>
                    </m:sSup>
                  </m:e>
                  <m:e>
                    <m:r>
                      <w:rPr>
                        <w:rFonts w:ascii="Cambria Math" w:hAnsi="Cambria Math"/>
                        <w:sz w:val="24"/>
                        <w:szCs w:val="24"/>
                      </w:rPr>
                      <m:t>1.2·</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0</m:t>
                        </m:r>
                      </m:sup>
                    </m:sSup>
                  </m:e>
                  <m:e>
                    <m:r>
                      <w:rPr>
                        <w:rFonts w:ascii="Cambria Math" w:hAnsi="Cambria Math"/>
                        <w:sz w:val="24"/>
                        <w:szCs w:val="24"/>
                      </w:rPr>
                      <m:t>2.811·</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e>
                </m:mr>
                <m:mr>
                  <m:e>
                    <m:r>
                      <w:rPr>
                        <w:rFonts w:ascii="Cambria Math" w:hAnsi="Cambria Math"/>
                        <w:sz w:val="24"/>
                        <w:szCs w:val="24"/>
                      </w:rPr>
                      <m:t>1.2·</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0</m:t>
                        </m:r>
                      </m:sup>
                    </m:sSup>
                  </m:e>
                  <m:e>
                    <m:r>
                      <w:rPr>
                        <w:rFonts w:ascii="Cambria Math" w:hAnsi="Cambria Math"/>
                        <w:sz w:val="24"/>
                        <w:szCs w:val="24"/>
                      </w:rPr>
                      <m:t>2.51868·</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e>
                  <m:e>
                    <m:r>
                      <w:rPr>
                        <w:rFonts w:ascii="Cambria Math" w:hAnsi="Cambria Math"/>
                        <w:sz w:val="24"/>
                        <w:szCs w:val="24"/>
                      </w:rPr>
                      <m:t>-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mr>
                <m:mr>
                  <m:e>
                    <m:r>
                      <w:rPr>
                        <w:rFonts w:ascii="Cambria Math" w:hAnsi="Cambria Math"/>
                        <w:sz w:val="24"/>
                        <w:szCs w:val="24"/>
                      </w:rPr>
                      <m:t>2.811·</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e>
                  <m:e>
                    <m:r>
                      <w:rPr>
                        <w:rFonts w:ascii="Cambria Math" w:hAnsi="Cambria Math"/>
                        <w:sz w:val="24"/>
                        <w:szCs w:val="24"/>
                      </w:rPr>
                      <m:t>-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e>
                    <m:r>
                      <w:rPr>
                        <w:rFonts w:ascii="Cambria Math" w:hAnsi="Cambria Math"/>
                        <w:sz w:val="24"/>
                        <w:szCs w:val="24"/>
                      </w:rPr>
                      <m:t>2.98177·</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e>
                </m:mr>
              </m:m>
            </m:e>
          </m:d>
        </m:oMath>
      </m:oMathPara>
    </w:p>
    <w:p w14:paraId="637A4D56" w14:textId="61EB1AB5" w:rsidR="006F661E" w:rsidRDefault="006F661E" w:rsidP="006F661E">
      <w:r>
        <w:t>Coñecido o volume e a masa do corpo, obtéñense os valores reais do tensor de inercia multiplicando cada termo pola masa e dividindo por o volume. O valor da masa do corpo é de 477 g</w:t>
      </w:r>
      <w:r w:rsidR="00EC0A35">
        <w:t>ramos</w:t>
      </w:r>
      <w:r>
        <w:t xml:space="preserve"> e o valor do volume é de 9.79 · 10</w:t>
      </w:r>
      <w:r>
        <w:rPr>
          <w:vertAlign w:val="superscript"/>
        </w:rPr>
        <w:t>-4</w:t>
      </w:r>
      <w:r>
        <w:t xml:space="preserve"> m</w:t>
      </w:r>
      <w:r>
        <w:rPr>
          <w:vertAlign w:val="superscript"/>
        </w:rPr>
        <w:t>3</w:t>
      </w:r>
      <w:r>
        <w:t xml:space="preserve">, este último é calculado tamén, por </w:t>
      </w:r>
      <w:proofErr w:type="spellStart"/>
      <w:r>
        <w:t>Meshlab</w:t>
      </w:r>
      <w:proofErr w:type="spellEnd"/>
      <w:r>
        <w:t>.</w:t>
      </w:r>
    </w:p>
    <w:p w14:paraId="3C80C667" w14:textId="08F33627" w:rsidR="00086B36" w:rsidRDefault="00086B36" w:rsidP="006F661E">
      <w:r w:rsidRPr="002C3776">
        <w:t>Na</w:t>
      </w:r>
      <w:r w:rsidR="00E17A55" w:rsidRPr="002C3776">
        <w:t xml:space="preserve"> </w:t>
      </w:r>
      <w:r w:rsidR="00E17A55" w:rsidRPr="002C3776">
        <w:fldChar w:fldCharType="begin"/>
      </w:r>
      <w:r w:rsidR="00E17A55" w:rsidRPr="002C3776">
        <w:instrText xml:space="preserve"> REF _Ref12487430 \h  \* MERGEFORMAT </w:instrText>
      </w:r>
      <w:r w:rsidR="00E17A55" w:rsidRPr="002C3776">
        <w:fldChar w:fldCharType="separate"/>
      </w:r>
      <w:r w:rsidR="00A45487">
        <w:t xml:space="preserve">Táboa </w:t>
      </w:r>
      <w:r w:rsidR="00A45487">
        <w:rPr>
          <w:noProof/>
        </w:rPr>
        <w:t>5</w:t>
      </w:r>
      <w:r w:rsidR="00E17A55" w:rsidRPr="002C3776">
        <w:fldChar w:fldCharType="end"/>
      </w:r>
      <w:r w:rsidR="00A23D6B">
        <w:t xml:space="preserve"> </w:t>
      </w:r>
      <w:r>
        <w:t xml:space="preserve">móstranse todos os valores das propiedades </w:t>
      </w:r>
      <w:proofErr w:type="spellStart"/>
      <w:r>
        <w:t>inerciais</w:t>
      </w:r>
      <w:proofErr w:type="spellEnd"/>
      <w:r>
        <w:t xml:space="preserve"> de cada </w:t>
      </w:r>
      <w:proofErr w:type="spellStart"/>
      <w:r>
        <w:t>link</w:t>
      </w:r>
      <w:proofErr w:type="spellEnd"/>
      <w:r>
        <w:t xml:space="preserve"> que se deben introducir na descrición do modelo de </w:t>
      </w:r>
      <w:proofErr w:type="spellStart"/>
      <w:r>
        <w:t>Robobo</w:t>
      </w:r>
      <w:proofErr w:type="spellEnd"/>
      <w:r>
        <w:t xml:space="preserve">. Como se mencionou anteriormente, </w:t>
      </w:r>
      <w:proofErr w:type="spellStart"/>
      <w:r>
        <w:t>Gazebo</w:t>
      </w:r>
      <w:proofErr w:type="spellEnd"/>
      <w:r>
        <w:t xml:space="preserve"> utiliza o Sistema Internacional de Unidades, polo que todos os valores da táboa están en unidades de dito sistema.</w:t>
      </w:r>
    </w:p>
    <w:tbl>
      <w:tblPr>
        <w:tblStyle w:val="Tablaconcuadrcula"/>
        <w:tblW w:w="0" w:type="auto"/>
        <w:tblLook w:val="04A0" w:firstRow="1" w:lastRow="0" w:firstColumn="1" w:lastColumn="0" w:noHBand="0" w:noVBand="1"/>
      </w:tblPr>
      <w:tblGrid>
        <w:gridCol w:w="1584"/>
        <w:gridCol w:w="1498"/>
        <w:gridCol w:w="1079"/>
        <w:gridCol w:w="1055"/>
        <w:gridCol w:w="1066"/>
        <w:gridCol w:w="1051"/>
        <w:gridCol w:w="902"/>
        <w:gridCol w:w="1051"/>
      </w:tblGrid>
      <w:tr w:rsidR="00A47449" w14:paraId="6B1219A5" w14:textId="77777777" w:rsidTr="00086B36">
        <w:tc>
          <w:tcPr>
            <w:tcW w:w="1584" w:type="dxa"/>
            <w:vMerge w:val="restart"/>
            <w:shd w:val="clear" w:color="auto" w:fill="A6A6A6" w:themeFill="background1" w:themeFillShade="A6"/>
            <w:vAlign w:val="center"/>
          </w:tcPr>
          <w:p w14:paraId="500C7717" w14:textId="77777777" w:rsidR="00086B36" w:rsidRPr="00325AE9" w:rsidRDefault="00086B36" w:rsidP="001B78D7">
            <w:pPr>
              <w:ind w:firstLine="0"/>
              <w:jc w:val="center"/>
              <w:rPr>
                <w:b/>
              </w:rPr>
            </w:pPr>
            <w:proofErr w:type="spellStart"/>
            <w:r w:rsidRPr="00325AE9">
              <w:rPr>
                <w:b/>
                <w:i/>
              </w:rPr>
              <w:t>Link</w:t>
            </w:r>
            <w:proofErr w:type="spellEnd"/>
          </w:p>
        </w:tc>
        <w:tc>
          <w:tcPr>
            <w:tcW w:w="1590" w:type="dxa"/>
            <w:vMerge w:val="restart"/>
            <w:shd w:val="clear" w:color="auto" w:fill="A6A6A6" w:themeFill="background1" w:themeFillShade="A6"/>
            <w:vAlign w:val="center"/>
          </w:tcPr>
          <w:p w14:paraId="60A09CFE" w14:textId="5A551E11" w:rsidR="00086B36" w:rsidRPr="00325AE9" w:rsidRDefault="00086B36" w:rsidP="00086B36">
            <w:pPr>
              <w:ind w:firstLine="0"/>
              <w:jc w:val="center"/>
              <w:rPr>
                <w:b/>
              </w:rPr>
            </w:pPr>
            <w:r>
              <w:rPr>
                <w:b/>
              </w:rPr>
              <w:t>Masa</w:t>
            </w:r>
          </w:p>
        </w:tc>
        <w:tc>
          <w:tcPr>
            <w:tcW w:w="6112" w:type="dxa"/>
            <w:gridSpan w:val="6"/>
            <w:shd w:val="clear" w:color="auto" w:fill="A6A6A6" w:themeFill="background1" w:themeFillShade="A6"/>
            <w:vAlign w:val="center"/>
          </w:tcPr>
          <w:p w14:paraId="31AA3DD0" w14:textId="6228771A" w:rsidR="00086B36" w:rsidRPr="00A47449" w:rsidRDefault="00086B36" w:rsidP="001B78D7">
            <w:pPr>
              <w:ind w:firstLine="0"/>
              <w:jc w:val="center"/>
              <w:rPr>
                <w:b/>
              </w:rPr>
            </w:pPr>
            <w:r>
              <w:rPr>
                <w:b/>
              </w:rPr>
              <w:t>Inercias</w:t>
            </w:r>
            <w:r w:rsidR="00A47449">
              <w:rPr>
                <w:b/>
              </w:rPr>
              <w:t xml:space="preserve"> (valores multiplicados por 10</w:t>
            </w:r>
            <w:r w:rsidR="00A47449">
              <w:rPr>
                <w:b/>
                <w:vertAlign w:val="superscript"/>
              </w:rPr>
              <w:t>6</w:t>
            </w:r>
            <w:r w:rsidR="00A47449">
              <w:rPr>
                <w:b/>
              </w:rPr>
              <w:t>)</w:t>
            </w:r>
          </w:p>
        </w:tc>
      </w:tr>
      <w:tr w:rsidR="00A47449" w14:paraId="54FFF55B" w14:textId="77777777" w:rsidTr="00086B36">
        <w:tc>
          <w:tcPr>
            <w:tcW w:w="1584" w:type="dxa"/>
            <w:vMerge/>
            <w:shd w:val="clear" w:color="auto" w:fill="A6A6A6" w:themeFill="background1" w:themeFillShade="A6"/>
            <w:vAlign w:val="center"/>
          </w:tcPr>
          <w:p w14:paraId="306EBAEA" w14:textId="77777777" w:rsidR="00086B36" w:rsidRDefault="00086B36" w:rsidP="001B78D7">
            <w:pPr>
              <w:ind w:firstLine="0"/>
              <w:jc w:val="center"/>
            </w:pPr>
          </w:p>
        </w:tc>
        <w:tc>
          <w:tcPr>
            <w:tcW w:w="1590" w:type="dxa"/>
            <w:vMerge/>
            <w:shd w:val="clear" w:color="auto" w:fill="D9D9D9" w:themeFill="background1" w:themeFillShade="D9"/>
          </w:tcPr>
          <w:p w14:paraId="62E88D4E" w14:textId="77777777" w:rsidR="00086B36" w:rsidRPr="00325AE9" w:rsidRDefault="00086B36" w:rsidP="001B78D7">
            <w:pPr>
              <w:ind w:firstLine="0"/>
              <w:jc w:val="center"/>
              <w:rPr>
                <w:b/>
              </w:rPr>
            </w:pPr>
          </w:p>
        </w:tc>
        <w:tc>
          <w:tcPr>
            <w:tcW w:w="1095" w:type="dxa"/>
            <w:shd w:val="clear" w:color="auto" w:fill="D9D9D9" w:themeFill="background1" w:themeFillShade="D9"/>
            <w:vAlign w:val="center"/>
          </w:tcPr>
          <w:p w14:paraId="2305731C" w14:textId="0F6F8525" w:rsidR="00086B36" w:rsidRPr="00325AE9" w:rsidRDefault="00086B36" w:rsidP="001B78D7">
            <w:pPr>
              <w:ind w:firstLine="0"/>
              <w:jc w:val="center"/>
              <w:rPr>
                <w:b/>
              </w:rPr>
            </w:pPr>
            <w:proofErr w:type="spellStart"/>
            <w:r>
              <w:rPr>
                <w:b/>
              </w:rPr>
              <w:t>Ixx</w:t>
            </w:r>
            <w:proofErr w:type="spellEnd"/>
          </w:p>
        </w:tc>
        <w:tc>
          <w:tcPr>
            <w:tcW w:w="1095" w:type="dxa"/>
            <w:shd w:val="clear" w:color="auto" w:fill="D9D9D9" w:themeFill="background1" w:themeFillShade="D9"/>
            <w:vAlign w:val="center"/>
          </w:tcPr>
          <w:p w14:paraId="231DB351" w14:textId="0775C846" w:rsidR="00086B36" w:rsidRPr="00325AE9" w:rsidRDefault="00086B36" w:rsidP="001B78D7">
            <w:pPr>
              <w:ind w:firstLine="0"/>
              <w:jc w:val="center"/>
              <w:rPr>
                <w:b/>
              </w:rPr>
            </w:pPr>
            <w:proofErr w:type="spellStart"/>
            <w:r>
              <w:rPr>
                <w:b/>
              </w:rPr>
              <w:t>Ixy</w:t>
            </w:r>
            <w:proofErr w:type="spellEnd"/>
          </w:p>
        </w:tc>
        <w:tc>
          <w:tcPr>
            <w:tcW w:w="1094" w:type="dxa"/>
            <w:shd w:val="clear" w:color="auto" w:fill="D9D9D9" w:themeFill="background1" w:themeFillShade="D9"/>
            <w:vAlign w:val="center"/>
          </w:tcPr>
          <w:p w14:paraId="45750277" w14:textId="7F7959AD" w:rsidR="00086B36" w:rsidRPr="00325AE9" w:rsidRDefault="00086B36" w:rsidP="001B78D7">
            <w:pPr>
              <w:ind w:firstLine="0"/>
              <w:jc w:val="center"/>
              <w:rPr>
                <w:b/>
              </w:rPr>
            </w:pPr>
            <w:proofErr w:type="spellStart"/>
            <w:r>
              <w:rPr>
                <w:b/>
              </w:rPr>
              <w:t>Ixz</w:t>
            </w:r>
            <w:proofErr w:type="spellEnd"/>
          </w:p>
        </w:tc>
        <w:tc>
          <w:tcPr>
            <w:tcW w:w="853" w:type="dxa"/>
            <w:shd w:val="clear" w:color="auto" w:fill="D9D9D9" w:themeFill="background1" w:themeFillShade="D9"/>
            <w:vAlign w:val="center"/>
          </w:tcPr>
          <w:p w14:paraId="34EC797B" w14:textId="0326462D" w:rsidR="00086B36" w:rsidRPr="00325AE9" w:rsidRDefault="00086B36" w:rsidP="001B78D7">
            <w:pPr>
              <w:ind w:firstLine="0"/>
              <w:jc w:val="center"/>
              <w:rPr>
                <w:b/>
              </w:rPr>
            </w:pPr>
            <w:proofErr w:type="spellStart"/>
            <w:r>
              <w:rPr>
                <w:b/>
              </w:rPr>
              <w:t>Iyy</w:t>
            </w:r>
            <w:proofErr w:type="spellEnd"/>
          </w:p>
        </w:tc>
        <w:tc>
          <w:tcPr>
            <w:tcW w:w="924" w:type="dxa"/>
            <w:shd w:val="clear" w:color="auto" w:fill="D9D9D9" w:themeFill="background1" w:themeFillShade="D9"/>
            <w:vAlign w:val="center"/>
          </w:tcPr>
          <w:p w14:paraId="6EFD2CE3" w14:textId="2EF70F1F" w:rsidR="00086B36" w:rsidRPr="00325AE9" w:rsidRDefault="00086B36" w:rsidP="001B78D7">
            <w:pPr>
              <w:ind w:firstLine="0"/>
              <w:jc w:val="center"/>
              <w:rPr>
                <w:b/>
              </w:rPr>
            </w:pPr>
            <w:proofErr w:type="spellStart"/>
            <w:r>
              <w:rPr>
                <w:b/>
              </w:rPr>
              <w:t>Iyz</w:t>
            </w:r>
            <w:proofErr w:type="spellEnd"/>
          </w:p>
        </w:tc>
        <w:tc>
          <w:tcPr>
            <w:tcW w:w="1051" w:type="dxa"/>
            <w:shd w:val="clear" w:color="auto" w:fill="D9D9D9" w:themeFill="background1" w:themeFillShade="D9"/>
            <w:vAlign w:val="center"/>
          </w:tcPr>
          <w:p w14:paraId="01AFEC11" w14:textId="741EF95D" w:rsidR="00086B36" w:rsidRPr="00325AE9" w:rsidRDefault="00086B36" w:rsidP="001B78D7">
            <w:pPr>
              <w:ind w:firstLine="0"/>
              <w:jc w:val="center"/>
              <w:rPr>
                <w:b/>
              </w:rPr>
            </w:pPr>
            <w:proofErr w:type="spellStart"/>
            <w:r>
              <w:rPr>
                <w:b/>
              </w:rPr>
              <w:t>Izz</w:t>
            </w:r>
            <w:proofErr w:type="spellEnd"/>
          </w:p>
        </w:tc>
      </w:tr>
      <w:tr w:rsidR="00A47449" w14:paraId="30D2F8DB" w14:textId="77777777" w:rsidTr="00086B36">
        <w:tc>
          <w:tcPr>
            <w:tcW w:w="1584" w:type="dxa"/>
            <w:shd w:val="clear" w:color="auto" w:fill="D9D9D9" w:themeFill="background1" w:themeFillShade="D9"/>
          </w:tcPr>
          <w:p w14:paraId="7A749234" w14:textId="77777777" w:rsidR="00086B36" w:rsidRDefault="00086B36" w:rsidP="001B78D7">
            <w:pPr>
              <w:ind w:firstLine="0"/>
            </w:pPr>
            <w:proofErr w:type="spellStart"/>
            <w:r>
              <w:t>body</w:t>
            </w:r>
            <w:proofErr w:type="spellEnd"/>
          </w:p>
        </w:tc>
        <w:tc>
          <w:tcPr>
            <w:tcW w:w="1590" w:type="dxa"/>
          </w:tcPr>
          <w:p w14:paraId="26DDFC58" w14:textId="63515241" w:rsidR="00086B36" w:rsidRPr="00CF40C4" w:rsidRDefault="00086B36" w:rsidP="001B78D7">
            <w:pPr>
              <w:ind w:firstLine="0"/>
              <w:jc w:val="center"/>
            </w:pPr>
            <w:r>
              <w:t>0.48</w:t>
            </w:r>
          </w:p>
        </w:tc>
        <w:tc>
          <w:tcPr>
            <w:tcW w:w="1095" w:type="dxa"/>
            <w:vAlign w:val="center"/>
          </w:tcPr>
          <w:p w14:paraId="6519C62E" w14:textId="29A0C5C6" w:rsidR="00086B36" w:rsidRPr="00CF40C4" w:rsidRDefault="00A47449" w:rsidP="00A47449">
            <w:pPr>
              <w:ind w:firstLine="0"/>
            </w:pPr>
            <w:r>
              <w:t xml:space="preserve"> </w:t>
            </w:r>
            <w:r w:rsidR="00086B36">
              <w:t>485</w:t>
            </w:r>
            <w:r>
              <w:t>.</w:t>
            </w:r>
            <w:r w:rsidR="00086B36">
              <w:t>229</w:t>
            </w:r>
          </w:p>
        </w:tc>
        <w:tc>
          <w:tcPr>
            <w:tcW w:w="1095" w:type="dxa"/>
            <w:vAlign w:val="center"/>
          </w:tcPr>
          <w:p w14:paraId="28D4C521" w14:textId="2E5496E1" w:rsidR="00086B36" w:rsidRDefault="00A47449" w:rsidP="001B78D7">
            <w:pPr>
              <w:ind w:firstLine="0"/>
              <w:jc w:val="center"/>
            </w:pPr>
            <w:r>
              <w:t>0.</w:t>
            </w:r>
            <w:r w:rsidR="00086B36">
              <w:t>058</w:t>
            </w:r>
          </w:p>
        </w:tc>
        <w:tc>
          <w:tcPr>
            <w:tcW w:w="1094" w:type="dxa"/>
            <w:vAlign w:val="center"/>
          </w:tcPr>
          <w:p w14:paraId="059B447B" w14:textId="4D552B3C" w:rsidR="00086B36" w:rsidRDefault="00086B36" w:rsidP="001B78D7">
            <w:pPr>
              <w:ind w:firstLine="0"/>
              <w:jc w:val="center"/>
            </w:pPr>
            <w:r>
              <w:t>13</w:t>
            </w:r>
            <w:r w:rsidR="00A47449">
              <w:t>.</w:t>
            </w:r>
            <w:r>
              <w:t>696</w:t>
            </w:r>
          </w:p>
        </w:tc>
        <w:tc>
          <w:tcPr>
            <w:tcW w:w="853" w:type="dxa"/>
            <w:vAlign w:val="center"/>
          </w:tcPr>
          <w:p w14:paraId="309ECCB8" w14:textId="220BA49F" w:rsidR="00086B36" w:rsidRDefault="00086B36" w:rsidP="001B78D7">
            <w:pPr>
              <w:ind w:firstLine="0"/>
              <w:jc w:val="center"/>
            </w:pPr>
            <w:r>
              <w:t>1227</w:t>
            </w:r>
            <w:r w:rsidR="00A47449">
              <w:t>.</w:t>
            </w:r>
            <w:r>
              <w:t>181</w:t>
            </w:r>
          </w:p>
        </w:tc>
        <w:tc>
          <w:tcPr>
            <w:tcW w:w="924" w:type="dxa"/>
            <w:vAlign w:val="center"/>
          </w:tcPr>
          <w:p w14:paraId="572084DC" w14:textId="46471CA4" w:rsidR="00086B36" w:rsidRDefault="00A47449" w:rsidP="001B78D7">
            <w:pPr>
              <w:ind w:firstLine="0"/>
              <w:jc w:val="center"/>
            </w:pPr>
            <w:r>
              <w:t>- 0.</w:t>
            </w:r>
            <w:r w:rsidR="00086B36">
              <w:t>029</w:t>
            </w:r>
          </w:p>
        </w:tc>
        <w:tc>
          <w:tcPr>
            <w:tcW w:w="1051" w:type="dxa"/>
            <w:vAlign w:val="center"/>
          </w:tcPr>
          <w:p w14:paraId="1595D9D8" w14:textId="1D55B208" w:rsidR="00086B36" w:rsidRDefault="00086B36" w:rsidP="001B78D7">
            <w:pPr>
              <w:ind w:firstLine="0"/>
              <w:jc w:val="center"/>
            </w:pPr>
            <w:r>
              <w:t>1452</w:t>
            </w:r>
            <w:r w:rsidR="00A47449">
              <w:t>.</w:t>
            </w:r>
            <w:r>
              <w:t>813</w:t>
            </w:r>
          </w:p>
        </w:tc>
      </w:tr>
      <w:tr w:rsidR="00A47449" w14:paraId="6C66BC4C" w14:textId="77777777" w:rsidTr="00086B36">
        <w:tc>
          <w:tcPr>
            <w:tcW w:w="1584" w:type="dxa"/>
            <w:shd w:val="clear" w:color="auto" w:fill="D9D9D9" w:themeFill="background1" w:themeFillShade="D9"/>
          </w:tcPr>
          <w:p w14:paraId="28A1A4AE" w14:textId="77777777" w:rsidR="00086B36" w:rsidRDefault="00086B36" w:rsidP="001B78D7">
            <w:pPr>
              <w:ind w:firstLine="0"/>
            </w:pPr>
            <w:proofErr w:type="spellStart"/>
            <w:r>
              <w:t>left_wheel</w:t>
            </w:r>
            <w:proofErr w:type="spellEnd"/>
          </w:p>
        </w:tc>
        <w:tc>
          <w:tcPr>
            <w:tcW w:w="1590" w:type="dxa"/>
          </w:tcPr>
          <w:p w14:paraId="39A79665" w14:textId="6BFC084F" w:rsidR="00086B36" w:rsidRPr="001115E3" w:rsidRDefault="00AA3928" w:rsidP="001B78D7">
            <w:pPr>
              <w:ind w:firstLine="0"/>
              <w:jc w:val="center"/>
            </w:pPr>
            <w:r>
              <w:t>0.046</w:t>
            </w:r>
          </w:p>
        </w:tc>
        <w:tc>
          <w:tcPr>
            <w:tcW w:w="1095" w:type="dxa"/>
            <w:vAlign w:val="center"/>
          </w:tcPr>
          <w:p w14:paraId="5C3766C0" w14:textId="3ED79D7C" w:rsidR="00086B36" w:rsidRPr="001115E3" w:rsidRDefault="00AA3928" w:rsidP="001B78D7">
            <w:pPr>
              <w:ind w:firstLine="0"/>
              <w:jc w:val="center"/>
            </w:pPr>
            <w:r>
              <w:t>14.552</w:t>
            </w:r>
          </w:p>
        </w:tc>
        <w:tc>
          <w:tcPr>
            <w:tcW w:w="1095" w:type="dxa"/>
            <w:vAlign w:val="center"/>
          </w:tcPr>
          <w:p w14:paraId="546DAEC9" w14:textId="70C16F57" w:rsidR="00086B36" w:rsidRDefault="00AA3928" w:rsidP="001B78D7">
            <w:pPr>
              <w:ind w:firstLine="0"/>
              <w:jc w:val="center"/>
            </w:pPr>
            <w:r>
              <w:t>0</w:t>
            </w:r>
          </w:p>
        </w:tc>
        <w:tc>
          <w:tcPr>
            <w:tcW w:w="1094" w:type="dxa"/>
            <w:vAlign w:val="center"/>
          </w:tcPr>
          <w:p w14:paraId="0ED74976" w14:textId="2BBB33EC" w:rsidR="00086B36" w:rsidRPr="00395166" w:rsidRDefault="00AA3928" w:rsidP="001B78D7">
            <w:pPr>
              <w:ind w:firstLine="0"/>
              <w:jc w:val="center"/>
            </w:pPr>
            <w:r w:rsidRPr="00395166">
              <w:t>0</w:t>
            </w:r>
          </w:p>
        </w:tc>
        <w:tc>
          <w:tcPr>
            <w:tcW w:w="853" w:type="dxa"/>
            <w:vAlign w:val="center"/>
          </w:tcPr>
          <w:p w14:paraId="7429F1AE" w14:textId="47C39BF5" w:rsidR="00086B36" w:rsidRDefault="00AA3928" w:rsidP="001B78D7">
            <w:pPr>
              <w:ind w:firstLine="0"/>
              <w:jc w:val="center"/>
            </w:pPr>
            <w:r>
              <w:t>23.921</w:t>
            </w:r>
          </w:p>
        </w:tc>
        <w:tc>
          <w:tcPr>
            <w:tcW w:w="924" w:type="dxa"/>
            <w:vAlign w:val="center"/>
          </w:tcPr>
          <w:p w14:paraId="08299ACC" w14:textId="3642DAD3" w:rsidR="00086B36" w:rsidRDefault="00AA3928" w:rsidP="001B78D7">
            <w:pPr>
              <w:ind w:firstLine="0"/>
              <w:jc w:val="center"/>
            </w:pPr>
            <w:r>
              <w:t>0</w:t>
            </w:r>
          </w:p>
        </w:tc>
        <w:tc>
          <w:tcPr>
            <w:tcW w:w="1051" w:type="dxa"/>
            <w:vAlign w:val="center"/>
          </w:tcPr>
          <w:p w14:paraId="3F243DE1" w14:textId="3DD19BCE" w:rsidR="00086B36" w:rsidRDefault="00AA3928" w:rsidP="001B78D7">
            <w:pPr>
              <w:ind w:firstLine="0"/>
              <w:jc w:val="center"/>
            </w:pPr>
            <w:r>
              <w:t>14.552</w:t>
            </w:r>
          </w:p>
        </w:tc>
      </w:tr>
      <w:tr w:rsidR="00A47449" w14:paraId="3CF46102" w14:textId="77777777" w:rsidTr="00086B36">
        <w:tc>
          <w:tcPr>
            <w:tcW w:w="1584" w:type="dxa"/>
            <w:shd w:val="clear" w:color="auto" w:fill="D9D9D9" w:themeFill="background1" w:themeFillShade="D9"/>
          </w:tcPr>
          <w:p w14:paraId="3C52AE77" w14:textId="77777777" w:rsidR="00086B36" w:rsidRDefault="00086B36" w:rsidP="001B78D7">
            <w:pPr>
              <w:ind w:firstLine="0"/>
            </w:pPr>
            <w:proofErr w:type="spellStart"/>
            <w:r>
              <w:t>right_wheel</w:t>
            </w:r>
            <w:proofErr w:type="spellEnd"/>
          </w:p>
        </w:tc>
        <w:tc>
          <w:tcPr>
            <w:tcW w:w="1590" w:type="dxa"/>
          </w:tcPr>
          <w:p w14:paraId="003AF0CB" w14:textId="2D530ECB" w:rsidR="00086B36" w:rsidRDefault="00AA3928" w:rsidP="001B78D7">
            <w:pPr>
              <w:ind w:firstLine="0"/>
              <w:jc w:val="center"/>
            </w:pPr>
            <w:r>
              <w:t>0.046</w:t>
            </w:r>
          </w:p>
        </w:tc>
        <w:tc>
          <w:tcPr>
            <w:tcW w:w="1095" w:type="dxa"/>
            <w:vAlign w:val="center"/>
          </w:tcPr>
          <w:p w14:paraId="4AFBD2A3" w14:textId="666B5D3B" w:rsidR="00086B36" w:rsidRDefault="00AA3928" w:rsidP="001B78D7">
            <w:pPr>
              <w:ind w:firstLine="0"/>
              <w:jc w:val="center"/>
            </w:pPr>
            <w:r>
              <w:t>14.552</w:t>
            </w:r>
          </w:p>
        </w:tc>
        <w:tc>
          <w:tcPr>
            <w:tcW w:w="1095" w:type="dxa"/>
            <w:vAlign w:val="center"/>
          </w:tcPr>
          <w:p w14:paraId="39CC9507" w14:textId="3FE49852" w:rsidR="00086B36" w:rsidRDefault="00AA3928" w:rsidP="001B78D7">
            <w:pPr>
              <w:ind w:firstLine="0"/>
              <w:jc w:val="center"/>
            </w:pPr>
            <w:r>
              <w:t>0</w:t>
            </w:r>
          </w:p>
        </w:tc>
        <w:tc>
          <w:tcPr>
            <w:tcW w:w="1094" w:type="dxa"/>
            <w:vAlign w:val="center"/>
          </w:tcPr>
          <w:p w14:paraId="787DF0E6" w14:textId="3FB44D3E" w:rsidR="00086B36" w:rsidRPr="00395166" w:rsidRDefault="00AA3928" w:rsidP="001B78D7">
            <w:pPr>
              <w:ind w:firstLine="0"/>
              <w:jc w:val="center"/>
            </w:pPr>
            <w:r w:rsidRPr="00395166">
              <w:t>0</w:t>
            </w:r>
          </w:p>
        </w:tc>
        <w:tc>
          <w:tcPr>
            <w:tcW w:w="853" w:type="dxa"/>
            <w:vAlign w:val="center"/>
          </w:tcPr>
          <w:p w14:paraId="128FB313" w14:textId="030419FF" w:rsidR="00086B36" w:rsidRDefault="00AA3928" w:rsidP="001B78D7">
            <w:pPr>
              <w:ind w:firstLine="0"/>
              <w:jc w:val="center"/>
            </w:pPr>
            <w:r>
              <w:t>23.921</w:t>
            </w:r>
          </w:p>
        </w:tc>
        <w:tc>
          <w:tcPr>
            <w:tcW w:w="924" w:type="dxa"/>
            <w:vAlign w:val="center"/>
          </w:tcPr>
          <w:p w14:paraId="2DD59B9F" w14:textId="4F65F047" w:rsidR="00086B36" w:rsidRDefault="00AA3928" w:rsidP="001B78D7">
            <w:pPr>
              <w:ind w:firstLine="0"/>
              <w:jc w:val="center"/>
            </w:pPr>
            <w:r>
              <w:t>0</w:t>
            </w:r>
          </w:p>
        </w:tc>
        <w:tc>
          <w:tcPr>
            <w:tcW w:w="1051" w:type="dxa"/>
            <w:vAlign w:val="center"/>
          </w:tcPr>
          <w:p w14:paraId="76BFF3AE" w14:textId="14BFA6D2" w:rsidR="00086B36" w:rsidRDefault="00AA3928" w:rsidP="001B78D7">
            <w:pPr>
              <w:ind w:firstLine="0"/>
              <w:jc w:val="center"/>
            </w:pPr>
            <w:r>
              <w:t>14.552</w:t>
            </w:r>
          </w:p>
        </w:tc>
      </w:tr>
      <w:tr w:rsidR="00A47449" w14:paraId="4E20261C" w14:textId="77777777" w:rsidTr="00086B36">
        <w:tc>
          <w:tcPr>
            <w:tcW w:w="1584" w:type="dxa"/>
            <w:shd w:val="clear" w:color="auto" w:fill="D9D9D9" w:themeFill="background1" w:themeFillShade="D9"/>
          </w:tcPr>
          <w:p w14:paraId="063A5AE1" w14:textId="77777777" w:rsidR="00086B36" w:rsidRDefault="00086B36" w:rsidP="001B78D7">
            <w:pPr>
              <w:ind w:firstLine="0"/>
            </w:pPr>
            <w:r>
              <w:t>pan</w:t>
            </w:r>
          </w:p>
        </w:tc>
        <w:tc>
          <w:tcPr>
            <w:tcW w:w="1590" w:type="dxa"/>
          </w:tcPr>
          <w:p w14:paraId="2384FBBA" w14:textId="32F729C7" w:rsidR="00086B36" w:rsidRDefault="00AA3928" w:rsidP="001B78D7">
            <w:pPr>
              <w:ind w:firstLine="0"/>
              <w:jc w:val="center"/>
            </w:pPr>
            <w:r>
              <w:t>0.077</w:t>
            </w:r>
          </w:p>
        </w:tc>
        <w:tc>
          <w:tcPr>
            <w:tcW w:w="1095" w:type="dxa"/>
            <w:vAlign w:val="center"/>
          </w:tcPr>
          <w:p w14:paraId="07BD125A" w14:textId="6692CD3E" w:rsidR="00086B36" w:rsidRDefault="00EA5457" w:rsidP="001B78D7">
            <w:pPr>
              <w:ind w:firstLine="0"/>
              <w:jc w:val="center"/>
            </w:pPr>
            <w:r>
              <w:t>37.326</w:t>
            </w:r>
          </w:p>
        </w:tc>
        <w:tc>
          <w:tcPr>
            <w:tcW w:w="1095" w:type="dxa"/>
            <w:vAlign w:val="center"/>
          </w:tcPr>
          <w:p w14:paraId="7B75CB67" w14:textId="28D8B411" w:rsidR="00086B36" w:rsidRDefault="00EA5457" w:rsidP="001B78D7">
            <w:pPr>
              <w:ind w:firstLine="0"/>
              <w:jc w:val="center"/>
            </w:pPr>
            <w:r>
              <w:t>0</w:t>
            </w:r>
          </w:p>
        </w:tc>
        <w:tc>
          <w:tcPr>
            <w:tcW w:w="1094" w:type="dxa"/>
            <w:vAlign w:val="center"/>
          </w:tcPr>
          <w:p w14:paraId="71091DE9" w14:textId="1C80C346" w:rsidR="00086B36" w:rsidRDefault="00EA5457" w:rsidP="001B78D7">
            <w:pPr>
              <w:ind w:firstLine="0"/>
              <w:jc w:val="center"/>
            </w:pPr>
            <w:r>
              <w:t>0</w:t>
            </w:r>
          </w:p>
        </w:tc>
        <w:tc>
          <w:tcPr>
            <w:tcW w:w="853" w:type="dxa"/>
            <w:vAlign w:val="center"/>
          </w:tcPr>
          <w:p w14:paraId="05CD5847" w14:textId="12D018C4" w:rsidR="00086B36" w:rsidRDefault="00EA5457" w:rsidP="001B78D7">
            <w:pPr>
              <w:ind w:firstLine="0"/>
              <w:jc w:val="center"/>
            </w:pPr>
            <w:r>
              <w:t>37.326</w:t>
            </w:r>
          </w:p>
        </w:tc>
        <w:tc>
          <w:tcPr>
            <w:tcW w:w="924" w:type="dxa"/>
            <w:vAlign w:val="center"/>
          </w:tcPr>
          <w:p w14:paraId="31C04D2C" w14:textId="5452E3DB" w:rsidR="00086B36" w:rsidRDefault="00EA5457" w:rsidP="001B78D7">
            <w:pPr>
              <w:ind w:firstLine="0"/>
              <w:jc w:val="center"/>
            </w:pPr>
            <w:r>
              <w:t>0</w:t>
            </w:r>
          </w:p>
        </w:tc>
        <w:tc>
          <w:tcPr>
            <w:tcW w:w="1051" w:type="dxa"/>
            <w:vAlign w:val="center"/>
          </w:tcPr>
          <w:p w14:paraId="395D5F5C" w14:textId="0AFC1B6F" w:rsidR="00086B36" w:rsidRDefault="00EA5457" w:rsidP="001B78D7">
            <w:pPr>
              <w:ind w:firstLine="0"/>
              <w:jc w:val="center"/>
            </w:pPr>
            <w:r>
              <w:t>74.536</w:t>
            </w:r>
          </w:p>
        </w:tc>
      </w:tr>
      <w:tr w:rsidR="00A47449" w14:paraId="6A1C90F7" w14:textId="77777777" w:rsidTr="00086B36">
        <w:tc>
          <w:tcPr>
            <w:tcW w:w="1584" w:type="dxa"/>
            <w:shd w:val="clear" w:color="auto" w:fill="D9D9D9" w:themeFill="background1" w:themeFillShade="D9"/>
          </w:tcPr>
          <w:p w14:paraId="4262EA45" w14:textId="0AB3DBC6" w:rsidR="00086B36" w:rsidRDefault="00086B36" w:rsidP="001B78D7">
            <w:pPr>
              <w:ind w:firstLine="0"/>
            </w:pPr>
            <w:proofErr w:type="spellStart"/>
            <w:r>
              <w:t>tilt_smartphone</w:t>
            </w:r>
            <w:proofErr w:type="spellEnd"/>
          </w:p>
        </w:tc>
        <w:tc>
          <w:tcPr>
            <w:tcW w:w="1590" w:type="dxa"/>
          </w:tcPr>
          <w:p w14:paraId="5489D5B4" w14:textId="04B520C2" w:rsidR="00086B36" w:rsidRDefault="00EA5457" w:rsidP="001B78D7">
            <w:pPr>
              <w:ind w:firstLine="0"/>
              <w:jc w:val="center"/>
            </w:pPr>
            <w:r>
              <w:t>0.18</w:t>
            </w:r>
          </w:p>
        </w:tc>
        <w:tc>
          <w:tcPr>
            <w:tcW w:w="1095" w:type="dxa"/>
            <w:vAlign w:val="center"/>
          </w:tcPr>
          <w:p w14:paraId="67C23AB2" w14:textId="33B66521" w:rsidR="00086B36" w:rsidRDefault="00EA5457" w:rsidP="001B78D7">
            <w:pPr>
              <w:ind w:firstLine="0"/>
              <w:jc w:val="center"/>
            </w:pPr>
            <w:r>
              <w:t>91.682</w:t>
            </w:r>
          </w:p>
        </w:tc>
        <w:tc>
          <w:tcPr>
            <w:tcW w:w="1095" w:type="dxa"/>
            <w:vAlign w:val="center"/>
          </w:tcPr>
          <w:p w14:paraId="2152B281" w14:textId="775274BB" w:rsidR="00086B36" w:rsidRDefault="00EA5457" w:rsidP="001B78D7">
            <w:pPr>
              <w:ind w:firstLine="0"/>
              <w:jc w:val="center"/>
            </w:pPr>
            <w:r>
              <w:t>0</w:t>
            </w:r>
          </w:p>
        </w:tc>
        <w:tc>
          <w:tcPr>
            <w:tcW w:w="1094" w:type="dxa"/>
            <w:vAlign w:val="center"/>
          </w:tcPr>
          <w:p w14:paraId="7C96D1A8" w14:textId="315530A8" w:rsidR="00086B36" w:rsidRDefault="00EA5457" w:rsidP="001B78D7">
            <w:pPr>
              <w:ind w:firstLine="0"/>
              <w:jc w:val="center"/>
            </w:pPr>
            <w:r>
              <w:t>0</w:t>
            </w:r>
          </w:p>
        </w:tc>
        <w:tc>
          <w:tcPr>
            <w:tcW w:w="853" w:type="dxa"/>
            <w:vAlign w:val="center"/>
          </w:tcPr>
          <w:p w14:paraId="40F60F38" w14:textId="2EB51767" w:rsidR="00086B36" w:rsidRDefault="00395166" w:rsidP="001B78D7">
            <w:pPr>
              <w:ind w:firstLine="0"/>
              <w:jc w:val="center"/>
            </w:pPr>
            <w:r>
              <w:t>375.824</w:t>
            </w:r>
          </w:p>
        </w:tc>
        <w:tc>
          <w:tcPr>
            <w:tcW w:w="924" w:type="dxa"/>
            <w:vAlign w:val="center"/>
          </w:tcPr>
          <w:p w14:paraId="3AB2B47B" w14:textId="744FA1DB" w:rsidR="00086B36" w:rsidRDefault="00395166" w:rsidP="001B78D7">
            <w:pPr>
              <w:ind w:firstLine="0"/>
              <w:jc w:val="center"/>
            </w:pPr>
            <w:r>
              <w:t>0</w:t>
            </w:r>
          </w:p>
        </w:tc>
        <w:tc>
          <w:tcPr>
            <w:tcW w:w="1051" w:type="dxa"/>
            <w:vAlign w:val="center"/>
          </w:tcPr>
          <w:p w14:paraId="74C2A40E" w14:textId="2E014DCA" w:rsidR="00086B36" w:rsidRDefault="00395166" w:rsidP="001B78D7">
            <w:pPr>
              <w:keepNext/>
              <w:ind w:firstLine="0"/>
              <w:jc w:val="center"/>
            </w:pPr>
            <w:r>
              <w:t>465.727</w:t>
            </w:r>
          </w:p>
        </w:tc>
      </w:tr>
    </w:tbl>
    <w:p w14:paraId="28B8AE89" w14:textId="7AE8BF2B" w:rsidR="00086B36" w:rsidRPr="006F661E" w:rsidRDefault="001B78D7" w:rsidP="00EA1D69">
      <w:pPr>
        <w:pStyle w:val="Descripcin"/>
        <w:spacing w:before="120"/>
      </w:pPr>
      <w:bookmarkStart w:id="126" w:name="_Ref12487430"/>
      <w:bookmarkStart w:id="127" w:name="_Ref12486495"/>
      <w:bookmarkStart w:id="128" w:name="_Toc12825063"/>
      <w:r>
        <w:t xml:space="preserve">Táboa </w:t>
      </w:r>
      <w:r w:rsidR="00A0760E">
        <w:fldChar w:fldCharType="begin"/>
      </w:r>
      <w:r w:rsidR="00A0760E">
        <w:instrText xml:space="preserve"> SEQ Táboa \* ARABIC </w:instrText>
      </w:r>
      <w:r w:rsidR="00A0760E">
        <w:fldChar w:fldCharType="separate"/>
      </w:r>
      <w:r w:rsidR="00A45487">
        <w:rPr>
          <w:noProof/>
        </w:rPr>
        <w:t>5</w:t>
      </w:r>
      <w:r w:rsidR="00A0760E">
        <w:fldChar w:fldCharType="end"/>
      </w:r>
      <w:bookmarkEnd w:id="126"/>
      <w:r>
        <w:t xml:space="preserve">. Propiedades </w:t>
      </w:r>
      <w:proofErr w:type="spellStart"/>
      <w:r>
        <w:t>inerciais</w:t>
      </w:r>
      <w:proofErr w:type="spellEnd"/>
      <w:r>
        <w:t xml:space="preserve"> de cada </w:t>
      </w:r>
      <w:proofErr w:type="spellStart"/>
      <w:r>
        <w:rPr>
          <w:i/>
        </w:rPr>
        <w:t>link</w:t>
      </w:r>
      <w:bookmarkEnd w:id="127"/>
      <w:bookmarkEnd w:id="128"/>
      <w:proofErr w:type="spellEnd"/>
    </w:p>
    <w:p w14:paraId="4E237D75" w14:textId="30442D30" w:rsidR="00BA4683" w:rsidRPr="007B484D" w:rsidRDefault="001B78D7" w:rsidP="00BA4683">
      <w:r>
        <w:t xml:space="preserve">Cabe destacar que </w:t>
      </w:r>
      <w:proofErr w:type="spellStart"/>
      <w:r w:rsidR="000A750A">
        <w:t>Gazebo</w:t>
      </w:r>
      <w:proofErr w:type="spellEnd"/>
      <w:r w:rsidR="000A750A">
        <w:t xml:space="preserve"> calcula as propiedades </w:t>
      </w:r>
      <w:proofErr w:type="spellStart"/>
      <w:r w:rsidR="000A750A">
        <w:t>inerciais</w:t>
      </w:r>
      <w:proofErr w:type="spellEnd"/>
      <w:r w:rsidR="000A750A">
        <w:t xml:space="preserve"> dende o eixo de referencia de cada peza, polo que todas elas teñen a orixe no centro volumétrico da súa xeometría, tendo en conta que esta localización é coincidente ou, polo menos, aproximada ao seu centro de masas.</w:t>
      </w:r>
    </w:p>
    <w:p w14:paraId="680FE832" w14:textId="1A086E52" w:rsidR="008B2593" w:rsidRDefault="00173BDE" w:rsidP="007B484D">
      <w:pPr>
        <w:pStyle w:val="Ttulo3"/>
      </w:pPr>
      <w:bookmarkStart w:id="129" w:name="_Toc12827307"/>
      <w:r>
        <w:lastRenderedPageBreak/>
        <w:t>Articulacións</w:t>
      </w:r>
      <w:bookmarkEnd w:id="129"/>
    </w:p>
    <w:p w14:paraId="7100701A" w14:textId="326151E2" w:rsidR="00FE2F0F" w:rsidRDefault="00173BDE" w:rsidP="00855913">
      <w:r>
        <w:t xml:space="preserve">Unha vez definidos todos os </w:t>
      </w:r>
      <w:proofErr w:type="spellStart"/>
      <w:r>
        <w:rPr>
          <w:i/>
        </w:rPr>
        <w:t>links</w:t>
      </w:r>
      <w:proofErr w:type="spellEnd"/>
      <w:r>
        <w:t xml:space="preserve"> do modelo é necesario crear algún tipo de relación entre eles, xa que, no caso contrario, comportaríanse como corpos independentes durante a simulación e non se manterían na súa posición. Estas relacións establécense mediante os elementos denominados </w:t>
      </w:r>
      <w:proofErr w:type="spellStart"/>
      <w:r w:rsidR="00855913">
        <w:rPr>
          <w:i/>
        </w:rPr>
        <w:t>joints</w:t>
      </w:r>
      <w:proofErr w:type="spellEnd"/>
      <w:r w:rsidR="00855913">
        <w:t xml:space="preserve">. Para a definición dun </w:t>
      </w:r>
      <w:proofErr w:type="spellStart"/>
      <w:r w:rsidR="00855913">
        <w:rPr>
          <w:i/>
        </w:rPr>
        <w:t>joint</w:t>
      </w:r>
      <w:proofErr w:type="spellEnd"/>
      <w:r w:rsidR="00855913">
        <w:t xml:space="preserve"> é necesario establecer</w:t>
      </w:r>
      <w:r w:rsidR="00FE2F0F">
        <w:t xml:space="preserve"> un </w:t>
      </w:r>
      <w:proofErr w:type="spellStart"/>
      <w:r w:rsidR="00FE2F0F">
        <w:t>link</w:t>
      </w:r>
      <w:proofErr w:type="spellEnd"/>
      <w:r w:rsidR="00FE2F0F">
        <w:t xml:space="preserve"> como pai e outro como fi</w:t>
      </w:r>
      <w:r w:rsidR="00855913">
        <w:t>llo, de xeito que este último mo</w:t>
      </w:r>
      <w:r w:rsidR="00FE2F0F">
        <w:t>ve</w:t>
      </w:r>
      <w:r w:rsidR="00855913">
        <w:t>ra</w:t>
      </w:r>
      <w:r w:rsidR="00FE2F0F">
        <w:t>se relativamente respecto do primeiro.</w:t>
      </w:r>
    </w:p>
    <w:p w14:paraId="26AE0621" w14:textId="4B7D33A1" w:rsidR="00B92B1D" w:rsidRDefault="00B92B1D" w:rsidP="00855913">
      <w:r>
        <w:t>No caso d</w:t>
      </w:r>
      <w:r w:rsidR="00181395">
        <w:t>e</w:t>
      </w:r>
      <w:r>
        <w:t xml:space="preserve"> </w:t>
      </w:r>
      <w:proofErr w:type="spellStart"/>
      <w:r>
        <w:t>Robobo</w:t>
      </w:r>
      <w:proofErr w:type="spellEnd"/>
      <w:r w:rsidR="00181395">
        <w:t>,</w:t>
      </w:r>
      <w:r>
        <w:t xml:space="preserve"> as relacións que se deben impoñer entre as cinco pezas que definen o modelo correspóndense cos catro motores que leva instalado o robot. Estes motores permiten o xiro das rodas, ademais da orientación do pan e o </w:t>
      </w:r>
      <w:proofErr w:type="spellStart"/>
      <w:r>
        <w:t>tilt</w:t>
      </w:r>
      <w:proofErr w:type="spellEnd"/>
      <w:r>
        <w:t>.</w:t>
      </w:r>
      <w:r w:rsidR="00715CE3">
        <w:t xml:space="preserve"> Tendo isto en conta, os </w:t>
      </w:r>
      <w:proofErr w:type="spellStart"/>
      <w:r w:rsidR="00715CE3">
        <w:rPr>
          <w:i/>
        </w:rPr>
        <w:t>joints</w:t>
      </w:r>
      <w:proofErr w:type="spellEnd"/>
      <w:r w:rsidR="00715CE3">
        <w:t xml:space="preserve"> encargados de definir estas relacións serán de tipo revolución.</w:t>
      </w:r>
    </w:p>
    <w:p w14:paraId="2674DD4D" w14:textId="4FE532A3" w:rsidR="00A7406F" w:rsidRPr="00FF3180" w:rsidRDefault="00A7406F" w:rsidP="00855913">
      <w:r>
        <w:t>Os sentidos de xiro especificáronse de xeito que se os motores se comporten como no robot real. Isto quere dicir que os valores de posición se incrementen cando a peza xira no mesmo sentido que no robot real.</w:t>
      </w:r>
      <w:r w:rsidR="00C42ABB">
        <w:t xml:space="preserve"> Na </w:t>
      </w:r>
      <w:r w:rsidR="00B410BF" w:rsidRPr="002C3776">
        <w:fldChar w:fldCharType="begin"/>
      </w:r>
      <w:r w:rsidR="00B410BF" w:rsidRPr="002C3776">
        <w:instrText xml:space="preserve"> REF _Ref12486738 \h </w:instrText>
      </w:r>
      <w:r w:rsidR="00FF3180" w:rsidRPr="002C3776">
        <w:instrText xml:space="preserve"> \* MERGEFORMAT </w:instrText>
      </w:r>
      <w:r w:rsidR="00B410BF" w:rsidRPr="002C3776">
        <w:fldChar w:fldCharType="separate"/>
      </w:r>
      <w:r w:rsidR="00A45487">
        <w:t xml:space="preserve">Figura </w:t>
      </w:r>
      <w:r w:rsidR="00A45487">
        <w:rPr>
          <w:noProof/>
        </w:rPr>
        <w:t>28</w:t>
      </w:r>
      <w:r w:rsidR="00B410BF" w:rsidRPr="002C3776">
        <w:fldChar w:fldCharType="end"/>
      </w:r>
      <w:r w:rsidR="00B410BF" w:rsidRPr="002C3776">
        <w:t xml:space="preserve"> aparece</w:t>
      </w:r>
      <w:r w:rsidR="00B410BF">
        <w:t xml:space="preserve"> a disposición dos catro </w:t>
      </w:r>
      <w:proofErr w:type="spellStart"/>
      <w:r w:rsidR="00FF3180">
        <w:rPr>
          <w:i/>
          <w:iCs/>
        </w:rPr>
        <w:t>joints</w:t>
      </w:r>
      <w:proofErr w:type="spellEnd"/>
      <w:r w:rsidR="00FF3180">
        <w:t xml:space="preserve"> cos que conta o modelo.</w:t>
      </w:r>
    </w:p>
    <w:p w14:paraId="2CC9B100" w14:textId="77777777" w:rsidR="00E625E8" w:rsidRDefault="00A7406F" w:rsidP="00E625E8">
      <w:pPr>
        <w:keepNext/>
        <w:jc w:val="center"/>
      </w:pPr>
      <w:r>
        <w:rPr>
          <w:noProof/>
          <w:lang w:val="es-ES"/>
        </w:rPr>
        <w:drawing>
          <wp:inline distT="0" distB="0" distL="0" distR="0" wp14:anchorId="0666F8E4" wp14:editId="5A41D1FA">
            <wp:extent cx="4752754" cy="3795823"/>
            <wp:effectExtent l="0" t="0" r="0" b="0"/>
            <wp:docPr id="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ints.png"/>
                    <pic:cNvPicPr/>
                  </pic:nvPicPr>
                  <pic:blipFill rotWithShape="1">
                    <a:blip r:embed="rId65">
                      <a:extLst>
                        <a:ext uri="{28A0092B-C50C-407E-A947-70E740481C1C}">
                          <a14:useLocalDpi xmlns:a14="http://schemas.microsoft.com/office/drawing/2010/main" val="0"/>
                        </a:ext>
                      </a:extLst>
                    </a:blip>
                    <a:srcRect l="7933" t="1627" r="9594" b="1579"/>
                    <a:stretch/>
                  </pic:blipFill>
                  <pic:spPr bwMode="auto">
                    <a:xfrm>
                      <a:off x="0" y="0"/>
                      <a:ext cx="4749953" cy="3793586"/>
                    </a:xfrm>
                    <a:prstGeom prst="rect">
                      <a:avLst/>
                    </a:prstGeom>
                    <a:ln>
                      <a:noFill/>
                    </a:ln>
                    <a:extLst>
                      <a:ext uri="{53640926-AAD7-44D8-BBD7-CCE9431645EC}">
                        <a14:shadowObscured xmlns:a14="http://schemas.microsoft.com/office/drawing/2010/main"/>
                      </a:ext>
                    </a:extLst>
                  </pic:spPr>
                </pic:pic>
              </a:graphicData>
            </a:graphic>
          </wp:inline>
        </w:drawing>
      </w:r>
    </w:p>
    <w:p w14:paraId="3FE91169" w14:textId="6EDC588F" w:rsidR="00A7406F" w:rsidRDefault="00E625E8" w:rsidP="00E625E8">
      <w:pPr>
        <w:pStyle w:val="Descripcin"/>
      </w:pPr>
      <w:bookmarkStart w:id="130" w:name="_Ref12486738"/>
      <w:bookmarkStart w:id="131" w:name="_Toc12825048"/>
      <w:r>
        <w:t xml:space="preserve">Figura </w:t>
      </w:r>
      <w:r>
        <w:fldChar w:fldCharType="begin"/>
      </w:r>
      <w:r>
        <w:instrText xml:space="preserve"> SEQ Figura \* ARABIC </w:instrText>
      </w:r>
      <w:r>
        <w:fldChar w:fldCharType="separate"/>
      </w:r>
      <w:r w:rsidR="00A45487">
        <w:rPr>
          <w:noProof/>
        </w:rPr>
        <w:t>28</w:t>
      </w:r>
      <w:r>
        <w:fldChar w:fldCharType="end"/>
      </w:r>
      <w:bookmarkEnd w:id="130"/>
      <w:r>
        <w:t xml:space="preserve">. Situación dos </w:t>
      </w:r>
      <w:proofErr w:type="spellStart"/>
      <w:r>
        <w:rPr>
          <w:i/>
        </w:rPr>
        <w:t>joints</w:t>
      </w:r>
      <w:proofErr w:type="spellEnd"/>
      <w:r>
        <w:t xml:space="preserve"> na xeometría de cálculo do modelo</w:t>
      </w:r>
      <w:bookmarkEnd w:id="131"/>
    </w:p>
    <w:p w14:paraId="2582D6EE" w14:textId="370DF460" w:rsidR="00E625E8" w:rsidRDefault="00D640DE" w:rsidP="00E625E8">
      <w:r>
        <w:t xml:space="preserve">Para evitar que as articulacións se movan idealmente, existe un parámetro de fricción que restrinxe o movemento simulando os rozamentos ou forzas ás que poden estar sometidos na realidade. Estas friccións son as causadas por pequenos rozamentos nos rodamentos, caixas de engrenaxes ou mesmo o par que ofrece un motor eléctrico en baleiro. Aínda que non é un parámetro que tome relevancia durante a simulación, xa que </w:t>
      </w:r>
      <w:proofErr w:type="spellStart"/>
      <w:r>
        <w:t>Gazebo</w:t>
      </w:r>
      <w:proofErr w:type="spellEnd"/>
      <w:r>
        <w:t xml:space="preserve"> só os ten en conta cando a velocidade do </w:t>
      </w:r>
      <w:proofErr w:type="spellStart"/>
      <w:r>
        <w:rPr>
          <w:i/>
        </w:rPr>
        <w:t>joint</w:t>
      </w:r>
      <w:proofErr w:type="spellEnd"/>
      <w:r w:rsidR="0070493D">
        <w:t xml:space="preserve"> é cero, no modelo definíronse como os valores de par nominal que ofrece cada motor d</w:t>
      </w:r>
      <w:r w:rsidR="00181395">
        <w:t>e</w:t>
      </w:r>
      <w:r w:rsidR="0070493D">
        <w:t xml:space="preserve"> </w:t>
      </w:r>
      <w:proofErr w:type="spellStart"/>
      <w:r w:rsidR="0070493D">
        <w:t>Robobo</w:t>
      </w:r>
      <w:proofErr w:type="spellEnd"/>
      <w:r w:rsidR="0070493D">
        <w:t>.</w:t>
      </w:r>
    </w:p>
    <w:p w14:paraId="06F2297D" w14:textId="0070D82B" w:rsidR="00A23B2B" w:rsidRDefault="0070493D" w:rsidP="00E625E8">
      <w:r w:rsidRPr="002C3776">
        <w:t xml:space="preserve">Na </w:t>
      </w:r>
      <w:r w:rsidR="004A2ECE" w:rsidRPr="002C3776">
        <w:fldChar w:fldCharType="begin"/>
      </w:r>
      <w:r w:rsidR="004A2ECE" w:rsidRPr="002C3776">
        <w:instrText xml:space="preserve"> REF _Ref12487379 \h  \* MERGEFORMAT </w:instrText>
      </w:r>
      <w:r w:rsidR="004A2ECE" w:rsidRPr="002C3776">
        <w:fldChar w:fldCharType="separate"/>
      </w:r>
      <w:r w:rsidR="00A45487">
        <w:t xml:space="preserve">Táboa </w:t>
      </w:r>
      <w:r w:rsidR="00A45487">
        <w:rPr>
          <w:noProof/>
        </w:rPr>
        <w:t>6</w:t>
      </w:r>
      <w:r w:rsidR="004A2ECE" w:rsidRPr="002C3776">
        <w:fldChar w:fldCharType="end"/>
      </w:r>
      <w:r w:rsidR="004A2ECE">
        <w:t xml:space="preserve"> </w:t>
      </w:r>
      <w:r w:rsidR="003A192C">
        <w:t xml:space="preserve">amósanse as propiedades dos catro </w:t>
      </w:r>
      <w:proofErr w:type="spellStart"/>
      <w:r w:rsidR="003A192C">
        <w:rPr>
          <w:i/>
        </w:rPr>
        <w:t>joints</w:t>
      </w:r>
      <w:proofErr w:type="spellEnd"/>
      <w:r w:rsidR="003A192C">
        <w:t xml:space="preserve"> empregados na descrición do modelo.</w:t>
      </w:r>
    </w:p>
    <w:p w14:paraId="5C41E473" w14:textId="6B29B05C" w:rsidR="0070493D" w:rsidRPr="003A192C" w:rsidRDefault="00A23B2B" w:rsidP="00A23B2B">
      <w:pPr>
        <w:spacing w:before="0" w:after="0"/>
        <w:ind w:firstLine="0"/>
        <w:jc w:val="left"/>
      </w:pPr>
      <w:r>
        <w:br w:type="page"/>
      </w:r>
    </w:p>
    <w:tbl>
      <w:tblPr>
        <w:tblStyle w:val="Tablaconcuadrcula"/>
        <w:tblW w:w="0" w:type="auto"/>
        <w:tblInd w:w="250" w:type="dxa"/>
        <w:tblLook w:val="04A0" w:firstRow="1" w:lastRow="0" w:firstColumn="1" w:lastColumn="0" w:noHBand="0" w:noVBand="1"/>
      </w:tblPr>
      <w:tblGrid>
        <w:gridCol w:w="1418"/>
        <w:gridCol w:w="1110"/>
        <w:gridCol w:w="1584"/>
        <w:gridCol w:w="994"/>
        <w:gridCol w:w="1273"/>
        <w:gridCol w:w="1276"/>
        <w:gridCol w:w="1134"/>
      </w:tblGrid>
      <w:tr w:rsidR="00184226" w14:paraId="0FBF5196" w14:textId="77777777" w:rsidTr="00184226">
        <w:tc>
          <w:tcPr>
            <w:tcW w:w="1418" w:type="dxa"/>
            <w:vMerge w:val="restart"/>
            <w:shd w:val="clear" w:color="auto" w:fill="A6A6A6" w:themeFill="background1" w:themeFillShade="A6"/>
            <w:vAlign w:val="center"/>
          </w:tcPr>
          <w:p w14:paraId="03731377" w14:textId="6995CD16" w:rsidR="00184226" w:rsidRPr="00325AE9" w:rsidRDefault="00184226" w:rsidP="006A1015">
            <w:pPr>
              <w:ind w:firstLine="0"/>
              <w:jc w:val="center"/>
              <w:rPr>
                <w:b/>
              </w:rPr>
            </w:pPr>
            <w:proofErr w:type="spellStart"/>
            <w:r>
              <w:rPr>
                <w:b/>
                <w:i/>
              </w:rPr>
              <w:lastRenderedPageBreak/>
              <w:t>Joint</w:t>
            </w:r>
            <w:proofErr w:type="spellEnd"/>
          </w:p>
        </w:tc>
        <w:tc>
          <w:tcPr>
            <w:tcW w:w="1110" w:type="dxa"/>
            <w:vMerge w:val="restart"/>
            <w:shd w:val="clear" w:color="auto" w:fill="A6A6A6" w:themeFill="background1" w:themeFillShade="A6"/>
            <w:vAlign w:val="center"/>
          </w:tcPr>
          <w:p w14:paraId="3164B8AE" w14:textId="5C0B1E4D" w:rsidR="00184226" w:rsidRPr="00325AE9" w:rsidRDefault="00184226" w:rsidP="00705376">
            <w:pPr>
              <w:ind w:firstLine="0"/>
              <w:jc w:val="center"/>
              <w:rPr>
                <w:b/>
              </w:rPr>
            </w:pPr>
            <w:proofErr w:type="spellStart"/>
            <w:r>
              <w:rPr>
                <w:b/>
                <w:i/>
              </w:rPr>
              <w:t>Link</w:t>
            </w:r>
            <w:proofErr w:type="spellEnd"/>
            <w:r>
              <w:rPr>
                <w:b/>
              </w:rPr>
              <w:t xml:space="preserve"> pai</w:t>
            </w:r>
          </w:p>
        </w:tc>
        <w:tc>
          <w:tcPr>
            <w:tcW w:w="1584" w:type="dxa"/>
            <w:vMerge w:val="restart"/>
            <w:shd w:val="clear" w:color="auto" w:fill="A6A6A6" w:themeFill="background1" w:themeFillShade="A6"/>
            <w:vAlign w:val="center"/>
          </w:tcPr>
          <w:p w14:paraId="000DBE9C" w14:textId="12F1C104" w:rsidR="00184226" w:rsidRPr="00325AE9" w:rsidRDefault="00184226" w:rsidP="00705376">
            <w:pPr>
              <w:ind w:firstLine="0"/>
              <w:jc w:val="center"/>
              <w:rPr>
                <w:b/>
              </w:rPr>
            </w:pPr>
            <w:proofErr w:type="spellStart"/>
            <w:r>
              <w:rPr>
                <w:b/>
                <w:i/>
              </w:rPr>
              <w:t>Link</w:t>
            </w:r>
            <w:proofErr w:type="spellEnd"/>
            <w:r>
              <w:rPr>
                <w:b/>
              </w:rPr>
              <w:t xml:space="preserve"> fillo</w:t>
            </w:r>
          </w:p>
        </w:tc>
        <w:tc>
          <w:tcPr>
            <w:tcW w:w="994" w:type="dxa"/>
            <w:vMerge w:val="restart"/>
            <w:shd w:val="clear" w:color="auto" w:fill="A6A6A6" w:themeFill="background1" w:themeFillShade="A6"/>
            <w:vAlign w:val="center"/>
          </w:tcPr>
          <w:p w14:paraId="70BE7792" w14:textId="2FA70CF6" w:rsidR="00184226" w:rsidRPr="00325AE9" w:rsidRDefault="00184226" w:rsidP="00705376">
            <w:pPr>
              <w:ind w:firstLine="0"/>
              <w:jc w:val="center"/>
              <w:rPr>
                <w:b/>
              </w:rPr>
            </w:pPr>
            <w:r>
              <w:rPr>
                <w:b/>
              </w:rPr>
              <w:t>Fricción</w:t>
            </w:r>
          </w:p>
        </w:tc>
        <w:tc>
          <w:tcPr>
            <w:tcW w:w="3683" w:type="dxa"/>
            <w:gridSpan w:val="3"/>
            <w:shd w:val="clear" w:color="auto" w:fill="A6A6A6" w:themeFill="background1" w:themeFillShade="A6"/>
            <w:vAlign w:val="center"/>
          </w:tcPr>
          <w:p w14:paraId="55FE16D8" w14:textId="456B8349" w:rsidR="00184226" w:rsidRPr="00325AE9" w:rsidRDefault="00184226" w:rsidP="00705376">
            <w:pPr>
              <w:ind w:firstLine="0"/>
              <w:jc w:val="center"/>
              <w:rPr>
                <w:b/>
              </w:rPr>
            </w:pPr>
            <w:r>
              <w:rPr>
                <w:b/>
              </w:rPr>
              <w:t>Posi</w:t>
            </w:r>
            <w:r w:rsidRPr="00325AE9">
              <w:rPr>
                <w:b/>
              </w:rPr>
              <w:t>ción</w:t>
            </w:r>
          </w:p>
        </w:tc>
      </w:tr>
      <w:tr w:rsidR="00184226" w14:paraId="41AC5285" w14:textId="77777777" w:rsidTr="00184226">
        <w:tc>
          <w:tcPr>
            <w:tcW w:w="1418" w:type="dxa"/>
            <w:vMerge/>
            <w:shd w:val="clear" w:color="auto" w:fill="A6A6A6" w:themeFill="background1" w:themeFillShade="A6"/>
            <w:vAlign w:val="center"/>
          </w:tcPr>
          <w:p w14:paraId="39A9974C" w14:textId="77777777" w:rsidR="00184226" w:rsidRDefault="00184226" w:rsidP="006A1015">
            <w:pPr>
              <w:ind w:firstLine="0"/>
              <w:jc w:val="center"/>
            </w:pPr>
          </w:p>
        </w:tc>
        <w:tc>
          <w:tcPr>
            <w:tcW w:w="1110" w:type="dxa"/>
            <w:vMerge/>
            <w:shd w:val="clear" w:color="auto" w:fill="D9D9D9" w:themeFill="background1" w:themeFillShade="D9"/>
            <w:vAlign w:val="center"/>
          </w:tcPr>
          <w:p w14:paraId="3A1E141A" w14:textId="49339C97" w:rsidR="00184226" w:rsidRPr="00705376" w:rsidRDefault="00184226" w:rsidP="00705376">
            <w:pPr>
              <w:ind w:firstLine="0"/>
              <w:jc w:val="center"/>
              <w:rPr>
                <w:b/>
              </w:rPr>
            </w:pPr>
          </w:p>
        </w:tc>
        <w:tc>
          <w:tcPr>
            <w:tcW w:w="1584" w:type="dxa"/>
            <w:vMerge/>
            <w:shd w:val="clear" w:color="auto" w:fill="D9D9D9" w:themeFill="background1" w:themeFillShade="D9"/>
            <w:vAlign w:val="center"/>
          </w:tcPr>
          <w:p w14:paraId="2EF60CF4" w14:textId="5BEFA09E" w:rsidR="00184226" w:rsidRPr="00325AE9" w:rsidRDefault="00184226" w:rsidP="00705376">
            <w:pPr>
              <w:ind w:firstLine="0"/>
              <w:jc w:val="center"/>
              <w:rPr>
                <w:b/>
              </w:rPr>
            </w:pPr>
          </w:p>
        </w:tc>
        <w:tc>
          <w:tcPr>
            <w:tcW w:w="994" w:type="dxa"/>
            <w:vMerge/>
            <w:shd w:val="clear" w:color="auto" w:fill="D9D9D9" w:themeFill="background1" w:themeFillShade="D9"/>
            <w:vAlign w:val="center"/>
          </w:tcPr>
          <w:p w14:paraId="305BA882" w14:textId="19FB4EFD" w:rsidR="00184226" w:rsidRPr="00325AE9" w:rsidRDefault="00184226" w:rsidP="00705376">
            <w:pPr>
              <w:ind w:firstLine="0"/>
              <w:jc w:val="center"/>
              <w:rPr>
                <w:b/>
              </w:rPr>
            </w:pPr>
          </w:p>
        </w:tc>
        <w:tc>
          <w:tcPr>
            <w:tcW w:w="1273" w:type="dxa"/>
            <w:shd w:val="clear" w:color="auto" w:fill="D9D9D9" w:themeFill="background1" w:themeFillShade="D9"/>
            <w:vAlign w:val="center"/>
          </w:tcPr>
          <w:p w14:paraId="475C6216" w14:textId="14532B61" w:rsidR="00184226" w:rsidRPr="00325AE9" w:rsidRDefault="00184226" w:rsidP="00705376">
            <w:pPr>
              <w:ind w:firstLine="0"/>
              <w:jc w:val="center"/>
              <w:rPr>
                <w:b/>
              </w:rPr>
            </w:pPr>
            <w:r w:rsidRPr="00325AE9">
              <w:rPr>
                <w:b/>
              </w:rPr>
              <w:t>X</w:t>
            </w:r>
          </w:p>
        </w:tc>
        <w:tc>
          <w:tcPr>
            <w:tcW w:w="1276" w:type="dxa"/>
            <w:shd w:val="clear" w:color="auto" w:fill="D9D9D9" w:themeFill="background1" w:themeFillShade="D9"/>
            <w:vAlign w:val="center"/>
          </w:tcPr>
          <w:p w14:paraId="3E2BBE2F" w14:textId="6F4315AF" w:rsidR="00184226" w:rsidRPr="00325AE9" w:rsidRDefault="00184226" w:rsidP="00705376">
            <w:pPr>
              <w:ind w:firstLine="0"/>
              <w:jc w:val="center"/>
              <w:rPr>
                <w:b/>
              </w:rPr>
            </w:pPr>
            <w:r w:rsidRPr="00325AE9">
              <w:rPr>
                <w:b/>
              </w:rPr>
              <w:t>Y</w:t>
            </w:r>
          </w:p>
        </w:tc>
        <w:tc>
          <w:tcPr>
            <w:tcW w:w="1134" w:type="dxa"/>
            <w:shd w:val="clear" w:color="auto" w:fill="D9D9D9" w:themeFill="background1" w:themeFillShade="D9"/>
            <w:vAlign w:val="center"/>
          </w:tcPr>
          <w:p w14:paraId="2F2BE2E6" w14:textId="587FD0DE" w:rsidR="00184226" w:rsidRPr="00325AE9" w:rsidRDefault="00184226" w:rsidP="00705376">
            <w:pPr>
              <w:ind w:firstLine="0"/>
              <w:jc w:val="center"/>
              <w:rPr>
                <w:b/>
              </w:rPr>
            </w:pPr>
            <w:r w:rsidRPr="00325AE9">
              <w:rPr>
                <w:b/>
              </w:rPr>
              <w:t>Z</w:t>
            </w:r>
          </w:p>
        </w:tc>
      </w:tr>
      <w:tr w:rsidR="0045264F" w14:paraId="2EBA8211" w14:textId="77777777" w:rsidTr="00184226">
        <w:tc>
          <w:tcPr>
            <w:tcW w:w="1418" w:type="dxa"/>
            <w:shd w:val="clear" w:color="auto" w:fill="D9D9D9" w:themeFill="background1" w:themeFillShade="D9"/>
          </w:tcPr>
          <w:p w14:paraId="0AE67E4E" w14:textId="4C7D8234" w:rsidR="00705376" w:rsidRDefault="00705376" w:rsidP="006A1015">
            <w:pPr>
              <w:ind w:firstLine="0"/>
            </w:pPr>
            <w:proofErr w:type="spellStart"/>
            <w:r>
              <w:t>left_motor</w:t>
            </w:r>
            <w:proofErr w:type="spellEnd"/>
          </w:p>
        </w:tc>
        <w:tc>
          <w:tcPr>
            <w:tcW w:w="1110" w:type="dxa"/>
            <w:vAlign w:val="center"/>
          </w:tcPr>
          <w:p w14:paraId="47881C79" w14:textId="0201C5F2" w:rsidR="00705376" w:rsidRPr="00CF40C4" w:rsidRDefault="00705376" w:rsidP="006A1015">
            <w:pPr>
              <w:ind w:firstLine="0"/>
              <w:jc w:val="center"/>
            </w:pPr>
            <w:proofErr w:type="spellStart"/>
            <w:r>
              <w:t>body</w:t>
            </w:r>
            <w:proofErr w:type="spellEnd"/>
          </w:p>
        </w:tc>
        <w:tc>
          <w:tcPr>
            <w:tcW w:w="1584" w:type="dxa"/>
            <w:vAlign w:val="center"/>
          </w:tcPr>
          <w:p w14:paraId="4BB93941" w14:textId="69EE7521" w:rsidR="00705376" w:rsidRDefault="00705376" w:rsidP="006A1015">
            <w:pPr>
              <w:ind w:firstLine="0"/>
              <w:jc w:val="center"/>
            </w:pPr>
            <w:proofErr w:type="spellStart"/>
            <w:r>
              <w:t>left_wheel</w:t>
            </w:r>
            <w:proofErr w:type="spellEnd"/>
          </w:p>
        </w:tc>
        <w:tc>
          <w:tcPr>
            <w:tcW w:w="994" w:type="dxa"/>
            <w:vAlign w:val="center"/>
          </w:tcPr>
          <w:p w14:paraId="1BD650A7" w14:textId="36A90C3D" w:rsidR="00705376" w:rsidRDefault="00184226" w:rsidP="006A1015">
            <w:pPr>
              <w:ind w:firstLine="0"/>
              <w:jc w:val="center"/>
            </w:pPr>
            <w:r>
              <w:t>0.022</w:t>
            </w:r>
          </w:p>
        </w:tc>
        <w:tc>
          <w:tcPr>
            <w:tcW w:w="1273" w:type="dxa"/>
            <w:vAlign w:val="center"/>
          </w:tcPr>
          <w:p w14:paraId="07E0C893" w14:textId="0E4755F5" w:rsidR="00705376" w:rsidRDefault="00184226" w:rsidP="006A1015">
            <w:pPr>
              <w:ind w:firstLine="0"/>
              <w:jc w:val="center"/>
            </w:pPr>
            <w:r>
              <w:t>0</w:t>
            </w:r>
          </w:p>
        </w:tc>
        <w:tc>
          <w:tcPr>
            <w:tcW w:w="1276" w:type="dxa"/>
            <w:vAlign w:val="center"/>
          </w:tcPr>
          <w:p w14:paraId="557B61D4" w14:textId="61B94AA7" w:rsidR="00705376" w:rsidRDefault="00184226" w:rsidP="006A1015">
            <w:pPr>
              <w:ind w:firstLine="0"/>
              <w:jc w:val="center"/>
            </w:pPr>
            <w:r>
              <w:t>0</w:t>
            </w:r>
          </w:p>
        </w:tc>
        <w:tc>
          <w:tcPr>
            <w:tcW w:w="1134" w:type="dxa"/>
            <w:vAlign w:val="center"/>
          </w:tcPr>
          <w:p w14:paraId="7964E538" w14:textId="1C71E0C8" w:rsidR="00705376" w:rsidRDefault="00184226" w:rsidP="006A1015">
            <w:pPr>
              <w:ind w:firstLine="0"/>
              <w:jc w:val="center"/>
            </w:pPr>
            <w:r>
              <w:t>0</w:t>
            </w:r>
          </w:p>
        </w:tc>
      </w:tr>
      <w:tr w:rsidR="0045264F" w14:paraId="3DF33AF6" w14:textId="77777777" w:rsidTr="00184226">
        <w:tc>
          <w:tcPr>
            <w:tcW w:w="1418" w:type="dxa"/>
            <w:shd w:val="clear" w:color="auto" w:fill="D9D9D9" w:themeFill="background1" w:themeFillShade="D9"/>
          </w:tcPr>
          <w:p w14:paraId="441C8F3B" w14:textId="36A82790" w:rsidR="00705376" w:rsidRDefault="00705376" w:rsidP="006A1015">
            <w:pPr>
              <w:ind w:firstLine="0"/>
            </w:pPr>
            <w:proofErr w:type="spellStart"/>
            <w:r>
              <w:t>right_motor</w:t>
            </w:r>
            <w:proofErr w:type="spellEnd"/>
          </w:p>
        </w:tc>
        <w:tc>
          <w:tcPr>
            <w:tcW w:w="1110" w:type="dxa"/>
            <w:vAlign w:val="center"/>
          </w:tcPr>
          <w:p w14:paraId="16AFA819" w14:textId="6AA73198" w:rsidR="00705376" w:rsidRPr="001115E3" w:rsidRDefault="00705376" w:rsidP="006A1015">
            <w:pPr>
              <w:ind w:firstLine="0"/>
              <w:jc w:val="center"/>
            </w:pPr>
            <w:proofErr w:type="spellStart"/>
            <w:r>
              <w:t>body</w:t>
            </w:r>
            <w:proofErr w:type="spellEnd"/>
          </w:p>
        </w:tc>
        <w:tc>
          <w:tcPr>
            <w:tcW w:w="1584" w:type="dxa"/>
            <w:vAlign w:val="center"/>
          </w:tcPr>
          <w:p w14:paraId="6BD07C81" w14:textId="27CEB888" w:rsidR="00705376" w:rsidRDefault="0045264F" w:rsidP="006A1015">
            <w:pPr>
              <w:ind w:firstLine="0"/>
              <w:jc w:val="center"/>
            </w:pPr>
            <w:proofErr w:type="spellStart"/>
            <w:r>
              <w:t>r</w:t>
            </w:r>
            <w:r w:rsidR="00705376">
              <w:t>ight_wheel</w:t>
            </w:r>
            <w:proofErr w:type="spellEnd"/>
          </w:p>
        </w:tc>
        <w:tc>
          <w:tcPr>
            <w:tcW w:w="994" w:type="dxa"/>
            <w:vAlign w:val="center"/>
          </w:tcPr>
          <w:p w14:paraId="38454E42" w14:textId="57C912A6" w:rsidR="00705376" w:rsidRPr="00925670" w:rsidRDefault="00184226" w:rsidP="006A1015">
            <w:pPr>
              <w:ind w:firstLine="0"/>
              <w:jc w:val="center"/>
            </w:pPr>
            <w:r w:rsidRPr="00925670">
              <w:t>0.022</w:t>
            </w:r>
          </w:p>
        </w:tc>
        <w:tc>
          <w:tcPr>
            <w:tcW w:w="1273" w:type="dxa"/>
            <w:vAlign w:val="center"/>
          </w:tcPr>
          <w:p w14:paraId="55D81B4F" w14:textId="57DD5AC5" w:rsidR="00705376" w:rsidRDefault="00184226" w:rsidP="006A1015">
            <w:pPr>
              <w:ind w:firstLine="0"/>
              <w:jc w:val="center"/>
            </w:pPr>
            <w:r>
              <w:t>0</w:t>
            </w:r>
          </w:p>
        </w:tc>
        <w:tc>
          <w:tcPr>
            <w:tcW w:w="1276" w:type="dxa"/>
            <w:vAlign w:val="center"/>
          </w:tcPr>
          <w:p w14:paraId="5E9C7DAA" w14:textId="61F02A0E" w:rsidR="00705376" w:rsidRDefault="00184226" w:rsidP="006A1015">
            <w:pPr>
              <w:ind w:firstLine="0"/>
              <w:jc w:val="center"/>
            </w:pPr>
            <w:r>
              <w:t>0</w:t>
            </w:r>
          </w:p>
        </w:tc>
        <w:tc>
          <w:tcPr>
            <w:tcW w:w="1134" w:type="dxa"/>
            <w:vAlign w:val="center"/>
          </w:tcPr>
          <w:p w14:paraId="348DC60A" w14:textId="558A49E7" w:rsidR="00705376" w:rsidRDefault="00184226" w:rsidP="006A1015">
            <w:pPr>
              <w:ind w:firstLine="0"/>
              <w:jc w:val="center"/>
            </w:pPr>
            <w:r>
              <w:t>0</w:t>
            </w:r>
          </w:p>
        </w:tc>
      </w:tr>
      <w:tr w:rsidR="0045264F" w14:paraId="43CFE749" w14:textId="77777777" w:rsidTr="00184226">
        <w:tc>
          <w:tcPr>
            <w:tcW w:w="1418" w:type="dxa"/>
            <w:shd w:val="clear" w:color="auto" w:fill="D9D9D9" w:themeFill="background1" w:themeFillShade="D9"/>
          </w:tcPr>
          <w:p w14:paraId="3729B43A" w14:textId="3C388DA4" w:rsidR="00705376" w:rsidRDefault="00705376" w:rsidP="006A1015">
            <w:pPr>
              <w:ind w:firstLine="0"/>
            </w:pPr>
            <w:proofErr w:type="spellStart"/>
            <w:r>
              <w:t>pan_motor</w:t>
            </w:r>
            <w:proofErr w:type="spellEnd"/>
          </w:p>
        </w:tc>
        <w:tc>
          <w:tcPr>
            <w:tcW w:w="1110" w:type="dxa"/>
            <w:vAlign w:val="center"/>
          </w:tcPr>
          <w:p w14:paraId="55F3EC23" w14:textId="125EA256" w:rsidR="00705376" w:rsidRDefault="00705376" w:rsidP="006A1015">
            <w:pPr>
              <w:ind w:firstLine="0"/>
              <w:jc w:val="center"/>
            </w:pPr>
            <w:proofErr w:type="spellStart"/>
            <w:r>
              <w:t>body</w:t>
            </w:r>
            <w:proofErr w:type="spellEnd"/>
          </w:p>
        </w:tc>
        <w:tc>
          <w:tcPr>
            <w:tcW w:w="1584" w:type="dxa"/>
            <w:vAlign w:val="center"/>
          </w:tcPr>
          <w:p w14:paraId="09B6D71B" w14:textId="6BF2949D" w:rsidR="00705376" w:rsidRDefault="0045264F" w:rsidP="006A1015">
            <w:pPr>
              <w:ind w:firstLine="0"/>
              <w:jc w:val="center"/>
            </w:pPr>
            <w:r>
              <w:t>pan</w:t>
            </w:r>
          </w:p>
        </w:tc>
        <w:tc>
          <w:tcPr>
            <w:tcW w:w="994" w:type="dxa"/>
            <w:vAlign w:val="center"/>
          </w:tcPr>
          <w:p w14:paraId="4666D8DC" w14:textId="3542158F" w:rsidR="00705376" w:rsidRPr="00925670" w:rsidRDefault="00184226" w:rsidP="006A1015">
            <w:pPr>
              <w:ind w:firstLine="0"/>
              <w:jc w:val="center"/>
            </w:pPr>
            <w:r w:rsidRPr="00925670">
              <w:t>0.15</w:t>
            </w:r>
          </w:p>
        </w:tc>
        <w:tc>
          <w:tcPr>
            <w:tcW w:w="1273" w:type="dxa"/>
            <w:vAlign w:val="center"/>
          </w:tcPr>
          <w:p w14:paraId="729A56A5" w14:textId="4341E557" w:rsidR="00705376" w:rsidRDefault="00184226" w:rsidP="006A1015">
            <w:pPr>
              <w:ind w:firstLine="0"/>
              <w:jc w:val="center"/>
            </w:pPr>
            <w:r>
              <w:t>0</w:t>
            </w:r>
          </w:p>
        </w:tc>
        <w:tc>
          <w:tcPr>
            <w:tcW w:w="1276" w:type="dxa"/>
            <w:vAlign w:val="center"/>
          </w:tcPr>
          <w:p w14:paraId="25FAF945" w14:textId="52082501" w:rsidR="00705376" w:rsidRDefault="00184226" w:rsidP="006A1015">
            <w:pPr>
              <w:ind w:firstLine="0"/>
              <w:jc w:val="center"/>
            </w:pPr>
            <w:r>
              <w:t>0</w:t>
            </w:r>
          </w:p>
        </w:tc>
        <w:tc>
          <w:tcPr>
            <w:tcW w:w="1134" w:type="dxa"/>
            <w:vAlign w:val="center"/>
          </w:tcPr>
          <w:p w14:paraId="2839932D" w14:textId="1D806E82" w:rsidR="00705376" w:rsidRDefault="00184226" w:rsidP="006A1015">
            <w:pPr>
              <w:ind w:firstLine="0"/>
              <w:jc w:val="center"/>
            </w:pPr>
            <w:r>
              <w:t>0</w:t>
            </w:r>
          </w:p>
        </w:tc>
      </w:tr>
      <w:tr w:rsidR="0045264F" w14:paraId="3F18681B" w14:textId="77777777" w:rsidTr="00184226">
        <w:tc>
          <w:tcPr>
            <w:tcW w:w="1418" w:type="dxa"/>
            <w:shd w:val="clear" w:color="auto" w:fill="D9D9D9" w:themeFill="background1" w:themeFillShade="D9"/>
          </w:tcPr>
          <w:p w14:paraId="19E8AF5E" w14:textId="3FAE3C33" w:rsidR="00705376" w:rsidRDefault="00705376" w:rsidP="006A1015">
            <w:pPr>
              <w:ind w:firstLine="0"/>
            </w:pPr>
            <w:proofErr w:type="spellStart"/>
            <w:r>
              <w:t>tilt_motor</w:t>
            </w:r>
            <w:proofErr w:type="spellEnd"/>
          </w:p>
        </w:tc>
        <w:tc>
          <w:tcPr>
            <w:tcW w:w="1110" w:type="dxa"/>
            <w:vAlign w:val="center"/>
          </w:tcPr>
          <w:p w14:paraId="0E9C6671" w14:textId="0733D998" w:rsidR="00705376" w:rsidRDefault="00705376" w:rsidP="006A1015">
            <w:pPr>
              <w:ind w:firstLine="0"/>
              <w:jc w:val="center"/>
            </w:pPr>
            <w:r>
              <w:t>pan</w:t>
            </w:r>
          </w:p>
        </w:tc>
        <w:tc>
          <w:tcPr>
            <w:tcW w:w="1584" w:type="dxa"/>
            <w:vAlign w:val="center"/>
          </w:tcPr>
          <w:p w14:paraId="2112C6DB" w14:textId="3803FE76" w:rsidR="00705376" w:rsidRDefault="0045264F" w:rsidP="006A1015">
            <w:pPr>
              <w:ind w:firstLine="0"/>
              <w:jc w:val="center"/>
            </w:pPr>
            <w:proofErr w:type="spellStart"/>
            <w:r>
              <w:t>tilt_smartphone</w:t>
            </w:r>
            <w:proofErr w:type="spellEnd"/>
          </w:p>
        </w:tc>
        <w:tc>
          <w:tcPr>
            <w:tcW w:w="994" w:type="dxa"/>
            <w:vAlign w:val="center"/>
          </w:tcPr>
          <w:p w14:paraId="6863962C" w14:textId="631C2E37" w:rsidR="00705376" w:rsidRDefault="00184226" w:rsidP="006A1015">
            <w:pPr>
              <w:ind w:firstLine="0"/>
              <w:jc w:val="center"/>
            </w:pPr>
            <w:r>
              <w:t>0.22</w:t>
            </w:r>
          </w:p>
        </w:tc>
        <w:tc>
          <w:tcPr>
            <w:tcW w:w="1273" w:type="dxa"/>
            <w:vAlign w:val="center"/>
          </w:tcPr>
          <w:p w14:paraId="4F851549" w14:textId="4B25EEA3" w:rsidR="00705376" w:rsidRDefault="00184226" w:rsidP="006A1015">
            <w:pPr>
              <w:ind w:firstLine="0"/>
              <w:jc w:val="center"/>
            </w:pPr>
            <w:r>
              <w:t>- 0.089743</w:t>
            </w:r>
          </w:p>
        </w:tc>
        <w:tc>
          <w:tcPr>
            <w:tcW w:w="1276" w:type="dxa"/>
            <w:vAlign w:val="center"/>
          </w:tcPr>
          <w:p w14:paraId="3F8E82A9" w14:textId="0940CA52" w:rsidR="00705376" w:rsidRDefault="00184226" w:rsidP="006A1015">
            <w:pPr>
              <w:ind w:firstLine="0"/>
              <w:jc w:val="center"/>
            </w:pPr>
            <w:r>
              <w:t>0</w:t>
            </w:r>
          </w:p>
        </w:tc>
        <w:tc>
          <w:tcPr>
            <w:tcW w:w="1134" w:type="dxa"/>
            <w:vAlign w:val="center"/>
          </w:tcPr>
          <w:p w14:paraId="593771DF" w14:textId="159E5CDF" w:rsidR="00705376" w:rsidRDefault="00184226" w:rsidP="003A192C">
            <w:pPr>
              <w:keepNext/>
              <w:ind w:firstLine="0"/>
              <w:jc w:val="center"/>
            </w:pPr>
            <w:r>
              <w:t>-0.005</w:t>
            </w:r>
          </w:p>
        </w:tc>
      </w:tr>
    </w:tbl>
    <w:p w14:paraId="76275E1E" w14:textId="133D6E0F" w:rsidR="003A192C" w:rsidRDefault="003A192C" w:rsidP="00F655FC">
      <w:pPr>
        <w:pStyle w:val="Descripcin"/>
        <w:spacing w:before="120"/>
      </w:pPr>
      <w:bookmarkStart w:id="132" w:name="_Ref12487379"/>
      <w:bookmarkStart w:id="133" w:name="_Toc12825064"/>
      <w:r>
        <w:t xml:space="preserve">Táboa </w:t>
      </w:r>
      <w:r w:rsidR="00A0760E">
        <w:fldChar w:fldCharType="begin"/>
      </w:r>
      <w:r w:rsidR="00A0760E">
        <w:instrText xml:space="preserve"> SEQ Táboa \* ARABIC </w:instrText>
      </w:r>
      <w:r w:rsidR="00A0760E">
        <w:fldChar w:fldCharType="separate"/>
      </w:r>
      <w:r w:rsidR="00A45487">
        <w:rPr>
          <w:noProof/>
        </w:rPr>
        <w:t>6</w:t>
      </w:r>
      <w:r w:rsidR="00A0760E">
        <w:fldChar w:fldCharType="end"/>
      </w:r>
      <w:bookmarkEnd w:id="132"/>
      <w:r>
        <w:t xml:space="preserve">. Parámetros de cada </w:t>
      </w:r>
      <w:proofErr w:type="spellStart"/>
      <w:r>
        <w:rPr>
          <w:i/>
        </w:rPr>
        <w:t>joint</w:t>
      </w:r>
      <w:proofErr w:type="spellEnd"/>
      <w:r>
        <w:t xml:space="preserve"> do modelo</w:t>
      </w:r>
      <w:bookmarkEnd w:id="133"/>
    </w:p>
    <w:p w14:paraId="74408AE5" w14:textId="23FE35AD" w:rsidR="001115E3" w:rsidRDefault="001115E3" w:rsidP="00FE2F0F">
      <w:r w:rsidRPr="00CB57B3">
        <w:t xml:space="preserve">Os </w:t>
      </w:r>
      <w:proofErr w:type="spellStart"/>
      <w:r w:rsidRPr="00CB57B3">
        <w:rPr>
          <w:i/>
        </w:rPr>
        <w:t>links</w:t>
      </w:r>
      <w:proofErr w:type="spellEnd"/>
      <w:r w:rsidR="003A192C" w:rsidRPr="00CB57B3">
        <w:t xml:space="preserve"> d</w:t>
      </w:r>
      <w:r w:rsidRPr="00CB57B3">
        <w:t xml:space="preserve">o pan e o </w:t>
      </w:r>
      <w:proofErr w:type="spellStart"/>
      <w:r w:rsidRPr="00CB57B3">
        <w:t>ti</w:t>
      </w:r>
      <w:r w:rsidR="00B92B1D" w:rsidRPr="00CB57B3">
        <w:t>lt</w:t>
      </w:r>
      <w:proofErr w:type="spellEnd"/>
      <w:r w:rsidR="00B92B1D" w:rsidRPr="00CB57B3">
        <w:t xml:space="preserve"> está</w:t>
      </w:r>
      <w:r w:rsidRPr="00CB57B3">
        <w:t>n orientados de xeito que se facilite</w:t>
      </w:r>
      <w:r w:rsidR="00F213D2" w:rsidRPr="00CB57B3">
        <w:t xml:space="preserve"> a utilización da s</w:t>
      </w:r>
      <w:r w:rsidR="004C2676" w:rsidRPr="00CB57B3">
        <w:t>ú</w:t>
      </w:r>
      <w:r w:rsidR="00F213D2" w:rsidRPr="00CB57B3">
        <w:t>a posición</w:t>
      </w:r>
      <w:r w:rsidR="003A192C" w:rsidRPr="00CB57B3">
        <w:t xml:space="preserve"> á hora da elaboraci</w:t>
      </w:r>
      <w:r w:rsidR="004C2676" w:rsidRPr="00CB57B3">
        <w:t>ón dos controis dos motores do modelo</w:t>
      </w:r>
      <w:r w:rsidR="00F213D2" w:rsidRPr="00CB57B3">
        <w:t>.</w:t>
      </w:r>
      <w:r w:rsidR="004C2676" w:rsidRPr="00CB57B3">
        <w:t xml:space="preserve"> O que se pretende conseguir é q</w:t>
      </w:r>
      <w:r w:rsidR="00280175" w:rsidRPr="00CB57B3">
        <w:t>ue os valores de posición do</w:t>
      </w:r>
      <w:r w:rsidR="004C2676" w:rsidRPr="00CB57B3">
        <w:t>s seus</w:t>
      </w:r>
      <w:r w:rsidR="00280175" w:rsidRPr="00CB57B3">
        <w:t xml:space="preserve"> </w:t>
      </w:r>
      <w:proofErr w:type="spellStart"/>
      <w:r w:rsidR="00280175" w:rsidRPr="00CB57B3">
        <w:rPr>
          <w:i/>
        </w:rPr>
        <w:t>joint</w:t>
      </w:r>
      <w:r w:rsidR="004C2676" w:rsidRPr="00CB57B3">
        <w:rPr>
          <w:i/>
        </w:rPr>
        <w:t>s</w:t>
      </w:r>
      <w:proofErr w:type="spellEnd"/>
      <w:r w:rsidR="00280175" w:rsidRPr="00CB57B3">
        <w:t xml:space="preserve"> sexan exactamente os mesmos que os valores dos comandos </w:t>
      </w:r>
      <w:r w:rsidR="004C2676" w:rsidRPr="00CB57B3">
        <w:t>que se introducen para o control do modelo</w:t>
      </w:r>
      <w:r w:rsidR="00280175" w:rsidRPr="00CB57B3">
        <w:t>, evitando así ter que realizar ningún tipo de conversión</w:t>
      </w:r>
      <w:r w:rsidR="004C2676" w:rsidRPr="00CB57B3">
        <w:t xml:space="preserve">, tanto na elaboración dos controis como na lectura dos </w:t>
      </w:r>
      <w:proofErr w:type="spellStart"/>
      <w:r w:rsidR="004C2676" w:rsidRPr="00CB57B3">
        <w:t>encoders</w:t>
      </w:r>
      <w:proofErr w:type="spellEnd"/>
      <w:r w:rsidR="00280175" w:rsidRPr="00CB57B3">
        <w:t>.</w:t>
      </w:r>
      <w:r w:rsidR="004C2676">
        <w:t xml:space="preserve"> </w:t>
      </w:r>
    </w:p>
    <w:p w14:paraId="66723944" w14:textId="2F1B5902" w:rsidR="00FC583D" w:rsidRPr="00FC583D" w:rsidRDefault="00FC583D" w:rsidP="00FE2F0F">
      <w:r>
        <w:t xml:space="preserve">A pesar de que se pode especificar os valores do límite superior e inferior dun </w:t>
      </w:r>
      <w:proofErr w:type="spellStart"/>
      <w:r>
        <w:rPr>
          <w:i/>
        </w:rPr>
        <w:t>joint</w:t>
      </w:r>
      <w:proofErr w:type="spellEnd"/>
      <w:r>
        <w:t xml:space="preserve"> dentro do arquivo </w:t>
      </w:r>
      <w:r w:rsidR="00382B92">
        <w:t xml:space="preserve">XML </w:t>
      </w:r>
      <w:r>
        <w:t xml:space="preserve">que define o robot, non é aconsellable utilizalo deste xeito. Esta recomendación débese a que, na versión de </w:t>
      </w:r>
      <w:proofErr w:type="spellStart"/>
      <w:r>
        <w:t>Gazebo</w:t>
      </w:r>
      <w:proofErr w:type="spellEnd"/>
      <w:r>
        <w:t xml:space="preserve"> empregada para o desenvolvemento deste traballo, ao definir ditos límites no </w:t>
      </w:r>
      <w:r w:rsidR="00CB57B3">
        <w:t>XML</w:t>
      </w:r>
      <w:r w:rsidR="0058797A">
        <w:t>,</w:t>
      </w:r>
      <w:r>
        <w:t xml:space="preserve"> ocasionaba problemas cando se pretendía variar eses valores durante a simulación por medio dun </w:t>
      </w:r>
      <w:proofErr w:type="spellStart"/>
      <w:r>
        <w:t>plugin</w:t>
      </w:r>
      <w:proofErr w:type="spellEnd"/>
      <w:r>
        <w:t>.</w:t>
      </w:r>
    </w:p>
    <w:p w14:paraId="4C84EDC5" w14:textId="6B3DE506" w:rsidR="008B2593" w:rsidRDefault="008B2593" w:rsidP="007B484D">
      <w:pPr>
        <w:pStyle w:val="Ttulo3"/>
      </w:pPr>
      <w:bookmarkStart w:id="134" w:name="_Toc12827308"/>
      <w:r>
        <w:t>Sensores infravermellos</w:t>
      </w:r>
      <w:bookmarkEnd w:id="134"/>
    </w:p>
    <w:p w14:paraId="7CD6995E" w14:textId="262F6913" w:rsidR="00F3144F" w:rsidRPr="00204FCB" w:rsidRDefault="00F3144F" w:rsidP="00E551B1">
      <w:r>
        <w:t xml:space="preserve">Mediante o elemento sensor do </w:t>
      </w:r>
      <w:r w:rsidR="006A5AF3">
        <w:t>SDF</w:t>
      </w:r>
      <w:r>
        <w:t xml:space="preserve"> descríbese o tipo e as propiedades do sensor que se desexa incluír no modelo.</w:t>
      </w:r>
      <w:r w:rsidR="00204FCB">
        <w:t xml:space="preserve"> No caso de querer simular sensores infravermellos emprégase o tipo de sensor </w:t>
      </w:r>
      <w:proofErr w:type="spellStart"/>
      <w:r w:rsidR="00204FCB" w:rsidRPr="00204FCB">
        <w:rPr>
          <w:i/>
        </w:rPr>
        <w:t>ray</w:t>
      </w:r>
      <w:proofErr w:type="spellEnd"/>
      <w:r w:rsidR="00204FCB">
        <w:t xml:space="preserve">. Este tipo de sensor </w:t>
      </w:r>
      <w:r w:rsidR="00AC347A">
        <w:t xml:space="preserve">devolve </w:t>
      </w:r>
      <w:r w:rsidR="00204FCB">
        <w:t xml:space="preserve">o valor da distancia á que un corpo </w:t>
      </w:r>
      <w:proofErr w:type="spellStart"/>
      <w:r w:rsidR="00204FCB" w:rsidRPr="00E54E6F">
        <w:t>interseca</w:t>
      </w:r>
      <w:proofErr w:type="spellEnd"/>
      <w:r w:rsidR="00204FCB">
        <w:t xml:space="preserve"> coas rectas, ou raios, que</w:t>
      </w:r>
      <w:r w:rsidR="00AC347A">
        <w:t xml:space="preserve"> o</w:t>
      </w:r>
      <w:r w:rsidR="00204FCB">
        <w:t xml:space="preserve"> definen.</w:t>
      </w:r>
    </w:p>
    <w:p w14:paraId="26112F48" w14:textId="12E72963" w:rsidR="00F3144F" w:rsidRDefault="00AC347A" w:rsidP="00E551B1">
      <w:r>
        <w:t xml:space="preserve">O funcionamento dun sensor de tipo </w:t>
      </w:r>
      <w:proofErr w:type="spellStart"/>
      <w:r>
        <w:rPr>
          <w:i/>
        </w:rPr>
        <w:t>ray</w:t>
      </w:r>
      <w:proofErr w:type="spellEnd"/>
      <w:r>
        <w:t xml:space="preserve"> é sinxelo: o simulador c</w:t>
      </w:r>
      <w:r w:rsidR="00F3144F" w:rsidRPr="00AC347A">
        <w:t>rea</w:t>
      </w:r>
      <w:r w:rsidR="00F3144F">
        <w:t xml:space="preserve"> unha especie de abanico no plano horizontal</w:t>
      </w:r>
      <w:r w:rsidR="004D38D1">
        <w:t xml:space="preserve"> ao longo do ángulo que recorre dende o valor mínimo ata o valor máximo especificado</w:t>
      </w:r>
      <w:r>
        <w:t xml:space="preserve"> no </w:t>
      </w:r>
      <w:r w:rsidR="006A5AF3">
        <w:t>SDF</w:t>
      </w:r>
      <w:r>
        <w:t>,</w:t>
      </w:r>
      <w:r w:rsidR="004D38D1">
        <w:t xml:space="preserve"> e repartindo de xeito equidistante o número de raios indicados para o plano horizontal. Á súa vez, desprega esta configuración tantas veces como raios se indicaran no plano vertical, e repartíndoos, tamén, de forma equidistante entre o ángulo mínimo e máximo especificados para o plano vertical. Deste xeito os raios dispóñense formando unha especie de volume piramidal, cuxo vértice se sitúa no punto mínimo do rango especificado</w:t>
      </w:r>
      <w:r w:rsidR="00665A44">
        <w:t>, tomando como referencia</w:t>
      </w:r>
      <w:r w:rsidR="004D38D1">
        <w:t xml:space="preserve"> a posición do sensor. A lonxitude de cada raio ven definida loxicamente</w:t>
      </w:r>
      <w:r w:rsidR="008C086A">
        <w:t>,</w:t>
      </w:r>
      <w:r w:rsidR="004D38D1">
        <w:t xml:space="preserve"> pola diferenza do punto máximo e mínimo do rango do sensor.</w:t>
      </w:r>
    </w:p>
    <w:p w14:paraId="50C70D0A" w14:textId="33B28971" w:rsidR="00E80B7C" w:rsidRDefault="00E80B7C" w:rsidP="00E551B1">
      <w:r>
        <w:t xml:space="preserve">O simulador asigna un índice a cada un dos raios que conforman o sensor. Este índice serve para acceder ao valor de distancia mínimo en que se corta dito raio en calquera instante da simulación. O sistema de numeración de </w:t>
      </w:r>
      <w:proofErr w:type="spellStart"/>
      <w:r>
        <w:t>Gazebo</w:t>
      </w:r>
      <w:proofErr w:type="spellEnd"/>
      <w:r>
        <w:t xml:space="preserve"> foi obtido de xeito experimental, coñecendo finalmente que, dado o plano vertical YZ</w:t>
      </w:r>
      <w:r w:rsidR="00C6689F">
        <w:t xml:space="preserve">, a numeración comezaría dende a orixe de coordenadas e incrementase ao longo da fila horizontal no sentido crecente do eixo Y, ata que salta á seguinte fila no sentido crecente do eixo Z. Así, para o caso do sensor </w:t>
      </w:r>
      <w:proofErr w:type="spellStart"/>
      <w:r w:rsidR="00C6689F">
        <w:t>implementado</w:t>
      </w:r>
      <w:proofErr w:type="spellEnd"/>
      <w:r w:rsidR="00C6689F">
        <w:t xml:space="preserve"> </w:t>
      </w:r>
      <w:r w:rsidR="00160C2D">
        <w:t>no modelo de</w:t>
      </w:r>
      <w:r w:rsidR="00C6689F">
        <w:t xml:space="preserve"> </w:t>
      </w:r>
      <w:proofErr w:type="spellStart"/>
      <w:r w:rsidR="00C6689F">
        <w:t>Robobo</w:t>
      </w:r>
      <w:proofErr w:type="spellEnd"/>
      <w:r w:rsidR="00C6689F">
        <w:t>, a numeración dos índices sería a da</w:t>
      </w:r>
      <w:r w:rsidR="00AD33BD">
        <w:t xml:space="preserve"> </w:t>
      </w:r>
      <w:r w:rsidR="00AD33BD" w:rsidRPr="002C3776">
        <w:fldChar w:fldCharType="begin"/>
      </w:r>
      <w:r w:rsidR="00AD33BD" w:rsidRPr="002C3776">
        <w:instrText xml:space="preserve"> REF _Ref12487819 \h  \* MERGEFORMAT </w:instrText>
      </w:r>
      <w:r w:rsidR="00AD33BD" w:rsidRPr="002C3776">
        <w:fldChar w:fldCharType="separate"/>
      </w:r>
      <w:r w:rsidR="00A45487">
        <w:t xml:space="preserve">Figura </w:t>
      </w:r>
      <w:r w:rsidR="00A45487">
        <w:rPr>
          <w:noProof/>
        </w:rPr>
        <w:t>29</w:t>
      </w:r>
      <w:r w:rsidR="00AD33BD" w:rsidRPr="002C3776">
        <w:fldChar w:fldCharType="end"/>
      </w:r>
      <w:r w:rsidR="00C6689F" w:rsidRPr="002C3776">
        <w:t>.</w:t>
      </w:r>
    </w:p>
    <w:p w14:paraId="372CB9E4" w14:textId="77777777" w:rsidR="00666A60" w:rsidRDefault="00666A60" w:rsidP="00666A60">
      <w:pPr>
        <w:keepNext/>
        <w:jc w:val="center"/>
      </w:pPr>
      <w:r>
        <w:rPr>
          <w:noProof/>
          <w:lang w:val="es-ES"/>
        </w:rPr>
        <w:lastRenderedPageBreak/>
        <w:drawing>
          <wp:inline distT="0" distB="0" distL="0" distR="0" wp14:anchorId="58B74DCC" wp14:editId="2A214441">
            <wp:extent cx="4529470" cy="2784101"/>
            <wp:effectExtent l="0" t="0" r="4445" b="0"/>
            <wp:docPr id="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ÍndicesSensor.png"/>
                    <pic:cNvPicPr/>
                  </pic:nvPicPr>
                  <pic:blipFill>
                    <a:blip r:embed="rId66">
                      <a:extLst>
                        <a:ext uri="{28A0092B-C50C-407E-A947-70E740481C1C}">
                          <a14:useLocalDpi xmlns:a14="http://schemas.microsoft.com/office/drawing/2010/main" val="0"/>
                        </a:ext>
                      </a:extLst>
                    </a:blip>
                    <a:stretch>
                      <a:fillRect/>
                    </a:stretch>
                  </pic:blipFill>
                  <pic:spPr>
                    <a:xfrm>
                      <a:off x="0" y="0"/>
                      <a:ext cx="4528808" cy="2783694"/>
                    </a:xfrm>
                    <a:prstGeom prst="rect">
                      <a:avLst/>
                    </a:prstGeom>
                  </pic:spPr>
                </pic:pic>
              </a:graphicData>
            </a:graphic>
          </wp:inline>
        </w:drawing>
      </w:r>
    </w:p>
    <w:p w14:paraId="26001C5A" w14:textId="0EF5593B" w:rsidR="00C6689F" w:rsidRDefault="00666A60" w:rsidP="00666A60">
      <w:pPr>
        <w:pStyle w:val="Descripcin"/>
      </w:pPr>
      <w:bookmarkStart w:id="135" w:name="_Ref12487819"/>
      <w:bookmarkStart w:id="136" w:name="_Toc12825049"/>
      <w:r>
        <w:t xml:space="preserve">Figura </w:t>
      </w:r>
      <w:r>
        <w:fldChar w:fldCharType="begin"/>
      </w:r>
      <w:r>
        <w:instrText xml:space="preserve"> SEQ Figura \* ARABIC </w:instrText>
      </w:r>
      <w:r>
        <w:fldChar w:fldCharType="separate"/>
      </w:r>
      <w:r w:rsidR="00A45487">
        <w:rPr>
          <w:noProof/>
        </w:rPr>
        <w:t>29</w:t>
      </w:r>
      <w:r>
        <w:fldChar w:fldCharType="end"/>
      </w:r>
      <w:bookmarkEnd w:id="135"/>
      <w:r>
        <w:t xml:space="preserve">. Índices de numeración dos raios que forman un sensor tipo </w:t>
      </w:r>
      <w:proofErr w:type="spellStart"/>
      <w:r>
        <w:rPr>
          <w:i/>
        </w:rPr>
        <w:t>ray</w:t>
      </w:r>
      <w:bookmarkEnd w:id="136"/>
      <w:proofErr w:type="spellEnd"/>
    </w:p>
    <w:p w14:paraId="7C4FB532" w14:textId="12C6B524" w:rsidR="00F3144F" w:rsidRDefault="00F3144F" w:rsidP="00E551B1">
      <w:r>
        <w:t xml:space="preserve">A </w:t>
      </w:r>
      <w:r w:rsidR="00665A44">
        <w:t>d</w:t>
      </w:r>
      <w:r>
        <w:t>escrición dun elemento</w:t>
      </w:r>
      <w:r w:rsidR="00513331">
        <w:t xml:space="preserve"> de</w:t>
      </w:r>
      <w:r>
        <w:t xml:space="preserve"> tipo sensor conta cunha propiedade</w:t>
      </w:r>
      <w:r w:rsidR="00665A44">
        <w:t xml:space="preserve"> que permite introducir ruído. O que fai é variar de xeito aleatorio o valor de distancia que devolve cada raio. Para o desenvolvemento deste modelo non se utiliza dito parámetro xa que, no caso de querer introducir ruído aos sensores, é conveniente utilizar a funcionalidade do </w:t>
      </w:r>
      <w:proofErr w:type="spellStart"/>
      <w:r w:rsidR="00665A44">
        <w:t>plugin</w:t>
      </w:r>
      <w:proofErr w:type="spellEnd"/>
      <w:r w:rsidR="00665A44">
        <w:t xml:space="preserve"> empregado, que introduce a variación no valor de saída final do sensor.</w:t>
      </w:r>
    </w:p>
    <w:p w14:paraId="2E39D6EE" w14:textId="18D270D0" w:rsidR="00E551B1" w:rsidRDefault="00D8000A" w:rsidP="00E551B1">
      <w:r>
        <w:t xml:space="preserve">Durante a elaboración do modelo, considerouse que era suficiente a utilización de 4 </w:t>
      </w:r>
      <w:r w:rsidR="00E54E6F">
        <w:t>raios en cada plano horizontal por catro filas no plano vertical. Esta configuración suma un total de 16 raios e ofrece unha resolución a</w:t>
      </w:r>
      <w:r w:rsidR="008359DE">
        <w:t>xeitad</w:t>
      </w:r>
      <w:r w:rsidR="00E54E6F">
        <w:t>a.</w:t>
      </w:r>
    </w:p>
    <w:p w14:paraId="5C3E8AFE" w14:textId="0003A4EA" w:rsidR="0049743D" w:rsidRDefault="0049743D" w:rsidP="00E551B1">
      <w:r>
        <w:t>Os sensores infravermellos</w:t>
      </w:r>
      <w:r w:rsidR="00482376">
        <w:t xml:space="preserve"> presentan unha variación considerable</w:t>
      </w:r>
      <w:r w:rsidR="00835271">
        <w:t xml:space="preserve"> do seu funcionamento en función da superficie do material que detecten, </w:t>
      </w:r>
      <w:r w:rsidR="00593953">
        <w:t xml:space="preserve">xa que cada material posúe unha </w:t>
      </w:r>
      <w:proofErr w:type="spellStart"/>
      <w:r w:rsidR="00593953">
        <w:t>reflectividade</w:t>
      </w:r>
      <w:proofErr w:type="spellEnd"/>
      <w:r w:rsidR="00593953">
        <w:t xml:space="preserve"> diferente.</w:t>
      </w:r>
      <w:r w:rsidR="008E7F95">
        <w:t xml:space="preserve"> Coa intención de estandarizar os métodos de medición</w:t>
      </w:r>
      <w:r w:rsidR="00C42715">
        <w:t xml:space="preserve"> destes sensores</w:t>
      </w:r>
      <w:r w:rsidR="008E7F95">
        <w:t xml:space="preserve"> realizados dende o GII</w:t>
      </w:r>
      <w:r w:rsidR="00390C88">
        <w:t>,</w:t>
      </w:r>
      <w:r w:rsidR="00607199">
        <w:t xml:space="preserve"> para todos os resultados obtidos de</w:t>
      </w:r>
      <w:r w:rsidR="00B91C6C">
        <w:t xml:space="preserve"> xeito experimental foi empregado un material</w:t>
      </w:r>
      <w:r w:rsidR="00893846">
        <w:t xml:space="preserve"> de superficie plana, liso, de cor branco e mate. Polo xeral</w:t>
      </w:r>
      <w:r w:rsidR="002660B8">
        <w:t xml:space="preserve"> empregáronse láminas de papel para revestir as superficies </w:t>
      </w:r>
      <w:r w:rsidR="00F466C9">
        <w:t>de medición.</w:t>
      </w:r>
      <w:r w:rsidR="000F1277">
        <w:t xml:space="preserve"> No caso de pretender</w:t>
      </w:r>
      <w:r w:rsidR="00CF394D">
        <w:t xml:space="preserve"> ter un comportamento dos mesmos moi aproximado ao real, sería preciso</w:t>
      </w:r>
      <w:r w:rsidR="00304014">
        <w:t xml:space="preserve"> realizar calibracións para </w:t>
      </w:r>
      <w:r w:rsidR="008D57BF">
        <w:t xml:space="preserve">calquera tipo de material que poida </w:t>
      </w:r>
      <w:r w:rsidR="00304014">
        <w:t>ser empregado</w:t>
      </w:r>
      <w:r w:rsidR="008D57BF">
        <w:t xml:space="preserve"> durante experimentos reais. Est</w:t>
      </w:r>
      <w:r w:rsidR="00A03DE7">
        <w:t>e</w:t>
      </w:r>
      <w:r w:rsidR="008D57BF">
        <w:t xml:space="preserve"> labor</w:t>
      </w:r>
      <w:r w:rsidR="0091522F">
        <w:t xml:space="preserve"> require dun longo</w:t>
      </w:r>
      <w:r w:rsidR="00C5255C">
        <w:t xml:space="preserve"> e minucioso</w:t>
      </w:r>
      <w:r w:rsidR="0091522F">
        <w:t xml:space="preserve"> traballo</w:t>
      </w:r>
      <w:r w:rsidR="005A4EE8">
        <w:t xml:space="preserve"> que non resulta factible para este tipo de robot.</w:t>
      </w:r>
    </w:p>
    <w:p w14:paraId="632D40AF" w14:textId="71252E42" w:rsidR="00E54E6F" w:rsidRDefault="00E54E6F" w:rsidP="00E551B1">
      <w:r>
        <w:t xml:space="preserve">Para calcular a superficie que debería abarcar o sensor botouse man dos resultados de medicións experimentais realizadas </w:t>
      </w:r>
      <w:r w:rsidR="008359DE">
        <w:t>en anteriores</w:t>
      </w:r>
      <w:r>
        <w:t xml:space="preserve"> traballos de investigación sobre </w:t>
      </w:r>
      <w:proofErr w:type="spellStart"/>
      <w:r>
        <w:t>Robobo</w:t>
      </w:r>
      <w:proofErr w:type="spellEnd"/>
      <w:r>
        <w:t xml:space="preserve">. </w:t>
      </w:r>
      <w:r w:rsidR="008359DE">
        <w:t>A intención á hora de calcular os ángulos máximo e mínimo que require a descrición do sensor, era que os raios exteriores cortasen o perímetro da área de detección real aproximadamente no punto onde esta comeza a estreitecerse</w:t>
      </w:r>
      <w:r w:rsidR="008359DE" w:rsidRPr="002C3776">
        <w:t>. Na</w:t>
      </w:r>
      <w:r w:rsidR="00CF0B59" w:rsidRPr="002C3776">
        <w:t xml:space="preserve"> </w:t>
      </w:r>
      <w:r w:rsidR="00CF0B59" w:rsidRPr="002C3776">
        <w:fldChar w:fldCharType="begin"/>
      </w:r>
      <w:r w:rsidR="00CF0B59" w:rsidRPr="002C3776">
        <w:instrText xml:space="preserve"> REF _Ref12487951 \h  \* MERGEFORMAT </w:instrText>
      </w:r>
      <w:r w:rsidR="00CF0B59" w:rsidRPr="002C3776">
        <w:fldChar w:fldCharType="separate"/>
      </w:r>
      <w:r w:rsidR="00A45487">
        <w:t xml:space="preserve">Figura </w:t>
      </w:r>
      <w:r w:rsidR="00A45487">
        <w:rPr>
          <w:noProof/>
        </w:rPr>
        <w:t>30</w:t>
      </w:r>
      <w:r w:rsidR="00CF0B59" w:rsidRPr="002C3776">
        <w:fldChar w:fldCharType="end"/>
      </w:r>
      <w:r w:rsidR="008359DE" w:rsidRPr="002C3776">
        <w:t xml:space="preserve"> represéntanse</w:t>
      </w:r>
      <w:r w:rsidR="008359DE">
        <w:t xml:space="preserve"> superpostas ambas áreas de detección, onde a orixe do gráfico sería o punto onde se sitúa o sensor.</w:t>
      </w:r>
    </w:p>
    <w:p w14:paraId="13936D3C" w14:textId="558F3B49" w:rsidR="00C23274" w:rsidRDefault="004430E3" w:rsidP="00C23274">
      <w:pPr>
        <w:keepNext/>
        <w:jc w:val="center"/>
      </w:pPr>
      <w:r>
        <w:rPr>
          <w:noProof/>
          <w:lang w:val="es-ES"/>
        </w:rPr>
        <w:lastRenderedPageBreak/>
        <mc:AlternateContent>
          <mc:Choice Requires="wpg">
            <w:drawing>
              <wp:anchor distT="0" distB="0" distL="114300" distR="114300" simplePos="0" relativeHeight="251656192" behindDoc="0" locked="0" layoutInCell="1" allowOverlap="1" wp14:anchorId="7B97974A" wp14:editId="594442AF">
                <wp:simplePos x="0" y="0"/>
                <wp:positionH relativeFrom="column">
                  <wp:posOffset>1534426</wp:posOffset>
                </wp:positionH>
                <wp:positionV relativeFrom="paragraph">
                  <wp:posOffset>1885300</wp:posOffset>
                </wp:positionV>
                <wp:extent cx="2931780" cy="2187797"/>
                <wp:effectExtent l="0" t="0" r="0" b="0"/>
                <wp:wrapNone/>
                <wp:docPr id="53" name="Grupo 53"/>
                <wp:cNvGraphicFramePr/>
                <a:graphic xmlns:a="http://schemas.openxmlformats.org/drawingml/2006/main">
                  <a:graphicData uri="http://schemas.microsoft.com/office/word/2010/wordprocessingGroup">
                    <wpg:wgp>
                      <wpg:cNvGrpSpPr/>
                      <wpg:grpSpPr>
                        <a:xfrm>
                          <a:off x="0" y="0"/>
                          <a:ext cx="2931780" cy="2187797"/>
                          <a:chOff x="0" y="0"/>
                          <a:chExt cx="2931780" cy="2187797"/>
                        </a:xfrm>
                      </wpg:grpSpPr>
                      <wpg:grpSp>
                        <wpg:cNvPr id="52" name="Grupo 52"/>
                        <wpg:cNvGrpSpPr/>
                        <wpg:grpSpPr>
                          <a:xfrm>
                            <a:off x="0" y="333597"/>
                            <a:ext cx="2931780" cy="1854200"/>
                            <a:chOff x="0" y="0"/>
                            <a:chExt cx="2931780" cy="1854200"/>
                          </a:xfrm>
                        </wpg:grpSpPr>
                        <wps:wsp>
                          <wps:cNvPr id="45" name="Arco 45"/>
                          <wps:cNvSpPr/>
                          <wps:spPr>
                            <a:xfrm>
                              <a:off x="0" y="0"/>
                              <a:ext cx="2889250" cy="1854200"/>
                            </a:xfrm>
                            <a:prstGeom prst="arc">
                              <a:avLst>
                                <a:gd name="adj1" fmla="val 16281624"/>
                                <a:gd name="adj2" fmla="val 18911491"/>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Arco 46"/>
                          <wps:cNvSpPr/>
                          <wps:spPr>
                            <a:xfrm>
                              <a:off x="42530" y="0"/>
                              <a:ext cx="2889250" cy="1854200"/>
                            </a:xfrm>
                            <a:prstGeom prst="arc">
                              <a:avLst>
                                <a:gd name="adj1" fmla="val 13713097"/>
                                <a:gd name="adj2" fmla="val 16025439"/>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1" name="Grupo 51"/>
                        <wpg:cNvGrpSpPr/>
                        <wpg:grpSpPr>
                          <a:xfrm>
                            <a:off x="744279" y="0"/>
                            <a:ext cx="1415755" cy="317500"/>
                            <a:chOff x="0" y="0"/>
                            <a:chExt cx="1415755" cy="317500"/>
                          </a:xfrm>
                        </wpg:grpSpPr>
                        <wps:wsp>
                          <wps:cNvPr id="48" name="Cuadro de texto 2"/>
                          <wps:cNvSpPr txBox="1">
                            <a:spLocks noChangeArrowheads="1"/>
                          </wps:cNvSpPr>
                          <wps:spPr bwMode="auto">
                            <a:xfrm>
                              <a:off x="850605" y="0"/>
                              <a:ext cx="565150" cy="317500"/>
                            </a:xfrm>
                            <a:prstGeom prst="rect">
                              <a:avLst/>
                            </a:prstGeom>
                            <a:solidFill>
                              <a:schemeClr val="bg1"/>
                            </a:solidFill>
                            <a:ln w="9525">
                              <a:noFill/>
                              <a:miter lim="800000"/>
                              <a:headEnd/>
                              <a:tailEnd/>
                            </a:ln>
                          </wps:spPr>
                          <wps:txbx>
                            <w:txbxContent>
                              <w:p w14:paraId="38E9BE81" w14:textId="63014632" w:rsidR="00046103" w:rsidRPr="00FF2F7C" w:rsidRDefault="00046103" w:rsidP="006F2717">
                                <w:pPr>
                                  <w:ind w:firstLine="0"/>
                                  <w:rPr>
                                    <w:b/>
                                    <w:bCs/>
                                    <w:color w:val="FF0000"/>
                                    <w:sz w:val="16"/>
                                    <w:szCs w:val="16"/>
                                    <w:lang w:val="es-ES"/>
                                  </w:rPr>
                                </w:pPr>
                                <w:r w:rsidRPr="00FF2F7C">
                                  <w:rPr>
                                    <w:b/>
                                    <w:bCs/>
                                    <w:color w:val="FF0000"/>
                                    <w:sz w:val="16"/>
                                    <w:szCs w:val="16"/>
                                    <w:lang w:val="es-ES"/>
                                  </w:rPr>
                                  <w:t>0.2 rad</w:t>
                                </w:r>
                              </w:p>
                            </w:txbxContent>
                          </wps:txbx>
                          <wps:bodyPr rot="0" vert="horz" wrap="square" lIns="91440" tIns="45720" rIns="91440" bIns="45720" anchor="t" anchorCtr="0">
                            <a:noAutofit/>
                          </wps:bodyPr>
                        </wps:wsp>
                        <wps:wsp>
                          <wps:cNvPr id="50" name="Cuadro de texto 2"/>
                          <wps:cNvSpPr txBox="1">
                            <a:spLocks noChangeArrowheads="1"/>
                          </wps:cNvSpPr>
                          <wps:spPr bwMode="auto">
                            <a:xfrm>
                              <a:off x="0" y="0"/>
                              <a:ext cx="584200" cy="317500"/>
                            </a:xfrm>
                            <a:prstGeom prst="rect">
                              <a:avLst/>
                            </a:prstGeom>
                            <a:solidFill>
                              <a:schemeClr val="bg1"/>
                            </a:solidFill>
                            <a:ln w="9525">
                              <a:noFill/>
                              <a:miter lim="800000"/>
                              <a:headEnd/>
                              <a:tailEnd/>
                            </a:ln>
                          </wps:spPr>
                          <wps:txbx>
                            <w:txbxContent>
                              <w:p w14:paraId="03CBECB2" w14:textId="3AC3B7D2" w:rsidR="00046103" w:rsidRPr="00FF2F7C" w:rsidRDefault="00046103" w:rsidP="00D351A8">
                                <w:pPr>
                                  <w:ind w:firstLine="0"/>
                                  <w:rPr>
                                    <w:b/>
                                    <w:bCs/>
                                    <w:color w:val="FF0000"/>
                                    <w:sz w:val="16"/>
                                    <w:szCs w:val="16"/>
                                    <w:lang w:val="es-ES"/>
                                  </w:rPr>
                                </w:pPr>
                                <w:r w:rsidRPr="00FF2F7C">
                                  <w:rPr>
                                    <w:b/>
                                    <w:bCs/>
                                    <w:color w:val="FF0000"/>
                                    <w:sz w:val="16"/>
                                    <w:szCs w:val="16"/>
                                    <w:lang w:val="es-ES"/>
                                  </w:rPr>
                                  <w:t>0.</w:t>
                                </w:r>
                                <w:r>
                                  <w:rPr>
                                    <w:b/>
                                    <w:bCs/>
                                    <w:color w:val="FF0000"/>
                                    <w:sz w:val="16"/>
                                    <w:szCs w:val="16"/>
                                    <w:lang w:val="es-ES"/>
                                  </w:rPr>
                                  <w:t>17</w:t>
                                </w:r>
                                <w:r w:rsidRPr="00FF2F7C">
                                  <w:rPr>
                                    <w:b/>
                                    <w:bCs/>
                                    <w:color w:val="FF0000"/>
                                    <w:sz w:val="16"/>
                                    <w:szCs w:val="16"/>
                                    <w:lang w:val="es-ES"/>
                                  </w:rPr>
                                  <w:t xml:space="preserve"> rad</w:t>
                                </w:r>
                              </w:p>
                            </w:txbxContent>
                          </wps:txbx>
                          <wps:bodyPr rot="0" vert="horz" wrap="square" lIns="91440" tIns="45720" rIns="91440" bIns="45720" anchor="t" anchorCtr="0">
                            <a:noAutofit/>
                          </wps:bodyPr>
                        </wps:wsp>
                      </wpg:grpSp>
                    </wpg:wgp>
                  </a:graphicData>
                </a:graphic>
              </wp:anchor>
            </w:drawing>
          </mc:Choice>
          <mc:Fallback>
            <w:pict>
              <v:group w14:anchorId="7B97974A" id="Grupo 53" o:spid="_x0000_s1033" style="position:absolute;left:0;text-align:left;margin-left:120.8pt;margin-top:148.45pt;width:230.85pt;height:172.25pt;z-index:251656192" coordsize="29317,21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">
                <v:group id="Grupo 52" o:spid="_x0000_s1034" style="position:absolute;top:3335;width:29317;height:18542" coordsize="29317,18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Arco 45" o:spid="_x0000_s1035" style="position:absolute;width:28892;height:18542;visibility:visible;mso-wrap-style:square;v-text-anchor:middle" coordsize="2889250,185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" path="m1466639,108nsc1737243,2755,2001247,54131,2228567,148381l1444625,927100,1466639,108xem1466639,108nfc1737243,2755,2001247,54131,2228567,148381e" filled="f" strokecolor="red">
                    <v:stroke startarrow="block" endarrow="block"/>
                    <v:path arrowok="t" o:connecttype="custom" o:connectlocs="1466639,108;2228567,148381" o:connectangles="0,0"/>
                  </v:shape>
                  <v:shape id="Arco 46" o:spid="_x0000_s1036" style="position:absolute;left:425;width:28892;height:18542;visibility:visible;mso-wrap-style:square;v-text-anchor:middle" coordsize="2889250,185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" path="m732328,120531nsc935667,46573,1163932,5382,1397534,492r47091,926608l732328,120531xem732328,120531nfc935667,46573,1163932,5382,1397534,492e" filled="f" strokecolor="red">
                    <v:stroke startarrow="block" endarrow="block"/>
                    <v:path arrowok="t" o:connecttype="custom" o:connectlocs="732328,120531;1397534,492" o:connectangles="0,0"/>
                  </v:shape>
                </v:group>
                <v:group id="Grupo 51" o:spid="_x0000_s1037" style="position:absolute;left:7442;width:14158;height:3175" coordsize="14157,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_x0000_s1038" type="#_x0000_t202" style="position:absolute;left:8506;width:565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" fillcolor="white [3212]" stroked="f">
                    <v:textbox>
                      <w:txbxContent>
                        <w:p w14:paraId="38E9BE81" w14:textId="63014632" w:rsidR="00046103" w:rsidRPr="00FF2F7C" w:rsidRDefault="00046103" w:rsidP="006F2717">
                          <w:pPr>
                            <w:ind w:firstLine="0"/>
                            <w:rPr>
                              <w:b/>
                              <w:bCs/>
                              <w:color w:val="FF0000"/>
                              <w:sz w:val="16"/>
                              <w:szCs w:val="16"/>
                              <w:lang w:val="es-ES"/>
                            </w:rPr>
                          </w:pPr>
                          <w:r w:rsidRPr="00FF2F7C">
                            <w:rPr>
                              <w:b/>
                              <w:bCs/>
                              <w:color w:val="FF0000"/>
                              <w:sz w:val="16"/>
                              <w:szCs w:val="16"/>
                              <w:lang w:val="es-ES"/>
                            </w:rPr>
                            <w:t>0.2 rad</w:t>
                          </w:r>
                        </w:p>
                      </w:txbxContent>
                    </v:textbox>
                  </v:shape>
                  <v:shape id="_x0000_s1039" type="#_x0000_t202" style="position:absolute;width:584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" fillcolor="white [3212]" stroked="f">
                    <v:textbox>
                      <w:txbxContent>
                        <w:p w14:paraId="03CBECB2" w14:textId="3AC3B7D2" w:rsidR="00046103" w:rsidRPr="00FF2F7C" w:rsidRDefault="00046103" w:rsidP="00D351A8">
                          <w:pPr>
                            <w:ind w:firstLine="0"/>
                            <w:rPr>
                              <w:b/>
                              <w:bCs/>
                              <w:color w:val="FF0000"/>
                              <w:sz w:val="16"/>
                              <w:szCs w:val="16"/>
                              <w:lang w:val="es-ES"/>
                            </w:rPr>
                          </w:pPr>
                          <w:r w:rsidRPr="00FF2F7C">
                            <w:rPr>
                              <w:b/>
                              <w:bCs/>
                              <w:color w:val="FF0000"/>
                              <w:sz w:val="16"/>
                              <w:szCs w:val="16"/>
                              <w:lang w:val="es-ES"/>
                            </w:rPr>
                            <w:t>0.</w:t>
                          </w:r>
                          <w:r>
                            <w:rPr>
                              <w:b/>
                              <w:bCs/>
                              <w:color w:val="FF0000"/>
                              <w:sz w:val="16"/>
                              <w:szCs w:val="16"/>
                              <w:lang w:val="es-ES"/>
                            </w:rPr>
                            <w:t>17</w:t>
                          </w:r>
                          <w:r w:rsidRPr="00FF2F7C">
                            <w:rPr>
                              <w:b/>
                              <w:bCs/>
                              <w:color w:val="FF0000"/>
                              <w:sz w:val="16"/>
                              <w:szCs w:val="16"/>
                              <w:lang w:val="es-ES"/>
                            </w:rPr>
                            <w:t xml:space="preserve"> rad</w:t>
                          </w:r>
                        </w:p>
                      </w:txbxContent>
                    </v:textbox>
                  </v:shape>
                </v:group>
              </v:group>
            </w:pict>
          </mc:Fallback>
        </mc:AlternateContent>
      </w:r>
      <w:r w:rsidR="00770970">
        <w:rPr>
          <w:noProof/>
          <w:lang w:val="es-ES"/>
        </w:rPr>
        <w:drawing>
          <wp:inline distT="0" distB="0" distL="0" distR="0" wp14:anchorId="30F75AE7" wp14:editId="2ABF21F2">
            <wp:extent cx="3891516" cy="4922874"/>
            <wp:effectExtent l="0" t="0" r="13970" b="1143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A752C50" w14:textId="082158EA" w:rsidR="00770970" w:rsidRDefault="00C23274" w:rsidP="00C23274">
      <w:pPr>
        <w:pStyle w:val="Descripcin"/>
      </w:pPr>
      <w:bookmarkStart w:id="137" w:name="_Ref12487951"/>
      <w:bookmarkStart w:id="138" w:name="_Toc12825050"/>
      <w:r>
        <w:t xml:space="preserve">Figura </w:t>
      </w:r>
      <w:r>
        <w:fldChar w:fldCharType="begin"/>
      </w:r>
      <w:r>
        <w:instrText xml:space="preserve"> SEQ Figura \* ARABIC </w:instrText>
      </w:r>
      <w:r>
        <w:fldChar w:fldCharType="separate"/>
      </w:r>
      <w:r w:rsidR="00A45487">
        <w:rPr>
          <w:noProof/>
        </w:rPr>
        <w:t>30</w:t>
      </w:r>
      <w:r>
        <w:fldChar w:fldCharType="end"/>
      </w:r>
      <w:bookmarkEnd w:id="137"/>
      <w:r>
        <w:t>. Gráfico coas áreas de detección no plano horizontal</w:t>
      </w:r>
      <w:bookmarkEnd w:id="138"/>
    </w:p>
    <w:p w14:paraId="50631751" w14:textId="60FDEB2A" w:rsidR="00513331" w:rsidRDefault="00513331" w:rsidP="00E551B1">
      <w:r>
        <w:t>A pesar de que am</w:t>
      </w:r>
      <w:r w:rsidR="006E2E3F">
        <w:t>b</w:t>
      </w:r>
      <w:r>
        <w:t xml:space="preserve">as superficies non aparenten ter demasiada coincidencia, en </w:t>
      </w:r>
      <w:proofErr w:type="spellStart"/>
      <w:r>
        <w:t>Gazebo</w:t>
      </w:r>
      <w:proofErr w:type="spellEnd"/>
      <w:r>
        <w:t xml:space="preserve"> resulta complexo elaborar aproximacións máis exactas</w:t>
      </w:r>
      <w:r w:rsidR="00EE5CBC">
        <w:t>. Sen embargo, esta configuración ofreceu resultados satisfactorios durante o desenvolvemento do modelo. Hai que ter en conta que nas simulacións que se poidan realizar no futuro con este modelo non se acostuma empregar obxectos de dimensións moi pequenas, polo que sería moi difícil que un corpo fose capaz de colarse entre os sensores sen cortar ningún raio.</w:t>
      </w:r>
    </w:p>
    <w:p w14:paraId="50DFB77B" w14:textId="21267919" w:rsidR="006469AF" w:rsidRDefault="00F77E71" w:rsidP="00E551B1">
      <w:proofErr w:type="spellStart"/>
      <w:r>
        <w:t>G</w:t>
      </w:r>
      <w:r w:rsidR="00B74D16">
        <w:t>azebo</w:t>
      </w:r>
      <w:proofErr w:type="spellEnd"/>
      <w:r w:rsidR="00B74D16">
        <w:t xml:space="preserve"> utiliza, para a definición dos ángulos máximos e mínimos, o incremento positivo no sentido de xiro contrario ao das agullas do reloxo. Polo tanto, definíronse os valores como 0.17 e -0.2 radiáns para os ángulos máximo</w:t>
      </w:r>
      <w:r w:rsidR="003C7633">
        <w:t xml:space="preserve"> </w:t>
      </w:r>
      <w:r w:rsidR="00B74D16">
        <w:t>e mínimo do plano horizontal, respectivamente. Do mesmo xeito, no plano vertical os valores serían 0.16 e -0.12 radiáns. No caso dos sensores encargados de detectar o chan, o valor do ángulo mínimo no plano vertical redúcese a -0.085 radiáns.</w:t>
      </w:r>
    </w:p>
    <w:p w14:paraId="0E920D7D" w14:textId="067F79A6" w:rsidR="00F655FC" w:rsidRDefault="00B74D16" w:rsidP="006469AF">
      <w:r>
        <w:t xml:space="preserve">Todos os sensores infravermellos están situados no corpo da base robótica, polo que na descrición do modelo serán fillos deste </w:t>
      </w:r>
      <w:proofErr w:type="spellStart"/>
      <w:r>
        <w:rPr>
          <w:i/>
        </w:rPr>
        <w:t>link</w:t>
      </w:r>
      <w:proofErr w:type="spellEnd"/>
      <w:r>
        <w:t>. A disposición dos mesmos respecto deste elemento amósanse na</w:t>
      </w:r>
      <w:r w:rsidR="006466D5">
        <w:t xml:space="preserve"> </w:t>
      </w:r>
      <w:r w:rsidR="006466D5" w:rsidRPr="002C3776">
        <w:fldChar w:fldCharType="begin"/>
      </w:r>
      <w:r w:rsidR="006466D5" w:rsidRPr="002C3776">
        <w:instrText xml:space="preserve"> REF _Ref12488022 \h  \* MERGEFORMAT </w:instrText>
      </w:r>
      <w:r w:rsidR="006466D5" w:rsidRPr="002C3776">
        <w:fldChar w:fldCharType="separate"/>
      </w:r>
      <w:r w:rsidR="00A45487">
        <w:t xml:space="preserve">Táboa </w:t>
      </w:r>
      <w:r w:rsidR="00A45487">
        <w:rPr>
          <w:noProof/>
        </w:rPr>
        <w:t>7</w:t>
      </w:r>
      <w:r w:rsidR="006466D5" w:rsidRPr="002C3776">
        <w:fldChar w:fldCharType="end"/>
      </w:r>
      <w:r w:rsidRPr="002C3776">
        <w:t>,</w:t>
      </w:r>
      <w:r>
        <w:t xml:space="preserve"> onde os valores de posición están en metros e os de orientación en radiáns.</w:t>
      </w:r>
    </w:p>
    <w:p w14:paraId="3BA290AD" w14:textId="69794671" w:rsidR="00EE5CBC" w:rsidRPr="00B74D16" w:rsidRDefault="00F655FC" w:rsidP="00F655FC">
      <w:pPr>
        <w:spacing w:before="0" w:after="0"/>
        <w:ind w:firstLine="0"/>
        <w:jc w:val="left"/>
      </w:pPr>
      <w:r>
        <w:br w:type="page"/>
      </w:r>
    </w:p>
    <w:tbl>
      <w:tblPr>
        <w:tblStyle w:val="Tablaconcuadrcula"/>
        <w:tblW w:w="0" w:type="auto"/>
        <w:tblInd w:w="108" w:type="dxa"/>
        <w:tblLook w:val="04A0" w:firstRow="1" w:lastRow="0" w:firstColumn="1" w:lastColumn="0" w:noHBand="0" w:noVBand="1"/>
      </w:tblPr>
      <w:tblGrid>
        <w:gridCol w:w="1207"/>
        <w:gridCol w:w="1315"/>
        <w:gridCol w:w="1316"/>
        <w:gridCol w:w="1316"/>
        <w:gridCol w:w="1316"/>
        <w:gridCol w:w="1316"/>
        <w:gridCol w:w="1316"/>
      </w:tblGrid>
      <w:tr w:rsidR="006469AF" w14:paraId="4E5DB37A" w14:textId="77777777" w:rsidTr="001A4885">
        <w:tc>
          <w:tcPr>
            <w:tcW w:w="1207" w:type="dxa"/>
            <w:vMerge w:val="restart"/>
            <w:shd w:val="clear" w:color="auto" w:fill="A6A6A6" w:themeFill="background1" w:themeFillShade="A6"/>
            <w:vAlign w:val="center"/>
          </w:tcPr>
          <w:p w14:paraId="4AE52FA5" w14:textId="5B6F78CB" w:rsidR="006469AF" w:rsidRPr="00325AE9" w:rsidRDefault="006469AF" w:rsidP="006469AF">
            <w:pPr>
              <w:ind w:firstLine="0"/>
              <w:jc w:val="center"/>
              <w:rPr>
                <w:b/>
              </w:rPr>
            </w:pPr>
            <w:r>
              <w:rPr>
                <w:b/>
              </w:rPr>
              <w:lastRenderedPageBreak/>
              <w:t>Sensor</w:t>
            </w:r>
          </w:p>
        </w:tc>
        <w:tc>
          <w:tcPr>
            <w:tcW w:w="3947" w:type="dxa"/>
            <w:gridSpan w:val="3"/>
            <w:shd w:val="clear" w:color="auto" w:fill="A6A6A6" w:themeFill="background1" w:themeFillShade="A6"/>
            <w:vAlign w:val="center"/>
          </w:tcPr>
          <w:p w14:paraId="5561BA43" w14:textId="77777777" w:rsidR="006469AF" w:rsidRPr="00325AE9" w:rsidRDefault="006469AF" w:rsidP="006469AF">
            <w:pPr>
              <w:ind w:firstLine="0"/>
              <w:jc w:val="center"/>
              <w:rPr>
                <w:b/>
              </w:rPr>
            </w:pPr>
            <w:r w:rsidRPr="00325AE9">
              <w:rPr>
                <w:b/>
              </w:rPr>
              <w:t>Posición</w:t>
            </w:r>
          </w:p>
        </w:tc>
        <w:tc>
          <w:tcPr>
            <w:tcW w:w="3948" w:type="dxa"/>
            <w:gridSpan w:val="3"/>
            <w:shd w:val="clear" w:color="auto" w:fill="A6A6A6" w:themeFill="background1" w:themeFillShade="A6"/>
            <w:vAlign w:val="center"/>
          </w:tcPr>
          <w:p w14:paraId="213376B5" w14:textId="77777777" w:rsidR="006469AF" w:rsidRPr="00325AE9" w:rsidRDefault="006469AF" w:rsidP="006469AF">
            <w:pPr>
              <w:ind w:firstLine="0"/>
              <w:jc w:val="center"/>
              <w:rPr>
                <w:b/>
              </w:rPr>
            </w:pPr>
            <w:r w:rsidRPr="00325AE9">
              <w:rPr>
                <w:b/>
              </w:rPr>
              <w:t>Orientación</w:t>
            </w:r>
          </w:p>
        </w:tc>
      </w:tr>
      <w:tr w:rsidR="006469AF" w14:paraId="2A4D3373" w14:textId="77777777" w:rsidTr="001A4885">
        <w:tc>
          <w:tcPr>
            <w:tcW w:w="1207" w:type="dxa"/>
            <w:vMerge/>
            <w:shd w:val="clear" w:color="auto" w:fill="A6A6A6" w:themeFill="background1" w:themeFillShade="A6"/>
            <w:vAlign w:val="center"/>
          </w:tcPr>
          <w:p w14:paraId="7BBB3239" w14:textId="77777777" w:rsidR="006469AF" w:rsidRDefault="006469AF" w:rsidP="006469AF">
            <w:pPr>
              <w:ind w:firstLine="0"/>
              <w:jc w:val="center"/>
            </w:pPr>
          </w:p>
        </w:tc>
        <w:tc>
          <w:tcPr>
            <w:tcW w:w="1315" w:type="dxa"/>
            <w:shd w:val="clear" w:color="auto" w:fill="D9D9D9" w:themeFill="background1" w:themeFillShade="D9"/>
            <w:vAlign w:val="center"/>
          </w:tcPr>
          <w:p w14:paraId="5782ABEB" w14:textId="77777777" w:rsidR="006469AF" w:rsidRPr="00325AE9" w:rsidRDefault="006469AF" w:rsidP="006469AF">
            <w:pPr>
              <w:ind w:firstLine="0"/>
              <w:jc w:val="center"/>
              <w:rPr>
                <w:b/>
              </w:rPr>
            </w:pPr>
            <w:r w:rsidRPr="00325AE9">
              <w:rPr>
                <w:b/>
              </w:rPr>
              <w:t>X</w:t>
            </w:r>
          </w:p>
        </w:tc>
        <w:tc>
          <w:tcPr>
            <w:tcW w:w="1316" w:type="dxa"/>
            <w:shd w:val="clear" w:color="auto" w:fill="D9D9D9" w:themeFill="background1" w:themeFillShade="D9"/>
            <w:vAlign w:val="center"/>
          </w:tcPr>
          <w:p w14:paraId="4B0A2FE9" w14:textId="77777777" w:rsidR="006469AF" w:rsidRPr="00325AE9" w:rsidRDefault="006469AF" w:rsidP="006469AF">
            <w:pPr>
              <w:ind w:firstLine="0"/>
              <w:jc w:val="center"/>
              <w:rPr>
                <w:b/>
              </w:rPr>
            </w:pPr>
            <w:r w:rsidRPr="00325AE9">
              <w:rPr>
                <w:b/>
              </w:rPr>
              <w:t>Y</w:t>
            </w:r>
          </w:p>
        </w:tc>
        <w:tc>
          <w:tcPr>
            <w:tcW w:w="1316" w:type="dxa"/>
            <w:shd w:val="clear" w:color="auto" w:fill="D9D9D9" w:themeFill="background1" w:themeFillShade="D9"/>
            <w:vAlign w:val="center"/>
          </w:tcPr>
          <w:p w14:paraId="60DCD9CE" w14:textId="77777777" w:rsidR="006469AF" w:rsidRPr="00325AE9" w:rsidRDefault="006469AF" w:rsidP="006469AF">
            <w:pPr>
              <w:ind w:firstLine="0"/>
              <w:jc w:val="center"/>
              <w:rPr>
                <w:b/>
              </w:rPr>
            </w:pPr>
            <w:r w:rsidRPr="00325AE9">
              <w:rPr>
                <w:b/>
              </w:rPr>
              <w:t>Z</w:t>
            </w:r>
          </w:p>
        </w:tc>
        <w:tc>
          <w:tcPr>
            <w:tcW w:w="1316" w:type="dxa"/>
            <w:shd w:val="clear" w:color="auto" w:fill="D9D9D9" w:themeFill="background1" w:themeFillShade="D9"/>
            <w:vAlign w:val="center"/>
          </w:tcPr>
          <w:p w14:paraId="139C9DB6" w14:textId="77777777" w:rsidR="006469AF" w:rsidRPr="00325AE9" w:rsidRDefault="006469AF" w:rsidP="006469AF">
            <w:pPr>
              <w:ind w:firstLine="0"/>
              <w:jc w:val="center"/>
              <w:rPr>
                <w:b/>
              </w:rPr>
            </w:pPr>
            <w:r w:rsidRPr="00325AE9">
              <w:rPr>
                <w:b/>
              </w:rPr>
              <w:t>Roll</w:t>
            </w:r>
          </w:p>
        </w:tc>
        <w:tc>
          <w:tcPr>
            <w:tcW w:w="1316" w:type="dxa"/>
            <w:shd w:val="clear" w:color="auto" w:fill="D9D9D9" w:themeFill="background1" w:themeFillShade="D9"/>
            <w:vAlign w:val="center"/>
          </w:tcPr>
          <w:p w14:paraId="7A5B1BD7" w14:textId="77777777" w:rsidR="006469AF" w:rsidRPr="00325AE9" w:rsidRDefault="006469AF" w:rsidP="006469AF">
            <w:pPr>
              <w:ind w:firstLine="0"/>
              <w:jc w:val="center"/>
              <w:rPr>
                <w:b/>
              </w:rPr>
            </w:pPr>
            <w:proofErr w:type="spellStart"/>
            <w:r w:rsidRPr="00325AE9">
              <w:rPr>
                <w:b/>
              </w:rPr>
              <w:t>Pitch</w:t>
            </w:r>
            <w:proofErr w:type="spellEnd"/>
          </w:p>
        </w:tc>
        <w:tc>
          <w:tcPr>
            <w:tcW w:w="1316" w:type="dxa"/>
            <w:shd w:val="clear" w:color="auto" w:fill="D9D9D9" w:themeFill="background1" w:themeFillShade="D9"/>
            <w:vAlign w:val="center"/>
          </w:tcPr>
          <w:p w14:paraId="14480750" w14:textId="77777777" w:rsidR="006469AF" w:rsidRPr="00325AE9" w:rsidRDefault="006469AF" w:rsidP="006469AF">
            <w:pPr>
              <w:ind w:firstLine="0"/>
              <w:jc w:val="center"/>
              <w:rPr>
                <w:b/>
              </w:rPr>
            </w:pPr>
            <w:proofErr w:type="spellStart"/>
            <w:r w:rsidRPr="00325AE9">
              <w:rPr>
                <w:b/>
              </w:rPr>
              <w:t>Yaw</w:t>
            </w:r>
            <w:proofErr w:type="spellEnd"/>
          </w:p>
        </w:tc>
      </w:tr>
      <w:tr w:rsidR="006469AF" w14:paraId="1D08F6F5" w14:textId="77777777" w:rsidTr="001A4885">
        <w:tc>
          <w:tcPr>
            <w:tcW w:w="1207" w:type="dxa"/>
            <w:shd w:val="clear" w:color="auto" w:fill="D9D9D9" w:themeFill="background1" w:themeFillShade="D9"/>
          </w:tcPr>
          <w:p w14:paraId="6EBB7CC5" w14:textId="03441063" w:rsidR="006469AF" w:rsidRDefault="006469AF" w:rsidP="006469AF">
            <w:pPr>
              <w:ind w:firstLine="0"/>
            </w:pPr>
            <w:proofErr w:type="spellStart"/>
            <w:r w:rsidRPr="00E22907">
              <w:t>front_c</w:t>
            </w:r>
            <w:proofErr w:type="spellEnd"/>
          </w:p>
        </w:tc>
        <w:tc>
          <w:tcPr>
            <w:tcW w:w="1315" w:type="dxa"/>
          </w:tcPr>
          <w:p w14:paraId="29AE8209" w14:textId="110C8D5C" w:rsidR="006469AF" w:rsidRPr="00CF40C4" w:rsidRDefault="006469AF" w:rsidP="006469AF">
            <w:pPr>
              <w:ind w:firstLine="0"/>
              <w:jc w:val="center"/>
            </w:pPr>
            <w:r w:rsidRPr="005C5CE4">
              <w:t>- 0.08</w:t>
            </w:r>
          </w:p>
        </w:tc>
        <w:tc>
          <w:tcPr>
            <w:tcW w:w="1316" w:type="dxa"/>
          </w:tcPr>
          <w:p w14:paraId="26BF5F79" w14:textId="3F26A7D4" w:rsidR="006469AF" w:rsidRDefault="006469AF" w:rsidP="006469AF">
            <w:pPr>
              <w:ind w:firstLine="0"/>
              <w:jc w:val="center"/>
            </w:pPr>
            <w:r w:rsidRPr="005C5CE4">
              <w:t>0</w:t>
            </w:r>
          </w:p>
        </w:tc>
        <w:tc>
          <w:tcPr>
            <w:tcW w:w="1316" w:type="dxa"/>
          </w:tcPr>
          <w:p w14:paraId="16BE7462" w14:textId="4E1CCF07" w:rsidR="006469AF" w:rsidRDefault="006469AF" w:rsidP="006469AF">
            <w:pPr>
              <w:ind w:firstLine="0"/>
              <w:jc w:val="center"/>
            </w:pPr>
            <w:r w:rsidRPr="005C5CE4">
              <w:t>0.0012</w:t>
            </w:r>
          </w:p>
        </w:tc>
        <w:tc>
          <w:tcPr>
            <w:tcW w:w="1316" w:type="dxa"/>
          </w:tcPr>
          <w:p w14:paraId="23839BC2" w14:textId="0AF9C80D" w:rsidR="006469AF" w:rsidRDefault="006469AF" w:rsidP="006469AF">
            <w:pPr>
              <w:ind w:firstLine="0"/>
              <w:jc w:val="center"/>
            </w:pPr>
            <w:r w:rsidRPr="005C5CE4">
              <w:t>0</w:t>
            </w:r>
          </w:p>
        </w:tc>
        <w:tc>
          <w:tcPr>
            <w:tcW w:w="1316" w:type="dxa"/>
          </w:tcPr>
          <w:p w14:paraId="0AFB383F" w14:textId="5BCDC0D1" w:rsidR="006469AF" w:rsidRDefault="006469AF" w:rsidP="006469AF">
            <w:pPr>
              <w:ind w:firstLine="0"/>
              <w:jc w:val="center"/>
            </w:pPr>
            <w:r w:rsidRPr="005C5CE4">
              <w:t>0</w:t>
            </w:r>
          </w:p>
        </w:tc>
        <w:tc>
          <w:tcPr>
            <w:tcW w:w="1316" w:type="dxa"/>
          </w:tcPr>
          <w:p w14:paraId="62A98966" w14:textId="46F72C71" w:rsidR="006469AF" w:rsidRDefault="006469AF" w:rsidP="006469AF">
            <w:pPr>
              <w:ind w:firstLine="0"/>
              <w:jc w:val="center"/>
            </w:pPr>
            <w:r w:rsidRPr="005C5CE4">
              <w:t>3.1415</w:t>
            </w:r>
          </w:p>
        </w:tc>
      </w:tr>
      <w:tr w:rsidR="006469AF" w14:paraId="2EDB40CF" w14:textId="77777777" w:rsidTr="001A4885">
        <w:tc>
          <w:tcPr>
            <w:tcW w:w="1207" w:type="dxa"/>
            <w:shd w:val="clear" w:color="auto" w:fill="D9D9D9" w:themeFill="background1" w:themeFillShade="D9"/>
          </w:tcPr>
          <w:p w14:paraId="7BF6D3DE" w14:textId="65354A01" w:rsidR="006469AF" w:rsidRDefault="006469AF" w:rsidP="006469AF">
            <w:pPr>
              <w:ind w:firstLine="0"/>
            </w:pPr>
            <w:proofErr w:type="spellStart"/>
            <w:r w:rsidRPr="00E22907">
              <w:t>front_l</w:t>
            </w:r>
            <w:proofErr w:type="spellEnd"/>
          </w:p>
        </w:tc>
        <w:tc>
          <w:tcPr>
            <w:tcW w:w="1315" w:type="dxa"/>
          </w:tcPr>
          <w:p w14:paraId="472AD4B3" w14:textId="65AECDFC" w:rsidR="006469AF" w:rsidRPr="001115E3" w:rsidRDefault="006469AF" w:rsidP="006469AF">
            <w:pPr>
              <w:ind w:firstLine="0"/>
              <w:jc w:val="center"/>
            </w:pPr>
            <w:r w:rsidRPr="005C5CE4">
              <w:t>-0.0727</w:t>
            </w:r>
          </w:p>
        </w:tc>
        <w:tc>
          <w:tcPr>
            <w:tcW w:w="1316" w:type="dxa"/>
          </w:tcPr>
          <w:p w14:paraId="512EA3D4" w14:textId="5927C5D2" w:rsidR="006469AF" w:rsidRDefault="006469AF" w:rsidP="006469AF">
            <w:pPr>
              <w:ind w:firstLine="0"/>
              <w:jc w:val="center"/>
            </w:pPr>
            <w:r w:rsidRPr="005C5CE4">
              <w:t>- 0.026</w:t>
            </w:r>
          </w:p>
        </w:tc>
        <w:tc>
          <w:tcPr>
            <w:tcW w:w="1316" w:type="dxa"/>
          </w:tcPr>
          <w:p w14:paraId="054FDCD4" w14:textId="693E1569" w:rsidR="006469AF" w:rsidRPr="00F213D2" w:rsidRDefault="006469AF" w:rsidP="006469AF">
            <w:pPr>
              <w:ind w:firstLine="0"/>
              <w:jc w:val="center"/>
              <w:rPr>
                <w:highlight w:val="red"/>
              </w:rPr>
            </w:pPr>
            <w:r w:rsidRPr="005C5CE4">
              <w:t>0.0012</w:t>
            </w:r>
          </w:p>
        </w:tc>
        <w:tc>
          <w:tcPr>
            <w:tcW w:w="1316" w:type="dxa"/>
          </w:tcPr>
          <w:p w14:paraId="63D75834" w14:textId="5AFCADA4" w:rsidR="006469AF" w:rsidRDefault="006469AF" w:rsidP="006469AF">
            <w:pPr>
              <w:ind w:firstLine="0"/>
              <w:jc w:val="center"/>
            </w:pPr>
            <w:r w:rsidRPr="005C5CE4">
              <w:t>0</w:t>
            </w:r>
          </w:p>
        </w:tc>
        <w:tc>
          <w:tcPr>
            <w:tcW w:w="1316" w:type="dxa"/>
          </w:tcPr>
          <w:p w14:paraId="575F9CA7" w14:textId="161FBB9D" w:rsidR="006469AF" w:rsidRDefault="006469AF" w:rsidP="006469AF">
            <w:pPr>
              <w:ind w:firstLine="0"/>
              <w:jc w:val="center"/>
            </w:pPr>
            <w:r w:rsidRPr="005C5CE4">
              <w:t>0.21</w:t>
            </w:r>
          </w:p>
        </w:tc>
        <w:tc>
          <w:tcPr>
            <w:tcW w:w="1316" w:type="dxa"/>
          </w:tcPr>
          <w:p w14:paraId="0A09A3BD" w14:textId="2A4887F8" w:rsidR="006469AF" w:rsidRDefault="006469AF" w:rsidP="006469AF">
            <w:pPr>
              <w:ind w:firstLine="0"/>
              <w:jc w:val="center"/>
            </w:pPr>
            <w:r w:rsidRPr="005C5CE4">
              <w:t>3.526</w:t>
            </w:r>
          </w:p>
        </w:tc>
      </w:tr>
      <w:tr w:rsidR="006469AF" w14:paraId="0974BB89" w14:textId="77777777" w:rsidTr="001A4885">
        <w:tc>
          <w:tcPr>
            <w:tcW w:w="1207" w:type="dxa"/>
            <w:shd w:val="clear" w:color="auto" w:fill="D9D9D9" w:themeFill="background1" w:themeFillShade="D9"/>
          </w:tcPr>
          <w:p w14:paraId="2C52130D" w14:textId="4864F05E" w:rsidR="006469AF" w:rsidRDefault="006469AF" w:rsidP="006469AF">
            <w:pPr>
              <w:ind w:firstLine="0"/>
            </w:pPr>
            <w:proofErr w:type="spellStart"/>
            <w:r w:rsidRPr="00E22907">
              <w:t>front_ll</w:t>
            </w:r>
            <w:proofErr w:type="spellEnd"/>
          </w:p>
        </w:tc>
        <w:tc>
          <w:tcPr>
            <w:tcW w:w="1315" w:type="dxa"/>
          </w:tcPr>
          <w:p w14:paraId="63B1A8FF" w14:textId="5D45DCB5" w:rsidR="006469AF" w:rsidRDefault="006469AF" w:rsidP="006469AF">
            <w:pPr>
              <w:ind w:firstLine="0"/>
              <w:jc w:val="center"/>
            </w:pPr>
            <w:r w:rsidRPr="005C5CE4">
              <w:t>- 0.0625</w:t>
            </w:r>
          </w:p>
        </w:tc>
        <w:tc>
          <w:tcPr>
            <w:tcW w:w="1316" w:type="dxa"/>
          </w:tcPr>
          <w:p w14:paraId="31AD1F38" w14:textId="5B46857E" w:rsidR="006469AF" w:rsidRDefault="006469AF" w:rsidP="006469AF">
            <w:pPr>
              <w:ind w:firstLine="0"/>
              <w:jc w:val="center"/>
            </w:pPr>
            <w:r w:rsidRPr="005C5CE4">
              <w:t>- 0.0405</w:t>
            </w:r>
          </w:p>
        </w:tc>
        <w:tc>
          <w:tcPr>
            <w:tcW w:w="1316" w:type="dxa"/>
          </w:tcPr>
          <w:p w14:paraId="5993865A" w14:textId="22EB1E77" w:rsidR="006469AF" w:rsidRPr="00F213D2" w:rsidRDefault="006469AF" w:rsidP="006469AF">
            <w:pPr>
              <w:ind w:firstLine="0"/>
              <w:jc w:val="center"/>
              <w:rPr>
                <w:highlight w:val="red"/>
              </w:rPr>
            </w:pPr>
            <w:r w:rsidRPr="005C5CE4">
              <w:t>0.0012</w:t>
            </w:r>
          </w:p>
        </w:tc>
        <w:tc>
          <w:tcPr>
            <w:tcW w:w="1316" w:type="dxa"/>
          </w:tcPr>
          <w:p w14:paraId="0B9610D3" w14:textId="6221058A" w:rsidR="006469AF" w:rsidRDefault="006469AF" w:rsidP="006469AF">
            <w:pPr>
              <w:ind w:firstLine="0"/>
              <w:jc w:val="center"/>
            </w:pPr>
            <w:r w:rsidRPr="005C5CE4">
              <w:t>0</w:t>
            </w:r>
          </w:p>
        </w:tc>
        <w:tc>
          <w:tcPr>
            <w:tcW w:w="1316" w:type="dxa"/>
          </w:tcPr>
          <w:p w14:paraId="1710383C" w14:textId="1CE1E243" w:rsidR="006469AF" w:rsidRDefault="006469AF" w:rsidP="006469AF">
            <w:pPr>
              <w:ind w:firstLine="0"/>
              <w:jc w:val="center"/>
            </w:pPr>
            <w:r w:rsidRPr="005C5CE4">
              <w:t>0</w:t>
            </w:r>
          </w:p>
        </w:tc>
        <w:tc>
          <w:tcPr>
            <w:tcW w:w="1316" w:type="dxa"/>
          </w:tcPr>
          <w:p w14:paraId="644A1782" w14:textId="6509D80E" w:rsidR="006469AF" w:rsidRDefault="006469AF" w:rsidP="006469AF">
            <w:pPr>
              <w:ind w:firstLine="0"/>
              <w:jc w:val="center"/>
            </w:pPr>
            <w:r w:rsidRPr="005C5CE4">
              <w:t>3.927</w:t>
            </w:r>
          </w:p>
        </w:tc>
      </w:tr>
      <w:tr w:rsidR="006469AF" w14:paraId="1DEE5C6F" w14:textId="77777777" w:rsidTr="001A4885">
        <w:tc>
          <w:tcPr>
            <w:tcW w:w="1207" w:type="dxa"/>
            <w:shd w:val="clear" w:color="auto" w:fill="D9D9D9" w:themeFill="background1" w:themeFillShade="D9"/>
          </w:tcPr>
          <w:p w14:paraId="5E4B1A0F" w14:textId="6366151F" w:rsidR="006469AF" w:rsidRDefault="006469AF" w:rsidP="006469AF">
            <w:pPr>
              <w:ind w:firstLine="0"/>
            </w:pPr>
            <w:proofErr w:type="spellStart"/>
            <w:r w:rsidRPr="00E22907">
              <w:t>front_r</w:t>
            </w:r>
            <w:proofErr w:type="spellEnd"/>
          </w:p>
        </w:tc>
        <w:tc>
          <w:tcPr>
            <w:tcW w:w="1315" w:type="dxa"/>
          </w:tcPr>
          <w:p w14:paraId="0233A07F" w14:textId="6E5A171B" w:rsidR="006469AF" w:rsidRDefault="006469AF" w:rsidP="006469AF">
            <w:pPr>
              <w:ind w:firstLine="0"/>
              <w:jc w:val="center"/>
            </w:pPr>
            <w:r w:rsidRPr="005C5CE4">
              <w:t>-0.0727</w:t>
            </w:r>
          </w:p>
        </w:tc>
        <w:tc>
          <w:tcPr>
            <w:tcW w:w="1316" w:type="dxa"/>
          </w:tcPr>
          <w:p w14:paraId="11A0E2F5" w14:textId="44961FB0" w:rsidR="006469AF" w:rsidRDefault="006469AF" w:rsidP="006469AF">
            <w:pPr>
              <w:ind w:firstLine="0"/>
              <w:jc w:val="center"/>
            </w:pPr>
            <w:r w:rsidRPr="005C5CE4">
              <w:t>0.026</w:t>
            </w:r>
          </w:p>
        </w:tc>
        <w:tc>
          <w:tcPr>
            <w:tcW w:w="1316" w:type="dxa"/>
          </w:tcPr>
          <w:p w14:paraId="642F9B09" w14:textId="1A261587" w:rsidR="006469AF" w:rsidRDefault="006469AF" w:rsidP="006469AF">
            <w:pPr>
              <w:ind w:firstLine="0"/>
              <w:jc w:val="center"/>
            </w:pPr>
            <w:r w:rsidRPr="005C5CE4">
              <w:t>0.0012</w:t>
            </w:r>
          </w:p>
        </w:tc>
        <w:tc>
          <w:tcPr>
            <w:tcW w:w="1316" w:type="dxa"/>
          </w:tcPr>
          <w:p w14:paraId="115B846F" w14:textId="2D50AAC5" w:rsidR="006469AF" w:rsidRDefault="006469AF" w:rsidP="006469AF">
            <w:pPr>
              <w:ind w:firstLine="0"/>
              <w:jc w:val="center"/>
            </w:pPr>
            <w:r w:rsidRPr="005C5CE4">
              <w:t>0</w:t>
            </w:r>
          </w:p>
        </w:tc>
        <w:tc>
          <w:tcPr>
            <w:tcW w:w="1316" w:type="dxa"/>
          </w:tcPr>
          <w:p w14:paraId="7EF459D5" w14:textId="39086042" w:rsidR="006469AF" w:rsidRDefault="006469AF" w:rsidP="006469AF">
            <w:pPr>
              <w:ind w:firstLine="0"/>
              <w:jc w:val="center"/>
            </w:pPr>
            <w:r w:rsidRPr="005C5CE4">
              <w:t>0.21</w:t>
            </w:r>
          </w:p>
        </w:tc>
        <w:tc>
          <w:tcPr>
            <w:tcW w:w="1316" w:type="dxa"/>
          </w:tcPr>
          <w:p w14:paraId="7F273377" w14:textId="696BC709" w:rsidR="006469AF" w:rsidRDefault="006469AF" w:rsidP="006469AF">
            <w:pPr>
              <w:ind w:firstLine="0"/>
              <w:jc w:val="center"/>
            </w:pPr>
            <w:r w:rsidRPr="005C5CE4">
              <w:t>2.758</w:t>
            </w:r>
          </w:p>
        </w:tc>
      </w:tr>
      <w:tr w:rsidR="006469AF" w14:paraId="361A7FCE" w14:textId="77777777" w:rsidTr="001A4885">
        <w:tc>
          <w:tcPr>
            <w:tcW w:w="1207" w:type="dxa"/>
            <w:shd w:val="clear" w:color="auto" w:fill="D9D9D9" w:themeFill="background1" w:themeFillShade="D9"/>
          </w:tcPr>
          <w:p w14:paraId="3E3690FE" w14:textId="5E453155" w:rsidR="006469AF" w:rsidRDefault="006469AF" w:rsidP="006469AF">
            <w:pPr>
              <w:ind w:firstLine="0"/>
            </w:pPr>
            <w:proofErr w:type="spellStart"/>
            <w:r w:rsidRPr="00E22907">
              <w:t>front_rr</w:t>
            </w:r>
            <w:proofErr w:type="spellEnd"/>
          </w:p>
        </w:tc>
        <w:tc>
          <w:tcPr>
            <w:tcW w:w="1315" w:type="dxa"/>
          </w:tcPr>
          <w:p w14:paraId="4E654247" w14:textId="66BF8C45" w:rsidR="006469AF" w:rsidRDefault="006469AF" w:rsidP="006469AF">
            <w:pPr>
              <w:ind w:firstLine="0"/>
              <w:jc w:val="center"/>
            </w:pPr>
            <w:r w:rsidRPr="005C5CE4">
              <w:t>- 0.0625</w:t>
            </w:r>
          </w:p>
        </w:tc>
        <w:tc>
          <w:tcPr>
            <w:tcW w:w="1316" w:type="dxa"/>
          </w:tcPr>
          <w:p w14:paraId="1DAC8E1D" w14:textId="5D751166" w:rsidR="006469AF" w:rsidRDefault="006469AF" w:rsidP="006469AF">
            <w:pPr>
              <w:ind w:firstLine="0"/>
              <w:jc w:val="center"/>
            </w:pPr>
            <w:r w:rsidRPr="005C5CE4">
              <w:t>0.0405</w:t>
            </w:r>
          </w:p>
        </w:tc>
        <w:tc>
          <w:tcPr>
            <w:tcW w:w="1316" w:type="dxa"/>
          </w:tcPr>
          <w:p w14:paraId="7FD4ACB9" w14:textId="6F296A31" w:rsidR="006469AF" w:rsidRDefault="006469AF" w:rsidP="006469AF">
            <w:pPr>
              <w:ind w:firstLine="0"/>
              <w:jc w:val="center"/>
            </w:pPr>
            <w:r w:rsidRPr="005C5CE4">
              <w:t>0.0012</w:t>
            </w:r>
          </w:p>
        </w:tc>
        <w:tc>
          <w:tcPr>
            <w:tcW w:w="1316" w:type="dxa"/>
          </w:tcPr>
          <w:p w14:paraId="1CF32C45" w14:textId="22DBC879" w:rsidR="006469AF" w:rsidRDefault="006469AF" w:rsidP="006469AF">
            <w:pPr>
              <w:ind w:firstLine="0"/>
              <w:jc w:val="center"/>
            </w:pPr>
            <w:r w:rsidRPr="005C5CE4">
              <w:t>0</w:t>
            </w:r>
          </w:p>
        </w:tc>
        <w:tc>
          <w:tcPr>
            <w:tcW w:w="1316" w:type="dxa"/>
          </w:tcPr>
          <w:p w14:paraId="37F61EAB" w14:textId="64A6885F" w:rsidR="006469AF" w:rsidRDefault="006469AF" w:rsidP="006469AF">
            <w:pPr>
              <w:ind w:firstLine="0"/>
              <w:jc w:val="center"/>
            </w:pPr>
            <w:r w:rsidRPr="005C5CE4">
              <w:t>0</w:t>
            </w:r>
          </w:p>
        </w:tc>
        <w:tc>
          <w:tcPr>
            <w:tcW w:w="1316" w:type="dxa"/>
          </w:tcPr>
          <w:p w14:paraId="78036A86" w14:textId="63CA8A1D" w:rsidR="006469AF" w:rsidRDefault="006469AF" w:rsidP="006469AF">
            <w:pPr>
              <w:keepNext/>
              <w:ind w:firstLine="0"/>
              <w:jc w:val="center"/>
            </w:pPr>
            <w:r w:rsidRPr="005C5CE4">
              <w:t>2.356</w:t>
            </w:r>
          </w:p>
        </w:tc>
      </w:tr>
      <w:tr w:rsidR="006469AF" w14:paraId="79F937C3" w14:textId="77777777" w:rsidTr="001A4885">
        <w:tc>
          <w:tcPr>
            <w:tcW w:w="1207" w:type="dxa"/>
            <w:shd w:val="clear" w:color="auto" w:fill="D9D9D9" w:themeFill="background1" w:themeFillShade="D9"/>
          </w:tcPr>
          <w:p w14:paraId="09A901BC" w14:textId="1F827960" w:rsidR="006469AF" w:rsidRDefault="006469AF" w:rsidP="006469AF">
            <w:pPr>
              <w:ind w:firstLine="0"/>
            </w:pPr>
            <w:proofErr w:type="spellStart"/>
            <w:r w:rsidRPr="00E22907">
              <w:t>back_c</w:t>
            </w:r>
            <w:proofErr w:type="spellEnd"/>
          </w:p>
        </w:tc>
        <w:tc>
          <w:tcPr>
            <w:tcW w:w="1315" w:type="dxa"/>
          </w:tcPr>
          <w:p w14:paraId="33B42D57" w14:textId="6C216010" w:rsidR="006469AF" w:rsidRDefault="006469AF" w:rsidP="006469AF">
            <w:pPr>
              <w:ind w:firstLine="0"/>
              <w:jc w:val="center"/>
            </w:pPr>
            <w:r w:rsidRPr="005C5CE4">
              <w:t>0.12</w:t>
            </w:r>
          </w:p>
        </w:tc>
        <w:tc>
          <w:tcPr>
            <w:tcW w:w="1316" w:type="dxa"/>
          </w:tcPr>
          <w:p w14:paraId="223C243F" w14:textId="576F245F" w:rsidR="006469AF" w:rsidRDefault="006469AF" w:rsidP="006469AF">
            <w:pPr>
              <w:ind w:firstLine="0"/>
              <w:jc w:val="center"/>
            </w:pPr>
            <w:r w:rsidRPr="005C5CE4">
              <w:t>0</w:t>
            </w:r>
          </w:p>
        </w:tc>
        <w:tc>
          <w:tcPr>
            <w:tcW w:w="1316" w:type="dxa"/>
          </w:tcPr>
          <w:p w14:paraId="78473CDB" w14:textId="5DD33331" w:rsidR="006469AF" w:rsidRDefault="006469AF" w:rsidP="006469AF">
            <w:pPr>
              <w:ind w:firstLine="0"/>
              <w:jc w:val="center"/>
            </w:pPr>
            <w:r w:rsidRPr="005C5CE4">
              <w:t>0</w:t>
            </w:r>
          </w:p>
        </w:tc>
        <w:tc>
          <w:tcPr>
            <w:tcW w:w="1316" w:type="dxa"/>
          </w:tcPr>
          <w:p w14:paraId="5FF691B2" w14:textId="0A5FC11C" w:rsidR="006469AF" w:rsidRDefault="006469AF" w:rsidP="006469AF">
            <w:pPr>
              <w:ind w:firstLine="0"/>
              <w:jc w:val="center"/>
            </w:pPr>
            <w:r w:rsidRPr="005C5CE4">
              <w:t>0</w:t>
            </w:r>
          </w:p>
        </w:tc>
        <w:tc>
          <w:tcPr>
            <w:tcW w:w="1316" w:type="dxa"/>
          </w:tcPr>
          <w:p w14:paraId="11404856" w14:textId="16800EA4" w:rsidR="006469AF" w:rsidRDefault="006469AF" w:rsidP="006469AF">
            <w:pPr>
              <w:ind w:firstLine="0"/>
              <w:jc w:val="center"/>
            </w:pPr>
            <w:r w:rsidRPr="005C5CE4">
              <w:t>0.21</w:t>
            </w:r>
          </w:p>
        </w:tc>
        <w:tc>
          <w:tcPr>
            <w:tcW w:w="1316" w:type="dxa"/>
          </w:tcPr>
          <w:p w14:paraId="6A23C995" w14:textId="49BE5749" w:rsidR="006469AF" w:rsidRDefault="006469AF" w:rsidP="006469AF">
            <w:pPr>
              <w:keepNext/>
              <w:ind w:firstLine="0"/>
              <w:jc w:val="center"/>
            </w:pPr>
            <w:r w:rsidRPr="005C5CE4">
              <w:t>0</w:t>
            </w:r>
          </w:p>
        </w:tc>
      </w:tr>
      <w:tr w:rsidR="006469AF" w14:paraId="566E895A" w14:textId="77777777" w:rsidTr="001A4885">
        <w:tc>
          <w:tcPr>
            <w:tcW w:w="1207" w:type="dxa"/>
            <w:shd w:val="clear" w:color="auto" w:fill="D9D9D9" w:themeFill="background1" w:themeFillShade="D9"/>
          </w:tcPr>
          <w:p w14:paraId="29BB57FA" w14:textId="6B771623" w:rsidR="006469AF" w:rsidRDefault="006469AF" w:rsidP="006469AF">
            <w:pPr>
              <w:ind w:firstLine="0"/>
            </w:pPr>
            <w:proofErr w:type="spellStart"/>
            <w:r w:rsidRPr="00E22907">
              <w:t>back_l</w:t>
            </w:r>
            <w:proofErr w:type="spellEnd"/>
          </w:p>
        </w:tc>
        <w:tc>
          <w:tcPr>
            <w:tcW w:w="1315" w:type="dxa"/>
          </w:tcPr>
          <w:p w14:paraId="132ADAE1" w14:textId="26275DB8" w:rsidR="006469AF" w:rsidRDefault="006469AF" w:rsidP="006469AF">
            <w:pPr>
              <w:ind w:firstLine="0"/>
              <w:jc w:val="center"/>
            </w:pPr>
            <w:r w:rsidRPr="005C5CE4">
              <w:t>0.1055</w:t>
            </w:r>
          </w:p>
        </w:tc>
        <w:tc>
          <w:tcPr>
            <w:tcW w:w="1316" w:type="dxa"/>
          </w:tcPr>
          <w:p w14:paraId="6E1BA108" w14:textId="4F431949" w:rsidR="006469AF" w:rsidRDefault="006469AF" w:rsidP="006469AF">
            <w:pPr>
              <w:ind w:firstLine="0"/>
              <w:jc w:val="center"/>
            </w:pPr>
            <w:r w:rsidRPr="005C5CE4">
              <w:t>-0.0308</w:t>
            </w:r>
          </w:p>
        </w:tc>
        <w:tc>
          <w:tcPr>
            <w:tcW w:w="1316" w:type="dxa"/>
          </w:tcPr>
          <w:p w14:paraId="34FDB20F" w14:textId="5C2DDD42" w:rsidR="006469AF" w:rsidRDefault="006469AF" w:rsidP="006469AF">
            <w:pPr>
              <w:ind w:firstLine="0"/>
              <w:jc w:val="center"/>
            </w:pPr>
            <w:r w:rsidRPr="005C5CE4">
              <w:t>0.001</w:t>
            </w:r>
          </w:p>
        </w:tc>
        <w:tc>
          <w:tcPr>
            <w:tcW w:w="1316" w:type="dxa"/>
          </w:tcPr>
          <w:p w14:paraId="03A4B08F" w14:textId="668E21B6" w:rsidR="006469AF" w:rsidRDefault="006469AF" w:rsidP="006469AF">
            <w:pPr>
              <w:ind w:firstLine="0"/>
              <w:jc w:val="center"/>
            </w:pPr>
            <w:r w:rsidRPr="005C5CE4">
              <w:t>0</w:t>
            </w:r>
          </w:p>
        </w:tc>
        <w:tc>
          <w:tcPr>
            <w:tcW w:w="1316" w:type="dxa"/>
          </w:tcPr>
          <w:p w14:paraId="60161FE2" w14:textId="75B0432B" w:rsidR="006469AF" w:rsidRDefault="006469AF" w:rsidP="006469AF">
            <w:pPr>
              <w:ind w:firstLine="0"/>
              <w:jc w:val="center"/>
            </w:pPr>
            <w:r w:rsidRPr="005C5CE4">
              <w:t>0</w:t>
            </w:r>
          </w:p>
        </w:tc>
        <w:tc>
          <w:tcPr>
            <w:tcW w:w="1316" w:type="dxa"/>
          </w:tcPr>
          <w:p w14:paraId="4BD21B4F" w14:textId="23CBD2EE" w:rsidR="006469AF" w:rsidRDefault="006469AF" w:rsidP="006469AF">
            <w:pPr>
              <w:keepNext/>
              <w:ind w:firstLine="0"/>
              <w:jc w:val="center"/>
            </w:pPr>
            <w:r w:rsidRPr="005C5CE4">
              <w:t>-</w:t>
            </w:r>
            <w:r>
              <w:t xml:space="preserve"> </w:t>
            </w:r>
            <w:r w:rsidRPr="005C5CE4">
              <w:t>0.524</w:t>
            </w:r>
          </w:p>
        </w:tc>
      </w:tr>
      <w:tr w:rsidR="006469AF" w14:paraId="478462CD" w14:textId="77777777" w:rsidTr="001A4885">
        <w:tc>
          <w:tcPr>
            <w:tcW w:w="1207" w:type="dxa"/>
            <w:shd w:val="clear" w:color="auto" w:fill="D9D9D9" w:themeFill="background1" w:themeFillShade="D9"/>
          </w:tcPr>
          <w:p w14:paraId="5C5CE012" w14:textId="52993ABE" w:rsidR="006469AF" w:rsidRDefault="006469AF" w:rsidP="006469AF">
            <w:pPr>
              <w:ind w:firstLine="0"/>
            </w:pPr>
            <w:proofErr w:type="spellStart"/>
            <w:r w:rsidRPr="00E22907">
              <w:t>back_r</w:t>
            </w:r>
            <w:proofErr w:type="spellEnd"/>
          </w:p>
        </w:tc>
        <w:tc>
          <w:tcPr>
            <w:tcW w:w="1315" w:type="dxa"/>
          </w:tcPr>
          <w:p w14:paraId="720CF2E5" w14:textId="2533FBCC" w:rsidR="006469AF" w:rsidRDefault="006469AF" w:rsidP="006469AF">
            <w:pPr>
              <w:ind w:firstLine="0"/>
              <w:jc w:val="center"/>
            </w:pPr>
            <w:r w:rsidRPr="005C5CE4">
              <w:t>0.1055</w:t>
            </w:r>
          </w:p>
        </w:tc>
        <w:tc>
          <w:tcPr>
            <w:tcW w:w="1316" w:type="dxa"/>
          </w:tcPr>
          <w:p w14:paraId="75CF2BA8" w14:textId="45E9FA1B" w:rsidR="006469AF" w:rsidRDefault="006469AF" w:rsidP="006469AF">
            <w:pPr>
              <w:ind w:firstLine="0"/>
              <w:jc w:val="center"/>
            </w:pPr>
            <w:r w:rsidRPr="005C5CE4">
              <w:t>0.0308</w:t>
            </w:r>
          </w:p>
        </w:tc>
        <w:tc>
          <w:tcPr>
            <w:tcW w:w="1316" w:type="dxa"/>
          </w:tcPr>
          <w:p w14:paraId="27CABE99" w14:textId="1B0CA74A" w:rsidR="006469AF" w:rsidRDefault="006469AF" w:rsidP="006469AF">
            <w:pPr>
              <w:ind w:firstLine="0"/>
              <w:jc w:val="center"/>
            </w:pPr>
            <w:r w:rsidRPr="005C5CE4">
              <w:t>0.001</w:t>
            </w:r>
          </w:p>
        </w:tc>
        <w:tc>
          <w:tcPr>
            <w:tcW w:w="1316" w:type="dxa"/>
          </w:tcPr>
          <w:p w14:paraId="27FEC315" w14:textId="29764AC4" w:rsidR="006469AF" w:rsidRDefault="006469AF" w:rsidP="006469AF">
            <w:pPr>
              <w:ind w:firstLine="0"/>
              <w:jc w:val="center"/>
            </w:pPr>
            <w:r w:rsidRPr="005C5CE4">
              <w:t>0</w:t>
            </w:r>
          </w:p>
        </w:tc>
        <w:tc>
          <w:tcPr>
            <w:tcW w:w="1316" w:type="dxa"/>
          </w:tcPr>
          <w:p w14:paraId="738ECBC0" w14:textId="54076191" w:rsidR="006469AF" w:rsidRDefault="006469AF" w:rsidP="006469AF">
            <w:pPr>
              <w:ind w:firstLine="0"/>
              <w:jc w:val="center"/>
            </w:pPr>
            <w:r w:rsidRPr="005C5CE4">
              <w:t>0</w:t>
            </w:r>
          </w:p>
        </w:tc>
        <w:tc>
          <w:tcPr>
            <w:tcW w:w="1316" w:type="dxa"/>
          </w:tcPr>
          <w:p w14:paraId="482B7DC2" w14:textId="65F930A3" w:rsidR="006469AF" w:rsidRDefault="006469AF" w:rsidP="00B74D16">
            <w:pPr>
              <w:keepNext/>
              <w:ind w:firstLine="0"/>
              <w:jc w:val="center"/>
            </w:pPr>
            <w:r w:rsidRPr="005C5CE4">
              <w:t>0.524</w:t>
            </w:r>
          </w:p>
        </w:tc>
      </w:tr>
    </w:tbl>
    <w:p w14:paraId="5E7A7B5C" w14:textId="5266EED7" w:rsidR="00EE5CBC" w:rsidRDefault="00B74D16" w:rsidP="00F655FC">
      <w:pPr>
        <w:pStyle w:val="Descripcin"/>
        <w:spacing w:before="120"/>
      </w:pPr>
      <w:bookmarkStart w:id="139" w:name="_Ref12488022"/>
      <w:bookmarkStart w:id="140" w:name="_Toc12825065"/>
      <w:r>
        <w:t xml:space="preserve">Táboa </w:t>
      </w:r>
      <w:r w:rsidR="00A0760E">
        <w:fldChar w:fldCharType="begin"/>
      </w:r>
      <w:r w:rsidR="00A0760E">
        <w:instrText xml:space="preserve"> SEQ Táboa \* ARABIC </w:instrText>
      </w:r>
      <w:r w:rsidR="00A0760E">
        <w:fldChar w:fldCharType="separate"/>
      </w:r>
      <w:r w:rsidR="00A45487">
        <w:rPr>
          <w:noProof/>
        </w:rPr>
        <w:t>7</w:t>
      </w:r>
      <w:r w:rsidR="00A0760E">
        <w:fldChar w:fldCharType="end"/>
      </w:r>
      <w:bookmarkEnd w:id="139"/>
      <w:r>
        <w:t>. Disposición dos sensores infravermellos no modelo de simulación</w:t>
      </w:r>
      <w:bookmarkEnd w:id="140"/>
    </w:p>
    <w:p w14:paraId="76D5F554" w14:textId="790407D9" w:rsidR="008F494F" w:rsidRDefault="008F494F" w:rsidP="00E551B1">
      <w:r>
        <w:t>O ángulo de inclinación dos sensores encargados de detectar o chan é lixeiramente inferior ao que presentan os do robot real. Esta variación, así como a de teren un ángulo de apertura</w:t>
      </w:r>
      <w:r w:rsidR="00B848C4">
        <w:t xml:space="preserve"> vertical</w:t>
      </w:r>
      <w:r>
        <w:t xml:space="preserve"> do</w:t>
      </w:r>
      <w:r w:rsidR="00B848C4">
        <w:t>s raios</w:t>
      </w:r>
      <w:r>
        <w:t xml:space="preserve"> menor que o resto de sensores, ten a finalidade de que os valores de intensidade que devolvan os devanditos sensores sexan </w:t>
      </w:r>
      <w:r w:rsidR="00B848C4">
        <w:t>próxim</w:t>
      </w:r>
      <w:r>
        <w:t>os aos reais.</w:t>
      </w:r>
    </w:p>
    <w:p w14:paraId="66DCDDC2" w14:textId="6222E88F" w:rsidR="00513331" w:rsidRDefault="00513331" w:rsidP="00232E34">
      <w:commentRangeStart w:id="141"/>
      <w:r>
        <w:t xml:space="preserve">A definición de sensor conta tamén cun parámetro que, mediante unha variable </w:t>
      </w:r>
      <w:proofErr w:type="spellStart"/>
      <w:r>
        <w:t>booleana</w:t>
      </w:r>
      <w:proofErr w:type="spellEnd"/>
      <w:r>
        <w:t xml:space="preserve">, activa ou desactiva a representación gráfica dos mesmos durante a simulación. Esta función permite ao usuario comprobar que o modelo se está </w:t>
      </w:r>
      <w:r w:rsidR="00232E34">
        <w:t>execut</w:t>
      </w:r>
      <w:r w:rsidR="005712BB">
        <w:t>a</w:t>
      </w:r>
      <w:r w:rsidR="00232E34">
        <w:t>ndo do xeito desexado</w:t>
      </w:r>
      <w:commentRangeEnd w:id="141"/>
      <w:r w:rsidR="0099516E">
        <w:rPr>
          <w:rStyle w:val="Refdecomentario"/>
        </w:rPr>
        <w:commentReference w:id="141"/>
      </w:r>
      <w:r w:rsidR="00232E34">
        <w:t>.</w:t>
      </w:r>
    </w:p>
    <w:p w14:paraId="6B32414A" w14:textId="3309D6CA" w:rsidR="006C0FA5" w:rsidRPr="00F6453B" w:rsidRDefault="006C0FA5" w:rsidP="006C0FA5">
      <w:pPr>
        <w:pStyle w:val="Ttulo3"/>
      </w:pPr>
      <w:bookmarkStart w:id="143" w:name="_Toc12827309"/>
      <w:r w:rsidRPr="00F6453B">
        <w:t>Cámara</w:t>
      </w:r>
      <w:bookmarkEnd w:id="143"/>
    </w:p>
    <w:p w14:paraId="1B81C8D8" w14:textId="6DD9DEDE" w:rsidR="00336F2F" w:rsidRDefault="00924607" w:rsidP="00336F2F">
      <w:r w:rsidRPr="00F6453B">
        <w:t xml:space="preserve">O </w:t>
      </w:r>
      <w:proofErr w:type="spellStart"/>
      <w:r w:rsidRPr="00F6453B">
        <w:t>R</w:t>
      </w:r>
      <w:r w:rsidR="00906DDA">
        <w:t>obobo</w:t>
      </w:r>
      <w:proofErr w:type="spellEnd"/>
      <w:r w:rsidR="00906DDA">
        <w:t xml:space="preserve"> real fai uso da cámara frontal</w:t>
      </w:r>
      <w:r w:rsidR="00904A0D">
        <w:t xml:space="preserve"> do </w:t>
      </w:r>
      <w:proofErr w:type="spellStart"/>
      <w:r w:rsidR="00904A0D">
        <w:t>smartphone</w:t>
      </w:r>
      <w:proofErr w:type="spellEnd"/>
      <w:r w:rsidR="00904A0D">
        <w:t>, presente por regra xeral en tódolos dispo</w:t>
      </w:r>
      <w:r w:rsidR="00D6463F">
        <w:t>sitivos deste tipo que se encontran actualmente no mercado.</w:t>
      </w:r>
      <w:r w:rsidR="00350296">
        <w:t xml:space="preserve"> Esta funcionalidade é amplamente empregada</w:t>
      </w:r>
      <w:r w:rsidR="005041A5">
        <w:t xml:space="preserve"> para a realización de probas</w:t>
      </w:r>
      <w:r w:rsidR="00E54A86">
        <w:t xml:space="preserve"> no desenvolvemento da docencia nos campos da robótica así como en labores de investigación</w:t>
      </w:r>
      <w:r w:rsidR="00AE506E">
        <w:t xml:space="preserve"> como, por exemplo, o desenvolvemento de métodos de aprendizaxe.</w:t>
      </w:r>
      <w:r w:rsidR="009914AA">
        <w:t xml:space="preserve"> É por isto polo que o modelo simulado debería contar</w:t>
      </w:r>
      <w:r w:rsidR="00384C8B">
        <w:t xml:space="preserve"> coa posibilidade de captar ima</w:t>
      </w:r>
      <w:r w:rsidR="002D3B35">
        <w:t>xes</w:t>
      </w:r>
      <w:r w:rsidR="00FC50B4">
        <w:t xml:space="preserve"> do mundo da simulación en tempo real.</w:t>
      </w:r>
    </w:p>
    <w:p w14:paraId="5A47D5CB" w14:textId="77777777" w:rsidR="00001F67" w:rsidRDefault="00FF231E" w:rsidP="00320AEB">
      <w:proofErr w:type="spellStart"/>
      <w:r>
        <w:t>Gazebo</w:t>
      </w:r>
      <w:proofErr w:type="spellEnd"/>
      <w:r>
        <w:t xml:space="preserve"> permite</w:t>
      </w:r>
      <w:r w:rsidR="008F000C">
        <w:t xml:space="preserve"> simular</w:t>
      </w:r>
      <w:r w:rsidR="005F2F87">
        <w:t xml:space="preserve"> unha ou máis cámaras a través do elemento </w:t>
      </w:r>
      <w:proofErr w:type="spellStart"/>
      <w:r w:rsidR="005F2F87">
        <w:rPr>
          <w:i/>
          <w:iCs/>
        </w:rPr>
        <w:t>camera</w:t>
      </w:r>
      <w:proofErr w:type="spellEnd"/>
      <w:r w:rsidR="00A93554">
        <w:t>,</w:t>
      </w:r>
      <w:r w:rsidR="005F2F87">
        <w:t xml:space="preserve"> fillo</w:t>
      </w:r>
      <w:r w:rsidR="00744E2D">
        <w:t xml:space="preserve"> dun elemento tipo </w:t>
      </w:r>
      <w:r w:rsidR="00744E2D">
        <w:rPr>
          <w:i/>
          <w:iCs/>
        </w:rPr>
        <w:t>sensor</w:t>
      </w:r>
      <w:r w:rsidR="00DC6994">
        <w:t xml:space="preserve"> que</w:t>
      </w:r>
      <w:r w:rsidR="00A93554">
        <w:t>,</w:t>
      </w:r>
      <w:r w:rsidR="00DC6994">
        <w:t xml:space="preserve"> á súa vez é fillo dun elemento tipo </w:t>
      </w:r>
      <w:proofErr w:type="spellStart"/>
      <w:r w:rsidR="00DC6994">
        <w:rPr>
          <w:i/>
          <w:iCs/>
        </w:rPr>
        <w:t>link</w:t>
      </w:r>
      <w:proofErr w:type="spellEnd"/>
      <w:r w:rsidR="00DC6994">
        <w:t>.</w:t>
      </w:r>
      <w:r w:rsidR="00A93554">
        <w:t xml:space="preserve"> </w:t>
      </w:r>
      <w:r w:rsidR="00D45DA9">
        <w:t xml:space="preserve">Neste caso, </w:t>
      </w:r>
      <w:r w:rsidR="00D47B41">
        <w:t xml:space="preserve">o devandito elemento debe ser fillo do </w:t>
      </w:r>
      <w:proofErr w:type="spellStart"/>
      <w:r w:rsidR="00D47B41">
        <w:rPr>
          <w:i/>
          <w:iCs/>
        </w:rPr>
        <w:t>link</w:t>
      </w:r>
      <w:proofErr w:type="spellEnd"/>
      <w:r w:rsidR="00D47B41">
        <w:t xml:space="preserve"> que contén o </w:t>
      </w:r>
      <w:proofErr w:type="spellStart"/>
      <w:r w:rsidR="00D47B41">
        <w:t>smartphone</w:t>
      </w:r>
      <w:proofErr w:type="spellEnd"/>
      <w:r w:rsidR="00E568B6">
        <w:t xml:space="preserve">, de xeito que se mova solidario ao mesmo, como ocorre </w:t>
      </w:r>
      <w:r w:rsidR="00C50272">
        <w:t>na realidade.</w:t>
      </w:r>
      <w:r w:rsidR="001911F2">
        <w:t xml:space="preserve"> A localización da cámara</w:t>
      </w:r>
      <w:r w:rsidR="00316EE2">
        <w:t xml:space="preserve"> situouse de xeito aproximado</w:t>
      </w:r>
      <w:r w:rsidR="002D3E17">
        <w:t xml:space="preserve"> a partir do modelo 3D</w:t>
      </w:r>
      <w:r w:rsidR="003C527A">
        <w:t xml:space="preserve"> de </w:t>
      </w:r>
      <w:proofErr w:type="spellStart"/>
      <w:r w:rsidR="003C527A">
        <w:t>smartphone</w:t>
      </w:r>
      <w:proofErr w:type="spellEnd"/>
      <w:r w:rsidR="003C527A">
        <w:t xml:space="preserve"> empregado</w:t>
      </w:r>
      <w:r w:rsidR="0007517A">
        <w:t xml:space="preserve">. Débese ter en conta que cada dispositivo </w:t>
      </w:r>
      <w:r w:rsidR="00A01CAD">
        <w:t>ten unha localización diferente da cámara, pero estas</w:t>
      </w:r>
      <w:r w:rsidR="00703262">
        <w:t xml:space="preserve"> pequenas</w:t>
      </w:r>
      <w:r w:rsidR="00A01CAD">
        <w:t xml:space="preserve"> variacións non debían </w:t>
      </w:r>
      <w:proofErr w:type="spellStart"/>
      <w:r w:rsidR="00A01CAD">
        <w:t>influir</w:t>
      </w:r>
      <w:proofErr w:type="spellEnd"/>
      <w:r w:rsidR="00703262">
        <w:t xml:space="preserve"> severamente n</w:t>
      </w:r>
      <w:r w:rsidR="009817E8">
        <w:t>o enfoque da imaxe que proporcionan.</w:t>
      </w:r>
      <w:r w:rsidR="002B4D4A">
        <w:t xml:space="preserve"> </w:t>
      </w:r>
      <w:r w:rsidR="00AC5478">
        <w:t xml:space="preserve">A </w:t>
      </w:r>
      <w:r w:rsidR="00453300">
        <w:t>posición</w:t>
      </w:r>
      <w:r w:rsidR="00AC5478">
        <w:t xml:space="preserve"> do elem</w:t>
      </w:r>
      <w:r w:rsidR="00A56E08">
        <w:t xml:space="preserve">ento </w:t>
      </w:r>
      <w:proofErr w:type="spellStart"/>
      <w:r w:rsidR="00A56E08">
        <w:rPr>
          <w:i/>
          <w:iCs/>
        </w:rPr>
        <w:t>camera</w:t>
      </w:r>
      <w:proofErr w:type="spellEnd"/>
      <w:r w:rsidR="00453300">
        <w:t xml:space="preserve"> está definida</w:t>
      </w:r>
      <w:r w:rsidR="00D370F7">
        <w:t xml:space="preserve"> como</w:t>
      </w:r>
      <w:r w:rsidR="00B22893">
        <w:t xml:space="preserve"> </w:t>
      </w:r>
      <m:oMath>
        <m:r>
          <w:rPr>
            <w:rFonts w:ascii="Cambria Math" w:hAnsi="Cambria Math"/>
          </w:rPr>
          <m:t xml:space="preserve">X=0.0695,  Y=0.0105 </m:t>
        </m:r>
      </m:oMath>
      <w:r w:rsidR="00F41B76">
        <w:t>e</w:t>
      </w:r>
      <w:r w:rsidR="00DE32CF">
        <w:t xml:space="preserve"> </w:t>
      </w:r>
      <m:oMath>
        <m:r>
          <w:rPr>
            <w:rFonts w:ascii="Cambria Math" w:hAnsi="Cambria Math"/>
          </w:rPr>
          <m:t>Z=0.004</m:t>
        </m:r>
      </m:oMath>
      <w:r w:rsidR="00DE32CF">
        <w:t>,</w:t>
      </w:r>
      <w:r w:rsidR="00320AEB">
        <w:t xml:space="preserve"> </w:t>
      </w:r>
      <w:r w:rsidR="005545F0">
        <w:t xml:space="preserve">e a orientación como </w:t>
      </w:r>
      <m:oMath>
        <m:r>
          <w:rPr>
            <w:rFonts w:ascii="Cambria Math" w:hAnsi="Cambria Math"/>
          </w:rPr>
          <m:t>Roll=0,  Pitch=-1.5708</m:t>
        </m:r>
      </m:oMath>
      <w:r w:rsidR="00320AEB">
        <w:t xml:space="preserve"> </w:t>
      </w:r>
      <w:r w:rsidR="009036BC">
        <w:t xml:space="preserve">e </w:t>
      </w:r>
      <m:oMath>
        <m:r>
          <w:rPr>
            <w:rFonts w:ascii="Cambria Math" w:hAnsi="Cambria Math"/>
          </w:rPr>
          <m:t>Yaw=3.1415</m:t>
        </m:r>
      </m:oMath>
      <w:r w:rsidR="00B366F6">
        <w:t>.</w:t>
      </w:r>
    </w:p>
    <w:p w14:paraId="26B5A947" w14:textId="77777777" w:rsidR="0024023A" w:rsidRDefault="007F4F92" w:rsidP="0024023A">
      <w:pPr>
        <w:keepNext/>
        <w:jc w:val="center"/>
      </w:pPr>
      <w:r>
        <w:rPr>
          <w:noProof/>
        </w:rPr>
        <w:lastRenderedPageBreak/>
        <w:drawing>
          <wp:anchor distT="0" distB="0" distL="114300" distR="114300" simplePos="0" relativeHeight="251685888" behindDoc="0" locked="0" layoutInCell="1" allowOverlap="1" wp14:anchorId="51A13BAE" wp14:editId="018609C0">
            <wp:simplePos x="0" y="0"/>
            <wp:positionH relativeFrom="column">
              <wp:posOffset>593725</wp:posOffset>
            </wp:positionH>
            <wp:positionV relativeFrom="paragraph">
              <wp:posOffset>1813608</wp:posOffset>
            </wp:positionV>
            <wp:extent cx="854821" cy="1104181"/>
            <wp:effectExtent l="19050" t="19050" r="21590" b="20320"/>
            <wp:wrapNone/>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ámaraGazebo.png"/>
                    <pic:cNvPicPr/>
                  </pic:nvPicPr>
                  <pic:blipFill>
                    <a:blip r:embed="rId68"/>
                    <a:stretch>
                      <a:fillRect/>
                    </a:stretch>
                  </pic:blipFill>
                  <pic:spPr>
                    <a:xfrm>
                      <a:off x="0" y="0"/>
                      <a:ext cx="854821" cy="1104181"/>
                    </a:xfrm>
                    <a:prstGeom prst="rect">
                      <a:avLst/>
                    </a:prstGeom>
                    <a:ln>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r w:rsidR="00785FB5">
        <w:rPr>
          <w:noProof/>
        </w:rPr>
        <w:drawing>
          <wp:inline distT="0" distB="0" distL="0" distR="0" wp14:anchorId="11712809" wp14:editId="0E30AD25">
            <wp:extent cx="4839418" cy="2921837"/>
            <wp:effectExtent l="0" t="0" r="0" b="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efault_test_gzclient_camera(1)-2019-06-30T13_06_20.870011.jpg"/>
                    <pic:cNvPicPr/>
                  </pic:nvPicPr>
                  <pic:blipFill rotWithShape="1">
                    <a:blip r:embed="rId69"/>
                    <a:srcRect l="19921" t="4523" r="4413" b="22887"/>
                    <a:stretch/>
                  </pic:blipFill>
                  <pic:spPr bwMode="auto">
                    <a:xfrm>
                      <a:off x="0" y="0"/>
                      <a:ext cx="4839418" cy="2921837"/>
                    </a:xfrm>
                    <a:prstGeom prst="rect">
                      <a:avLst/>
                    </a:prstGeom>
                    <a:ln>
                      <a:noFill/>
                    </a:ln>
                    <a:extLst>
                      <a:ext uri="{53640926-AAD7-44D8-BBD7-CCE9431645EC}">
                        <a14:shadowObscured xmlns:a14="http://schemas.microsoft.com/office/drawing/2010/main"/>
                      </a:ext>
                    </a:extLst>
                  </pic:spPr>
                </pic:pic>
              </a:graphicData>
            </a:graphic>
          </wp:inline>
        </w:drawing>
      </w:r>
    </w:p>
    <w:p w14:paraId="6798B29F" w14:textId="1D430F4F" w:rsidR="00A13811" w:rsidRDefault="0024023A" w:rsidP="0024023A">
      <w:pPr>
        <w:pStyle w:val="Descripcin"/>
      </w:pPr>
      <w:bookmarkStart w:id="144" w:name="_Ref12808363"/>
      <w:bookmarkStart w:id="145" w:name="_Toc12825051"/>
      <w:r>
        <w:t xml:space="preserve">Figura </w:t>
      </w:r>
      <w:r>
        <w:fldChar w:fldCharType="begin"/>
      </w:r>
      <w:r>
        <w:instrText xml:space="preserve"> SEQ Figura \* ARABIC </w:instrText>
      </w:r>
      <w:r>
        <w:fldChar w:fldCharType="separate"/>
      </w:r>
      <w:r w:rsidR="00A45487">
        <w:rPr>
          <w:noProof/>
        </w:rPr>
        <w:t>31</w:t>
      </w:r>
      <w:r>
        <w:fldChar w:fldCharType="end"/>
      </w:r>
      <w:bookmarkEnd w:id="144"/>
      <w:r>
        <w:t>. Situación da cámara no modelo xunto co</w:t>
      </w:r>
      <w:r w:rsidR="00864AB1">
        <w:t>n detalle</w:t>
      </w:r>
      <w:r>
        <w:t xml:space="preserve"> da imaxe captada</w:t>
      </w:r>
      <w:bookmarkEnd w:id="145"/>
    </w:p>
    <w:p w14:paraId="1949F900" w14:textId="083DA7F1" w:rsidR="0024023A" w:rsidRPr="0024023A" w:rsidRDefault="003B348B" w:rsidP="0024023A">
      <w:r>
        <w:t xml:space="preserve">Na </w:t>
      </w:r>
      <w:r>
        <w:fldChar w:fldCharType="begin"/>
      </w:r>
      <w:r>
        <w:instrText xml:space="preserve"> REF _Ref12808363 \h </w:instrText>
      </w:r>
      <w:r>
        <w:fldChar w:fldCharType="separate"/>
      </w:r>
      <w:r w:rsidR="00A45487">
        <w:t xml:space="preserve">Figura </w:t>
      </w:r>
      <w:r w:rsidR="00A45487">
        <w:rPr>
          <w:noProof/>
        </w:rPr>
        <w:t>31</w:t>
      </w:r>
      <w:r>
        <w:fldChar w:fldCharType="end"/>
      </w:r>
      <w:r w:rsidR="00B55219">
        <w:t xml:space="preserve"> móstrase a disposición da cámara no modelo de simulación do </w:t>
      </w:r>
      <w:proofErr w:type="spellStart"/>
      <w:r w:rsidR="00B55219">
        <w:t>Robobo</w:t>
      </w:r>
      <w:proofErr w:type="spellEnd"/>
      <w:r w:rsidR="00864AB1">
        <w:t xml:space="preserve"> xunto coa imaxe que xera dentro do simulador</w:t>
      </w:r>
      <w:r w:rsidR="002248A3">
        <w:t>.</w:t>
      </w:r>
    </w:p>
    <w:p w14:paraId="4DCE6256" w14:textId="5A18C413" w:rsidR="0079178A" w:rsidRDefault="0079178A" w:rsidP="0079178A">
      <w:pPr>
        <w:pStyle w:val="Ttulo2"/>
      </w:pPr>
      <w:bookmarkStart w:id="146" w:name="_Toc12827310"/>
      <w:commentRangeStart w:id="147"/>
      <w:proofErr w:type="spellStart"/>
      <w:r>
        <w:t>Plugins</w:t>
      </w:r>
      <w:commentRangeEnd w:id="147"/>
      <w:proofErr w:type="spellEnd"/>
      <w:r w:rsidR="00651C5F">
        <w:rPr>
          <w:rStyle w:val="Refdecomentario"/>
          <w:b w:val="0"/>
        </w:rPr>
        <w:commentReference w:id="147"/>
      </w:r>
      <w:bookmarkEnd w:id="146"/>
    </w:p>
    <w:p w14:paraId="7BAFCCDD" w14:textId="78460587" w:rsidR="008137B2" w:rsidRDefault="008137B2" w:rsidP="0079178A">
      <w:r w:rsidRPr="00AA118E">
        <w:t xml:space="preserve">Mediante a interface gráfica de </w:t>
      </w:r>
      <w:proofErr w:type="spellStart"/>
      <w:r w:rsidRPr="00AA118E">
        <w:t>Gazebo</w:t>
      </w:r>
      <w:proofErr w:type="spellEnd"/>
      <w:r w:rsidRPr="00AA118E">
        <w:t xml:space="preserve"> permítese</w:t>
      </w:r>
      <w:r w:rsidR="00E55748" w:rsidRPr="00AA118E">
        <w:t xml:space="preserve"> </w:t>
      </w:r>
      <w:proofErr w:type="spellStart"/>
      <w:r w:rsidR="00E55748" w:rsidRPr="00AA118E">
        <w:t>interactuar</w:t>
      </w:r>
      <w:proofErr w:type="spellEnd"/>
      <w:r w:rsidR="00E55748" w:rsidRPr="00AA118E">
        <w:t xml:space="preserve"> durante a simulación variando parámetros no</w:t>
      </w:r>
      <w:r w:rsidR="00AA118E" w:rsidRPr="00AA118E">
        <w:t xml:space="preserve">s </w:t>
      </w:r>
      <w:proofErr w:type="spellStart"/>
      <w:r w:rsidR="00AA118E" w:rsidRPr="00AA118E">
        <w:rPr>
          <w:i/>
          <w:iCs/>
        </w:rPr>
        <w:t>joints</w:t>
      </w:r>
      <w:proofErr w:type="spellEnd"/>
      <w:r w:rsidR="006544DF" w:rsidRPr="006544DF">
        <w:rPr>
          <w:i/>
          <w:iCs/>
        </w:rPr>
        <w:t xml:space="preserve">, </w:t>
      </w:r>
      <w:r w:rsidR="006544DF" w:rsidRPr="006544DF">
        <w:t>como pode ser a velocidade, cambiar a posición dun modelo</w:t>
      </w:r>
      <w:r w:rsidR="00D17586">
        <w:t xml:space="preserve">, etc.; </w:t>
      </w:r>
      <w:r w:rsidR="004C3B82" w:rsidRPr="004C3B82">
        <w:t>pero este método non é práctico cando se queren comprobar diferentes comportamentos dun robot. Para iso é necesario a utilización de</w:t>
      </w:r>
      <w:r w:rsidR="00F134C7">
        <w:t xml:space="preserve"> </w:t>
      </w:r>
      <w:proofErr w:type="spellStart"/>
      <w:r w:rsidR="00F134C7">
        <w:t>plugins</w:t>
      </w:r>
      <w:proofErr w:type="spellEnd"/>
      <w:r w:rsidR="00F134C7" w:rsidRPr="00F134C7">
        <w:t>, que se cargan de forma dinámica durante a execución do</w:t>
      </w:r>
      <w:r w:rsidR="00782F30">
        <w:t xml:space="preserve"> </w:t>
      </w:r>
      <w:proofErr w:type="spellStart"/>
      <w:r w:rsidR="00782F30">
        <w:t>sdf</w:t>
      </w:r>
      <w:proofErr w:type="spellEnd"/>
      <w:r w:rsidR="00782F30">
        <w:t xml:space="preserve"> </w:t>
      </w:r>
      <w:r w:rsidR="00782F30" w:rsidRPr="00782F30">
        <w:t>e permiten a interacción co propio modelo mediante ROS. Deste xeito, é posible coñecer os diferentes estados dos sensores así como introducir comandos de actuación sobre o robot a través dos temas e servizos de ROS.</w:t>
      </w:r>
    </w:p>
    <w:p w14:paraId="0A6FC4DC" w14:textId="708D05A9" w:rsidR="00A832A2" w:rsidRDefault="001750B2" w:rsidP="009D6791">
      <w:proofErr w:type="spellStart"/>
      <w:r>
        <w:t>Gazebo</w:t>
      </w:r>
      <w:proofErr w:type="spellEnd"/>
      <w:r>
        <w:t xml:space="preserve"> está </w:t>
      </w:r>
      <w:proofErr w:type="spellStart"/>
      <w:r>
        <w:t>implementado</w:t>
      </w:r>
      <w:proofErr w:type="spellEnd"/>
      <w:r w:rsidR="00F422BF">
        <w:t xml:space="preserve"> na </w:t>
      </w:r>
      <w:r w:rsidR="00F422BF" w:rsidRPr="00F422BF">
        <w:t>linguaxe de programación C++, polo tanto, os</w:t>
      </w:r>
      <w:r w:rsidR="00F422BF">
        <w:t xml:space="preserve"> </w:t>
      </w:r>
      <w:proofErr w:type="spellStart"/>
      <w:r w:rsidR="00F422BF">
        <w:t>plugins</w:t>
      </w:r>
      <w:proofErr w:type="spellEnd"/>
      <w:r w:rsidR="00F422BF">
        <w:t xml:space="preserve"> </w:t>
      </w:r>
      <w:r w:rsidR="00F422BF" w:rsidRPr="007E5052">
        <w:t>teñen que ser elaborados nesta linguaxe. Pódese dicir que</w:t>
      </w:r>
      <w:r w:rsidR="007E5052" w:rsidRPr="007E5052">
        <w:t xml:space="preserve"> se trata d</w:t>
      </w:r>
      <w:r w:rsidR="00A832A2" w:rsidRPr="007E5052">
        <w:t xml:space="preserve">unha linguaxe de programación </w:t>
      </w:r>
      <w:proofErr w:type="spellStart"/>
      <w:r w:rsidR="00A832A2" w:rsidRPr="007E5052">
        <w:t>multiparadigma</w:t>
      </w:r>
      <w:proofErr w:type="spellEnd"/>
      <w:r w:rsidR="00A832A2" w:rsidRPr="007E5052">
        <w:t>, xa que engade facilidades de programación xenérica ademais dos paradigmas de programación estruturada e programación orientada a obxectos.</w:t>
      </w:r>
      <w:r w:rsidR="009D6791">
        <w:t xml:space="preserve"> </w:t>
      </w:r>
      <w:r w:rsidR="00516002" w:rsidRPr="009D6791">
        <w:t>C++</w:t>
      </w:r>
      <w:r w:rsidR="00A832A2" w:rsidRPr="009D6791">
        <w:t xml:space="preserve"> non é</w:t>
      </w:r>
      <w:r w:rsidR="00516002" w:rsidRPr="009D6791">
        <w:t xml:space="preserve"> unha linguaxe </w:t>
      </w:r>
      <w:r w:rsidR="00A832A2" w:rsidRPr="009D6791">
        <w:t>interpretada, polo que é necesario o uso dun compilador para poder executar o código.</w:t>
      </w:r>
      <w:r w:rsidR="009D6791">
        <w:t xml:space="preserve"> Neste caso, para a o desenvolvemento do modelo e conseguinte elaboración dos </w:t>
      </w:r>
      <w:proofErr w:type="spellStart"/>
      <w:r w:rsidR="009D6791">
        <w:t>plugins</w:t>
      </w:r>
      <w:proofErr w:type="spellEnd"/>
      <w:r w:rsidR="003F4689">
        <w:t>, foi utilizado o sistema de compilación</w:t>
      </w:r>
      <w:r w:rsidR="00E42DBE">
        <w:t xml:space="preserve"> </w:t>
      </w:r>
      <w:proofErr w:type="spellStart"/>
      <w:r w:rsidR="00E42DBE">
        <w:t>Catkin</w:t>
      </w:r>
      <w:proofErr w:type="spellEnd"/>
      <w:r w:rsidR="00E42DBE">
        <w:t xml:space="preserve">. </w:t>
      </w:r>
      <w:proofErr w:type="spellStart"/>
      <w:r w:rsidR="00E42DBE">
        <w:t>Catkin</w:t>
      </w:r>
      <w:proofErr w:type="spellEnd"/>
      <w:r w:rsidR="00E42DBE">
        <w:t xml:space="preserve"> é o sistema de compilación oficial de ROS, e combina</w:t>
      </w:r>
      <w:r w:rsidR="00C4098B">
        <w:t xml:space="preserve"> macros de </w:t>
      </w:r>
      <w:r w:rsidR="00907DF2">
        <w:t xml:space="preserve"> </w:t>
      </w:r>
      <w:proofErr w:type="spellStart"/>
      <w:r w:rsidR="00907DF2">
        <w:t>CMake</w:t>
      </w:r>
      <w:proofErr w:type="spellEnd"/>
      <w:r w:rsidR="00C4098B">
        <w:t xml:space="preserve"> e </w:t>
      </w:r>
      <w:proofErr w:type="spellStart"/>
      <w:r w:rsidR="00C4098B">
        <w:t>scripts</w:t>
      </w:r>
      <w:proofErr w:type="spellEnd"/>
      <w:r w:rsidR="00C4098B">
        <w:t xml:space="preserve"> de </w:t>
      </w:r>
      <w:proofErr w:type="spellStart"/>
      <w:r w:rsidR="00C4098B">
        <w:t>Python</w:t>
      </w:r>
      <w:proofErr w:type="spellEnd"/>
      <w:r w:rsidR="00E7296F">
        <w:t xml:space="preserve"> </w:t>
      </w:r>
      <w:r w:rsidR="00E7296F" w:rsidRPr="00E7296F">
        <w:t>para proporcionar algunha funcionalidade sobre o fluxo de traballo normal de</w:t>
      </w:r>
      <w:r w:rsidR="00EC59D7">
        <w:t xml:space="preserve"> </w:t>
      </w:r>
      <w:r w:rsidR="00907DF2">
        <w:t xml:space="preserve"> </w:t>
      </w:r>
      <w:proofErr w:type="spellStart"/>
      <w:r w:rsidR="00907DF2">
        <w:t>CMake</w:t>
      </w:r>
      <w:proofErr w:type="spellEnd"/>
      <w:r w:rsidR="00EC59D7">
        <w:t>.</w:t>
      </w:r>
    </w:p>
    <w:p w14:paraId="248720EC" w14:textId="7BB2B691" w:rsidR="00EC59D7" w:rsidRDefault="00EC59D7" w:rsidP="009D6791">
      <w:r>
        <w:t xml:space="preserve">O simulador </w:t>
      </w:r>
      <w:proofErr w:type="spellStart"/>
      <w:r>
        <w:t>Gazebo</w:t>
      </w:r>
      <w:proofErr w:type="spellEnd"/>
      <w:r>
        <w:t xml:space="preserve"> conta</w:t>
      </w:r>
      <w:r w:rsidR="008A4E6B">
        <w:t xml:space="preserve"> cunha documentación da súa API, accesible dende a propia </w:t>
      </w:r>
      <w:r w:rsidR="009530EC">
        <w:t xml:space="preserve">páxina </w:t>
      </w:r>
      <w:proofErr w:type="spellStart"/>
      <w:r w:rsidR="009530EC">
        <w:t>web</w:t>
      </w:r>
      <w:proofErr w:type="spellEnd"/>
      <w:r w:rsidR="009530EC">
        <w:t>.</w:t>
      </w:r>
      <w:r w:rsidR="009530EC" w:rsidRPr="009530EC">
        <w:t xml:space="preserve"> Nesta documentación proporcionase información útil sobre os módulos de programación, así como unha lista de todas as clases</w:t>
      </w:r>
      <w:r w:rsidR="00DA2036">
        <w:t xml:space="preserve"> existentes en </w:t>
      </w:r>
      <w:proofErr w:type="spellStart"/>
      <w:r w:rsidR="00DA2036">
        <w:t>Gazebo</w:t>
      </w:r>
      <w:proofErr w:type="spellEnd"/>
      <w:r w:rsidR="00DA2036">
        <w:t xml:space="preserve">. </w:t>
      </w:r>
      <w:r w:rsidR="00DA2036" w:rsidRPr="00DA2036">
        <w:t>Outro aspecto interesante é que informa das funcións que están obsoletas e por cales foron substituídas, especialmente</w:t>
      </w:r>
      <w:r w:rsidR="00805166">
        <w:t xml:space="preserve"> útil</w:t>
      </w:r>
      <w:r w:rsidR="00DA2036" w:rsidRPr="00DA2036">
        <w:t xml:space="preserve"> se se desexa migrar de versión do simulador.</w:t>
      </w:r>
    </w:p>
    <w:p w14:paraId="1212C16E" w14:textId="2F627237" w:rsidR="00BF4A38" w:rsidRDefault="00BF4A38" w:rsidP="00EE2D7A">
      <w:r w:rsidRPr="00106AB0">
        <w:t>Coa intención de ofrecer un modelo de simulación que</w:t>
      </w:r>
      <w:r w:rsidR="00106AB0" w:rsidRPr="00106AB0">
        <w:t xml:space="preserve"> poida ser controlado da mesma maneira que o real,</w:t>
      </w:r>
      <w:r w:rsidR="00106AB0">
        <w:t xml:space="preserve"> os temas e servizos de ROS utilizados</w:t>
      </w:r>
      <w:r w:rsidR="00403615">
        <w:t xml:space="preserve"> nos </w:t>
      </w:r>
      <w:proofErr w:type="spellStart"/>
      <w:r w:rsidR="00403615">
        <w:t>plugins</w:t>
      </w:r>
      <w:proofErr w:type="spellEnd"/>
      <w:r w:rsidR="00403615">
        <w:t xml:space="preserve"> e que sexan para a utilización dos usuarios e non a nivel interno, foron creados a semellanza dos</w:t>
      </w:r>
      <w:r w:rsidR="00EE2D7A">
        <w:t xml:space="preserve"> </w:t>
      </w:r>
      <w:r w:rsidR="00403615">
        <w:t>empregados no robot real</w:t>
      </w:r>
      <w:r w:rsidR="0019177A">
        <w:t xml:space="preserve">. A información dos temas e servizos do </w:t>
      </w:r>
      <w:proofErr w:type="spellStart"/>
      <w:r w:rsidR="0019177A">
        <w:t>Robobo</w:t>
      </w:r>
      <w:proofErr w:type="spellEnd"/>
      <w:r w:rsidR="0019177A">
        <w:t xml:space="preserve"> encóntrase correctamente documentada na súa </w:t>
      </w:r>
      <w:proofErr w:type="spellStart"/>
      <w:r w:rsidR="00907DF2">
        <w:t>Wiki</w:t>
      </w:r>
      <w:proofErr w:type="spellEnd"/>
      <w:r w:rsidR="002306A4">
        <w:t xml:space="preserve"> </w:t>
      </w:r>
      <w:r w:rsidR="002306A4">
        <w:fldChar w:fldCharType="begin" w:fldLock="1"/>
      </w:r>
      <w:r w:rsidR="00A71B55">
        <w:instrText>ADDIN CSL_CITATION {"citationItems":[{"id":"ITEM-1","itemData":{"URL":"https://bitbucket.org/mytechia/robobo-programming/wiki/Home","accessed":{"date-parts":[["2019","6","26"]]},"id":"ITEM-1","issued":{"date-parts":[["0"]]},"title":"mytechia / robobo-programming / wiki / Home — Bitbucket","type":"webpage"},"uris":["http://www.mendeley.com/documents/?uuid=b6e23bb4-c186-322e-a495-faf252ab02c4"]}],"mendeley":{"formattedCitation":"[22]","plainTextFormattedCitation":"[22]","previouslyFormattedCitation":"[22]"},"properties":{"noteIndex":0},"schema":"https://github.com/citation-style-language/schema/raw/master/csl-citation.json"}</w:instrText>
      </w:r>
      <w:r w:rsidR="002306A4">
        <w:fldChar w:fldCharType="separate"/>
      </w:r>
      <w:r w:rsidR="00E8735F" w:rsidRPr="00E8735F">
        <w:rPr>
          <w:noProof/>
        </w:rPr>
        <w:t>[22]</w:t>
      </w:r>
      <w:r w:rsidR="002306A4">
        <w:fldChar w:fldCharType="end"/>
      </w:r>
      <w:r w:rsidR="002306A4">
        <w:t xml:space="preserve">. </w:t>
      </w:r>
      <w:r w:rsidR="000C5D0D" w:rsidRPr="000C5D0D">
        <w:t xml:space="preserve">Tendo en conta o anterior, utilizáronse </w:t>
      </w:r>
      <w:r w:rsidR="00731EB1">
        <w:t>a</w:t>
      </w:r>
      <w:r w:rsidR="000C5D0D" w:rsidRPr="000C5D0D">
        <w:t>s</w:t>
      </w:r>
      <w:r w:rsidR="00744FA0">
        <w:t xml:space="preserve"> propi</w:t>
      </w:r>
      <w:r w:rsidR="00731EB1">
        <w:t>a</w:t>
      </w:r>
      <w:r w:rsidR="00744FA0">
        <w:t>s</w:t>
      </w:r>
      <w:r w:rsidR="000C5D0D" w:rsidRPr="000C5D0D">
        <w:t xml:space="preserve"> mensaxes </w:t>
      </w:r>
      <w:r w:rsidR="000C5D0D" w:rsidRPr="000C5D0D">
        <w:lastRenderedPageBreak/>
        <w:t>que se utilizan no robot real, polo que para poder executar o modelo de simulación é necesario ter instalado no espazo de traballo o paquete</w:t>
      </w:r>
      <w:r w:rsidR="00273354">
        <w:t xml:space="preserve"> de mensaxes de </w:t>
      </w:r>
      <w:proofErr w:type="spellStart"/>
      <w:r w:rsidR="00273354">
        <w:t>Robobo</w:t>
      </w:r>
      <w:proofErr w:type="spellEnd"/>
      <w:r w:rsidR="00273354">
        <w:t xml:space="preserve"> </w:t>
      </w:r>
      <w:r w:rsidR="00273354">
        <w:fldChar w:fldCharType="begin" w:fldLock="1"/>
      </w:r>
      <w:r w:rsidR="00A71B55">
        <w:instrText>ADDIN CSL_CITATION {"citationItems":[{"id":"ITEM-1","itemData":{"URL":"https://github.com/mintforpeople/robobo-ros-msgs/","accessed":{"date-parts":[["2019","6","26"]]},"id":"ITEM-1","issued":{"date-parts":[["0"]]},"title":"GitHub - mintforpeople/robobo-ros-msgs: Repository for the ROS package that contains the messages and services of the Robobo educational robot.","type":"webpage"},"uris":["http://www.mendeley.com/documents/?uuid=05570858-1fa7-3224-bf0d-006fcee7b1fb"]}],"mendeley":{"formattedCitation":"[23]","plainTextFormattedCitation":"[23]","previouslyFormattedCitation":"[23]"},"properties":{"noteIndex":0},"schema":"https://github.com/citation-style-language/schema/raw/master/csl-citation.json"}</w:instrText>
      </w:r>
      <w:r w:rsidR="00273354">
        <w:fldChar w:fldCharType="separate"/>
      </w:r>
      <w:r w:rsidR="00E8735F" w:rsidRPr="00E8735F">
        <w:rPr>
          <w:noProof/>
        </w:rPr>
        <w:t>[23]</w:t>
      </w:r>
      <w:r w:rsidR="00273354">
        <w:fldChar w:fldCharType="end"/>
      </w:r>
      <w:r w:rsidR="00273354">
        <w:t>.</w:t>
      </w:r>
    </w:p>
    <w:p w14:paraId="2CD2B45A" w14:textId="52ECD68B" w:rsidR="00746569" w:rsidRDefault="00746569" w:rsidP="00EE2D7A">
      <w:r w:rsidRPr="0064695A">
        <w:t xml:space="preserve">Todos os temas de ROS creados dende os </w:t>
      </w:r>
      <w:proofErr w:type="spellStart"/>
      <w:r w:rsidRPr="0064695A">
        <w:t>plugins</w:t>
      </w:r>
      <w:proofErr w:type="spellEnd"/>
      <w:r w:rsidRPr="0064695A">
        <w:t xml:space="preserve"> </w:t>
      </w:r>
      <w:r w:rsidR="0064695A" w:rsidRPr="0064695A">
        <w:t>están nomeados de xeito que se poidan lanzar varias unidades do mesmo modelo sen que se solapen temas co mesmo nome. Este método consiste en introducir un prefixo que asigna nome do nodo de cada modelo ao nome do tema , da seguinte maneira: /</w:t>
      </w:r>
      <w:proofErr w:type="spellStart"/>
      <w:r w:rsidR="0064695A" w:rsidRPr="0064695A">
        <w:t>nome_do_nodo</w:t>
      </w:r>
      <w:proofErr w:type="spellEnd"/>
      <w:r w:rsidR="0064695A" w:rsidRPr="0064695A">
        <w:t>/</w:t>
      </w:r>
      <w:proofErr w:type="spellStart"/>
      <w:r w:rsidR="0064695A" w:rsidRPr="0064695A">
        <w:t>nome_do_tema</w:t>
      </w:r>
      <w:proofErr w:type="spellEnd"/>
      <w:r w:rsidR="0064695A" w:rsidRPr="0064695A">
        <w:t>.</w:t>
      </w:r>
    </w:p>
    <w:p w14:paraId="62EF61C5" w14:textId="62DA2D1E" w:rsidR="00336779" w:rsidRPr="0064695A" w:rsidRDefault="00B04D22" w:rsidP="00EE2D7A">
      <w:r>
        <w:t xml:space="preserve">O código desenvolvido nos seguintes </w:t>
      </w:r>
      <w:proofErr w:type="spellStart"/>
      <w:r>
        <w:t>plugins</w:t>
      </w:r>
      <w:proofErr w:type="spellEnd"/>
      <w:r>
        <w:t xml:space="preserve"> atópase dispoñible no seguinte </w:t>
      </w:r>
      <w:r w:rsidR="006A4B69">
        <w:t xml:space="preserve">enlace: </w:t>
      </w:r>
      <w:hyperlink r:id="rId70" w:history="1">
        <w:r w:rsidR="006A4B69">
          <w:rPr>
            <w:rStyle w:val="Hipervnculo"/>
          </w:rPr>
          <w:t>https://github.com/david-casal/robobo_gazebo</w:t>
        </w:r>
      </w:hyperlink>
      <w:r w:rsidR="006A4B69">
        <w:t>.</w:t>
      </w:r>
    </w:p>
    <w:p w14:paraId="24053599" w14:textId="48CE939A" w:rsidR="0079178A" w:rsidRDefault="0079178A" w:rsidP="0079178A">
      <w:pPr>
        <w:pStyle w:val="Ttulo3"/>
      </w:pPr>
      <w:bookmarkStart w:id="148" w:name="_Toc12827311"/>
      <w:r>
        <w:t>Motores das rodas</w:t>
      </w:r>
      <w:bookmarkEnd w:id="148"/>
    </w:p>
    <w:p w14:paraId="59E1B805" w14:textId="77E3D01E" w:rsidR="00B705B4" w:rsidRDefault="0028755D" w:rsidP="0079178A">
      <w:proofErr w:type="spellStart"/>
      <w:r>
        <w:t>Ro</w:t>
      </w:r>
      <w:r w:rsidR="00E526BB">
        <w:t>bobo</w:t>
      </w:r>
      <w:proofErr w:type="spellEnd"/>
      <w:r w:rsidR="00E526BB">
        <w:t xml:space="preserve"> conta con dúas rodas</w:t>
      </w:r>
      <w:r w:rsidR="00E26E2D">
        <w:t xml:space="preserve"> na súa base robótica</w:t>
      </w:r>
      <w:r w:rsidR="00963F16">
        <w:t xml:space="preserve"> que se poden mover de maneira independente, permit</w:t>
      </w:r>
      <w:r w:rsidR="007E6A26">
        <w:t>í</w:t>
      </w:r>
      <w:r w:rsidR="00963F16">
        <w:t>ndo</w:t>
      </w:r>
      <w:r w:rsidR="007E6A26">
        <w:t>lle</w:t>
      </w:r>
      <w:r w:rsidR="00963F16">
        <w:t xml:space="preserve"> desp</w:t>
      </w:r>
      <w:r w:rsidR="007E6A26">
        <w:t>r</w:t>
      </w:r>
      <w:r w:rsidR="00963F16">
        <w:t>azarse en liña recta</w:t>
      </w:r>
      <w:r w:rsidR="00315C01">
        <w:t xml:space="preserve"> ou realizar xiros de ata 360º.</w:t>
      </w:r>
      <w:r w:rsidR="007E6A26">
        <w:t xml:space="preserve"> </w:t>
      </w:r>
      <w:r w:rsidR="00780017">
        <w:t xml:space="preserve">Dende ROS, </w:t>
      </w:r>
      <w:r w:rsidR="00A31671">
        <w:t>o tipo de</w:t>
      </w:r>
      <w:r w:rsidR="007F76FE">
        <w:t xml:space="preserve"> servizo </w:t>
      </w:r>
      <w:r w:rsidR="00A31671">
        <w:t>“</w:t>
      </w:r>
      <w:proofErr w:type="spellStart"/>
      <w:r w:rsidR="00A83608">
        <w:t>robobo_msgs</w:t>
      </w:r>
      <w:proofErr w:type="spellEnd"/>
      <w:r w:rsidR="00A83608">
        <w:t>/</w:t>
      </w:r>
      <w:proofErr w:type="spellStart"/>
      <w:r w:rsidR="00CB3262">
        <w:t>M</w:t>
      </w:r>
      <w:r w:rsidR="00A83608">
        <w:t>ove</w:t>
      </w:r>
      <w:r w:rsidR="00EA5BE9">
        <w:t>Wheels</w:t>
      </w:r>
      <w:proofErr w:type="spellEnd"/>
      <w:r w:rsidR="00EA5BE9">
        <w:t>”</w:t>
      </w:r>
      <w:r w:rsidR="00A53D45">
        <w:t xml:space="preserve"> é o encargado de comandar </w:t>
      </w:r>
      <w:r w:rsidR="00FA3038">
        <w:t xml:space="preserve">aos motores das rodas que estas se movan </w:t>
      </w:r>
      <w:r w:rsidR="00D47360">
        <w:t xml:space="preserve">á velocidade </w:t>
      </w:r>
      <w:r w:rsidR="00C6788E">
        <w:t>especificada durante o tempo</w:t>
      </w:r>
      <w:r w:rsidR="002E229A">
        <w:t xml:space="preserve"> desexado</w:t>
      </w:r>
      <w:r w:rsidR="00447C67">
        <w:t>.</w:t>
      </w:r>
      <w:r w:rsidR="0031403E">
        <w:t xml:space="preserve"> As variables de velocidade</w:t>
      </w:r>
      <w:r w:rsidR="003C7633">
        <w:t xml:space="preserve"> </w:t>
      </w:r>
      <w:r w:rsidR="006D5DD8">
        <w:t xml:space="preserve">e tempo </w:t>
      </w:r>
      <w:r w:rsidR="0031403E">
        <w:t>son de tipo enteiro</w:t>
      </w:r>
      <w:r w:rsidR="006D5DD8">
        <w:t>, debendo introducirse</w:t>
      </w:r>
      <w:r w:rsidR="003C7633">
        <w:t xml:space="preserve"> </w:t>
      </w:r>
      <w:r w:rsidR="00183523">
        <w:t xml:space="preserve">o valor de tempo en </w:t>
      </w:r>
      <w:proofErr w:type="spellStart"/>
      <w:r w:rsidR="00183523">
        <w:t>milisegundos</w:t>
      </w:r>
      <w:proofErr w:type="spellEnd"/>
      <w:r w:rsidR="00183523">
        <w:t xml:space="preserve"> e os valores de velocidade </w:t>
      </w:r>
      <w:r w:rsidR="00F72CD2">
        <w:t>dentro do rango</w:t>
      </w:r>
      <w:r w:rsidR="005B2938">
        <w:t xml:space="preserve"> de</w:t>
      </w:r>
      <w:r w:rsidR="00F72CD2">
        <w:t xml:space="preserve"> 0 </w:t>
      </w:r>
      <w:r w:rsidR="005B2938">
        <w:t>a</w:t>
      </w:r>
      <w:r w:rsidR="00F72CD2">
        <w:t xml:space="preserve"> 100.</w:t>
      </w:r>
      <w:r w:rsidR="00687849">
        <w:t xml:space="preserve"> Coa finalidade de</w:t>
      </w:r>
      <w:r w:rsidR="00F76CFA">
        <w:t xml:space="preserve"> </w:t>
      </w:r>
      <w:r w:rsidR="00994D5D">
        <w:t xml:space="preserve">conseguir esta </w:t>
      </w:r>
      <w:r w:rsidR="00C775EC">
        <w:t xml:space="preserve">funcionalidade no robot real, creouse </w:t>
      </w:r>
      <w:r w:rsidR="006A549C">
        <w:t>un</w:t>
      </w:r>
      <w:r w:rsidR="00962B4D">
        <w:t xml:space="preserve"> </w:t>
      </w:r>
      <w:proofErr w:type="spellStart"/>
      <w:r w:rsidR="00962B4D">
        <w:t>plu</w:t>
      </w:r>
      <w:r w:rsidR="004D4BA8">
        <w:t>gin</w:t>
      </w:r>
      <w:proofErr w:type="spellEnd"/>
      <w:r w:rsidR="00D45D7F">
        <w:t xml:space="preserve"> encargado de xerar dito servizo</w:t>
      </w:r>
      <w:r w:rsidR="007C5FA8">
        <w:t xml:space="preserve"> de xeito que </w:t>
      </w:r>
      <w:r w:rsidR="0053530D">
        <w:t>a forma de comanda</w:t>
      </w:r>
      <w:r w:rsidR="003527DB">
        <w:t xml:space="preserve">r os movementos das rodas </w:t>
      </w:r>
      <w:r w:rsidR="00612A34">
        <w:t>sexa exactamente a mesma n</w:t>
      </w:r>
      <w:r w:rsidR="003527DB">
        <w:t xml:space="preserve">o modelo de simulación </w:t>
      </w:r>
      <w:r w:rsidR="00B705B4">
        <w:t xml:space="preserve">que no </w:t>
      </w:r>
      <w:r w:rsidR="00612A34">
        <w:t xml:space="preserve">modelo </w:t>
      </w:r>
      <w:r w:rsidR="00B705B4">
        <w:t>real.</w:t>
      </w:r>
      <w:r w:rsidR="00682AFB">
        <w:t xml:space="preserve"> Ao lanzar o modelo de simulación nun nodo determinado, </w:t>
      </w:r>
      <w:r w:rsidR="00990011">
        <w:t xml:space="preserve">xérase un servizo co nome </w:t>
      </w:r>
      <w:r w:rsidR="00DF7207">
        <w:t>“</w:t>
      </w:r>
      <w:proofErr w:type="spellStart"/>
      <w:r w:rsidR="00DF7207">
        <w:t>nome_do_nodo</w:t>
      </w:r>
      <w:proofErr w:type="spellEnd"/>
      <w:r w:rsidR="00DF7207">
        <w:t>/</w:t>
      </w:r>
      <w:proofErr w:type="spellStart"/>
      <w:r w:rsidR="00DF7207">
        <w:t>moveWheels</w:t>
      </w:r>
      <w:proofErr w:type="spellEnd"/>
      <w:r w:rsidR="00DF7207">
        <w:t>”.</w:t>
      </w:r>
    </w:p>
    <w:p w14:paraId="33F1E63F" w14:textId="5F6CCC16" w:rsidR="00486073" w:rsidRDefault="00B705B4" w:rsidP="0079178A">
      <w:r>
        <w:t xml:space="preserve">En </w:t>
      </w:r>
      <w:proofErr w:type="spellStart"/>
      <w:r w:rsidR="00907DF2">
        <w:t>Gazebo</w:t>
      </w:r>
      <w:proofErr w:type="spellEnd"/>
      <w:r>
        <w:t xml:space="preserve"> existen tres maneiras de</w:t>
      </w:r>
      <w:r w:rsidR="00476D2B">
        <w:t xml:space="preserve"> </w:t>
      </w:r>
      <w:r w:rsidR="00153363">
        <w:t xml:space="preserve">establecer a velocidade dun </w:t>
      </w:r>
      <w:proofErr w:type="spellStart"/>
      <w:r w:rsidR="00153363">
        <w:t>joint</w:t>
      </w:r>
      <w:proofErr w:type="spellEnd"/>
      <w:r w:rsidR="00486073">
        <w:t>:</w:t>
      </w:r>
    </w:p>
    <w:p w14:paraId="309163E1" w14:textId="4F7ACA5D" w:rsidR="008F494F" w:rsidRDefault="00847260" w:rsidP="00486073">
      <w:pPr>
        <w:pStyle w:val="Prrafodelista"/>
        <w:numPr>
          <w:ilvl w:val="0"/>
          <w:numId w:val="31"/>
        </w:numPr>
      </w:pPr>
      <w:r>
        <w:t>Es</w:t>
      </w:r>
      <w:r w:rsidR="008A428C">
        <w:t>tablecer a velocidade de forma instantánea.</w:t>
      </w:r>
    </w:p>
    <w:p w14:paraId="7EEEB524" w14:textId="641B7D94" w:rsidR="008A428C" w:rsidRDefault="001B68EE" w:rsidP="00486073">
      <w:pPr>
        <w:pStyle w:val="Prrafodelista"/>
        <w:numPr>
          <w:ilvl w:val="0"/>
          <w:numId w:val="31"/>
        </w:numPr>
      </w:pPr>
      <w:r>
        <w:t>Crear un controlador PID.</w:t>
      </w:r>
    </w:p>
    <w:p w14:paraId="0DAD952C" w14:textId="7BBDD966" w:rsidR="001B68EE" w:rsidRDefault="00254662" w:rsidP="00486073">
      <w:pPr>
        <w:pStyle w:val="Prrafodelista"/>
        <w:numPr>
          <w:ilvl w:val="0"/>
          <w:numId w:val="31"/>
        </w:numPr>
      </w:pPr>
      <w:r>
        <w:t>Configurar un motor.</w:t>
      </w:r>
    </w:p>
    <w:p w14:paraId="3D4A1C9C" w14:textId="39F65144" w:rsidR="00254662" w:rsidRDefault="00732188" w:rsidP="00254662">
      <w:r>
        <w:t>O primeiro caso é un método pouco práctico,</w:t>
      </w:r>
      <w:r w:rsidR="001F02DC">
        <w:t xml:space="preserve"> xa que o obxecto comeza a moverse á velocidade desexada de forma inmediata</w:t>
      </w:r>
      <w:r w:rsidR="009A4C37">
        <w:t xml:space="preserve">, </w:t>
      </w:r>
      <w:r w:rsidR="0081728B">
        <w:t>se</w:t>
      </w:r>
      <w:r w:rsidR="005D115A">
        <w:t>n</w:t>
      </w:r>
      <w:r w:rsidR="0081728B">
        <w:t xml:space="preserve"> que se apliquen forzas ou pares sobre os mesmos. </w:t>
      </w:r>
      <w:r w:rsidR="00BF4FDC">
        <w:t>Como consecuencia, as forzas ou pares poden cambiar a velocidade</w:t>
      </w:r>
      <w:r w:rsidR="00BF18F0">
        <w:t xml:space="preserve"> do obxecto despois de que fose establecida, sendo preciso establecer a velocidade cada paso de tempo</w:t>
      </w:r>
      <w:r w:rsidR="00522E1E">
        <w:t xml:space="preserve"> </w:t>
      </w:r>
      <w:r w:rsidR="00FA34A9">
        <w:t>para</w:t>
      </w:r>
      <w:r w:rsidR="00522E1E">
        <w:t xml:space="preserve"> manter o obxecto a unha velocidade constante.</w:t>
      </w:r>
      <w:r w:rsidR="003A2993">
        <w:t xml:space="preserve"> O</w:t>
      </w:r>
      <w:r w:rsidR="00AE2691">
        <w:t xml:space="preserve"> segundo método </w:t>
      </w:r>
      <w:r w:rsidR="00061005">
        <w:t>consiste</w:t>
      </w:r>
      <w:r w:rsidR="00EE5DE1">
        <w:t xml:space="preserve"> en configurar un controlador PID </w:t>
      </w:r>
      <w:r w:rsidR="00FA34A9">
        <w:t>encargado de</w:t>
      </w:r>
      <w:r w:rsidR="00EE5DE1">
        <w:t xml:space="preserve"> aplicar as forzas e pares necesarios</w:t>
      </w:r>
      <w:r w:rsidR="00401477">
        <w:t xml:space="preserve"> para alcanzar a velocidade desexada.</w:t>
      </w:r>
      <w:r w:rsidR="00B14821">
        <w:t xml:space="preserve"> A principal desvantaxe deste método é que require</w:t>
      </w:r>
      <w:r w:rsidR="0056103B">
        <w:t xml:space="preserve"> unha especificación das constantes diferente para cada obxecto que se </w:t>
      </w:r>
      <w:r w:rsidR="00D23C7C">
        <w:t>precise</w:t>
      </w:r>
      <w:r w:rsidR="0056103B">
        <w:t xml:space="preserve"> mover</w:t>
      </w:r>
      <w:r w:rsidR="0003081A">
        <w:t xml:space="preserve">, </w:t>
      </w:r>
      <w:r w:rsidR="005F6C3D">
        <w:t>sendo necesaria a realización</w:t>
      </w:r>
      <w:r w:rsidR="00A05F20">
        <w:t xml:space="preserve"> dun proceso de axuste ata conseguir o comportamento desexado.</w:t>
      </w:r>
      <w:r w:rsidR="006159AA">
        <w:t xml:space="preserve"> O terceiro e último método con</w:t>
      </w:r>
      <w:r w:rsidR="00F8351F">
        <w:t>siste en simular o funcionamento dun motor real, de xeito que</w:t>
      </w:r>
      <w:r w:rsidR="00D8353F">
        <w:t>, unha vez definido o par nominal do motor, o simulador emprega</w:t>
      </w:r>
      <w:r w:rsidR="00E11031">
        <w:t xml:space="preserve"> a forza exacta</w:t>
      </w:r>
      <w:r w:rsidR="00F2071C">
        <w:t xml:space="preserve"> (inferior ou igual ao par nominal)</w:t>
      </w:r>
      <w:r w:rsidR="001717DB">
        <w:t xml:space="preserve"> sobre o </w:t>
      </w:r>
      <w:proofErr w:type="spellStart"/>
      <w:r w:rsidR="001717DB">
        <w:rPr>
          <w:i/>
          <w:iCs/>
        </w:rPr>
        <w:t>joint</w:t>
      </w:r>
      <w:proofErr w:type="spellEnd"/>
      <w:r w:rsidR="001717DB">
        <w:t xml:space="preserve"> no que está </w:t>
      </w:r>
      <w:proofErr w:type="spellStart"/>
      <w:r w:rsidR="001717DB">
        <w:t>implementado</w:t>
      </w:r>
      <w:proofErr w:type="spellEnd"/>
      <w:r w:rsidR="00F2071C">
        <w:t xml:space="preserve"> para alcanzar a velocidade</w:t>
      </w:r>
      <w:r w:rsidR="00891167">
        <w:t xml:space="preserve"> desexada.</w:t>
      </w:r>
      <w:r w:rsidR="000C1702">
        <w:t xml:space="preserve"> Este método s</w:t>
      </w:r>
      <w:r w:rsidR="0089469A">
        <w:t>o está dispoñible empregando o motor de física ODE.</w:t>
      </w:r>
    </w:p>
    <w:p w14:paraId="7A5449EA" w14:textId="11AF851B" w:rsidR="008F25FC" w:rsidRDefault="00700CEA" w:rsidP="00EE4911">
      <w:r>
        <w:t>Tendo en conta que ODE</w:t>
      </w:r>
      <w:r w:rsidR="003C7633">
        <w:t xml:space="preserve"> </w:t>
      </w:r>
      <w:r>
        <w:t xml:space="preserve">é o motor de física empregado por </w:t>
      </w:r>
      <w:r w:rsidR="00D65A89">
        <w:t xml:space="preserve">defecto en </w:t>
      </w:r>
      <w:proofErr w:type="spellStart"/>
      <w:r w:rsidR="00D65A89">
        <w:t>Gazebo</w:t>
      </w:r>
      <w:proofErr w:type="spellEnd"/>
      <w:r w:rsidR="00863513">
        <w:t>, e que foi o motor empregado para o desenvolvemento do presente traballo, consider</w:t>
      </w:r>
      <w:r w:rsidR="00801A7D">
        <w:t>ouse que o método máis oportuno para establecer a velocidade das rodas</w:t>
      </w:r>
      <w:r w:rsidR="003C7633">
        <w:t xml:space="preserve"> </w:t>
      </w:r>
      <w:r w:rsidR="00801A7D">
        <w:t>da base robótica</w:t>
      </w:r>
      <w:r w:rsidR="002F2886">
        <w:t xml:space="preserve"> no modelo de simulación sería realizando a configuración dun motor para cada </w:t>
      </w:r>
      <w:proofErr w:type="spellStart"/>
      <w:r w:rsidR="009E1486">
        <w:rPr>
          <w:i/>
          <w:iCs/>
        </w:rPr>
        <w:t>joint</w:t>
      </w:r>
      <w:proofErr w:type="spellEnd"/>
      <w:r w:rsidR="009E1486">
        <w:t xml:space="preserve">. </w:t>
      </w:r>
      <w:r w:rsidR="003D71F2">
        <w:t>Deste xeito utilí</w:t>
      </w:r>
      <w:r w:rsidR="00471972">
        <w:t>zase a función</w:t>
      </w:r>
      <w:r w:rsidR="00A25D44">
        <w:t xml:space="preserve"> </w:t>
      </w:r>
      <w:proofErr w:type="spellStart"/>
      <w:r w:rsidR="001C5223">
        <w:rPr>
          <w:i/>
          <w:iCs/>
        </w:rPr>
        <w:t>S</w:t>
      </w:r>
      <w:r w:rsidR="005F3199">
        <w:rPr>
          <w:i/>
          <w:iCs/>
        </w:rPr>
        <w:t>et</w:t>
      </w:r>
      <w:r w:rsidR="007D0EBA">
        <w:rPr>
          <w:i/>
          <w:iCs/>
        </w:rPr>
        <w:t>Param</w:t>
      </w:r>
      <w:proofErr w:type="spellEnd"/>
      <w:r w:rsidR="008A21EB">
        <w:t xml:space="preserve">, pertencente á clase </w:t>
      </w:r>
      <w:proofErr w:type="spellStart"/>
      <w:r w:rsidR="008A21EB">
        <w:rPr>
          <w:i/>
          <w:iCs/>
        </w:rPr>
        <w:t>Joint</w:t>
      </w:r>
      <w:proofErr w:type="spellEnd"/>
      <w:r w:rsidR="008A21EB">
        <w:t xml:space="preserve"> da API de </w:t>
      </w:r>
      <w:proofErr w:type="spellStart"/>
      <w:r w:rsidR="008A21EB">
        <w:t>Gazebo</w:t>
      </w:r>
      <w:proofErr w:type="spellEnd"/>
      <w:r w:rsidR="00DC027F">
        <w:t>. A través desta función permítese</w:t>
      </w:r>
      <w:r w:rsidR="00B47FA2">
        <w:t xml:space="preserve"> </w:t>
      </w:r>
      <w:r w:rsidR="00EB2420">
        <w:t xml:space="preserve">establecer os valores dos atributos de velocidade obxectivo e a forza máxima que será aplicada sobre o </w:t>
      </w:r>
      <w:proofErr w:type="spellStart"/>
      <w:r w:rsidR="00457B8B">
        <w:rPr>
          <w:i/>
          <w:iCs/>
        </w:rPr>
        <w:t>joint</w:t>
      </w:r>
      <w:proofErr w:type="spellEnd"/>
      <w:r w:rsidR="00457B8B">
        <w:t>.</w:t>
      </w:r>
      <w:r w:rsidR="00E51C14">
        <w:t xml:space="preserve"> Nun primeiro momento estableceuse o par má</w:t>
      </w:r>
      <w:r w:rsidR="00020A0B">
        <w:t xml:space="preserve">ximo como o valor do par nominal que ofrecen os </w:t>
      </w:r>
      <w:r w:rsidR="001E619A">
        <w:t xml:space="preserve">motores do robot real pero, durante a realización das probas púidose comprobar que </w:t>
      </w:r>
      <w:r w:rsidR="00B3056B">
        <w:t>o comportamento non era o correcto. Cando se aplicaba</w:t>
      </w:r>
      <w:r w:rsidR="00015DC4">
        <w:t xml:space="preserve"> unha velocidade determinada a unha soa roda, a base robótica comezaba a xirar</w:t>
      </w:r>
      <w:r w:rsidR="00147878">
        <w:t xml:space="preserve"> intermitentemente entre dúas velocidades diferentes, como se tivese algunha restrición que o frease en determinados momentos.</w:t>
      </w:r>
      <w:r w:rsidR="00E97A6A">
        <w:t xml:space="preserve"> Posiblemente</w:t>
      </w:r>
      <w:r w:rsidR="000E13AC">
        <w:t xml:space="preserve"> fose debido a </w:t>
      </w:r>
      <w:r w:rsidR="005B2AB8">
        <w:t xml:space="preserve">cuestións </w:t>
      </w:r>
      <w:r w:rsidR="004E46AF">
        <w:t xml:space="preserve">relacionadas coas forzas de contacto. </w:t>
      </w:r>
      <w:r w:rsidR="006B5864">
        <w:t xml:space="preserve">Como solución optouse por definir o par máximo dos </w:t>
      </w:r>
      <w:r w:rsidR="006B5864">
        <w:lastRenderedPageBreak/>
        <w:t xml:space="preserve">motores das rodas como 0.5 </w:t>
      </w:r>
      <w:proofErr w:type="spellStart"/>
      <w:r w:rsidR="006B5864">
        <w:t>N·m</w:t>
      </w:r>
      <w:proofErr w:type="spellEnd"/>
      <w:r w:rsidR="00FF7F0D">
        <w:t>, xa que deste xeito desaparecía o problema</w:t>
      </w:r>
      <w:r w:rsidR="00913665">
        <w:t xml:space="preserve"> e non se apreciou un comportamento diferente á hora de alcanzar a velocidade obxectivo.</w:t>
      </w:r>
    </w:p>
    <w:p w14:paraId="38BF49F1" w14:textId="77777777" w:rsidR="0014745C" w:rsidRPr="00447C67" w:rsidRDefault="0014745C" w:rsidP="00EE4911"/>
    <w:p w14:paraId="3801638C" w14:textId="2854BB37" w:rsidR="0079178A" w:rsidRDefault="0079178A" w:rsidP="0079178A">
      <w:pPr>
        <w:pStyle w:val="Ttulo3"/>
      </w:pPr>
      <w:bookmarkStart w:id="149" w:name="_Toc12827312"/>
      <w:r>
        <w:t xml:space="preserve">Motores pan e </w:t>
      </w:r>
      <w:proofErr w:type="spellStart"/>
      <w:r>
        <w:t>tilt</w:t>
      </w:r>
      <w:bookmarkEnd w:id="149"/>
      <w:proofErr w:type="spellEnd"/>
    </w:p>
    <w:p w14:paraId="65A36C79" w14:textId="13F3C470" w:rsidR="0079178A" w:rsidRDefault="0069295D" w:rsidP="0079178A">
      <w:r>
        <w:t xml:space="preserve">Os motores do pan e o </w:t>
      </w:r>
      <w:proofErr w:type="spellStart"/>
      <w:r>
        <w:t>tilt</w:t>
      </w:r>
      <w:proofErr w:type="spellEnd"/>
      <w:r>
        <w:t xml:space="preserve"> permiten orientar</w:t>
      </w:r>
      <w:r w:rsidR="00BD4EF3">
        <w:t xml:space="preserve"> o cabeceo</w:t>
      </w:r>
      <w:r w:rsidR="006940D2">
        <w:t xml:space="preserve"> e a </w:t>
      </w:r>
      <w:proofErr w:type="spellStart"/>
      <w:r w:rsidR="006940D2">
        <w:t>guiñada</w:t>
      </w:r>
      <w:proofErr w:type="spellEnd"/>
      <w:r w:rsidR="000558D0">
        <w:t xml:space="preserve"> do </w:t>
      </w:r>
      <w:proofErr w:type="spellStart"/>
      <w:r w:rsidR="000558D0">
        <w:t>smarphone</w:t>
      </w:r>
      <w:proofErr w:type="spellEnd"/>
      <w:r w:rsidR="00613EAA">
        <w:t xml:space="preserve"> respecto da base robótica</w:t>
      </w:r>
      <w:r w:rsidR="00AC7B2A">
        <w:t>.</w:t>
      </w:r>
      <w:r w:rsidR="00351AC2">
        <w:t xml:space="preserve"> Os valores dos ángulos que define</w:t>
      </w:r>
      <w:r w:rsidR="001866E3">
        <w:t>n</w:t>
      </w:r>
      <w:r w:rsidR="003A780F">
        <w:t xml:space="preserve"> a orientación destas pezas increméntanse </w:t>
      </w:r>
      <w:r w:rsidR="002A557B">
        <w:t>conforme</w:t>
      </w:r>
      <w:r w:rsidR="003A780F">
        <w:t xml:space="preserve"> </w:t>
      </w:r>
      <w:r w:rsidR="00015D53">
        <w:t>o esquema representado na</w:t>
      </w:r>
      <w:r w:rsidR="000C670D">
        <w:t xml:space="preserve"> </w:t>
      </w:r>
      <w:r w:rsidR="000C670D">
        <w:fldChar w:fldCharType="begin"/>
      </w:r>
      <w:r w:rsidR="000C670D">
        <w:instrText xml:space="preserve"> REF _Ref12554382 \h </w:instrText>
      </w:r>
      <w:r w:rsidR="000C670D">
        <w:fldChar w:fldCharType="separate"/>
      </w:r>
      <w:r w:rsidR="00A45487">
        <w:t xml:space="preserve">Figura </w:t>
      </w:r>
      <w:r w:rsidR="00A45487">
        <w:rPr>
          <w:noProof/>
        </w:rPr>
        <w:t>32</w:t>
      </w:r>
      <w:r w:rsidR="000C670D">
        <w:fldChar w:fldCharType="end"/>
      </w:r>
      <w:r w:rsidR="000C670D">
        <w:t>.</w:t>
      </w:r>
      <w:r w:rsidR="00E76FAF">
        <w:t xml:space="preserve"> Este</w:t>
      </w:r>
      <w:r w:rsidR="009A4BDE">
        <w:t>s motores son controlados a través do tipo de servizo “</w:t>
      </w:r>
      <w:proofErr w:type="spellStart"/>
      <w:r w:rsidR="009A4BDE">
        <w:t>robobo_msgs</w:t>
      </w:r>
      <w:proofErr w:type="spellEnd"/>
      <w:r w:rsidR="009A4BDE">
        <w:t>/</w:t>
      </w:r>
      <w:proofErr w:type="spellStart"/>
      <w:r w:rsidR="00696967">
        <w:t>M</w:t>
      </w:r>
      <w:r w:rsidR="009A4BDE">
        <w:t>ovePanTilt</w:t>
      </w:r>
      <w:proofErr w:type="spellEnd"/>
      <w:r w:rsidR="00696967">
        <w:t>”</w:t>
      </w:r>
      <w:r w:rsidR="005E214D">
        <w:t>,</w:t>
      </w:r>
      <w:r w:rsidR="00A015AF">
        <w:t xml:space="preserve"> </w:t>
      </w:r>
      <w:r w:rsidR="005E214D">
        <w:t>a través do cal se introducen os comandos de velocidade e posición</w:t>
      </w:r>
      <w:r w:rsidR="00B11733">
        <w:t xml:space="preserve"> para cada peza. Este control permite establecer</w:t>
      </w:r>
      <w:r w:rsidR="001711E2">
        <w:t xml:space="preserve"> </w:t>
      </w:r>
      <w:r w:rsidR="0014465A">
        <w:t>calquera destas dúas pezas de xeito</w:t>
      </w:r>
      <w:r w:rsidR="0050399A">
        <w:t xml:space="preserve"> independente na posición desexada e a unha velocidade determinada.</w:t>
      </w:r>
      <w:r w:rsidR="00407C0C">
        <w:t xml:space="preserve"> </w:t>
      </w:r>
      <w:r w:rsidR="00117C08">
        <w:t>Cada vez que se lance un</w:t>
      </w:r>
      <w:r w:rsidR="004A0A82">
        <w:t xml:space="preserve"> modelo xérase un servizo co nome “</w:t>
      </w:r>
      <w:proofErr w:type="spellStart"/>
      <w:r w:rsidR="004A0A82">
        <w:t>nome</w:t>
      </w:r>
      <w:r w:rsidR="00F15DCA">
        <w:t>_do_nodo</w:t>
      </w:r>
      <w:proofErr w:type="spellEnd"/>
      <w:r w:rsidR="00F15DCA">
        <w:t>/</w:t>
      </w:r>
      <w:proofErr w:type="spellStart"/>
      <w:r w:rsidR="00F15DCA">
        <w:t>movePanTilt</w:t>
      </w:r>
      <w:proofErr w:type="spellEnd"/>
      <w:r w:rsidR="00F15DCA">
        <w:t>”</w:t>
      </w:r>
      <w:r w:rsidR="009467F4">
        <w:t>, a través do cal se</w:t>
      </w:r>
      <w:r w:rsidR="00FD27E6">
        <w:t xml:space="preserve"> controlan ambas pezas do mesmo xeito que no robot real.</w:t>
      </w:r>
      <w:r w:rsidR="00446472">
        <w:t xml:space="preserve"> Os rangos dos valores de posición son de </w:t>
      </w:r>
      <w:r w:rsidR="00E81B83">
        <w:t>11º</w:t>
      </w:r>
      <w:r w:rsidR="004D48A2">
        <w:t xml:space="preserve"> </w:t>
      </w:r>
      <w:r w:rsidR="00C03027">
        <w:t>a</w:t>
      </w:r>
      <w:r w:rsidR="004D48A2">
        <w:t xml:space="preserve"> 344º para o pan e de 5º </w:t>
      </w:r>
      <w:r w:rsidR="00C03027">
        <w:t>a</w:t>
      </w:r>
      <w:r w:rsidR="004D48A2">
        <w:t xml:space="preserve"> 110º</w:t>
      </w:r>
      <w:r w:rsidR="00C03027">
        <w:t xml:space="preserve"> para o </w:t>
      </w:r>
      <w:proofErr w:type="spellStart"/>
      <w:r w:rsidR="00C03027">
        <w:t>tilt</w:t>
      </w:r>
      <w:proofErr w:type="spellEnd"/>
      <w:r w:rsidR="00C03027">
        <w:t xml:space="preserve"> En canto aos valores de velocidade</w:t>
      </w:r>
      <w:r w:rsidR="00A44B81">
        <w:t xml:space="preserve">, </w:t>
      </w:r>
      <w:r w:rsidR="005B2938">
        <w:t>ao igual que o caso das rodas, o valor vai entre o rango de 0 a 100.</w:t>
      </w:r>
    </w:p>
    <w:p w14:paraId="1CAD43D6" w14:textId="77777777" w:rsidR="00E136EA" w:rsidRDefault="005B114A" w:rsidP="00E136EA">
      <w:pPr>
        <w:keepNext/>
        <w:jc w:val="center"/>
      </w:pPr>
      <w:r>
        <w:rPr>
          <w:noProof/>
        </w:rPr>
        <w:drawing>
          <wp:inline distT="0" distB="0" distL="0" distR="0" wp14:anchorId="1216B85C" wp14:editId="7C6F263A">
            <wp:extent cx="2943225" cy="2675836"/>
            <wp:effectExtent l="0" t="0" r="0" b="0"/>
            <wp:docPr id="33" name="Imagen 33" descr="Imagen que contiene dibujo con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anTilt.png"/>
                    <pic:cNvPicPr/>
                  </pic:nvPicPr>
                  <pic:blipFill>
                    <a:blip r:embed="rId71"/>
                    <a:stretch>
                      <a:fillRect/>
                    </a:stretch>
                  </pic:blipFill>
                  <pic:spPr>
                    <a:xfrm>
                      <a:off x="0" y="0"/>
                      <a:ext cx="2960521" cy="2691560"/>
                    </a:xfrm>
                    <a:prstGeom prst="rect">
                      <a:avLst/>
                    </a:prstGeom>
                  </pic:spPr>
                </pic:pic>
              </a:graphicData>
            </a:graphic>
          </wp:inline>
        </w:drawing>
      </w:r>
    </w:p>
    <w:p w14:paraId="7A005FC9" w14:textId="1F10C0F9" w:rsidR="00FD1A3F" w:rsidRDefault="00E136EA" w:rsidP="00E136EA">
      <w:pPr>
        <w:pStyle w:val="Descripcin"/>
      </w:pPr>
      <w:bookmarkStart w:id="150" w:name="_Ref12554382"/>
      <w:bookmarkStart w:id="151" w:name="_Toc12825052"/>
      <w:r>
        <w:t xml:space="preserve">Figura </w:t>
      </w:r>
      <w:r>
        <w:fldChar w:fldCharType="begin"/>
      </w:r>
      <w:r>
        <w:instrText xml:space="preserve"> SEQ Figura \* ARABIC </w:instrText>
      </w:r>
      <w:r>
        <w:fldChar w:fldCharType="separate"/>
      </w:r>
      <w:r w:rsidR="00A45487">
        <w:rPr>
          <w:noProof/>
        </w:rPr>
        <w:t>32</w:t>
      </w:r>
      <w:r>
        <w:fldChar w:fldCharType="end"/>
      </w:r>
      <w:bookmarkEnd w:id="150"/>
      <w:r>
        <w:t xml:space="preserve">. Eixos de rotación do pan e o </w:t>
      </w:r>
      <w:proofErr w:type="spellStart"/>
      <w:r>
        <w:t>tilt</w:t>
      </w:r>
      <w:proofErr w:type="spellEnd"/>
      <w:r>
        <w:t xml:space="preserve"> da base robótica</w:t>
      </w:r>
      <w:bookmarkEnd w:id="151"/>
    </w:p>
    <w:p w14:paraId="4918C156" w14:textId="6146BF65" w:rsidR="00F83ACD" w:rsidRDefault="00F83ACD" w:rsidP="0079178A">
      <w:r>
        <w:t>Como se explicou no apartado anterior</w:t>
      </w:r>
      <w:r w:rsidR="004E244F">
        <w:t xml:space="preserve">, o método de actuar sobre os </w:t>
      </w:r>
      <w:proofErr w:type="spellStart"/>
      <w:r w:rsidR="004E244F">
        <w:rPr>
          <w:i/>
          <w:iCs/>
        </w:rPr>
        <w:t>joints</w:t>
      </w:r>
      <w:proofErr w:type="spellEnd"/>
      <w:r w:rsidR="004E244F">
        <w:t xml:space="preserve"> destes obxectos é</w:t>
      </w:r>
      <w:r w:rsidR="00202C87">
        <w:t xml:space="preserve"> configurando un mot</w:t>
      </w:r>
      <w:r w:rsidR="00F26579">
        <w:t>or</w:t>
      </w:r>
      <w:r w:rsidR="005D215A">
        <w:t xml:space="preserve"> mediante a función </w:t>
      </w:r>
      <w:proofErr w:type="spellStart"/>
      <w:r w:rsidR="001C5223">
        <w:rPr>
          <w:i/>
          <w:iCs/>
        </w:rPr>
        <w:t>S</w:t>
      </w:r>
      <w:r w:rsidR="005D215A">
        <w:rPr>
          <w:i/>
          <w:iCs/>
        </w:rPr>
        <w:t>etParam</w:t>
      </w:r>
      <w:proofErr w:type="spellEnd"/>
      <w:r w:rsidR="00F26579">
        <w:t>. Neste caso</w:t>
      </w:r>
      <w:r w:rsidR="001240F2">
        <w:t>,</w:t>
      </w:r>
      <w:r w:rsidR="00F26579">
        <w:t xml:space="preserve"> o parámetro de </w:t>
      </w:r>
      <w:r w:rsidR="001F3473">
        <w:t xml:space="preserve">par máximo que emprega cada </w:t>
      </w:r>
      <w:proofErr w:type="spellStart"/>
      <w:r w:rsidR="001F3473">
        <w:rPr>
          <w:i/>
          <w:iCs/>
        </w:rPr>
        <w:t>joint</w:t>
      </w:r>
      <w:proofErr w:type="spellEnd"/>
      <w:r w:rsidR="001F3473">
        <w:t xml:space="preserve"> á hora de establecer a velocidade </w:t>
      </w:r>
      <w:r w:rsidR="001240F2">
        <w:t>obxectivo</w:t>
      </w:r>
      <w:r w:rsidR="001219A0">
        <w:t xml:space="preserve"> é o do par nominal</w:t>
      </w:r>
      <w:r w:rsidR="008D43EA">
        <w:t xml:space="preserve"> de cada motor multiplicado pola relación de engrenaxes. Estes valores </w:t>
      </w:r>
      <w:r w:rsidR="005A59E8">
        <w:t>s</w:t>
      </w:r>
      <w:r w:rsidR="008D43EA">
        <w:t xml:space="preserve">on de </w:t>
      </w:r>
      <w:r w:rsidR="000478AA">
        <w:t>0.15</w:t>
      </w:r>
      <w:r w:rsidR="008D43EA">
        <w:t xml:space="preserve"> </w:t>
      </w:r>
      <w:proofErr w:type="spellStart"/>
      <w:r w:rsidR="008D43EA">
        <w:t>N·m</w:t>
      </w:r>
      <w:proofErr w:type="spellEnd"/>
      <w:r w:rsidR="008D43EA">
        <w:t xml:space="preserve"> para o pan</w:t>
      </w:r>
      <w:r w:rsidR="0022538C">
        <w:t xml:space="preserve"> e de </w:t>
      </w:r>
      <w:r w:rsidR="00E86BFA">
        <w:t>0.22</w:t>
      </w:r>
      <w:r w:rsidR="0022538C">
        <w:t xml:space="preserve"> </w:t>
      </w:r>
      <w:proofErr w:type="spellStart"/>
      <w:r w:rsidR="0022538C">
        <w:t>N·m</w:t>
      </w:r>
      <w:proofErr w:type="spellEnd"/>
      <w:r w:rsidR="0022538C">
        <w:t xml:space="preserve"> para o </w:t>
      </w:r>
      <w:proofErr w:type="spellStart"/>
      <w:r w:rsidR="0022538C">
        <w:t>tilt</w:t>
      </w:r>
      <w:proofErr w:type="spellEnd"/>
      <w:r w:rsidR="0022538C">
        <w:t>, e ofreceron uns resultados de funcionamento satisfactorios durante a simulación.</w:t>
      </w:r>
    </w:p>
    <w:p w14:paraId="2F974CB8" w14:textId="478E0887" w:rsidR="00704856" w:rsidRPr="00C26465" w:rsidRDefault="006C4511" w:rsidP="0085154C">
      <w:r>
        <w:t xml:space="preserve">Dende este </w:t>
      </w:r>
      <w:proofErr w:type="spellStart"/>
      <w:r>
        <w:t>plugin</w:t>
      </w:r>
      <w:proofErr w:type="spellEnd"/>
      <w:r>
        <w:t xml:space="preserve"> realizase un control por posición para cada peza</w:t>
      </w:r>
      <w:r w:rsidR="006C3455">
        <w:t xml:space="preserve">, de xeito que </w:t>
      </w:r>
      <w:r w:rsidR="00E55E33">
        <w:t xml:space="preserve">se </w:t>
      </w:r>
      <w:r w:rsidR="006C3455">
        <w:t>establ</w:t>
      </w:r>
      <w:r w:rsidR="00E55E33">
        <w:t>e</w:t>
      </w:r>
      <w:r w:rsidR="006C3455">
        <w:t>ce a velocidade indicada no servizo</w:t>
      </w:r>
      <w:r w:rsidR="004902E1">
        <w:t xml:space="preserve"> en valor positivo ou negativo, dependendo da po</w:t>
      </w:r>
      <w:r w:rsidR="00B86A48">
        <w:t>sición</w:t>
      </w:r>
      <w:r w:rsidR="002266F0">
        <w:t xml:space="preserve"> real</w:t>
      </w:r>
      <w:r w:rsidR="00C26465">
        <w:t xml:space="preserve"> do elemento</w:t>
      </w:r>
      <w:r w:rsidR="00B86A48">
        <w:t xml:space="preserve"> e a comandada</w:t>
      </w:r>
      <w:r w:rsidR="00C26465">
        <w:t>,</w:t>
      </w:r>
      <w:r w:rsidR="006C3455">
        <w:t xml:space="preserve"> </w:t>
      </w:r>
      <w:r w:rsidR="002266F0">
        <w:t>a</w:t>
      </w:r>
      <w:r w:rsidR="006C3455">
        <w:t xml:space="preserve">ta que </w:t>
      </w:r>
      <w:r w:rsidR="007B64CF">
        <w:t>ambas po</w:t>
      </w:r>
      <w:r w:rsidR="00096EFC">
        <w:t>sicións coincidan. Cando a velocidade é cero</w:t>
      </w:r>
      <w:r w:rsidR="00AB5F39">
        <w:t>, é necesario bloquear</w:t>
      </w:r>
      <w:r w:rsidR="008301D9">
        <w:t xml:space="preserve"> estes </w:t>
      </w:r>
      <w:proofErr w:type="spellStart"/>
      <w:r w:rsidR="008301D9">
        <w:rPr>
          <w:i/>
          <w:iCs/>
        </w:rPr>
        <w:t>joints</w:t>
      </w:r>
      <w:proofErr w:type="spellEnd"/>
      <w:r w:rsidR="008301D9">
        <w:t>, especialmente o</w:t>
      </w:r>
      <w:r w:rsidR="00DF5F0F">
        <w:t xml:space="preserve"> do </w:t>
      </w:r>
      <w:proofErr w:type="spellStart"/>
      <w:r w:rsidR="00DF5F0F">
        <w:t>tilt</w:t>
      </w:r>
      <w:proofErr w:type="spellEnd"/>
      <w:r w:rsidR="00DF5F0F">
        <w:t>, xa que no caso contrario acaba por caer a causa</w:t>
      </w:r>
      <w:r w:rsidR="00B040C9">
        <w:t xml:space="preserve"> das forzas de gravidade. A pesar de que existen varios métodos para </w:t>
      </w:r>
      <w:r w:rsidR="0034777B">
        <w:t>bloquear o movemento destes elementos</w:t>
      </w:r>
      <w:r w:rsidR="005E28EA">
        <w:t>, tras diferentes probas o</w:t>
      </w:r>
      <w:r w:rsidR="00ED5F6D">
        <w:t xml:space="preserve"> único método que demostrou ser efectivo foi o de</w:t>
      </w:r>
      <w:r w:rsidR="008E1856">
        <w:t xml:space="preserve"> establecer</w:t>
      </w:r>
      <w:r w:rsidR="007B70D7">
        <w:t xml:space="preserve"> o límite inferior e o límite superior do </w:t>
      </w:r>
      <w:proofErr w:type="spellStart"/>
      <w:r w:rsidR="007B70D7">
        <w:rPr>
          <w:i/>
          <w:iCs/>
        </w:rPr>
        <w:t>joint</w:t>
      </w:r>
      <w:proofErr w:type="spellEnd"/>
      <w:r w:rsidR="007B70D7">
        <w:t xml:space="preserve"> </w:t>
      </w:r>
      <w:r w:rsidR="00BF7351">
        <w:t>na posición en que se encontra no instante que a velocidade sexa nula.</w:t>
      </w:r>
      <w:r w:rsidR="000B59AC">
        <w:t xml:space="preserve"> </w:t>
      </w:r>
      <w:r w:rsidR="008C07E8">
        <w:t>Para</w:t>
      </w:r>
      <w:r w:rsidR="00041C3C">
        <w:t xml:space="preserve"> establecer</w:t>
      </w:r>
      <w:r w:rsidR="008C07E8">
        <w:t xml:space="preserve"> o</w:t>
      </w:r>
      <w:r w:rsidR="00041C3C">
        <w:t xml:space="preserve"> límite inferior e o límite superior</w:t>
      </w:r>
      <w:r w:rsidR="008C07E8">
        <w:t xml:space="preserve"> </w:t>
      </w:r>
      <w:r w:rsidR="00886FC1">
        <w:t>utilízanse</w:t>
      </w:r>
      <w:r w:rsidR="008C07E8">
        <w:t xml:space="preserve"> a</w:t>
      </w:r>
      <w:r w:rsidR="00886FC1">
        <w:t>s</w:t>
      </w:r>
      <w:r w:rsidR="008C07E8">
        <w:t xml:space="preserve"> función</w:t>
      </w:r>
      <w:r w:rsidR="00886FC1">
        <w:t>s</w:t>
      </w:r>
      <w:r w:rsidR="0085154C">
        <w:t xml:space="preserve"> </w:t>
      </w:r>
      <w:proofErr w:type="spellStart"/>
      <w:r w:rsidR="001C5223">
        <w:rPr>
          <w:i/>
          <w:iCs/>
        </w:rPr>
        <w:t>S</w:t>
      </w:r>
      <w:r w:rsidR="0085154C">
        <w:rPr>
          <w:i/>
          <w:iCs/>
        </w:rPr>
        <w:t>et</w:t>
      </w:r>
      <w:r w:rsidR="00886FC1">
        <w:rPr>
          <w:i/>
          <w:iCs/>
        </w:rPr>
        <w:t>LowStop</w:t>
      </w:r>
      <w:proofErr w:type="spellEnd"/>
      <w:r w:rsidR="00886FC1">
        <w:t xml:space="preserve"> e </w:t>
      </w:r>
      <w:proofErr w:type="spellStart"/>
      <w:r w:rsidR="001C5223">
        <w:rPr>
          <w:i/>
          <w:iCs/>
        </w:rPr>
        <w:t>S</w:t>
      </w:r>
      <w:r w:rsidR="00FF206B">
        <w:rPr>
          <w:i/>
          <w:iCs/>
        </w:rPr>
        <w:t>etHighStop</w:t>
      </w:r>
      <w:proofErr w:type="spellEnd"/>
      <w:r w:rsidR="00FF206B">
        <w:rPr>
          <w:i/>
          <w:iCs/>
        </w:rPr>
        <w:t>,</w:t>
      </w:r>
      <w:r w:rsidR="00FF206B">
        <w:t xml:space="preserve"> respectivamente</w:t>
      </w:r>
      <w:r w:rsidR="0085154C">
        <w:t>.</w:t>
      </w:r>
    </w:p>
    <w:p w14:paraId="501C16B1" w14:textId="4037F1AD" w:rsidR="00E31E07" w:rsidRPr="009B4E18" w:rsidRDefault="0024795F" w:rsidP="0079178A">
      <w:r>
        <w:lastRenderedPageBreak/>
        <w:t xml:space="preserve">Cómpre mencionar que, como se explicou anteriormente, </w:t>
      </w:r>
      <w:r w:rsidR="00CB0B35">
        <w:t xml:space="preserve">a colocación dos </w:t>
      </w:r>
      <w:proofErr w:type="spellStart"/>
      <w:r w:rsidR="00CB0B35">
        <w:rPr>
          <w:i/>
          <w:iCs/>
        </w:rPr>
        <w:t>links</w:t>
      </w:r>
      <w:proofErr w:type="spellEnd"/>
      <w:r w:rsidR="00CB0B35">
        <w:t xml:space="preserve"> está convenientemente</w:t>
      </w:r>
      <w:r w:rsidR="00BD240B">
        <w:t xml:space="preserve"> establecida na</w:t>
      </w:r>
      <w:r w:rsidR="006D27DD">
        <w:t xml:space="preserve"> posición cero</w:t>
      </w:r>
      <w:r w:rsidR="00797CFC">
        <w:t xml:space="preserve"> dos ángulos de xiro do pan e do </w:t>
      </w:r>
      <w:proofErr w:type="spellStart"/>
      <w:r w:rsidR="00797CFC">
        <w:t>tilt</w:t>
      </w:r>
      <w:proofErr w:type="spellEnd"/>
      <w:r w:rsidR="00797CFC">
        <w:t>.</w:t>
      </w:r>
      <w:r w:rsidR="00400BC5">
        <w:t xml:space="preserve"> Cando se arranca o robot </w:t>
      </w:r>
      <w:proofErr w:type="spellStart"/>
      <w:r w:rsidR="00400BC5">
        <w:t>Robobo</w:t>
      </w:r>
      <w:proofErr w:type="spellEnd"/>
      <w:r w:rsidR="007154CA">
        <w:t xml:space="preserve">, por defecto, orienta o </w:t>
      </w:r>
      <w:proofErr w:type="spellStart"/>
      <w:r w:rsidR="007154CA">
        <w:t>smartphone</w:t>
      </w:r>
      <w:proofErr w:type="spellEnd"/>
      <w:r w:rsidR="007154CA">
        <w:t xml:space="preserve"> cara o </w:t>
      </w:r>
      <w:proofErr w:type="spellStart"/>
      <w:r w:rsidR="007154CA">
        <w:t>frente</w:t>
      </w:r>
      <w:proofErr w:type="spellEnd"/>
      <w:r w:rsidR="007154CA">
        <w:t xml:space="preserve"> e inclínao</w:t>
      </w:r>
      <w:r w:rsidR="00B12CF7">
        <w:t xml:space="preserve"> a 70º</w:t>
      </w:r>
      <w:r w:rsidR="00914EE7">
        <w:t>. Por esta razón</w:t>
      </w:r>
      <w:r w:rsidR="00142636">
        <w:t xml:space="preserve">, cando se </w:t>
      </w:r>
      <w:proofErr w:type="spellStart"/>
      <w:r w:rsidR="00142636">
        <w:t>inicializa</w:t>
      </w:r>
      <w:proofErr w:type="spellEnd"/>
      <w:r w:rsidR="00142636">
        <w:t xml:space="preserve"> o modelo</w:t>
      </w:r>
      <w:r w:rsidR="009B4E18">
        <w:t xml:space="preserve"> este </w:t>
      </w:r>
      <w:proofErr w:type="spellStart"/>
      <w:r w:rsidR="009B4E18">
        <w:t>plugin</w:t>
      </w:r>
      <w:proofErr w:type="spellEnd"/>
      <w:r w:rsidR="009B4E18">
        <w:t xml:space="preserve"> é o encargado de</w:t>
      </w:r>
      <w:r w:rsidR="00C06085">
        <w:t xml:space="preserve"> col</w:t>
      </w:r>
      <w:r w:rsidR="00EB14C1">
        <w:t>ocar o</w:t>
      </w:r>
      <w:r w:rsidR="009B4E18">
        <w:t xml:space="preserve"> pan e o </w:t>
      </w:r>
      <w:proofErr w:type="spellStart"/>
      <w:r w:rsidR="009B4E18">
        <w:t>tilt</w:t>
      </w:r>
      <w:proofErr w:type="spellEnd"/>
      <w:r w:rsidR="0048243D">
        <w:t xml:space="preserve"> </w:t>
      </w:r>
      <w:r w:rsidR="00EB14C1">
        <w:t>en dita posición.</w:t>
      </w:r>
    </w:p>
    <w:p w14:paraId="49855A7D" w14:textId="3BEF742A" w:rsidR="0079178A" w:rsidRDefault="0079178A" w:rsidP="0079178A">
      <w:pPr>
        <w:pStyle w:val="Ttulo3"/>
      </w:pPr>
      <w:bookmarkStart w:id="152" w:name="_Toc12827313"/>
      <w:proofErr w:type="spellStart"/>
      <w:r>
        <w:t>Encoders</w:t>
      </w:r>
      <w:bookmarkEnd w:id="152"/>
      <w:proofErr w:type="spellEnd"/>
    </w:p>
    <w:p w14:paraId="65BBF5B1" w14:textId="2B0CFBB4" w:rsidR="006F7F48" w:rsidRDefault="009C27B8" w:rsidP="002E4706">
      <w:r>
        <w:t xml:space="preserve">Os </w:t>
      </w:r>
      <w:proofErr w:type="spellStart"/>
      <w:r>
        <w:t>encoders</w:t>
      </w:r>
      <w:proofErr w:type="spellEnd"/>
      <w:r>
        <w:t xml:space="preserve"> son os elementos encargados de </w:t>
      </w:r>
      <w:r w:rsidR="00D478A2">
        <w:t>especificar a posición absoluta na que se encontran os motores que compoñen a base robótica.</w:t>
      </w:r>
      <w:r w:rsidR="00B2162B">
        <w:t xml:space="preserve"> A función deste </w:t>
      </w:r>
      <w:proofErr w:type="spellStart"/>
      <w:r w:rsidR="00B2162B">
        <w:t>plugin</w:t>
      </w:r>
      <w:proofErr w:type="spellEnd"/>
      <w:r w:rsidR="00B2162B">
        <w:t xml:space="preserve"> é a de crear os temas de ROS</w:t>
      </w:r>
      <w:r w:rsidR="007C6A8A">
        <w:t xml:space="preserve"> onde</w:t>
      </w:r>
      <w:r w:rsidR="00D1758A">
        <w:t xml:space="preserve"> posteriormente</w:t>
      </w:r>
      <w:r w:rsidR="007C6A8A">
        <w:t xml:space="preserve"> se pub</w:t>
      </w:r>
      <w:r w:rsidR="00D1758A">
        <w:t>lica</w:t>
      </w:r>
      <w:r w:rsidR="00785D17">
        <w:t>rá</w:t>
      </w:r>
      <w:r w:rsidR="007C6A8A">
        <w:t xml:space="preserve"> as posicións de ditos motores.</w:t>
      </w:r>
      <w:r w:rsidR="00623030">
        <w:t xml:space="preserve"> </w:t>
      </w:r>
      <w:r w:rsidR="00251A9C">
        <w:t xml:space="preserve">Deste xeito o </w:t>
      </w:r>
      <w:proofErr w:type="spellStart"/>
      <w:r w:rsidR="00251A9C">
        <w:t>plugin</w:t>
      </w:r>
      <w:proofErr w:type="spellEnd"/>
      <w:r w:rsidR="00251A9C">
        <w:t xml:space="preserve"> xera tres temas</w:t>
      </w:r>
      <w:r w:rsidR="00C9783C">
        <w:t>:</w:t>
      </w:r>
    </w:p>
    <w:p w14:paraId="30A3EF8C" w14:textId="31DB9980" w:rsidR="00C9783C" w:rsidRDefault="00E8467B" w:rsidP="00C9783C">
      <w:pPr>
        <w:pStyle w:val="Prrafodelista"/>
        <w:numPr>
          <w:ilvl w:val="0"/>
          <w:numId w:val="32"/>
        </w:numPr>
      </w:pPr>
      <w:r>
        <w:t>“</w:t>
      </w:r>
      <w:proofErr w:type="spellStart"/>
      <w:r>
        <w:t>nome_do_nodo</w:t>
      </w:r>
      <w:proofErr w:type="spellEnd"/>
      <w:r>
        <w:t>/pan”</w:t>
      </w:r>
      <w:r w:rsidR="00B25856">
        <w:t>.</w:t>
      </w:r>
    </w:p>
    <w:p w14:paraId="1E3559A8" w14:textId="22CB8A19" w:rsidR="00E8467B" w:rsidRDefault="00E8467B" w:rsidP="00C9783C">
      <w:pPr>
        <w:pStyle w:val="Prrafodelista"/>
        <w:numPr>
          <w:ilvl w:val="0"/>
          <w:numId w:val="32"/>
        </w:numPr>
      </w:pPr>
      <w:r>
        <w:t>“</w:t>
      </w:r>
      <w:proofErr w:type="spellStart"/>
      <w:r>
        <w:t>nome_do_nodo</w:t>
      </w:r>
      <w:proofErr w:type="spellEnd"/>
      <w:r>
        <w:t>/</w:t>
      </w:r>
      <w:proofErr w:type="spellStart"/>
      <w:r>
        <w:t>ti</w:t>
      </w:r>
      <w:r w:rsidR="00DF2510">
        <w:t>lt</w:t>
      </w:r>
      <w:proofErr w:type="spellEnd"/>
      <w:r w:rsidR="00DF2510">
        <w:t>”</w:t>
      </w:r>
      <w:r w:rsidR="00B25856">
        <w:t>.</w:t>
      </w:r>
    </w:p>
    <w:p w14:paraId="757DB41A" w14:textId="08AF99BC" w:rsidR="00B25856" w:rsidRDefault="00B25856" w:rsidP="00C9783C">
      <w:pPr>
        <w:pStyle w:val="Prrafodelista"/>
        <w:numPr>
          <w:ilvl w:val="0"/>
          <w:numId w:val="32"/>
        </w:numPr>
      </w:pPr>
      <w:r>
        <w:t>“</w:t>
      </w:r>
      <w:proofErr w:type="spellStart"/>
      <w:r>
        <w:t>nome_do_nodo</w:t>
      </w:r>
      <w:proofErr w:type="spellEnd"/>
      <w:r>
        <w:t>/</w:t>
      </w:r>
      <w:proofErr w:type="spellStart"/>
      <w:r>
        <w:t>wheels</w:t>
      </w:r>
      <w:proofErr w:type="spellEnd"/>
      <w:r>
        <w:t>”.</w:t>
      </w:r>
    </w:p>
    <w:p w14:paraId="53A96FE7" w14:textId="1AFA3822" w:rsidR="00B25856" w:rsidRDefault="009E2DBE" w:rsidP="00B25856">
      <w:r>
        <w:t xml:space="preserve">O primeiro e o segundo tema son do tipo </w:t>
      </w:r>
      <w:r w:rsidR="004B5027">
        <w:t>“</w:t>
      </w:r>
      <w:proofErr w:type="spellStart"/>
      <w:r w:rsidR="004B5027">
        <w:t>std_msg</w:t>
      </w:r>
      <w:proofErr w:type="spellEnd"/>
      <w:r w:rsidR="004B5027">
        <w:t>/</w:t>
      </w:r>
      <w:r w:rsidR="005148EA">
        <w:t>Int16</w:t>
      </w:r>
      <w:r w:rsidR="004B5027">
        <w:t>”</w:t>
      </w:r>
      <w:r w:rsidR="002B4D82">
        <w:t xml:space="preserve"> e neles publícase a posición do pan</w:t>
      </w:r>
      <w:r w:rsidR="001A42DE">
        <w:t xml:space="preserve"> e do </w:t>
      </w:r>
      <w:proofErr w:type="spellStart"/>
      <w:r w:rsidR="001A42DE">
        <w:t>tilt</w:t>
      </w:r>
      <w:proofErr w:type="spellEnd"/>
      <w:r w:rsidR="001A42DE">
        <w:t xml:space="preserve"> en graos</w:t>
      </w:r>
      <w:r w:rsidR="00692333">
        <w:t xml:space="preserve"> respectivamente. O terceiro é un tema de tipo </w:t>
      </w:r>
      <w:r w:rsidR="003808FC">
        <w:t>“</w:t>
      </w:r>
      <w:proofErr w:type="spellStart"/>
      <w:r w:rsidR="00692333">
        <w:t>robobo_msgs</w:t>
      </w:r>
      <w:proofErr w:type="spellEnd"/>
      <w:r w:rsidR="003808FC">
        <w:t>/</w:t>
      </w:r>
      <w:proofErr w:type="spellStart"/>
      <w:r w:rsidR="003808FC">
        <w:t>Wheels</w:t>
      </w:r>
      <w:proofErr w:type="spellEnd"/>
      <w:r w:rsidR="003808FC">
        <w:t>”</w:t>
      </w:r>
      <w:r w:rsidR="00E91647">
        <w:t>, onde se publica a posición</w:t>
      </w:r>
      <w:r w:rsidR="00CA6EB9">
        <w:t xml:space="preserve"> e a velocidade de cada roda da base robótica.</w:t>
      </w:r>
    </w:p>
    <w:p w14:paraId="0C4828ED" w14:textId="2DD4D638" w:rsidR="00FF059A" w:rsidRDefault="00985EA4" w:rsidP="00B25856">
      <w:r>
        <w:t>O código deste</w:t>
      </w:r>
      <w:r w:rsidR="00FF059A">
        <w:t xml:space="preserve"> </w:t>
      </w:r>
      <w:proofErr w:type="spellStart"/>
      <w:r w:rsidR="00FF059A">
        <w:t>plugin</w:t>
      </w:r>
      <w:proofErr w:type="spellEnd"/>
      <w:r w:rsidR="00FF059A">
        <w:t xml:space="preserve"> atópase recollido a modo de exemplo no</w:t>
      </w:r>
      <w:r w:rsidR="00D103AE">
        <w:t xml:space="preserve"> </w:t>
      </w:r>
      <w:r>
        <w:fldChar w:fldCharType="begin"/>
      </w:r>
      <w:r>
        <w:instrText xml:space="preserve"> REF _Ref12819767 \h </w:instrText>
      </w:r>
      <w:r>
        <w:fldChar w:fldCharType="separate"/>
      </w:r>
      <w:r w:rsidR="00A45487" w:rsidRPr="00A45487">
        <w:rPr>
          <w:lang w:val="es-ES"/>
        </w:rPr>
        <w:t xml:space="preserve">Anexo II: Plugin dos </w:t>
      </w:r>
      <w:proofErr w:type="spellStart"/>
      <w:r w:rsidR="00A45487" w:rsidRPr="00A45487">
        <w:rPr>
          <w:lang w:val="es-ES"/>
        </w:rPr>
        <w:t>encoders</w:t>
      </w:r>
      <w:proofErr w:type="spellEnd"/>
      <w:r>
        <w:fldChar w:fldCharType="end"/>
      </w:r>
      <w:r w:rsidR="00D103AE">
        <w:t>.</w:t>
      </w:r>
    </w:p>
    <w:p w14:paraId="1E39B210" w14:textId="7949162F" w:rsidR="002E4706" w:rsidRDefault="002E4706" w:rsidP="002E4706">
      <w:pPr>
        <w:pStyle w:val="Ttulo3"/>
      </w:pPr>
      <w:bookmarkStart w:id="153" w:name="_Toc12827314"/>
      <w:r>
        <w:t>Sensores infravermellos</w:t>
      </w:r>
      <w:bookmarkEnd w:id="153"/>
    </w:p>
    <w:p w14:paraId="64C7F0C0" w14:textId="03872909" w:rsidR="00593EBE" w:rsidRDefault="00BE7A18" w:rsidP="002E4706">
      <w:r>
        <w:t xml:space="preserve">Dende a </w:t>
      </w:r>
      <w:proofErr w:type="spellStart"/>
      <w:r w:rsidR="00907DF2">
        <w:t>Wiki</w:t>
      </w:r>
      <w:proofErr w:type="spellEnd"/>
      <w:r>
        <w:t xml:space="preserve"> de</w:t>
      </w:r>
      <w:r w:rsidR="003C7633">
        <w:t xml:space="preserve"> </w:t>
      </w:r>
      <w:r>
        <w:t>ROS está dispoñible o paquete</w:t>
      </w:r>
      <w:r w:rsidR="00CB1B7C">
        <w:t xml:space="preserve"> “</w:t>
      </w:r>
      <w:proofErr w:type="spellStart"/>
      <w:r w:rsidR="00CB1B7C">
        <w:t>gazebo_ros_pkgs</w:t>
      </w:r>
      <w:proofErr w:type="spellEnd"/>
      <w:r w:rsidR="00CB1B7C">
        <w:t>”</w:t>
      </w:r>
      <w:r w:rsidR="00692867">
        <w:t>, onde se pode encontrar</w:t>
      </w:r>
      <w:r w:rsidR="00A42C88">
        <w:t xml:space="preserve"> unha serie de </w:t>
      </w:r>
      <w:proofErr w:type="spellStart"/>
      <w:r w:rsidR="00A42C88">
        <w:t>plugins</w:t>
      </w:r>
      <w:proofErr w:type="spellEnd"/>
      <w:r w:rsidR="00A42C88">
        <w:t xml:space="preserve"> estándar </w:t>
      </w:r>
      <w:r w:rsidR="006F5A20">
        <w:t xml:space="preserve">desenvolvidos para </w:t>
      </w:r>
      <w:proofErr w:type="spellStart"/>
      <w:r w:rsidR="006F5A20">
        <w:t>Gazebo</w:t>
      </w:r>
      <w:proofErr w:type="spellEnd"/>
      <w:r w:rsidR="006F5A20">
        <w:t xml:space="preserve">. </w:t>
      </w:r>
      <w:r w:rsidR="00496353">
        <w:t xml:space="preserve">Entre eles encontrase o </w:t>
      </w:r>
      <w:proofErr w:type="spellStart"/>
      <w:r w:rsidR="00496353">
        <w:t>plugin</w:t>
      </w:r>
      <w:proofErr w:type="spellEnd"/>
      <w:r w:rsidR="00DF4F11">
        <w:t xml:space="preserve"> “</w:t>
      </w:r>
      <w:proofErr w:type="spellStart"/>
      <w:r w:rsidR="00DF4F11">
        <w:t>gazebo_ros_range</w:t>
      </w:r>
      <w:proofErr w:type="spellEnd"/>
      <w:r w:rsidR="00DF4F11">
        <w:t xml:space="preserve">”, que mediante un </w:t>
      </w:r>
      <w:r w:rsidR="00D860F2">
        <w:t xml:space="preserve">sensor do tipo </w:t>
      </w:r>
      <w:proofErr w:type="spellStart"/>
      <w:r w:rsidR="00D860F2">
        <w:rPr>
          <w:i/>
          <w:iCs/>
        </w:rPr>
        <w:t>ray</w:t>
      </w:r>
      <w:proofErr w:type="spellEnd"/>
      <w:r w:rsidR="00937808">
        <w:t xml:space="preserve"> devolve un</w:t>
      </w:r>
      <w:r w:rsidR="009F1A9D">
        <w:t xml:space="preserve"> sinal como se se tratase dun sensor infravermello ou dun s</w:t>
      </w:r>
      <w:r w:rsidR="00F9008C">
        <w:t>onar.</w:t>
      </w:r>
      <w:r w:rsidR="008E6FDF">
        <w:t xml:space="preserve"> Este </w:t>
      </w:r>
      <w:proofErr w:type="spellStart"/>
      <w:r w:rsidR="008E6FDF">
        <w:t>plugin</w:t>
      </w:r>
      <w:proofErr w:type="spellEnd"/>
      <w:r w:rsidR="008E6FDF">
        <w:t xml:space="preserve"> </w:t>
      </w:r>
      <w:r w:rsidR="006633AF">
        <w:t>xera un tema de ROS do tipo</w:t>
      </w:r>
      <w:r w:rsidR="00530D58">
        <w:t xml:space="preserve"> “</w:t>
      </w:r>
      <w:proofErr w:type="spellStart"/>
      <w:r w:rsidR="00530D58">
        <w:t>sensor</w:t>
      </w:r>
      <w:r w:rsidR="00271113">
        <w:t>_msg</w:t>
      </w:r>
      <w:proofErr w:type="spellEnd"/>
      <w:r w:rsidR="00271113">
        <w:t>/</w:t>
      </w:r>
      <w:proofErr w:type="spellStart"/>
      <w:r w:rsidR="00271113">
        <w:t>Range</w:t>
      </w:r>
      <w:proofErr w:type="spellEnd"/>
      <w:r w:rsidR="00271113">
        <w:t>”</w:t>
      </w:r>
      <w:r w:rsidR="003E609C">
        <w:t xml:space="preserve"> onde publica directamente a distancia máis curta á que un raio do sensor é cortado por outro obxecto.</w:t>
      </w:r>
    </w:p>
    <w:p w14:paraId="1D1648A2" w14:textId="60EE4AAF" w:rsidR="00975B87" w:rsidRPr="007D676A" w:rsidRDefault="00D755DE" w:rsidP="002E4706">
      <w:r>
        <w:t>Partindo do</w:t>
      </w:r>
      <w:r w:rsidR="009D5BB3">
        <w:t xml:space="preserve"> </w:t>
      </w:r>
      <w:proofErr w:type="spellStart"/>
      <w:r w:rsidR="009D5BB3">
        <w:t>plugin</w:t>
      </w:r>
      <w:proofErr w:type="spellEnd"/>
      <w:r w:rsidR="009D5BB3">
        <w:t xml:space="preserve"> “</w:t>
      </w:r>
      <w:proofErr w:type="spellStart"/>
      <w:r w:rsidR="009D5BB3">
        <w:t>gazebo_ros_range</w:t>
      </w:r>
      <w:proofErr w:type="spellEnd"/>
      <w:r w:rsidR="009D5BB3">
        <w:t>”, realizáronselle as modificacións necesarias para que</w:t>
      </w:r>
      <w:r w:rsidR="00107C75">
        <w:t xml:space="preserve">, en primeiro lugar, o valor que devolva </w:t>
      </w:r>
      <w:r w:rsidR="00A56E36">
        <w:t>cada sensor sexa de intensidade e non de distancia</w:t>
      </w:r>
      <w:r w:rsidR="00825B20">
        <w:t xml:space="preserve">. Para </w:t>
      </w:r>
      <w:r w:rsidR="003B2E8F">
        <w:t>conseguir este fin, utilízase a ecuación</w:t>
      </w:r>
      <w:r w:rsidR="00881541">
        <w:t xml:space="preserve"> obtida tras a calibración d</w:t>
      </w:r>
      <w:r w:rsidR="00B97BCA">
        <w:t>os sensores infravermellos (</w:t>
      </w:r>
      <w:r w:rsidR="009927B8">
        <w:t xml:space="preserve">Capítulo </w:t>
      </w:r>
      <w:r w:rsidR="009927B8">
        <w:fldChar w:fldCharType="begin"/>
      </w:r>
      <w:r w:rsidR="009927B8">
        <w:instrText xml:space="preserve"> REF _Ref12578285 \r \h </w:instrText>
      </w:r>
      <w:r w:rsidR="009927B8">
        <w:fldChar w:fldCharType="separate"/>
      </w:r>
      <w:r w:rsidR="00A45487">
        <w:t>6.4.3</w:t>
      </w:r>
      <w:r w:rsidR="009927B8">
        <w:fldChar w:fldCharType="end"/>
      </w:r>
      <w:r w:rsidR="009927B8">
        <w:t>)</w:t>
      </w:r>
      <w:r w:rsidR="00F21FF5">
        <w:t>. En segundo lugar</w:t>
      </w:r>
      <w:r w:rsidR="00C135B0">
        <w:t xml:space="preserve"> cambiouse o nome do tema en que publica, de xeito que utilice</w:t>
      </w:r>
      <w:r w:rsidR="00E41336">
        <w:t xml:space="preserve"> o nome do nodo do modelo</w:t>
      </w:r>
      <w:r w:rsidR="001A5A9D">
        <w:t xml:space="preserve"> da seguinte maneira: “</w:t>
      </w:r>
      <w:proofErr w:type="spellStart"/>
      <w:r w:rsidR="001A5A9D">
        <w:t>nome_do_nodo</w:t>
      </w:r>
      <w:proofErr w:type="spellEnd"/>
      <w:r w:rsidR="001A5A9D">
        <w:t>/</w:t>
      </w:r>
      <w:proofErr w:type="spellStart"/>
      <w:r w:rsidR="001A5A9D">
        <w:t>nome_do_sensor</w:t>
      </w:r>
      <w:proofErr w:type="spellEnd"/>
      <w:r w:rsidR="001A5A9D">
        <w:t>”.</w:t>
      </w:r>
      <w:r w:rsidR="00CD5D8D">
        <w:t xml:space="preserve"> Dito </w:t>
      </w:r>
      <w:proofErr w:type="spellStart"/>
      <w:r w:rsidR="00CD5D8D">
        <w:t>plugin</w:t>
      </w:r>
      <w:proofErr w:type="spellEnd"/>
      <w:r w:rsidR="000E5EBE">
        <w:t xml:space="preserve"> conta tamén cunha opción para introducir ruído sobre a lectura do sensor</w:t>
      </w:r>
      <w:r w:rsidR="0010458D">
        <w:t>,</w:t>
      </w:r>
      <w:r w:rsidR="004F36DB">
        <w:t xml:space="preserve"> para o cal, basta con definir a porcentaxe de ruído que se des</w:t>
      </w:r>
      <w:r w:rsidR="004E35F8">
        <w:t>exa engadir</w:t>
      </w:r>
      <w:r w:rsidR="000A014E">
        <w:t xml:space="preserve"> no parámetro </w:t>
      </w:r>
      <w:proofErr w:type="spellStart"/>
      <w:r w:rsidR="000A014E">
        <w:rPr>
          <w:i/>
          <w:iCs/>
        </w:rPr>
        <w:t>gaussianNoise</w:t>
      </w:r>
      <w:proofErr w:type="spellEnd"/>
      <w:r w:rsidR="000A014E">
        <w:t xml:space="preserve"> do SDF</w:t>
      </w:r>
      <w:r w:rsidR="004E35F8">
        <w:t>. No caso deste modelo decidiuse non introducir ruído, xa que no</w:t>
      </w:r>
      <w:r w:rsidR="007F1085">
        <w:t xml:space="preserve"> robot real existe unha función que filtra o sinal.</w:t>
      </w:r>
      <w:r w:rsidR="00492211">
        <w:t xml:space="preserve"> Ademais desta funcionalidade tamén é posible</w:t>
      </w:r>
      <w:r w:rsidR="000A014E">
        <w:t xml:space="preserve"> variar a frecuencia coa que </w:t>
      </w:r>
      <w:r w:rsidR="00E9454E">
        <w:t>se publica no tema de ROS, mediante o parámetro</w:t>
      </w:r>
      <w:r w:rsidR="007D676A">
        <w:t xml:space="preserve"> </w:t>
      </w:r>
      <w:proofErr w:type="spellStart"/>
      <w:r w:rsidR="007D676A">
        <w:rPr>
          <w:i/>
          <w:iCs/>
        </w:rPr>
        <w:t>updateRate</w:t>
      </w:r>
      <w:proofErr w:type="spellEnd"/>
      <w:r w:rsidR="007D676A">
        <w:t>. No caso de non</w:t>
      </w:r>
      <w:r w:rsidR="00CB6504">
        <w:t xml:space="preserve"> definir calquera destes dous parámetros</w:t>
      </w:r>
      <w:r w:rsidR="00B2300B">
        <w:t xml:space="preserve">, </w:t>
      </w:r>
      <w:r w:rsidR="00260DC7">
        <w:t>tómase cero como valor por defecto.</w:t>
      </w:r>
    </w:p>
    <w:p w14:paraId="6AD7F118" w14:textId="389A370C" w:rsidR="002E4706" w:rsidRDefault="00D0464B" w:rsidP="0093585F">
      <w:r>
        <w:t>Dentro da definición de</w:t>
      </w:r>
      <w:r w:rsidR="00213413">
        <w:t xml:space="preserve"> cada sensor</w:t>
      </w:r>
      <w:r>
        <w:t xml:space="preserve"> no</w:t>
      </w:r>
      <w:r w:rsidR="00CF461F">
        <w:t xml:space="preserve"> SDF necesítase</w:t>
      </w:r>
      <w:r>
        <w:t xml:space="preserve"> introducir este </w:t>
      </w:r>
      <w:proofErr w:type="spellStart"/>
      <w:r>
        <w:t>plugin</w:t>
      </w:r>
      <w:proofErr w:type="spellEnd"/>
      <w:r w:rsidR="00180FD8">
        <w:t>, isto quere dicir que vai existir un t</w:t>
      </w:r>
      <w:r w:rsidR="0093585F">
        <w:t>ema</w:t>
      </w:r>
      <w:r w:rsidR="00180FD8">
        <w:t xml:space="preserve"> diferente para cada sensor, non sendo posible</w:t>
      </w:r>
      <w:r w:rsidR="0093585F">
        <w:t xml:space="preserve"> a agrupación dos mesmos nun só tipo de mensaxe de ROS.</w:t>
      </w:r>
    </w:p>
    <w:p w14:paraId="0F3E9690" w14:textId="185C3013" w:rsidR="00D363ED" w:rsidRPr="00A06084" w:rsidRDefault="00D363ED" w:rsidP="00D363ED">
      <w:pPr>
        <w:pStyle w:val="Ttulo3"/>
      </w:pPr>
      <w:bookmarkStart w:id="154" w:name="_Toc12827315"/>
      <w:r w:rsidRPr="00A06084">
        <w:t>Cámara</w:t>
      </w:r>
      <w:bookmarkEnd w:id="154"/>
    </w:p>
    <w:p w14:paraId="23AD01C6" w14:textId="11C1BAE8" w:rsidR="00D363ED" w:rsidRPr="00A06084" w:rsidRDefault="00D363ED" w:rsidP="00D363ED">
      <w:r w:rsidRPr="00A06084">
        <w:t>No caso da cámara util</w:t>
      </w:r>
      <w:r w:rsidR="00827936" w:rsidRPr="00A06084">
        <w:t>í</w:t>
      </w:r>
      <w:r w:rsidRPr="00A06084">
        <w:t xml:space="preserve">zase o </w:t>
      </w:r>
      <w:proofErr w:type="spellStart"/>
      <w:r w:rsidRPr="00A06084">
        <w:t>plugin</w:t>
      </w:r>
      <w:proofErr w:type="spellEnd"/>
      <w:r w:rsidRPr="00A06084">
        <w:t xml:space="preserve"> do paquete de</w:t>
      </w:r>
      <w:r w:rsidR="005B2617" w:rsidRPr="00A06084">
        <w:t xml:space="preserve"> ROS “</w:t>
      </w:r>
      <w:proofErr w:type="spellStart"/>
      <w:r w:rsidR="005B2617" w:rsidRPr="00A06084">
        <w:t>gazebo_ros_camera</w:t>
      </w:r>
      <w:proofErr w:type="spellEnd"/>
      <w:r w:rsidR="005B2617" w:rsidRPr="00A06084">
        <w:t>”</w:t>
      </w:r>
      <w:r w:rsidR="00827936" w:rsidRPr="00A06084">
        <w:t>, encargado de publicar n</w:t>
      </w:r>
      <w:r w:rsidR="00C26BC2" w:rsidRPr="00A06084">
        <w:t>un tema do tipo “</w:t>
      </w:r>
      <w:proofErr w:type="spellStart"/>
      <w:r w:rsidR="00C26BC2" w:rsidRPr="00A06084">
        <w:t>sensor_msgs</w:t>
      </w:r>
      <w:proofErr w:type="spellEnd"/>
      <w:r w:rsidR="00C26BC2" w:rsidRPr="00A06084">
        <w:t>/</w:t>
      </w:r>
      <w:proofErr w:type="spellStart"/>
      <w:r w:rsidR="00C26BC2" w:rsidRPr="00A06084">
        <w:t>CameraInfo</w:t>
      </w:r>
      <w:proofErr w:type="spellEnd"/>
      <w:r w:rsidR="00C26BC2" w:rsidRPr="00A06084">
        <w:t>”</w:t>
      </w:r>
      <w:r w:rsidR="004B3844" w:rsidRPr="00A06084">
        <w:t>.</w:t>
      </w:r>
      <w:r w:rsidR="008F1AA0" w:rsidRPr="00A06084">
        <w:t xml:space="preserve"> Dende este tema</w:t>
      </w:r>
      <w:r w:rsidR="005D0501" w:rsidRPr="00A06084">
        <w:t xml:space="preserve"> os usuarios poden emp</w:t>
      </w:r>
      <w:r w:rsidR="003A7FFD" w:rsidRPr="00A06084">
        <w:t>reg</w:t>
      </w:r>
      <w:r w:rsidR="005D0501" w:rsidRPr="00A06084">
        <w:t xml:space="preserve">ar estas imaxes para procesalas ou velas dende aplicacións como </w:t>
      </w:r>
      <w:proofErr w:type="spellStart"/>
      <w:r w:rsidR="005D0501" w:rsidRPr="00A06084">
        <w:rPr>
          <w:i/>
          <w:iCs/>
        </w:rPr>
        <w:t>rqt_image_view</w:t>
      </w:r>
      <w:proofErr w:type="spellEnd"/>
      <w:r w:rsidR="005D0501" w:rsidRPr="00A06084">
        <w:t xml:space="preserve"> o</w:t>
      </w:r>
      <w:r w:rsidR="008B2B3E" w:rsidRPr="00A06084">
        <w:t>u</w:t>
      </w:r>
      <w:r w:rsidR="005D0501" w:rsidRPr="00A06084">
        <w:t xml:space="preserve"> </w:t>
      </w:r>
      <w:proofErr w:type="spellStart"/>
      <w:r w:rsidR="005D0501" w:rsidRPr="00A06084">
        <w:rPr>
          <w:i/>
          <w:iCs/>
        </w:rPr>
        <w:t>rviz</w:t>
      </w:r>
      <w:proofErr w:type="spellEnd"/>
      <w:r w:rsidR="005D0501" w:rsidRPr="00A06084">
        <w:t xml:space="preserve">. </w:t>
      </w:r>
      <w:r w:rsidR="004B3844" w:rsidRPr="00A06084">
        <w:t xml:space="preserve">Este </w:t>
      </w:r>
      <w:proofErr w:type="spellStart"/>
      <w:r w:rsidR="004B3844" w:rsidRPr="00A06084">
        <w:t>plugin</w:t>
      </w:r>
      <w:proofErr w:type="spellEnd"/>
      <w:r w:rsidR="004B3844" w:rsidRPr="00A06084">
        <w:t xml:space="preserve"> foi convenientemente adaptado para que cree o t</w:t>
      </w:r>
      <w:r w:rsidR="00D56E33" w:rsidRPr="00A06084">
        <w:t>ema</w:t>
      </w:r>
      <w:r w:rsidR="004B3844" w:rsidRPr="00A06084">
        <w:t xml:space="preserve"> co nome do nodo de cada modelo, garantindo así poder lanzar vari</w:t>
      </w:r>
      <w:r w:rsidR="00D56E33" w:rsidRPr="00A06084">
        <w:t xml:space="preserve">as unidades de </w:t>
      </w:r>
      <w:proofErr w:type="spellStart"/>
      <w:r w:rsidR="00D56E33" w:rsidRPr="00A06084">
        <w:t>Robobo</w:t>
      </w:r>
      <w:proofErr w:type="spellEnd"/>
      <w:r w:rsidR="00D56E33" w:rsidRPr="00A06084">
        <w:t xml:space="preserve"> á vez.</w:t>
      </w:r>
    </w:p>
    <w:p w14:paraId="71BA17AE" w14:textId="08CA8D65" w:rsidR="002E4706" w:rsidRDefault="002A45E9" w:rsidP="002E4706">
      <w:pPr>
        <w:pStyle w:val="Ttulo2"/>
      </w:pPr>
      <w:bookmarkStart w:id="155" w:name="_Toc12827316"/>
      <w:r w:rsidRPr="00A06084">
        <w:lastRenderedPageBreak/>
        <w:t>Uso</w:t>
      </w:r>
      <w:r>
        <w:t xml:space="preserve"> do modelo en</w:t>
      </w:r>
      <w:r w:rsidR="00CE555F">
        <w:t xml:space="preserve"> ROS </w:t>
      </w:r>
      <w:r>
        <w:t>con</w:t>
      </w:r>
      <w:r w:rsidR="002E4706">
        <w:t xml:space="preserve"> </w:t>
      </w:r>
      <w:proofErr w:type="spellStart"/>
      <w:r w:rsidR="002E4706">
        <w:t>python</w:t>
      </w:r>
      <w:bookmarkEnd w:id="155"/>
      <w:proofErr w:type="spellEnd"/>
    </w:p>
    <w:p w14:paraId="407FD07F" w14:textId="3328FFD4" w:rsidR="00A832A2" w:rsidRDefault="002F6180" w:rsidP="00A832A2">
      <w:r>
        <w:t>Un dos requisitos</w:t>
      </w:r>
      <w:r w:rsidR="00391A4A">
        <w:t xml:space="preserve"> que debe cumprir o modelo de simulación é que os controis deben ser exactamente os mesmos que os </w:t>
      </w:r>
      <w:proofErr w:type="spellStart"/>
      <w:r w:rsidR="00391A4A">
        <w:t>implementados</w:t>
      </w:r>
      <w:proofErr w:type="spellEnd"/>
      <w:r w:rsidR="00391A4A">
        <w:t xml:space="preserve"> no robot real.</w:t>
      </w:r>
      <w:r w:rsidR="00747930">
        <w:t xml:space="preserve"> No caso dos sensores infravermellos, o </w:t>
      </w:r>
      <w:proofErr w:type="spellStart"/>
      <w:r w:rsidR="00747930">
        <w:t>plugin</w:t>
      </w:r>
      <w:proofErr w:type="spellEnd"/>
      <w:r w:rsidR="00747930">
        <w:t xml:space="preserve"> empregado só permite publicar </w:t>
      </w:r>
      <w:r w:rsidR="00BE2F30">
        <w:t>cada sensor nun tema individual</w:t>
      </w:r>
      <w:r w:rsidR="0063018C">
        <w:t xml:space="preserve">, mentres que no robot real de </w:t>
      </w:r>
      <w:proofErr w:type="spellStart"/>
      <w:r w:rsidR="0063018C">
        <w:t>Robobo</w:t>
      </w:r>
      <w:proofErr w:type="spellEnd"/>
      <w:r w:rsidR="0002133A">
        <w:t xml:space="preserve"> os</w:t>
      </w:r>
      <w:r w:rsidR="004F6B7E">
        <w:t xml:space="preserve"> valores destes sensores publícanse nun tema tipo</w:t>
      </w:r>
      <w:r w:rsidR="00BD5CD4">
        <w:t xml:space="preserve"> “</w:t>
      </w:r>
      <w:proofErr w:type="spellStart"/>
      <w:r w:rsidR="00BD5CD4">
        <w:t>robobo_msgs</w:t>
      </w:r>
      <w:proofErr w:type="spellEnd"/>
      <w:r w:rsidR="00BD5CD4">
        <w:t>/</w:t>
      </w:r>
      <w:proofErr w:type="spellStart"/>
      <w:r w:rsidR="00BD5CD4">
        <w:t>IRs</w:t>
      </w:r>
      <w:proofErr w:type="spellEnd"/>
      <w:r w:rsidR="00BD5CD4">
        <w:t>”. Este tema</w:t>
      </w:r>
      <w:r w:rsidR="000A381F">
        <w:t>, á súa vez,</w:t>
      </w:r>
      <w:r w:rsidR="00BD5CD4">
        <w:t xml:space="preserve"> está formado pol</w:t>
      </w:r>
      <w:r w:rsidR="00EF2D55">
        <w:t>a</w:t>
      </w:r>
      <w:r w:rsidR="00BD5CD4">
        <w:t>s</w:t>
      </w:r>
      <w:r w:rsidR="00192EC8">
        <w:t xml:space="preserve"> oito mensaxes que conteñen o valor individual de cada sensor.</w:t>
      </w:r>
    </w:p>
    <w:p w14:paraId="6B137B10" w14:textId="3CB3CAEE" w:rsidR="00640418" w:rsidRDefault="000D6A5D" w:rsidP="00640418">
      <w:r>
        <w:t xml:space="preserve">Coa intención de </w:t>
      </w:r>
      <w:r w:rsidR="00D02C57">
        <w:t xml:space="preserve">poder englobar o total de oito </w:t>
      </w:r>
      <w:r w:rsidR="007F42AC">
        <w:t>temas</w:t>
      </w:r>
      <w:r w:rsidR="00D02C57">
        <w:t xml:space="preserve"> que crean os sensores</w:t>
      </w:r>
      <w:r w:rsidR="007F42AC">
        <w:t xml:space="preserve"> nun só, creouse un </w:t>
      </w:r>
      <w:r w:rsidR="00AF4ECE">
        <w:t xml:space="preserve">novo nodo en ROS no cal se executa un </w:t>
      </w:r>
      <w:r w:rsidR="00894120">
        <w:t>programa</w:t>
      </w:r>
      <w:r w:rsidR="00AF4ECE">
        <w:t xml:space="preserve"> </w:t>
      </w:r>
      <w:r w:rsidR="00451D5C">
        <w:t xml:space="preserve">encargado de </w:t>
      </w:r>
      <w:r w:rsidR="007B244A">
        <w:t>agrupar</w:t>
      </w:r>
      <w:r w:rsidR="000F5CE1">
        <w:t xml:space="preserve"> esas oito mensaxes e publicalas </w:t>
      </w:r>
      <w:r w:rsidR="00791E2F">
        <w:t>no tema “</w:t>
      </w:r>
      <w:proofErr w:type="spellStart"/>
      <w:r w:rsidR="00791E2F">
        <w:t>nome_do_nodo</w:t>
      </w:r>
      <w:proofErr w:type="spellEnd"/>
      <w:r w:rsidR="00791E2F">
        <w:t>/</w:t>
      </w:r>
      <w:proofErr w:type="spellStart"/>
      <w:r w:rsidR="00791E2F">
        <w:t>irs</w:t>
      </w:r>
      <w:proofErr w:type="spellEnd"/>
      <w:r w:rsidR="00791E2F">
        <w:t>”</w:t>
      </w:r>
      <w:r w:rsidR="00333EAD">
        <w:t>, do tipo “</w:t>
      </w:r>
      <w:proofErr w:type="spellStart"/>
      <w:r w:rsidR="00333EAD">
        <w:t>robobo_msgs</w:t>
      </w:r>
      <w:proofErr w:type="spellEnd"/>
      <w:r w:rsidR="00333EAD">
        <w:t>/</w:t>
      </w:r>
      <w:proofErr w:type="spellStart"/>
      <w:r w:rsidR="00333EAD">
        <w:t>IRs</w:t>
      </w:r>
      <w:proofErr w:type="spellEnd"/>
      <w:r w:rsidR="00333EAD">
        <w:t>”. Para a realización deste</w:t>
      </w:r>
      <w:r w:rsidR="00AE085F">
        <w:t xml:space="preserve"> programa empregouse a linguaxe de programación </w:t>
      </w:r>
      <w:proofErr w:type="spellStart"/>
      <w:r w:rsidR="00AE085F">
        <w:t>Python</w:t>
      </w:r>
      <w:proofErr w:type="spellEnd"/>
      <w:r w:rsidR="004B0DDB">
        <w:t>. Esta</w:t>
      </w:r>
      <w:r w:rsidR="00640418" w:rsidRPr="00A832A2">
        <w:t xml:space="preserve"> é unha linguaxe de programación interpretada, </w:t>
      </w:r>
      <w:proofErr w:type="spellStart"/>
      <w:r w:rsidR="00640418" w:rsidRPr="00A832A2">
        <w:t>multiplataforma</w:t>
      </w:r>
      <w:proofErr w:type="spellEnd"/>
      <w:r w:rsidR="00640418" w:rsidRPr="00A832A2">
        <w:t xml:space="preserve"> e cunha filosofía que fai fincapé nunha sintaxe que favoreza un código lexible. Trátase dunha linguaxe de programación </w:t>
      </w:r>
      <w:proofErr w:type="spellStart"/>
      <w:r w:rsidR="00640418" w:rsidRPr="00A832A2">
        <w:t>multiparadigma</w:t>
      </w:r>
      <w:proofErr w:type="spellEnd"/>
      <w:r w:rsidR="00640418" w:rsidRPr="00A832A2">
        <w:t>, xa que soporta orientación a obxectos, programación imperativa e, en menor medida, programación funcional.</w:t>
      </w:r>
      <w:r w:rsidR="004B0DDB">
        <w:t xml:space="preserve"> </w:t>
      </w:r>
      <w:r w:rsidR="00640418">
        <w:t>Para a programación en ROS util</w:t>
      </w:r>
      <w:r w:rsidR="00D3544E">
        <w:t>í</w:t>
      </w:r>
      <w:r w:rsidR="00640418">
        <w:t xml:space="preserve">zase a biblioteca de cliente </w:t>
      </w:r>
      <w:proofErr w:type="spellStart"/>
      <w:r w:rsidR="00640418">
        <w:t>rospy</w:t>
      </w:r>
      <w:proofErr w:type="spellEnd"/>
      <w:r w:rsidR="00AF413D">
        <w:t>, cuxa</w:t>
      </w:r>
      <w:r w:rsidR="00640418">
        <w:t xml:space="preserve"> </w:t>
      </w:r>
      <w:r w:rsidR="00640418" w:rsidRPr="00A832A2">
        <w:t>API</w:t>
      </w:r>
      <w:r w:rsidR="00640418">
        <w:t xml:space="preserve"> habilita aos programadores de </w:t>
      </w:r>
      <w:proofErr w:type="spellStart"/>
      <w:r w:rsidR="00640418">
        <w:t>Python</w:t>
      </w:r>
      <w:proofErr w:type="spellEnd"/>
      <w:r w:rsidR="00640418">
        <w:t xml:space="preserve"> a </w:t>
      </w:r>
      <w:proofErr w:type="spellStart"/>
      <w:r w:rsidR="00640418">
        <w:t>interconectar</w:t>
      </w:r>
      <w:proofErr w:type="spellEnd"/>
      <w:r w:rsidR="00640418">
        <w:t xml:space="preserve"> rapidamente cos Temas, Servizos e Parámetros de ROS.</w:t>
      </w:r>
    </w:p>
    <w:p w14:paraId="54B17B9D" w14:textId="2E3BDF42" w:rsidR="008F494F" w:rsidRDefault="008F494F" w:rsidP="008F494F">
      <w:pPr>
        <w:pStyle w:val="Ttulo2"/>
      </w:pPr>
      <w:bookmarkStart w:id="156" w:name="_Toc12827317"/>
      <w:r>
        <w:t>Calibracións</w:t>
      </w:r>
      <w:bookmarkEnd w:id="156"/>
    </w:p>
    <w:p w14:paraId="686D4533" w14:textId="429D972E" w:rsidR="00831E06" w:rsidRPr="00D86EF3" w:rsidRDefault="00C769B5" w:rsidP="00C61059">
      <w:r>
        <w:t xml:space="preserve">Unha vez </w:t>
      </w:r>
      <w:r w:rsidR="00AF4378">
        <w:t>conseguido o modelo de simulación é necesario</w:t>
      </w:r>
      <w:r w:rsidR="00980FEE">
        <w:t xml:space="preserve"> caracterizar</w:t>
      </w:r>
      <w:r w:rsidR="001805EC">
        <w:t xml:space="preserve"> aqueles elementos que </w:t>
      </w:r>
      <w:r w:rsidR="0000788F">
        <w:t>van definir os com</w:t>
      </w:r>
      <w:r w:rsidR="003E2A80">
        <w:t>portamentos do robot, tales como os motores ou os sensores infravermellos. Para</w:t>
      </w:r>
      <w:r w:rsidR="0060315A">
        <w:t xml:space="preserve"> poder asimilar</w:t>
      </w:r>
      <w:r w:rsidR="0090717F">
        <w:t xml:space="preserve"> o funcionamento do modelo de simulación</w:t>
      </w:r>
      <w:r w:rsidR="00441898">
        <w:t xml:space="preserve"> ao do robot real cómpre realizar</w:t>
      </w:r>
      <w:r w:rsidR="00DD008C">
        <w:t xml:space="preserve"> unha serie de medicións que permitan</w:t>
      </w:r>
      <w:r w:rsidR="00917453">
        <w:t xml:space="preserve"> </w:t>
      </w:r>
      <w:r w:rsidR="00AF6858">
        <w:t>obter funcións matemáticas</w:t>
      </w:r>
      <w:r w:rsidR="00266142">
        <w:t xml:space="preserve"> para a calibración dos movementos e a lectura dos sensores.</w:t>
      </w:r>
    </w:p>
    <w:p w14:paraId="0D3BB0A8" w14:textId="1AE0E364" w:rsidR="008F494F" w:rsidRDefault="008F494F" w:rsidP="008F494F">
      <w:pPr>
        <w:pStyle w:val="Ttulo3"/>
      </w:pPr>
      <w:bookmarkStart w:id="157" w:name="_Toc12827318"/>
      <w:r>
        <w:t>Motores das rodas</w:t>
      </w:r>
      <w:bookmarkEnd w:id="157"/>
    </w:p>
    <w:p w14:paraId="6FAC879C" w14:textId="7A48C7F6" w:rsidR="00FD027C" w:rsidRDefault="00C161A0" w:rsidP="00FD027C">
      <w:r>
        <w:t>Como se explicou en apartados anteriores</w:t>
      </w:r>
      <w:r w:rsidR="0061747F">
        <w:t>, as rodas do modelo de simulación</w:t>
      </w:r>
      <w:r w:rsidR="00377F92">
        <w:t xml:space="preserve"> móvense a unha velocidade </w:t>
      </w:r>
      <w:r w:rsidR="00436F09">
        <w:t>determinada durante un tempo especificado</w:t>
      </w:r>
      <w:r w:rsidR="00F9150F">
        <w:t xml:space="preserve">. Os valores </w:t>
      </w:r>
      <w:r w:rsidR="00973667">
        <w:t>comandados sitúan</w:t>
      </w:r>
      <w:r w:rsidR="00907DF2">
        <w:t>se</w:t>
      </w:r>
      <w:r w:rsidR="00097563">
        <w:t xml:space="preserve"> no rango de 0 a 100, pero este </w:t>
      </w:r>
      <w:r w:rsidR="00F76627">
        <w:t>valor de comando</w:t>
      </w:r>
      <w:r w:rsidR="00097563">
        <w:t xml:space="preserve"> debe ser extrapolado a un valor de </w:t>
      </w:r>
      <w:r w:rsidR="00F76627">
        <w:t>velocidade angular</w:t>
      </w:r>
      <w:r w:rsidR="00EC368C">
        <w:t xml:space="preserve"> </w:t>
      </w:r>
      <w:r w:rsidR="008B37F2">
        <w:t xml:space="preserve">á que se debe mover a roda. </w:t>
      </w:r>
      <w:r w:rsidR="00FD027C">
        <w:t>Co fin de coñecer o valor de velocidade angular que se debe introducir no simulador</w:t>
      </w:r>
      <w:r w:rsidR="00593B9D">
        <w:t xml:space="preserve"> para cada caso é necesario</w:t>
      </w:r>
      <w:r w:rsidR="00833ADE">
        <w:t xml:space="preserve"> caracterizar a resposta da base robótica real a través dun proceso de calibración.</w:t>
      </w:r>
      <w:r w:rsidR="00886C36">
        <w:t xml:space="preserve"> Dito proceso consiste </w:t>
      </w:r>
      <w:r w:rsidR="00BD0F0A">
        <w:t>na realización dunha serie de</w:t>
      </w:r>
      <w:r w:rsidR="00410DF6">
        <w:t xml:space="preserve"> medicións das respostas ofrecidas polo robot para uns </w:t>
      </w:r>
      <w:r w:rsidR="00912C83">
        <w:t>comandos determinados e, unha vez obtidos todos os datos que se consideren oportunos</w:t>
      </w:r>
      <w:r w:rsidR="00471A33">
        <w:t>, aproximar os resultados a unha función matemática</w:t>
      </w:r>
      <w:r w:rsidR="00D914D5">
        <w:t xml:space="preserve"> que relacione os valores de entrada cos de sa</w:t>
      </w:r>
      <w:r w:rsidR="00B526B8">
        <w:t>ída coa maior precisión posible.</w:t>
      </w:r>
    </w:p>
    <w:p w14:paraId="034EE17D" w14:textId="187AAD6F" w:rsidR="00FC2902" w:rsidRDefault="002761EB" w:rsidP="005976A2">
      <w:r>
        <w:t>A calibración dos motores das rodas</w:t>
      </w:r>
      <w:r w:rsidR="00857D4B">
        <w:t xml:space="preserve"> da base robótica xa foi realizada con anterioridade noutro traballo de investigación</w:t>
      </w:r>
      <w:r w:rsidR="00F356CE">
        <w:t xml:space="preserve"> </w:t>
      </w:r>
      <w:r w:rsidR="00F356CE">
        <w:fldChar w:fldCharType="begin" w:fldLock="1"/>
      </w:r>
      <w:r w:rsidR="0059076D">
        <w:instrText>ADDIN CSL_CITATION {"citationItems":[{"id":"ITEM-1","itemData":{"author":[{"dropping-particle":"","family":"Boado","given":"R.","non-dropping-particle":"","parse-names":false,"suffix":""}],"id":"ITEM-1","issued":{"date-parts":[["2019"]]},"publisher":"Universidade da Coruña","title":"Desarrollo de un modelo en simulación en V-REP de un robot móvil basado en smartphone y soporte al lenguaje Python","type":"thesis"},"uris":["http://www.mendeley.com/documents/?uuid=50dbdd42-1bfb-4f4e-b348-f4587fd566c3"]}],"mendeley":{"formattedCitation":"[24]","plainTextFormattedCitation":"[24]","previouslyFormattedCitation":"[24]"},"properties":{"noteIndex":0},"schema":"https://github.com/citation-style-language/schema/raw/master/csl-citation.json"}</w:instrText>
      </w:r>
      <w:r w:rsidR="00F356CE">
        <w:fldChar w:fldCharType="separate"/>
      </w:r>
      <w:r w:rsidR="00F356CE" w:rsidRPr="00F356CE">
        <w:rPr>
          <w:noProof/>
        </w:rPr>
        <w:t>[24]</w:t>
      </w:r>
      <w:r w:rsidR="00F356CE">
        <w:fldChar w:fldCharType="end"/>
      </w:r>
      <w:r w:rsidR="00560F00">
        <w:t>, polo que se aproveitaron os resultados obtidos</w:t>
      </w:r>
      <w:r w:rsidR="00FC2902">
        <w:t xml:space="preserve"> para o desenvolvemento deste modelo.</w:t>
      </w:r>
      <w:r w:rsidR="004C6A04">
        <w:t xml:space="preserve"> Dita calibración consiste na caracterización do movemento d</w:t>
      </w:r>
      <w:r w:rsidR="00981D2E">
        <w:t>o robot real segun</w:t>
      </w:r>
      <w:r w:rsidR="002D0C78">
        <w:t>do a distancia percorrida</w:t>
      </w:r>
      <w:r w:rsidR="00597FA9">
        <w:t xml:space="preserve"> en función dos comandos de velocidade e tempo.</w:t>
      </w:r>
      <w:r w:rsidR="005976A2">
        <w:t xml:space="preserve"> </w:t>
      </w:r>
      <w:r w:rsidR="0046735A">
        <w:t>Considerouse que o ángulo percorrido por unha roda podíase expresar como unha ecuación do tipo</w:t>
      </w:r>
      <w:r w:rsidR="0068741B">
        <w:t xml:space="preserve">: </w:t>
      </w:r>
      <m:oMath>
        <m:r>
          <w:rPr>
            <w:rFonts w:ascii="Cambria Math" w:hAnsi="Cambria Math"/>
          </w:rPr>
          <m:t>θ=A·t+B</m:t>
        </m:r>
      </m:oMath>
      <w:r w:rsidR="00680D15">
        <w:t xml:space="preserve">, onde </w:t>
      </w:r>
      <m:oMath>
        <m:r>
          <w:rPr>
            <w:rFonts w:ascii="Cambria Math" w:hAnsi="Cambria Math"/>
          </w:rPr>
          <m:t>A</m:t>
        </m:r>
      </m:oMath>
      <w:r w:rsidR="00B56E33">
        <w:t xml:space="preserve"> sería o termo da velocidade angular, </w:t>
      </w:r>
      <m:oMath>
        <m:r>
          <w:rPr>
            <w:rFonts w:ascii="Cambria Math" w:hAnsi="Cambria Math"/>
          </w:rPr>
          <m:t>t</m:t>
        </m:r>
      </m:oMath>
      <w:r w:rsidR="00B56E33">
        <w:t xml:space="preserve"> o tempo e </w:t>
      </w:r>
      <m:oMath>
        <m:r>
          <w:rPr>
            <w:rFonts w:ascii="Cambria Math" w:hAnsi="Cambria Math"/>
          </w:rPr>
          <m:t>B</m:t>
        </m:r>
      </m:oMath>
      <w:r w:rsidR="00CF523F">
        <w:t xml:space="preserve"> o termo independente. </w:t>
      </w:r>
      <m:oMath>
        <m:r>
          <w:rPr>
            <w:rFonts w:ascii="Cambria Math" w:hAnsi="Cambria Math"/>
          </w:rPr>
          <m:t>A</m:t>
        </m:r>
      </m:oMath>
      <w:r w:rsidR="00EF7916">
        <w:t xml:space="preserve"> e </w:t>
      </w:r>
      <m:oMath>
        <m:r>
          <w:rPr>
            <w:rFonts w:ascii="Cambria Math" w:hAnsi="Cambria Math"/>
          </w:rPr>
          <m:t>B</m:t>
        </m:r>
      </m:oMath>
      <w:r w:rsidR="00EF7916">
        <w:t xml:space="preserve"> consideráronse polinomios de terceiro grao</w:t>
      </w:r>
      <w:r w:rsidR="00CB630A">
        <w:t xml:space="preserve"> que dependen da porcentaxe de velocidade </w:t>
      </w:r>
      <m:oMath>
        <m:r>
          <w:rPr>
            <w:rFonts w:ascii="Cambria Math" w:hAnsi="Cambria Math"/>
          </w:rPr>
          <m:t>P</m:t>
        </m:r>
      </m:oMath>
      <w:r w:rsidR="00897279">
        <w:t>.</w:t>
      </w:r>
      <w:r w:rsidR="002D1A2F">
        <w:t xml:space="preserve"> Deste xeito obtense a ecuación</w:t>
      </w:r>
      <w:r w:rsidR="00DD25F4">
        <w:t xml:space="preserve"> final da velocidade que se debe introducir no simulador:</w:t>
      </w:r>
    </w:p>
    <w:p w14:paraId="7C27A520" w14:textId="26C48D53" w:rsidR="00DD25F4" w:rsidRPr="00BF44D8" w:rsidRDefault="00DF74E7" w:rsidP="00C61059">
      <m:oMathPara>
        <m:oMath>
          <m:r>
            <w:rPr>
              <w:rFonts w:ascii="Cambria Math" w:hAnsi="Cambria Math"/>
            </w:rPr>
            <m:t>ω=</m:t>
          </m:r>
          <m:f>
            <m:fPr>
              <m:ctrlPr>
                <w:rPr>
                  <w:rFonts w:ascii="Cambria Math" w:hAnsi="Cambria Math"/>
                  <w:i/>
                </w:rPr>
              </m:ctrlPr>
            </m:fPr>
            <m:num>
              <m:r>
                <w:rPr>
                  <w:rFonts w:ascii="Cambria Math" w:hAnsi="Cambria Math"/>
                </w:rPr>
                <m:t>θ</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P</m:t>
                  </m:r>
                </m:e>
                <m:sup>
                  <m:r>
                    <w:rPr>
                      <w:rFonts w:ascii="Cambria Math" w:hAnsi="Cambria Math"/>
                    </w:rPr>
                    <m:t>3</m:t>
                  </m:r>
                </m:sup>
              </m:sSup>
              <m:r>
                <w:rPr>
                  <w:rFonts w:ascii="Cambria Math" w:hAnsi="Cambria Math"/>
                </w:rPr>
                <m:t>+b·</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c·P+d</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e·</m:t>
                  </m:r>
                  <m:sSup>
                    <m:sSupPr>
                      <m:ctrlPr>
                        <w:rPr>
                          <w:rFonts w:ascii="Cambria Math" w:hAnsi="Cambria Math"/>
                          <w:i/>
                        </w:rPr>
                      </m:ctrlPr>
                    </m:sSupPr>
                    <m:e>
                      <m:r>
                        <w:rPr>
                          <w:rFonts w:ascii="Cambria Math" w:hAnsi="Cambria Math"/>
                        </w:rPr>
                        <m:t>P</m:t>
                      </m:r>
                    </m:e>
                    <m:sup>
                      <m:r>
                        <w:rPr>
                          <w:rFonts w:ascii="Cambria Math" w:hAnsi="Cambria Math"/>
                        </w:rPr>
                        <m:t>3</m:t>
                      </m:r>
                    </m:sup>
                  </m:sSup>
                  <m:r>
                    <w:rPr>
                      <w:rFonts w:ascii="Cambria Math" w:hAnsi="Cambria Math"/>
                    </w:rPr>
                    <m:t>+f·</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g·P+h</m:t>
                  </m:r>
                </m:e>
              </m:d>
            </m:num>
            <m:den>
              <m:r>
                <w:rPr>
                  <w:rFonts w:ascii="Cambria Math" w:hAnsi="Cambria Math"/>
                </w:rPr>
                <m:t>t</m:t>
              </m:r>
            </m:den>
          </m:f>
        </m:oMath>
      </m:oMathPara>
    </w:p>
    <w:p w14:paraId="2BABEF47" w14:textId="05584F63" w:rsidR="00A84276" w:rsidRDefault="00454008" w:rsidP="00E128B0">
      <w:r>
        <w:t xml:space="preserve">Os coeficientes </w:t>
      </w:r>
      <w:r w:rsidR="00E8465B">
        <w:t xml:space="preserve">da ecuación anterior </w:t>
      </w:r>
      <w:r>
        <w:t>foron calculados mediante o comple</w:t>
      </w:r>
      <w:r w:rsidR="00E8465B">
        <w:t xml:space="preserve">mento </w:t>
      </w:r>
      <w:proofErr w:type="spellStart"/>
      <w:r w:rsidR="00E8465B">
        <w:rPr>
          <w:i/>
          <w:iCs/>
        </w:rPr>
        <w:t>solver</w:t>
      </w:r>
      <w:proofErr w:type="spellEnd"/>
      <w:r w:rsidR="00E8465B">
        <w:t xml:space="preserve"> de Microsoft Excel</w:t>
      </w:r>
      <w:r w:rsidR="00D358EE">
        <w:t xml:space="preserve">, de xeito que o erro </w:t>
      </w:r>
      <w:proofErr w:type="spellStart"/>
      <w:r w:rsidR="00D358EE">
        <w:t>cuadrático</w:t>
      </w:r>
      <w:proofErr w:type="spellEnd"/>
      <w:r w:rsidR="00D358EE">
        <w:t xml:space="preserve"> medio</w:t>
      </w:r>
      <w:r w:rsidR="003C7633">
        <w:t xml:space="preserve"> </w:t>
      </w:r>
      <w:r w:rsidR="006F5B60">
        <w:t>entre o valor</w:t>
      </w:r>
      <w:r w:rsidR="0004762B">
        <w:t xml:space="preserve"> do ángulo percorrido </w:t>
      </w:r>
      <w:r w:rsidR="0004762B">
        <w:lastRenderedPageBreak/>
        <w:t>polas rodas do robot real e</w:t>
      </w:r>
      <w:r w:rsidR="002E0E8D">
        <w:t xml:space="preserve"> o</w:t>
      </w:r>
      <w:r w:rsidR="0004762B">
        <w:t xml:space="preserve"> do ángulo calculado</w:t>
      </w:r>
      <w:r w:rsidR="002E0E8D">
        <w:t xml:space="preserve"> fose mínimo. Os resultados obtidos para ditos coeficientes móstranse na</w:t>
      </w:r>
      <w:r w:rsidR="002466EB">
        <w:t xml:space="preserve"> </w:t>
      </w:r>
      <w:r w:rsidR="002466EB">
        <w:fldChar w:fldCharType="begin"/>
      </w:r>
      <w:r w:rsidR="002466EB">
        <w:instrText xml:space="preserve"> REF _Ref12657710 \h </w:instrText>
      </w:r>
      <w:r w:rsidR="002466EB">
        <w:fldChar w:fldCharType="separate"/>
      </w:r>
      <w:r w:rsidR="00A45487">
        <w:t xml:space="preserve">Táboa </w:t>
      </w:r>
      <w:r w:rsidR="00A45487">
        <w:rPr>
          <w:noProof/>
        </w:rPr>
        <w:t>8</w:t>
      </w:r>
      <w:r w:rsidR="002466EB">
        <w:fldChar w:fldCharType="end"/>
      </w:r>
      <w:r w:rsidR="002466EB">
        <w:t>.</w:t>
      </w:r>
    </w:p>
    <w:tbl>
      <w:tblPr>
        <w:tblStyle w:val="Tablaconcuadrcula"/>
        <w:tblW w:w="0" w:type="auto"/>
        <w:tblInd w:w="108" w:type="dxa"/>
        <w:tblLook w:val="04A0" w:firstRow="1" w:lastRow="0" w:firstColumn="1" w:lastColumn="0" w:noHBand="0" w:noVBand="1"/>
      </w:tblPr>
      <w:tblGrid>
        <w:gridCol w:w="1043"/>
        <w:gridCol w:w="1151"/>
        <w:gridCol w:w="1151"/>
        <w:gridCol w:w="1151"/>
        <w:gridCol w:w="1151"/>
        <w:gridCol w:w="1151"/>
        <w:gridCol w:w="1152"/>
        <w:gridCol w:w="1152"/>
      </w:tblGrid>
      <w:tr w:rsidR="00D45D19" w14:paraId="7BF740FF" w14:textId="77777777" w:rsidTr="003743FB">
        <w:trPr>
          <w:trHeight w:val="383"/>
        </w:trPr>
        <w:tc>
          <w:tcPr>
            <w:tcW w:w="1043" w:type="dxa"/>
            <w:shd w:val="clear" w:color="auto" w:fill="A6A6A6" w:themeFill="background1" w:themeFillShade="A6"/>
            <w:vAlign w:val="center"/>
          </w:tcPr>
          <w:p w14:paraId="6EE73C13" w14:textId="4AFD5C52" w:rsidR="00D45D19" w:rsidRPr="00D81DFD" w:rsidRDefault="009960BC" w:rsidP="00D45D19">
            <w:pPr>
              <w:ind w:firstLine="0"/>
              <w:jc w:val="center"/>
              <w:rPr>
                <w:b/>
                <w:bCs/>
              </w:rPr>
            </w:pPr>
            <w:r w:rsidRPr="00D81DFD">
              <w:rPr>
                <w:b/>
                <w:bCs/>
              </w:rPr>
              <w:t>a</w:t>
            </w:r>
          </w:p>
        </w:tc>
        <w:tc>
          <w:tcPr>
            <w:tcW w:w="1151" w:type="dxa"/>
            <w:shd w:val="clear" w:color="auto" w:fill="A6A6A6" w:themeFill="background1" w:themeFillShade="A6"/>
            <w:vAlign w:val="center"/>
          </w:tcPr>
          <w:p w14:paraId="37F8918D" w14:textId="74CBA25B" w:rsidR="00D45D19" w:rsidRPr="00D81DFD" w:rsidRDefault="009960BC" w:rsidP="00D45D19">
            <w:pPr>
              <w:ind w:firstLine="0"/>
              <w:jc w:val="center"/>
              <w:rPr>
                <w:b/>
                <w:bCs/>
              </w:rPr>
            </w:pPr>
            <w:r w:rsidRPr="00D81DFD">
              <w:rPr>
                <w:b/>
                <w:bCs/>
              </w:rPr>
              <w:t>b</w:t>
            </w:r>
          </w:p>
        </w:tc>
        <w:tc>
          <w:tcPr>
            <w:tcW w:w="1151" w:type="dxa"/>
            <w:shd w:val="clear" w:color="auto" w:fill="A6A6A6" w:themeFill="background1" w:themeFillShade="A6"/>
            <w:vAlign w:val="center"/>
          </w:tcPr>
          <w:p w14:paraId="55F49062" w14:textId="432084D4" w:rsidR="00D45D19" w:rsidRPr="00D81DFD" w:rsidRDefault="009960BC" w:rsidP="00D45D19">
            <w:pPr>
              <w:ind w:firstLine="0"/>
              <w:jc w:val="center"/>
              <w:rPr>
                <w:b/>
                <w:bCs/>
              </w:rPr>
            </w:pPr>
            <w:r w:rsidRPr="00D81DFD">
              <w:rPr>
                <w:b/>
                <w:bCs/>
              </w:rPr>
              <w:t>c</w:t>
            </w:r>
          </w:p>
        </w:tc>
        <w:tc>
          <w:tcPr>
            <w:tcW w:w="1151" w:type="dxa"/>
            <w:shd w:val="clear" w:color="auto" w:fill="A6A6A6" w:themeFill="background1" w:themeFillShade="A6"/>
            <w:vAlign w:val="center"/>
          </w:tcPr>
          <w:p w14:paraId="2253E85A" w14:textId="519497F3" w:rsidR="00D45D19" w:rsidRPr="00D81DFD" w:rsidRDefault="009960BC" w:rsidP="00D45D19">
            <w:pPr>
              <w:ind w:firstLine="0"/>
              <w:jc w:val="center"/>
              <w:rPr>
                <w:b/>
                <w:bCs/>
              </w:rPr>
            </w:pPr>
            <w:r w:rsidRPr="00D81DFD">
              <w:rPr>
                <w:b/>
                <w:bCs/>
              </w:rPr>
              <w:t>d</w:t>
            </w:r>
          </w:p>
        </w:tc>
        <w:tc>
          <w:tcPr>
            <w:tcW w:w="1151" w:type="dxa"/>
            <w:shd w:val="clear" w:color="auto" w:fill="A6A6A6" w:themeFill="background1" w:themeFillShade="A6"/>
            <w:vAlign w:val="center"/>
          </w:tcPr>
          <w:p w14:paraId="08059BFE" w14:textId="4C962470" w:rsidR="00D45D19" w:rsidRPr="00D81DFD" w:rsidRDefault="009960BC" w:rsidP="00D45D19">
            <w:pPr>
              <w:ind w:firstLine="0"/>
              <w:jc w:val="center"/>
              <w:rPr>
                <w:b/>
                <w:bCs/>
              </w:rPr>
            </w:pPr>
            <w:r w:rsidRPr="00D81DFD">
              <w:rPr>
                <w:b/>
                <w:bCs/>
              </w:rPr>
              <w:t>e</w:t>
            </w:r>
          </w:p>
        </w:tc>
        <w:tc>
          <w:tcPr>
            <w:tcW w:w="1151" w:type="dxa"/>
            <w:shd w:val="clear" w:color="auto" w:fill="A6A6A6" w:themeFill="background1" w:themeFillShade="A6"/>
            <w:vAlign w:val="center"/>
          </w:tcPr>
          <w:p w14:paraId="5A3E03D6" w14:textId="3700AA64" w:rsidR="00D45D19" w:rsidRPr="00D81DFD" w:rsidRDefault="009960BC" w:rsidP="00D45D19">
            <w:pPr>
              <w:ind w:firstLine="0"/>
              <w:jc w:val="center"/>
              <w:rPr>
                <w:b/>
                <w:bCs/>
              </w:rPr>
            </w:pPr>
            <w:r w:rsidRPr="00D81DFD">
              <w:rPr>
                <w:b/>
                <w:bCs/>
              </w:rPr>
              <w:t>f</w:t>
            </w:r>
          </w:p>
        </w:tc>
        <w:tc>
          <w:tcPr>
            <w:tcW w:w="1152" w:type="dxa"/>
            <w:shd w:val="clear" w:color="auto" w:fill="A6A6A6" w:themeFill="background1" w:themeFillShade="A6"/>
            <w:vAlign w:val="center"/>
          </w:tcPr>
          <w:p w14:paraId="18261B29" w14:textId="2BDCDA16" w:rsidR="00D45D19" w:rsidRPr="00D81DFD" w:rsidRDefault="009960BC" w:rsidP="00D45D19">
            <w:pPr>
              <w:ind w:firstLine="0"/>
              <w:jc w:val="center"/>
              <w:rPr>
                <w:b/>
                <w:bCs/>
              </w:rPr>
            </w:pPr>
            <w:r w:rsidRPr="00D81DFD">
              <w:rPr>
                <w:b/>
                <w:bCs/>
              </w:rPr>
              <w:t>g</w:t>
            </w:r>
          </w:p>
        </w:tc>
        <w:tc>
          <w:tcPr>
            <w:tcW w:w="1152" w:type="dxa"/>
            <w:shd w:val="clear" w:color="auto" w:fill="A6A6A6" w:themeFill="background1" w:themeFillShade="A6"/>
            <w:vAlign w:val="center"/>
          </w:tcPr>
          <w:p w14:paraId="08ECB563" w14:textId="2433F269" w:rsidR="00D45D19" w:rsidRPr="00D81DFD" w:rsidRDefault="009960BC" w:rsidP="00D45D19">
            <w:pPr>
              <w:ind w:firstLine="0"/>
              <w:jc w:val="center"/>
              <w:rPr>
                <w:b/>
                <w:bCs/>
              </w:rPr>
            </w:pPr>
            <w:r w:rsidRPr="00D81DFD">
              <w:rPr>
                <w:b/>
                <w:bCs/>
              </w:rPr>
              <w:t>h</w:t>
            </w:r>
          </w:p>
        </w:tc>
      </w:tr>
      <w:tr w:rsidR="00D81DFD" w14:paraId="1B1DF952" w14:textId="77777777" w:rsidTr="003743FB">
        <w:tc>
          <w:tcPr>
            <w:tcW w:w="1043" w:type="dxa"/>
          </w:tcPr>
          <w:p w14:paraId="57857304" w14:textId="05705A26" w:rsidR="00D81DFD" w:rsidRDefault="00D81DFD" w:rsidP="00D81DFD">
            <w:pPr>
              <w:ind w:firstLine="0"/>
              <w:jc w:val="center"/>
            </w:pPr>
            <w:r>
              <w:t xml:space="preserve">-0.00005 </w:t>
            </w:r>
          </w:p>
        </w:tc>
        <w:tc>
          <w:tcPr>
            <w:tcW w:w="1151" w:type="dxa"/>
          </w:tcPr>
          <w:p w14:paraId="359A4E60" w14:textId="423F10E9" w:rsidR="00D81DFD" w:rsidRDefault="00D81DFD" w:rsidP="00D81DFD">
            <w:pPr>
              <w:ind w:firstLine="0"/>
              <w:jc w:val="center"/>
            </w:pPr>
            <w:r>
              <w:t xml:space="preserve">0.00522 </w:t>
            </w:r>
          </w:p>
        </w:tc>
        <w:tc>
          <w:tcPr>
            <w:tcW w:w="1151" w:type="dxa"/>
          </w:tcPr>
          <w:p w14:paraId="7BBD7E41" w14:textId="0878A1D3" w:rsidR="00D81DFD" w:rsidRDefault="00D81DFD" w:rsidP="00D81DFD">
            <w:pPr>
              <w:ind w:firstLine="0"/>
              <w:jc w:val="center"/>
            </w:pPr>
            <w:r>
              <w:t xml:space="preserve">6.35708 </w:t>
            </w:r>
          </w:p>
        </w:tc>
        <w:tc>
          <w:tcPr>
            <w:tcW w:w="1151" w:type="dxa"/>
          </w:tcPr>
          <w:p w14:paraId="2FA18B76" w14:textId="16E4D3B4" w:rsidR="00D81DFD" w:rsidRDefault="00D81DFD" w:rsidP="00D81DFD">
            <w:pPr>
              <w:ind w:firstLine="0"/>
              <w:jc w:val="center"/>
            </w:pPr>
            <w:r>
              <w:t xml:space="preserve">51.36677 </w:t>
            </w:r>
          </w:p>
        </w:tc>
        <w:tc>
          <w:tcPr>
            <w:tcW w:w="1151" w:type="dxa"/>
          </w:tcPr>
          <w:p w14:paraId="636FED7B" w14:textId="639A4EC5" w:rsidR="00D81DFD" w:rsidRDefault="00D81DFD" w:rsidP="00D81DFD">
            <w:pPr>
              <w:ind w:firstLine="0"/>
              <w:jc w:val="center"/>
            </w:pPr>
            <w:r>
              <w:t xml:space="preserve">-0.00033 </w:t>
            </w:r>
          </w:p>
        </w:tc>
        <w:tc>
          <w:tcPr>
            <w:tcW w:w="1151" w:type="dxa"/>
          </w:tcPr>
          <w:p w14:paraId="57F669B0" w14:textId="31CCC61E" w:rsidR="00D81DFD" w:rsidRDefault="00D81DFD" w:rsidP="00D81DFD">
            <w:pPr>
              <w:ind w:firstLine="0"/>
              <w:jc w:val="center"/>
            </w:pPr>
            <w:r>
              <w:t xml:space="preserve">0.04285 </w:t>
            </w:r>
          </w:p>
        </w:tc>
        <w:tc>
          <w:tcPr>
            <w:tcW w:w="1152" w:type="dxa"/>
          </w:tcPr>
          <w:p w14:paraId="23417542" w14:textId="17D92B9E" w:rsidR="00D81DFD" w:rsidRDefault="00D81DFD" w:rsidP="00D81DFD">
            <w:pPr>
              <w:ind w:firstLine="0"/>
              <w:jc w:val="center"/>
            </w:pPr>
            <w:r>
              <w:t xml:space="preserve">-2.06405 </w:t>
            </w:r>
          </w:p>
        </w:tc>
        <w:tc>
          <w:tcPr>
            <w:tcW w:w="1152" w:type="dxa"/>
          </w:tcPr>
          <w:p w14:paraId="213C232B" w14:textId="016B0127" w:rsidR="00D81DFD" w:rsidRDefault="00D81DFD" w:rsidP="000F759E">
            <w:pPr>
              <w:keepNext/>
              <w:ind w:firstLine="0"/>
              <w:jc w:val="center"/>
            </w:pPr>
            <w:r>
              <w:t xml:space="preserve">-17.69727 </w:t>
            </w:r>
          </w:p>
        </w:tc>
      </w:tr>
    </w:tbl>
    <w:p w14:paraId="43B2D878" w14:textId="144E04EC" w:rsidR="000F759E" w:rsidRDefault="000F759E" w:rsidP="00E341A5">
      <w:pPr>
        <w:pStyle w:val="Descripcin"/>
        <w:spacing w:before="120"/>
      </w:pPr>
      <w:bookmarkStart w:id="158" w:name="_Ref12657710"/>
      <w:bookmarkStart w:id="159" w:name="_Toc12825066"/>
      <w:r>
        <w:t xml:space="preserve">Táboa </w:t>
      </w:r>
      <w:r w:rsidR="00A0760E">
        <w:fldChar w:fldCharType="begin"/>
      </w:r>
      <w:r w:rsidR="00A0760E">
        <w:instrText xml:space="preserve"> SEQ Táboa \* ARABIC </w:instrText>
      </w:r>
      <w:r w:rsidR="00A0760E">
        <w:fldChar w:fldCharType="separate"/>
      </w:r>
      <w:r w:rsidR="00A45487">
        <w:rPr>
          <w:noProof/>
        </w:rPr>
        <w:t>8</w:t>
      </w:r>
      <w:r w:rsidR="00A0760E">
        <w:fldChar w:fldCharType="end"/>
      </w:r>
      <w:bookmarkEnd w:id="158"/>
      <w:r>
        <w:t xml:space="preserve">. Coeficientes da ecuación de </w:t>
      </w:r>
      <w:r w:rsidR="00D06FF5">
        <w:t>axuste da velocidade</w:t>
      </w:r>
      <w:r>
        <w:t xml:space="preserve"> das rodas</w:t>
      </w:r>
      <w:bookmarkEnd w:id="159"/>
    </w:p>
    <w:p w14:paraId="50CAAA6A" w14:textId="058C9EB8" w:rsidR="00BF44D8" w:rsidRPr="00C61059" w:rsidRDefault="00E83B83" w:rsidP="00C61059">
      <w:r>
        <w:t xml:space="preserve">Mediante </w:t>
      </w:r>
      <w:r w:rsidR="006F0E54">
        <w:t xml:space="preserve">a expresión obtida, </w:t>
      </w:r>
      <w:r w:rsidR="00EA75E2">
        <w:t>o valor da velocidade resulta en graos</w:t>
      </w:r>
      <w:r w:rsidR="0036715B">
        <w:t xml:space="preserve"> por segundo</w:t>
      </w:r>
      <w:r w:rsidR="00EA75E2">
        <w:t xml:space="preserve">, polo que é necesario </w:t>
      </w:r>
      <w:r w:rsidR="003B53C3">
        <w:t>converter</w:t>
      </w:r>
      <w:r w:rsidR="00EA75E2">
        <w:t xml:space="preserve"> o valor a ra</w:t>
      </w:r>
      <w:r w:rsidR="0036715B">
        <w:t xml:space="preserve">diáns por segundo antes de introducilo no comando de </w:t>
      </w:r>
      <w:proofErr w:type="spellStart"/>
      <w:r w:rsidR="0036715B">
        <w:t>Gazebo</w:t>
      </w:r>
      <w:proofErr w:type="spellEnd"/>
      <w:r w:rsidR="00BD1F8D">
        <w:t>.</w:t>
      </w:r>
    </w:p>
    <w:p w14:paraId="37F3A30F" w14:textId="64BC503E" w:rsidR="008F494F" w:rsidRDefault="008F494F" w:rsidP="008F494F">
      <w:pPr>
        <w:pStyle w:val="Ttulo3"/>
      </w:pPr>
      <w:bookmarkStart w:id="160" w:name="_Toc12827319"/>
      <w:r>
        <w:t xml:space="preserve">Motores do pan e </w:t>
      </w:r>
      <w:r w:rsidR="00A25A2A">
        <w:t xml:space="preserve">o </w:t>
      </w:r>
      <w:proofErr w:type="spellStart"/>
      <w:r>
        <w:t>tilt</w:t>
      </w:r>
      <w:bookmarkEnd w:id="160"/>
      <w:proofErr w:type="spellEnd"/>
    </w:p>
    <w:p w14:paraId="275F3DBB" w14:textId="52178E66" w:rsidR="00A25A2A" w:rsidRDefault="001D637F" w:rsidP="00A25A2A">
      <w:r>
        <w:t xml:space="preserve">A pesar de que se trata do mesmo tipo de </w:t>
      </w:r>
      <w:proofErr w:type="spellStart"/>
      <w:r>
        <w:t>actuadores</w:t>
      </w:r>
      <w:proofErr w:type="spellEnd"/>
      <w:r>
        <w:t xml:space="preserve"> </w:t>
      </w:r>
      <w:r w:rsidR="000C6505">
        <w:t>que os tratados no apartado anterior, para este caso o control destes elementos realízase por posición</w:t>
      </w:r>
      <w:r w:rsidR="00A63D12">
        <w:t xml:space="preserve">. Isto quere dicir que a posición que debe alcanzar </w:t>
      </w:r>
      <w:r w:rsidR="00E05C15">
        <w:t>o elemento é coñecida e, polo tanto, non debe haber erro</w:t>
      </w:r>
      <w:r w:rsidR="00B323C0">
        <w:t xml:space="preserve"> entre a posición acadada no simulador e a acadada </w:t>
      </w:r>
      <w:r w:rsidR="00590D68">
        <w:t>na realidade. Neste caso precísase coñecer tamén o valor da velocidad</w:t>
      </w:r>
      <w:r w:rsidR="0065127F">
        <w:t>e, pero para tratar de consegu</w:t>
      </w:r>
      <w:r w:rsidR="003B7ABB">
        <w:t xml:space="preserve">ir que o tempo que </w:t>
      </w:r>
      <w:r w:rsidR="006918A8">
        <w:t>tarda</w:t>
      </w:r>
      <w:r w:rsidR="00EC1AED">
        <w:t xml:space="preserve"> o elemento en alcanzar a posición n</w:t>
      </w:r>
      <w:r w:rsidR="00715188">
        <w:t>o modelo simulado sexa o mesmo que</w:t>
      </w:r>
      <w:r w:rsidR="00CA212E">
        <w:t xml:space="preserve"> no robot real.</w:t>
      </w:r>
    </w:p>
    <w:p w14:paraId="15945F80" w14:textId="4D599EDF" w:rsidR="004602FA" w:rsidRPr="003315CE" w:rsidRDefault="003C5234" w:rsidP="00A25A2A">
      <w:r>
        <w:t>Ao igual que no caso das rodas, a calibración</w:t>
      </w:r>
      <w:r w:rsidR="007A3110">
        <w:t xml:space="preserve"> do pan e do </w:t>
      </w:r>
      <w:proofErr w:type="spellStart"/>
      <w:r w:rsidR="007A3110">
        <w:t>tilt</w:t>
      </w:r>
      <w:proofErr w:type="spellEnd"/>
      <w:r w:rsidR="0075117E">
        <w:t xml:space="preserve"> tamén</w:t>
      </w:r>
      <w:r w:rsidR="007A3110">
        <w:t xml:space="preserve"> foi realizada durante outras tarefas de investigación</w:t>
      </w:r>
      <w:r w:rsidR="0059076D">
        <w:t xml:space="preserve"> </w:t>
      </w:r>
      <w:r w:rsidR="0059076D">
        <w:fldChar w:fldCharType="begin" w:fldLock="1"/>
      </w:r>
      <w:r w:rsidR="0059076D">
        <w:instrText>ADDIN CSL_CITATION {"citationItems":[{"id":"ITEM-1","itemData":{"author":[{"dropping-particle":"","family":"Boado","given":"R.","non-dropping-particle":"","parse-names":false,"suffix":""}],"id":"ITEM-1","issued":{"date-parts":[["2019"]]},"publisher":"Universidade da Coruña","title":"Desarrollo de un modelo en simulación en V-REP de un robot móvil basado en smartphone y soporte al lenguaje Python","type":"thesis"},"uris":["http://www.mendeley.com/documents/?uuid=50dbdd42-1bfb-4f4e-b348-f4587fd566c3"]}],"mendeley":{"formattedCitation":"[24]","plainTextFormattedCitation":"[24]"},"properties":{"noteIndex":0},"schema":"https://github.com/citation-style-language/schema/raw/master/csl-citation.json"}</w:instrText>
      </w:r>
      <w:r w:rsidR="0059076D">
        <w:fldChar w:fldCharType="separate"/>
      </w:r>
      <w:r w:rsidR="0059076D" w:rsidRPr="0059076D">
        <w:rPr>
          <w:noProof/>
        </w:rPr>
        <w:t>[24]</w:t>
      </w:r>
      <w:r w:rsidR="0059076D">
        <w:fldChar w:fldCharType="end"/>
      </w:r>
      <w:r w:rsidR="007A3110">
        <w:t>.</w:t>
      </w:r>
      <w:r w:rsidR="00144197">
        <w:t xml:space="preserve"> </w:t>
      </w:r>
      <w:r w:rsidR="000B5583">
        <w:t xml:space="preserve">Partindo da mesma ecuación que </w:t>
      </w:r>
      <w:r w:rsidR="00583036">
        <w:t>a descrita no apartado anterior, realizouse un axuste dos coeficientes</w:t>
      </w:r>
      <w:r w:rsidR="003315CE">
        <w:t xml:space="preserve"> mediante </w:t>
      </w:r>
      <w:proofErr w:type="spellStart"/>
      <w:r w:rsidR="003315CE">
        <w:rPr>
          <w:i/>
          <w:iCs/>
        </w:rPr>
        <w:t>solver</w:t>
      </w:r>
      <w:proofErr w:type="spellEnd"/>
      <w:r w:rsidR="00966AC9">
        <w:t xml:space="preserve"> </w:t>
      </w:r>
      <w:r w:rsidR="005E192C">
        <w:t xml:space="preserve">para encontrar unha solución en que o erro </w:t>
      </w:r>
      <w:proofErr w:type="spellStart"/>
      <w:r w:rsidR="005E192C">
        <w:t>cuadrátic</w:t>
      </w:r>
      <w:r w:rsidR="00510193">
        <w:t>o</w:t>
      </w:r>
      <w:proofErr w:type="spellEnd"/>
      <w:r w:rsidR="00510193">
        <w:t xml:space="preserve"> medi</w:t>
      </w:r>
      <w:r w:rsidR="005E192C">
        <w:t>o</w:t>
      </w:r>
      <w:r w:rsidR="0096028E">
        <w:t xml:space="preserve"> entre o tempo c</w:t>
      </w:r>
      <w:r w:rsidR="003F4CA5">
        <w:t>ro</w:t>
      </w:r>
      <w:r w:rsidR="0096028E">
        <w:t>nometrado</w:t>
      </w:r>
      <w:r w:rsidR="00250C12">
        <w:t xml:space="preserve"> na base robótica</w:t>
      </w:r>
      <w:r w:rsidR="0096028E">
        <w:t xml:space="preserve"> e o </w:t>
      </w:r>
      <w:r w:rsidR="00250C12">
        <w:t xml:space="preserve">tempo </w:t>
      </w:r>
      <w:r w:rsidR="0096028E">
        <w:t>teórico sexa mínimo.</w:t>
      </w:r>
      <w:r w:rsidR="004602FA">
        <w:t xml:space="preserve"> Tras o axuste, os coeficientes obtidos para cada un destes elementos encóntranse na</w:t>
      </w:r>
      <w:r w:rsidR="00FE7F6B">
        <w:t xml:space="preserve"> </w:t>
      </w:r>
      <w:r w:rsidR="00FE7F6B">
        <w:fldChar w:fldCharType="begin"/>
      </w:r>
      <w:r w:rsidR="00FE7F6B">
        <w:instrText xml:space="preserve"> REF _Ref12667115 \h </w:instrText>
      </w:r>
      <w:r w:rsidR="00FE7F6B">
        <w:fldChar w:fldCharType="separate"/>
      </w:r>
      <w:r w:rsidR="00A45487">
        <w:t xml:space="preserve">Táboa </w:t>
      </w:r>
      <w:r w:rsidR="00A45487">
        <w:rPr>
          <w:noProof/>
        </w:rPr>
        <w:t>9</w:t>
      </w:r>
      <w:r w:rsidR="00FE7F6B">
        <w:fldChar w:fldCharType="end"/>
      </w:r>
      <w:r w:rsidR="00FE7F6B">
        <w:t>.</w:t>
      </w:r>
    </w:p>
    <w:tbl>
      <w:tblPr>
        <w:tblStyle w:val="Tablaconcuadrcula"/>
        <w:tblW w:w="4942" w:type="pct"/>
        <w:tblInd w:w="108" w:type="dxa"/>
        <w:tblLook w:val="04A0" w:firstRow="1" w:lastRow="0" w:firstColumn="1" w:lastColumn="0" w:noHBand="0" w:noVBand="1"/>
      </w:tblPr>
      <w:tblGrid>
        <w:gridCol w:w="1117"/>
        <w:gridCol w:w="1034"/>
        <w:gridCol w:w="1034"/>
        <w:gridCol w:w="964"/>
        <w:gridCol w:w="964"/>
        <w:gridCol w:w="1034"/>
        <w:gridCol w:w="964"/>
        <w:gridCol w:w="1034"/>
        <w:gridCol w:w="1033"/>
      </w:tblGrid>
      <w:tr w:rsidR="00832570" w14:paraId="0C1A3DB0" w14:textId="77777777" w:rsidTr="003667BB">
        <w:tc>
          <w:tcPr>
            <w:tcW w:w="571" w:type="pct"/>
            <w:shd w:val="clear" w:color="auto" w:fill="A6A6A6" w:themeFill="background1" w:themeFillShade="A6"/>
          </w:tcPr>
          <w:p w14:paraId="6878DCF8" w14:textId="4F413B49" w:rsidR="00832570" w:rsidRPr="00D81DFD" w:rsidRDefault="00832570" w:rsidP="00B24D14">
            <w:pPr>
              <w:ind w:firstLine="0"/>
              <w:jc w:val="center"/>
              <w:rPr>
                <w:b/>
                <w:bCs/>
              </w:rPr>
            </w:pPr>
            <w:r>
              <w:rPr>
                <w:b/>
                <w:bCs/>
              </w:rPr>
              <w:t>Elemento</w:t>
            </w:r>
          </w:p>
        </w:tc>
        <w:tc>
          <w:tcPr>
            <w:tcW w:w="568" w:type="pct"/>
            <w:shd w:val="clear" w:color="auto" w:fill="A6A6A6" w:themeFill="background1" w:themeFillShade="A6"/>
            <w:vAlign w:val="center"/>
          </w:tcPr>
          <w:p w14:paraId="15487F8A" w14:textId="185AA501" w:rsidR="00832570" w:rsidRDefault="00832570" w:rsidP="00B24D14">
            <w:pPr>
              <w:ind w:firstLine="0"/>
              <w:jc w:val="center"/>
            </w:pPr>
            <w:r w:rsidRPr="00D81DFD">
              <w:rPr>
                <w:b/>
                <w:bCs/>
              </w:rPr>
              <w:t>a</w:t>
            </w:r>
          </w:p>
        </w:tc>
        <w:tc>
          <w:tcPr>
            <w:tcW w:w="568" w:type="pct"/>
            <w:shd w:val="clear" w:color="auto" w:fill="A6A6A6" w:themeFill="background1" w:themeFillShade="A6"/>
            <w:vAlign w:val="center"/>
          </w:tcPr>
          <w:p w14:paraId="19517FAA" w14:textId="69760172" w:rsidR="00832570" w:rsidRDefault="00832570" w:rsidP="00B24D14">
            <w:pPr>
              <w:ind w:firstLine="0"/>
              <w:jc w:val="center"/>
            </w:pPr>
            <w:r w:rsidRPr="00D81DFD">
              <w:rPr>
                <w:b/>
                <w:bCs/>
              </w:rPr>
              <w:t>b</w:t>
            </w:r>
          </w:p>
        </w:tc>
        <w:tc>
          <w:tcPr>
            <w:tcW w:w="530" w:type="pct"/>
            <w:shd w:val="clear" w:color="auto" w:fill="A6A6A6" w:themeFill="background1" w:themeFillShade="A6"/>
            <w:vAlign w:val="center"/>
          </w:tcPr>
          <w:p w14:paraId="669B6EE1" w14:textId="6F225FBB" w:rsidR="00832570" w:rsidRDefault="00832570" w:rsidP="00B24D14">
            <w:pPr>
              <w:ind w:firstLine="0"/>
              <w:jc w:val="center"/>
            </w:pPr>
            <w:r w:rsidRPr="00D81DFD">
              <w:rPr>
                <w:b/>
                <w:bCs/>
              </w:rPr>
              <w:t>c</w:t>
            </w:r>
          </w:p>
        </w:tc>
        <w:tc>
          <w:tcPr>
            <w:tcW w:w="530" w:type="pct"/>
            <w:shd w:val="clear" w:color="auto" w:fill="A6A6A6" w:themeFill="background1" w:themeFillShade="A6"/>
            <w:vAlign w:val="center"/>
          </w:tcPr>
          <w:p w14:paraId="73F98A92" w14:textId="14BF89AA" w:rsidR="00832570" w:rsidRDefault="00832570" w:rsidP="00B24D14">
            <w:pPr>
              <w:ind w:firstLine="0"/>
              <w:jc w:val="center"/>
            </w:pPr>
            <w:r w:rsidRPr="00D81DFD">
              <w:rPr>
                <w:b/>
                <w:bCs/>
              </w:rPr>
              <w:t>d</w:t>
            </w:r>
          </w:p>
        </w:tc>
        <w:tc>
          <w:tcPr>
            <w:tcW w:w="568" w:type="pct"/>
            <w:shd w:val="clear" w:color="auto" w:fill="A6A6A6" w:themeFill="background1" w:themeFillShade="A6"/>
            <w:vAlign w:val="center"/>
          </w:tcPr>
          <w:p w14:paraId="47460544" w14:textId="1310F4A2" w:rsidR="00832570" w:rsidRDefault="00832570" w:rsidP="00B24D14">
            <w:pPr>
              <w:ind w:firstLine="0"/>
              <w:jc w:val="center"/>
            </w:pPr>
            <w:r w:rsidRPr="00D81DFD">
              <w:rPr>
                <w:b/>
                <w:bCs/>
              </w:rPr>
              <w:t>e</w:t>
            </w:r>
          </w:p>
        </w:tc>
        <w:tc>
          <w:tcPr>
            <w:tcW w:w="530" w:type="pct"/>
            <w:shd w:val="clear" w:color="auto" w:fill="A6A6A6" w:themeFill="background1" w:themeFillShade="A6"/>
            <w:vAlign w:val="center"/>
          </w:tcPr>
          <w:p w14:paraId="6444CFDA" w14:textId="0C85B555" w:rsidR="00832570" w:rsidRDefault="00832570" w:rsidP="00B24D14">
            <w:pPr>
              <w:ind w:firstLine="0"/>
              <w:jc w:val="center"/>
            </w:pPr>
            <w:r w:rsidRPr="00D81DFD">
              <w:rPr>
                <w:b/>
                <w:bCs/>
              </w:rPr>
              <w:t>f</w:t>
            </w:r>
          </w:p>
        </w:tc>
        <w:tc>
          <w:tcPr>
            <w:tcW w:w="568" w:type="pct"/>
            <w:shd w:val="clear" w:color="auto" w:fill="A6A6A6" w:themeFill="background1" w:themeFillShade="A6"/>
            <w:vAlign w:val="center"/>
          </w:tcPr>
          <w:p w14:paraId="3EE6C958" w14:textId="008A467D" w:rsidR="00832570" w:rsidRDefault="00832570" w:rsidP="00B24D14">
            <w:pPr>
              <w:ind w:firstLine="0"/>
              <w:jc w:val="center"/>
            </w:pPr>
            <w:r w:rsidRPr="00D81DFD">
              <w:rPr>
                <w:b/>
                <w:bCs/>
              </w:rPr>
              <w:t>g</w:t>
            </w:r>
          </w:p>
        </w:tc>
        <w:tc>
          <w:tcPr>
            <w:tcW w:w="568" w:type="pct"/>
            <w:shd w:val="clear" w:color="auto" w:fill="A6A6A6" w:themeFill="background1" w:themeFillShade="A6"/>
            <w:vAlign w:val="center"/>
          </w:tcPr>
          <w:p w14:paraId="36C70511" w14:textId="53BEDD42" w:rsidR="00832570" w:rsidRDefault="00832570" w:rsidP="00B24D14">
            <w:pPr>
              <w:ind w:firstLine="0"/>
              <w:jc w:val="center"/>
            </w:pPr>
            <w:r w:rsidRPr="00D81DFD">
              <w:rPr>
                <w:b/>
                <w:bCs/>
              </w:rPr>
              <w:t>h</w:t>
            </w:r>
          </w:p>
        </w:tc>
      </w:tr>
      <w:tr w:rsidR="006D2F1B" w14:paraId="232BA7F1" w14:textId="77777777" w:rsidTr="003667BB">
        <w:tc>
          <w:tcPr>
            <w:tcW w:w="571" w:type="pct"/>
            <w:shd w:val="clear" w:color="auto" w:fill="D9D9D9" w:themeFill="background1" w:themeFillShade="D9"/>
          </w:tcPr>
          <w:p w14:paraId="36FCE065" w14:textId="0C592E4C" w:rsidR="006D2F1B" w:rsidRDefault="006D2F1B" w:rsidP="006D2F1B">
            <w:pPr>
              <w:ind w:firstLine="0"/>
              <w:jc w:val="center"/>
            </w:pPr>
            <w:r>
              <w:t>Pan</w:t>
            </w:r>
          </w:p>
        </w:tc>
        <w:tc>
          <w:tcPr>
            <w:tcW w:w="568" w:type="pct"/>
          </w:tcPr>
          <w:p w14:paraId="65BD3A9D" w14:textId="69B0C278" w:rsidR="006D2F1B" w:rsidRPr="003667BB" w:rsidRDefault="006D2F1B" w:rsidP="006D2F1B">
            <w:pPr>
              <w:ind w:firstLine="0"/>
              <w:jc w:val="center"/>
            </w:pPr>
            <w:r w:rsidRPr="003667BB">
              <w:t xml:space="preserve">-0.00003 </w:t>
            </w:r>
          </w:p>
        </w:tc>
        <w:tc>
          <w:tcPr>
            <w:tcW w:w="568" w:type="pct"/>
          </w:tcPr>
          <w:p w14:paraId="277E8349" w14:textId="3D21616B" w:rsidR="006D2F1B" w:rsidRPr="003667BB" w:rsidRDefault="006D2F1B" w:rsidP="006D2F1B">
            <w:pPr>
              <w:ind w:firstLine="0"/>
              <w:jc w:val="center"/>
            </w:pPr>
            <w:r w:rsidRPr="003667BB">
              <w:t xml:space="preserve">0.00388 </w:t>
            </w:r>
          </w:p>
        </w:tc>
        <w:tc>
          <w:tcPr>
            <w:tcW w:w="530" w:type="pct"/>
          </w:tcPr>
          <w:p w14:paraId="3B7F50BA" w14:textId="44A307F5" w:rsidR="006D2F1B" w:rsidRPr="003667BB" w:rsidRDefault="006D2F1B" w:rsidP="006D2F1B">
            <w:pPr>
              <w:ind w:firstLine="0"/>
              <w:jc w:val="center"/>
            </w:pPr>
            <w:r w:rsidRPr="003667BB">
              <w:t xml:space="preserve">0.84747 </w:t>
            </w:r>
          </w:p>
        </w:tc>
        <w:tc>
          <w:tcPr>
            <w:tcW w:w="530" w:type="pct"/>
          </w:tcPr>
          <w:p w14:paraId="1E48B4CE" w14:textId="3D7523C9" w:rsidR="006D2F1B" w:rsidRPr="003667BB" w:rsidRDefault="006D2F1B" w:rsidP="006D2F1B">
            <w:pPr>
              <w:ind w:firstLine="0"/>
              <w:jc w:val="center"/>
            </w:pPr>
            <w:r w:rsidRPr="003667BB">
              <w:t xml:space="preserve">8.05468 </w:t>
            </w:r>
          </w:p>
        </w:tc>
        <w:tc>
          <w:tcPr>
            <w:tcW w:w="568" w:type="pct"/>
          </w:tcPr>
          <w:p w14:paraId="664D1661" w14:textId="51EAB16E" w:rsidR="006D2F1B" w:rsidRPr="003667BB" w:rsidRDefault="006D2F1B" w:rsidP="006D2F1B">
            <w:pPr>
              <w:ind w:firstLine="0"/>
              <w:jc w:val="center"/>
            </w:pPr>
            <w:r w:rsidRPr="003667BB">
              <w:t xml:space="preserve">-0.00002 </w:t>
            </w:r>
          </w:p>
        </w:tc>
        <w:tc>
          <w:tcPr>
            <w:tcW w:w="530" w:type="pct"/>
          </w:tcPr>
          <w:p w14:paraId="36607562" w14:textId="33A5B9E1" w:rsidR="006D2F1B" w:rsidRPr="003667BB" w:rsidRDefault="006D2F1B" w:rsidP="006D2F1B">
            <w:pPr>
              <w:ind w:firstLine="0"/>
              <w:jc w:val="center"/>
            </w:pPr>
            <w:r w:rsidRPr="003667BB">
              <w:t xml:space="preserve">0.00106 </w:t>
            </w:r>
          </w:p>
        </w:tc>
        <w:tc>
          <w:tcPr>
            <w:tcW w:w="568" w:type="pct"/>
          </w:tcPr>
          <w:p w14:paraId="2D840AE4" w14:textId="77D8BC4F" w:rsidR="006D2F1B" w:rsidRPr="003667BB" w:rsidRDefault="006D2F1B" w:rsidP="006D2F1B">
            <w:pPr>
              <w:ind w:firstLine="0"/>
              <w:jc w:val="center"/>
            </w:pPr>
            <w:r w:rsidRPr="003667BB">
              <w:t xml:space="preserve">-0.33034 </w:t>
            </w:r>
          </w:p>
        </w:tc>
        <w:tc>
          <w:tcPr>
            <w:tcW w:w="568" w:type="pct"/>
          </w:tcPr>
          <w:p w14:paraId="3DA2A1F2" w14:textId="50BD1F28" w:rsidR="006D2F1B" w:rsidRPr="003667BB" w:rsidRDefault="006D2F1B" w:rsidP="006D2F1B">
            <w:pPr>
              <w:ind w:firstLine="0"/>
              <w:jc w:val="center"/>
            </w:pPr>
            <w:r w:rsidRPr="003667BB">
              <w:t xml:space="preserve">-0.89074 </w:t>
            </w:r>
          </w:p>
        </w:tc>
      </w:tr>
      <w:tr w:rsidR="00832570" w14:paraId="1C13E7F5" w14:textId="77777777" w:rsidTr="003667BB">
        <w:tc>
          <w:tcPr>
            <w:tcW w:w="571" w:type="pct"/>
            <w:shd w:val="clear" w:color="auto" w:fill="D9D9D9" w:themeFill="background1" w:themeFillShade="D9"/>
          </w:tcPr>
          <w:p w14:paraId="6B1E3B9E" w14:textId="1A542091" w:rsidR="00832570" w:rsidRDefault="00832570" w:rsidP="00832570">
            <w:pPr>
              <w:ind w:firstLine="0"/>
              <w:jc w:val="center"/>
              <w:rPr>
                <w:szCs w:val="22"/>
              </w:rPr>
            </w:pPr>
            <w:proofErr w:type="spellStart"/>
            <w:r>
              <w:rPr>
                <w:szCs w:val="22"/>
              </w:rPr>
              <w:t>Tilt</w:t>
            </w:r>
            <w:proofErr w:type="spellEnd"/>
          </w:p>
        </w:tc>
        <w:tc>
          <w:tcPr>
            <w:tcW w:w="568" w:type="pct"/>
          </w:tcPr>
          <w:p w14:paraId="5CD69906" w14:textId="086378CE" w:rsidR="00832570" w:rsidRPr="003667BB" w:rsidRDefault="00832570" w:rsidP="00832570">
            <w:pPr>
              <w:ind w:firstLine="0"/>
              <w:jc w:val="center"/>
            </w:pPr>
            <w:r w:rsidRPr="003667BB">
              <w:t xml:space="preserve">0.00001 </w:t>
            </w:r>
          </w:p>
        </w:tc>
        <w:tc>
          <w:tcPr>
            <w:tcW w:w="568" w:type="pct"/>
          </w:tcPr>
          <w:p w14:paraId="2FB9582B" w14:textId="225CD6BD" w:rsidR="00832570" w:rsidRPr="003667BB" w:rsidRDefault="00832570" w:rsidP="00832570">
            <w:pPr>
              <w:ind w:firstLine="0"/>
              <w:jc w:val="center"/>
            </w:pPr>
            <w:r w:rsidRPr="003667BB">
              <w:t xml:space="preserve">-0.00260 </w:t>
            </w:r>
          </w:p>
        </w:tc>
        <w:tc>
          <w:tcPr>
            <w:tcW w:w="530" w:type="pct"/>
          </w:tcPr>
          <w:p w14:paraId="74782D0E" w14:textId="5EA6D8BD" w:rsidR="00832570" w:rsidRPr="003667BB" w:rsidRDefault="00832570" w:rsidP="00832570">
            <w:pPr>
              <w:ind w:firstLine="0"/>
              <w:jc w:val="center"/>
            </w:pPr>
            <w:r w:rsidRPr="003667BB">
              <w:t xml:space="preserve">0.48094 </w:t>
            </w:r>
          </w:p>
        </w:tc>
        <w:tc>
          <w:tcPr>
            <w:tcW w:w="530" w:type="pct"/>
          </w:tcPr>
          <w:p w14:paraId="41655E35" w14:textId="41D5C0D3" w:rsidR="00832570" w:rsidRPr="003667BB" w:rsidRDefault="00832570" w:rsidP="00832570">
            <w:pPr>
              <w:ind w:firstLine="0"/>
              <w:jc w:val="center"/>
            </w:pPr>
            <w:r w:rsidRPr="003667BB">
              <w:t xml:space="preserve">3.18153 </w:t>
            </w:r>
          </w:p>
        </w:tc>
        <w:tc>
          <w:tcPr>
            <w:tcW w:w="568" w:type="pct"/>
          </w:tcPr>
          <w:p w14:paraId="68DBF549" w14:textId="40532349" w:rsidR="00832570" w:rsidRPr="003667BB" w:rsidRDefault="00832570" w:rsidP="00832570">
            <w:pPr>
              <w:ind w:firstLine="0"/>
              <w:jc w:val="center"/>
            </w:pPr>
            <w:r w:rsidRPr="003667BB">
              <w:t xml:space="preserve">-0.00009 </w:t>
            </w:r>
          </w:p>
        </w:tc>
        <w:tc>
          <w:tcPr>
            <w:tcW w:w="530" w:type="pct"/>
          </w:tcPr>
          <w:p w14:paraId="595DF026" w14:textId="507D900B" w:rsidR="00832570" w:rsidRPr="003667BB" w:rsidRDefault="00832570" w:rsidP="00832570">
            <w:pPr>
              <w:ind w:firstLine="0"/>
              <w:jc w:val="center"/>
            </w:pPr>
            <w:r w:rsidRPr="003667BB">
              <w:t xml:space="preserve">0.01233 </w:t>
            </w:r>
          </w:p>
        </w:tc>
        <w:tc>
          <w:tcPr>
            <w:tcW w:w="568" w:type="pct"/>
          </w:tcPr>
          <w:p w14:paraId="03D2BA99" w14:textId="7C0BDEBE" w:rsidR="00832570" w:rsidRPr="003667BB" w:rsidRDefault="00832570" w:rsidP="00832570">
            <w:pPr>
              <w:ind w:firstLine="0"/>
              <w:jc w:val="center"/>
            </w:pPr>
            <w:r w:rsidRPr="003667BB">
              <w:t xml:space="preserve">-0.54953 </w:t>
            </w:r>
          </w:p>
        </w:tc>
        <w:tc>
          <w:tcPr>
            <w:tcW w:w="568" w:type="pct"/>
          </w:tcPr>
          <w:p w14:paraId="464D3C6C" w14:textId="6E6D1CAD" w:rsidR="00832570" w:rsidRPr="003667BB" w:rsidRDefault="00832570" w:rsidP="003667BB">
            <w:pPr>
              <w:keepNext/>
              <w:ind w:firstLine="0"/>
              <w:jc w:val="center"/>
            </w:pPr>
            <w:r w:rsidRPr="003667BB">
              <w:t xml:space="preserve">4.73795 </w:t>
            </w:r>
          </w:p>
        </w:tc>
      </w:tr>
    </w:tbl>
    <w:p w14:paraId="6CBEC076" w14:textId="53CC17CC" w:rsidR="003C5234" w:rsidRPr="003315CE" w:rsidRDefault="003667BB" w:rsidP="003C7633">
      <w:pPr>
        <w:pStyle w:val="Descripcin"/>
        <w:spacing w:before="120"/>
      </w:pPr>
      <w:bookmarkStart w:id="161" w:name="_Ref12667115"/>
      <w:bookmarkStart w:id="162" w:name="_Toc12825067"/>
      <w:r>
        <w:t xml:space="preserve">Táboa </w:t>
      </w:r>
      <w:r w:rsidR="00A0760E">
        <w:fldChar w:fldCharType="begin"/>
      </w:r>
      <w:r w:rsidR="00A0760E">
        <w:instrText xml:space="preserve"> SEQ Táboa \* ARABIC </w:instrText>
      </w:r>
      <w:r w:rsidR="00A0760E">
        <w:fldChar w:fldCharType="separate"/>
      </w:r>
      <w:r w:rsidR="00A45487">
        <w:rPr>
          <w:noProof/>
        </w:rPr>
        <w:t>9</w:t>
      </w:r>
      <w:r w:rsidR="00A0760E">
        <w:fldChar w:fldCharType="end"/>
      </w:r>
      <w:bookmarkEnd w:id="161"/>
      <w:r>
        <w:t xml:space="preserve">. Coeficientes da </w:t>
      </w:r>
      <w:r w:rsidR="00D06FF5">
        <w:t>ecuación</w:t>
      </w:r>
      <w:r>
        <w:t xml:space="preserve"> de axuste da velocidade para o Pan e o </w:t>
      </w:r>
      <w:proofErr w:type="spellStart"/>
      <w:r>
        <w:t>Tilt</w:t>
      </w:r>
      <w:bookmarkEnd w:id="162"/>
      <w:proofErr w:type="spellEnd"/>
    </w:p>
    <w:p w14:paraId="71E772F1" w14:textId="42428DF1" w:rsidR="008F494F" w:rsidRDefault="008F494F" w:rsidP="008F494F">
      <w:pPr>
        <w:pStyle w:val="Ttulo3"/>
      </w:pPr>
      <w:bookmarkStart w:id="163" w:name="_Ref12578285"/>
      <w:bookmarkStart w:id="164" w:name="_Toc12827320"/>
      <w:r>
        <w:t>Sensores infravermellos</w:t>
      </w:r>
      <w:bookmarkEnd w:id="163"/>
      <w:bookmarkEnd w:id="164"/>
    </w:p>
    <w:p w14:paraId="44085ABB" w14:textId="4C9FA306" w:rsidR="0032045C" w:rsidRDefault="0034561D" w:rsidP="00880F0A">
      <w:r>
        <w:t xml:space="preserve">Como se mencionou en apartados anteriores, o modelo de sensor que se pode </w:t>
      </w:r>
      <w:proofErr w:type="spellStart"/>
      <w:r>
        <w:t>implementar</w:t>
      </w:r>
      <w:proofErr w:type="spellEnd"/>
      <w:r>
        <w:t xml:space="preserve"> en </w:t>
      </w:r>
      <w:proofErr w:type="spellStart"/>
      <w:r>
        <w:t>Gazebo</w:t>
      </w:r>
      <w:proofErr w:type="spellEnd"/>
      <w:r w:rsidR="006B766C">
        <w:t xml:space="preserve"> só devolve o valor de distancia ao que corta cada</w:t>
      </w:r>
      <w:r w:rsidR="00907DF2">
        <w:t xml:space="preserve"> un dos</w:t>
      </w:r>
      <w:r w:rsidR="006B766C">
        <w:t xml:space="preserve"> raio</w:t>
      </w:r>
      <w:r w:rsidR="00907DF2">
        <w:t>s</w:t>
      </w:r>
      <w:r w:rsidR="006B766C">
        <w:t xml:space="preserve"> que o forman. É por isto</w:t>
      </w:r>
      <w:r w:rsidR="00484FB7">
        <w:t xml:space="preserve"> que se debe achegar unha función matemática que, en función da distancia de todos os raios que forman un</w:t>
      </w:r>
      <w:r w:rsidR="0050233D">
        <w:t xml:space="preserve"> mesmo</w:t>
      </w:r>
      <w:r w:rsidR="00484FB7">
        <w:t xml:space="preserve"> sensor</w:t>
      </w:r>
      <w:r w:rsidR="00187549">
        <w:t>, devolva un valor de intensidade.</w:t>
      </w:r>
    </w:p>
    <w:p w14:paraId="3F2F165B" w14:textId="0CE6A083" w:rsidR="00952E0F" w:rsidRDefault="00880F0A" w:rsidP="001F5B7C">
      <w:pPr>
        <w:keepNext/>
        <w:jc w:val="center"/>
      </w:pPr>
      <w:r>
        <w:rPr>
          <w:noProof/>
        </w:rPr>
        <w:lastRenderedPageBreak/>
        <mc:AlternateContent>
          <mc:Choice Requires="wpg">
            <w:drawing>
              <wp:anchor distT="0" distB="0" distL="114300" distR="114300" simplePos="0" relativeHeight="251674624" behindDoc="0" locked="0" layoutInCell="1" allowOverlap="1" wp14:anchorId="06A87631" wp14:editId="4F1A76D8">
                <wp:simplePos x="0" y="0"/>
                <wp:positionH relativeFrom="column">
                  <wp:posOffset>2489835</wp:posOffset>
                </wp:positionH>
                <wp:positionV relativeFrom="paragraph">
                  <wp:posOffset>890952</wp:posOffset>
                </wp:positionV>
                <wp:extent cx="734695" cy="428625"/>
                <wp:effectExtent l="38100" t="0" r="46355" b="28575"/>
                <wp:wrapNone/>
                <wp:docPr id="54" name="Grupo 54"/>
                <wp:cNvGraphicFramePr/>
                <a:graphic xmlns:a="http://schemas.openxmlformats.org/drawingml/2006/main">
                  <a:graphicData uri="http://schemas.microsoft.com/office/word/2010/wordprocessingGroup">
                    <wpg:wgp>
                      <wpg:cNvGrpSpPr/>
                      <wpg:grpSpPr>
                        <a:xfrm>
                          <a:off x="0" y="0"/>
                          <a:ext cx="734695" cy="428625"/>
                          <a:chOff x="0" y="0"/>
                          <a:chExt cx="858741" cy="405516"/>
                        </a:xfrm>
                      </wpg:grpSpPr>
                      <wps:wsp>
                        <wps:cNvPr id="47" name="Conector recto de flecha 47"/>
                        <wps:cNvCnPr/>
                        <wps:spPr>
                          <a:xfrm>
                            <a:off x="0" y="346544"/>
                            <a:ext cx="858741" cy="7952"/>
                          </a:xfrm>
                          <a:prstGeom prst="straightConnector1">
                            <a:avLst/>
                          </a:prstGeom>
                          <a:ln w="12700">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9" name="Cuadro de texto 2"/>
                        <wps:cNvSpPr txBox="1">
                          <a:spLocks noChangeArrowheads="1"/>
                        </wps:cNvSpPr>
                        <wps:spPr bwMode="auto">
                          <a:xfrm>
                            <a:off x="272001" y="0"/>
                            <a:ext cx="565030" cy="405516"/>
                          </a:xfrm>
                          <a:prstGeom prst="rect">
                            <a:avLst/>
                          </a:prstGeom>
                          <a:noFill/>
                          <a:ln w="9525">
                            <a:noFill/>
                            <a:miter lim="800000"/>
                            <a:headEnd/>
                            <a:tailEnd/>
                          </a:ln>
                        </wps:spPr>
                        <wps:txbx>
                          <w:txbxContent>
                            <w:p w14:paraId="1E4196A3" w14:textId="4897F018" w:rsidR="00046103" w:rsidRPr="004A12E4" w:rsidRDefault="00046103" w:rsidP="00F30A0D">
                              <w:pPr>
                                <w:ind w:firstLine="0"/>
                                <w:rPr>
                                  <w:rFonts w:ascii="Cambria Math" w:hAnsi="Cambria Math"/>
                                  <w:b/>
                                  <w:bCs/>
                                  <w:color w:val="FF0000"/>
                                  <w:sz w:val="28"/>
                                  <w:szCs w:val="28"/>
                                  <w:vertAlign w:val="subscript"/>
                                  <w:lang w:val="es-ES"/>
                                </w:rPr>
                              </w:pPr>
                              <w:r w:rsidRPr="00AB7813">
                                <w:rPr>
                                  <w:rFonts w:ascii="Cambria Math" w:hAnsi="Cambria Math"/>
                                  <w:b/>
                                  <w:bCs/>
                                  <w:color w:val="FF0000"/>
                                  <w:sz w:val="28"/>
                                  <w:szCs w:val="28"/>
                                  <w:lang w:val="es-ES"/>
                                </w:rP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6A87631" id="Grupo 54" o:spid="_x0000_s1040" style="position:absolute;left:0;text-align:left;margin-left:196.05pt;margin-top:70.15pt;width:57.85pt;height:33.75pt;z-index:251674624;mso-width-relative:margin;mso-height-relative:margin" coordsize="8587,4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">
                <v:shape id="Conector recto de flecha 47" o:spid="_x0000_s1041" type="#_x0000_t32" style="position:absolute;top:3465;width:8587;height: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" strokecolor="red" strokeweight="1pt">
                  <v:stroke startarrow="block" endarrow="block"/>
                </v:shape>
                <v:shape id="_x0000_s1042" type="#_x0000_t202" style="position:absolute;left:2720;width:5650;height:4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1E4196A3" w14:textId="4897F018" w:rsidR="00046103" w:rsidRPr="004A12E4" w:rsidRDefault="00046103" w:rsidP="00F30A0D">
                        <w:pPr>
                          <w:ind w:firstLine="0"/>
                          <w:rPr>
                            <w:rFonts w:ascii="Cambria Math" w:hAnsi="Cambria Math"/>
                            <w:b/>
                            <w:bCs/>
                            <w:color w:val="FF0000"/>
                            <w:sz w:val="28"/>
                            <w:szCs w:val="28"/>
                            <w:vertAlign w:val="subscript"/>
                            <w:lang w:val="es-ES"/>
                          </w:rPr>
                        </w:pPr>
                        <w:r w:rsidRPr="00AB7813">
                          <w:rPr>
                            <w:rFonts w:ascii="Cambria Math" w:hAnsi="Cambria Math"/>
                            <w:b/>
                            <w:bCs/>
                            <w:color w:val="FF0000"/>
                            <w:sz w:val="28"/>
                            <w:szCs w:val="28"/>
                            <w:lang w:val="es-ES"/>
                          </w:rPr>
                          <w:t>D</w:t>
                        </w:r>
                      </w:p>
                    </w:txbxContent>
                  </v:textbox>
                </v:shape>
              </v:group>
            </w:pict>
          </mc:Fallback>
        </mc:AlternateContent>
      </w:r>
      <w:r w:rsidR="00631DA8">
        <w:rPr>
          <w:noProof/>
        </w:rPr>
        <w:drawing>
          <wp:inline distT="0" distB="0" distL="0" distR="0" wp14:anchorId="2B401531" wp14:editId="454E10C3">
            <wp:extent cx="3571168" cy="239077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3381.JPG"/>
                    <pic:cNvPicPr/>
                  </pic:nvPicPr>
                  <pic:blipFill rotWithShape="1">
                    <a:blip r:embed="rId72"/>
                    <a:srcRect l="20289" t="28232" r="21715" b="20000"/>
                    <a:stretch/>
                  </pic:blipFill>
                  <pic:spPr bwMode="auto">
                    <a:xfrm>
                      <a:off x="0" y="0"/>
                      <a:ext cx="3596709" cy="2407874"/>
                    </a:xfrm>
                    <a:prstGeom prst="rect">
                      <a:avLst/>
                    </a:prstGeom>
                    <a:ln>
                      <a:noFill/>
                    </a:ln>
                    <a:extLst>
                      <a:ext uri="{53640926-AAD7-44D8-BBD7-CCE9431645EC}">
                        <a14:shadowObscured xmlns:a14="http://schemas.microsoft.com/office/drawing/2010/main"/>
                      </a:ext>
                    </a:extLst>
                  </pic:spPr>
                </pic:pic>
              </a:graphicData>
            </a:graphic>
          </wp:inline>
        </w:drawing>
      </w:r>
    </w:p>
    <w:p w14:paraId="45D34274" w14:textId="5CBD2060" w:rsidR="0032045C" w:rsidRDefault="00952E0F" w:rsidP="001F5B7C">
      <w:pPr>
        <w:pStyle w:val="Descripcin"/>
      </w:pPr>
      <w:bookmarkStart w:id="165" w:name="_Toc12825053"/>
      <w:r>
        <w:t xml:space="preserve">Figura </w:t>
      </w:r>
      <w:r>
        <w:fldChar w:fldCharType="begin"/>
      </w:r>
      <w:r>
        <w:instrText xml:space="preserve"> SEQ Figura \* ARABIC </w:instrText>
      </w:r>
      <w:r>
        <w:fldChar w:fldCharType="separate"/>
      </w:r>
      <w:r w:rsidR="00A45487">
        <w:rPr>
          <w:noProof/>
        </w:rPr>
        <w:t>33</w:t>
      </w:r>
      <w:r>
        <w:fldChar w:fldCharType="end"/>
      </w:r>
      <w:r>
        <w:t>. Calibración do sensor infravermello central</w:t>
      </w:r>
      <w:bookmarkEnd w:id="165"/>
    </w:p>
    <w:p w14:paraId="0E4C223B" w14:textId="5B41C644" w:rsidR="007A1E9E" w:rsidRDefault="001B4DF1" w:rsidP="008E40D4">
      <w:r>
        <w:t>Tendo en conta que</w:t>
      </w:r>
      <w:r w:rsidR="00820294">
        <w:t xml:space="preserve"> todos os sensores cos que conta o robot </w:t>
      </w:r>
      <w:proofErr w:type="spellStart"/>
      <w:r w:rsidR="00820294">
        <w:t>Robobo</w:t>
      </w:r>
      <w:proofErr w:type="spellEnd"/>
      <w:r w:rsidR="00820294">
        <w:t xml:space="preserve"> son do mesmo modelo, </w:t>
      </w:r>
      <w:r w:rsidR="00651E8D">
        <w:t>sería</w:t>
      </w:r>
      <w:r w:rsidR="00820294">
        <w:t xml:space="preserve"> suficiente con realizar</w:t>
      </w:r>
      <w:r w:rsidR="00651E8D">
        <w:t xml:space="preserve"> a calibración dun deles. N</w:t>
      </w:r>
      <w:r w:rsidR="004E66F7">
        <w:t xml:space="preserve">este caso decidiuse realizar a calibración do sensor </w:t>
      </w:r>
      <w:r w:rsidR="00D2221B">
        <w:t>situado no centro da parte central da base robótica, por ser o máis con</w:t>
      </w:r>
      <w:r w:rsidR="006314C6">
        <w:t>venientemente</w:t>
      </w:r>
      <w:r w:rsidR="00F94FAB">
        <w:t xml:space="preserve"> situado á hora de realizar os experimentos.</w:t>
      </w:r>
      <w:r w:rsidR="00CE461E">
        <w:t xml:space="preserve"> </w:t>
      </w:r>
      <w:r w:rsidR="008E40D4">
        <w:t>Par</w:t>
      </w:r>
      <w:r w:rsidR="00B749BC">
        <w:t>a</w:t>
      </w:r>
      <w:r w:rsidR="0030233D">
        <w:t xml:space="preserve"> a realización desta</w:t>
      </w:r>
      <w:r w:rsidR="00B749BC">
        <w:t xml:space="preserve"> calibración </w:t>
      </w:r>
      <w:r w:rsidR="00AA6C03">
        <w:t>empregouse unha caixa de cartón de dimensións</w:t>
      </w:r>
      <w:r w:rsidR="00CC7166">
        <w:t xml:space="preserve">: 23 </w:t>
      </w:r>
      <w:proofErr w:type="spellStart"/>
      <w:r w:rsidR="00CC7166">
        <w:t>cm</w:t>
      </w:r>
      <w:proofErr w:type="spellEnd"/>
      <w:r w:rsidR="00CC7166">
        <w:t xml:space="preserve"> de ancho, </w:t>
      </w:r>
      <w:r w:rsidR="0077202E">
        <w:t>10</w:t>
      </w:r>
      <w:r w:rsidR="00CC7166">
        <w:t xml:space="preserve"> </w:t>
      </w:r>
      <w:proofErr w:type="spellStart"/>
      <w:r w:rsidR="00CC7166">
        <w:t>cm</w:t>
      </w:r>
      <w:proofErr w:type="spellEnd"/>
      <w:r w:rsidR="00CC7166">
        <w:t xml:space="preserve"> de longo e 18.5 </w:t>
      </w:r>
      <w:proofErr w:type="spellStart"/>
      <w:r w:rsidR="00CC7166">
        <w:t>cm</w:t>
      </w:r>
      <w:proofErr w:type="spellEnd"/>
      <w:r w:rsidR="00CC7166">
        <w:t xml:space="preserve"> de </w:t>
      </w:r>
      <w:r w:rsidR="0077202E">
        <w:t>alto</w:t>
      </w:r>
      <w:r w:rsidR="00B870C9">
        <w:t>; que foi situada a diferentes distancias</w:t>
      </w:r>
      <w:r w:rsidR="00D91BD8">
        <w:t xml:space="preserve"> ao longo do eixo central deste sensor</w:t>
      </w:r>
      <w:r w:rsidR="0077202E">
        <w:t xml:space="preserve">. </w:t>
      </w:r>
      <w:r w:rsidR="00D91BD8">
        <w:t>O</w:t>
      </w:r>
      <w:r w:rsidR="007763F6">
        <w:t>s sens</w:t>
      </w:r>
      <w:r w:rsidR="007D5C47">
        <w:t xml:space="preserve">ores infravermellos teñen un comportamento que varía de forma apreciable en función da </w:t>
      </w:r>
      <w:proofErr w:type="spellStart"/>
      <w:r w:rsidR="007D5C47">
        <w:t>reflectividade</w:t>
      </w:r>
      <w:proofErr w:type="spellEnd"/>
      <w:r w:rsidR="007D5C47">
        <w:t xml:space="preserve"> d</w:t>
      </w:r>
      <w:r w:rsidR="00B95A60">
        <w:t>a superficie dos obxectos que detecte en cada momento.</w:t>
      </w:r>
      <w:r w:rsidR="00B749BC">
        <w:t xml:space="preserve"> Polo tanto</w:t>
      </w:r>
      <w:r w:rsidR="00D91BD8">
        <w:t xml:space="preserve">, co fin </w:t>
      </w:r>
      <w:r w:rsidR="00E602B5">
        <w:t xml:space="preserve">de empregar un material estándar para a obtención dos resultados, </w:t>
      </w:r>
      <w:r w:rsidR="00D85415">
        <w:t>as medicións foron realizadas enriba dunha lámina de papel de cor branco. Así mesmo, a caixa</w:t>
      </w:r>
      <w:r w:rsidR="005B3933">
        <w:t xml:space="preserve"> de cartón foi recuberta deste mesmo material.</w:t>
      </w:r>
      <w:r w:rsidR="005F7ECC">
        <w:t xml:space="preserve"> </w:t>
      </w:r>
      <w:r w:rsidR="003A4F1B">
        <w:t xml:space="preserve">Os resultados obtidos tras a realización das medicións recóllense na </w:t>
      </w:r>
      <w:r w:rsidR="000B7C33">
        <w:fldChar w:fldCharType="begin"/>
      </w:r>
      <w:r w:rsidR="000B7C33">
        <w:instrText xml:space="preserve"> REF _Ref12668385 \h </w:instrText>
      </w:r>
      <w:r w:rsidR="000B7C33">
        <w:fldChar w:fldCharType="separate"/>
      </w:r>
      <w:r w:rsidR="00A45487">
        <w:t xml:space="preserve">Táboa </w:t>
      </w:r>
      <w:r w:rsidR="00A45487">
        <w:rPr>
          <w:noProof/>
        </w:rPr>
        <w:t>10</w:t>
      </w:r>
      <w:r w:rsidR="000B7C33">
        <w:fldChar w:fldCharType="end"/>
      </w:r>
      <w:r w:rsidR="00005BF6">
        <w:t>.</w:t>
      </w:r>
    </w:p>
    <w:tbl>
      <w:tblPr>
        <w:tblStyle w:val="Tablaconcuadrcula"/>
        <w:tblW w:w="0" w:type="auto"/>
        <w:jc w:val="center"/>
        <w:tblLook w:val="04A0" w:firstRow="1" w:lastRow="0" w:firstColumn="1" w:lastColumn="0" w:noHBand="0" w:noVBand="1"/>
      </w:tblPr>
      <w:tblGrid>
        <w:gridCol w:w="1584"/>
        <w:gridCol w:w="1328"/>
      </w:tblGrid>
      <w:tr w:rsidR="00A62053" w14:paraId="548DAE1B" w14:textId="77777777" w:rsidTr="003757F3">
        <w:trPr>
          <w:jc w:val="center"/>
        </w:trPr>
        <w:tc>
          <w:tcPr>
            <w:tcW w:w="0" w:type="auto"/>
            <w:shd w:val="clear" w:color="auto" w:fill="A6A6A6" w:themeFill="background1" w:themeFillShade="A6"/>
          </w:tcPr>
          <w:p w14:paraId="6020D474" w14:textId="7F1C9C79" w:rsidR="00A62053" w:rsidRPr="003757F3" w:rsidRDefault="00BB6661" w:rsidP="003757F3">
            <w:pPr>
              <w:ind w:firstLine="0"/>
              <w:jc w:val="center"/>
              <w:rPr>
                <w:b/>
                <w:bCs/>
              </w:rPr>
            </w:pPr>
            <w:r w:rsidRPr="003757F3">
              <w:rPr>
                <w:b/>
                <w:bCs/>
              </w:rPr>
              <w:t>Distancia (</w:t>
            </w:r>
            <w:proofErr w:type="spellStart"/>
            <w:r w:rsidRPr="003757F3">
              <w:rPr>
                <w:b/>
                <w:bCs/>
              </w:rPr>
              <w:t>cm</w:t>
            </w:r>
            <w:proofErr w:type="spellEnd"/>
            <w:r w:rsidRPr="003757F3">
              <w:rPr>
                <w:b/>
                <w:bCs/>
              </w:rPr>
              <w:t>)</w:t>
            </w:r>
          </w:p>
        </w:tc>
        <w:tc>
          <w:tcPr>
            <w:tcW w:w="0" w:type="auto"/>
            <w:shd w:val="clear" w:color="auto" w:fill="A6A6A6" w:themeFill="background1" w:themeFillShade="A6"/>
          </w:tcPr>
          <w:p w14:paraId="66834227" w14:textId="76C89278" w:rsidR="00A62053" w:rsidRPr="003757F3" w:rsidRDefault="00BB6661" w:rsidP="003757F3">
            <w:pPr>
              <w:ind w:firstLine="0"/>
              <w:jc w:val="center"/>
              <w:rPr>
                <w:b/>
                <w:bCs/>
              </w:rPr>
            </w:pPr>
            <w:r w:rsidRPr="003757F3">
              <w:rPr>
                <w:b/>
                <w:bCs/>
              </w:rPr>
              <w:t>Intensidade</w:t>
            </w:r>
          </w:p>
        </w:tc>
      </w:tr>
      <w:tr w:rsidR="00A62053" w14:paraId="6551ED51" w14:textId="77777777" w:rsidTr="003757F3">
        <w:trPr>
          <w:jc w:val="center"/>
        </w:trPr>
        <w:tc>
          <w:tcPr>
            <w:tcW w:w="0" w:type="auto"/>
          </w:tcPr>
          <w:p w14:paraId="5A5D16C7" w14:textId="07A7ED39" w:rsidR="00A62053" w:rsidRDefault="00BB6661" w:rsidP="003757F3">
            <w:pPr>
              <w:ind w:firstLine="0"/>
              <w:jc w:val="center"/>
            </w:pPr>
            <w:r>
              <w:t>5</w:t>
            </w:r>
          </w:p>
        </w:tc>
        <w:tc>
          <w:tcPr>
            <w:tcW w:w="0" w:type="auto"/>
          </w:tcPr>
          <w:p w14:paraId="403FA962" w14:textId="5D677DF5" w:rsidR="00A62053" w:rsidRDefault="001F01EA" w:rsidP="003757F3">
            <w:pPr>
              <w:ind w:firstLine="0"/>
              <w:jc w:val="center"/>
            </w:pPr>
            <w:r>
              <w:t>41</w:t>
            </w:r>
            <w:r w:rsidR="002866F0">
              <w:t>5</w:t>
            </w:r>
          </w:p>
        </w:tc>
      </w:tr>
      <w:tr w:rsidR="00A62053" w14:paraId="74B978C3" w14:textId="77777777" w:rsidTr="003757F3">
        <w:trPr>
          <w:jc w:val="center"/>
        </w:trPr>
        <w:tc>
          <w:tcPr>
            <w:tcW w:w="0" w:type="auto"/>
          </w:tcPr>
          <w:p w14:paraId="130A18AA" w14:textId="09CE513C" w:rsidR="00A62053" w:rsidRDefault="003A2723" w:rsidP="003757F3">
            <w:pPr>
              <w:ind w:firstLine="0"/>
              <w:jc w:val="center"/>
            </w:pPr>
            <w:r>
              <w:t>10</w:t>
            </w:r>
          </w:p>
        </w:tc>
        <w:tc>
          <w:tcPr>
            <w:tcW w:w="0" w:type="auto"/>
          </w:tcPr>
          <w:p w14:paraId="0560FC3E" w14:textId="37EBCC9A" w:rsidR="00A62053" w:rsidRDefault="001F01EA" w:rsidP="003757F3">
            <w:pPr>
              <w:ind w:firstLine="0"/>
              <w:jc w:val="center"/>
            </w:pPr>
            <w:r>
              <w:t>1</w:t>
            </w:r>
            <w:r w:rsidR="000D153D">
              <w:t>17</w:t>
            </w:r>
          </w:p>
        </w:tc>
      </w:tr>
      <w:tr w:rsidR="00A62053" w14:paraId="590CDEF6" w14:textId="77777777" w:rsidTr="003757F3">
        <w:trPr>
          <w:jc w:val="center"/>
        </w:trPr>
        <w:tc>
          <w:tcPr>
            <w:tcW w:w="0" w:type="auto"/>
          </w:tcPr>
          <w:p w14:paraId="0A5AD16C" w14:textId="1F7EE44B" w:rsidR="00A62053" w:rsidRDefault="003A2723" w:rsidP="003757F3">
            <w:pPr>
              <w:ind w:firstLine="0"/>
              <w:jc w:val="center"/>
            </w:pPr>
            <w:r>
              <w:t>15</w:t>
            </w:r>
          </w:p>
        </w:tc>
        <w:tc>
          <w:tcPr>
            <w:tcW w:w="0" w:type="auto"/>
          </w:tcPr>
          <w:p w14:paraId="5920C405" w14:textId="57A88A2F" w:rsidR="00A62053" w:rsidRDefault="000D2959" w:rsidP="003757F3">
            <w:pPr>
              <w:ind w:firstLine="0"/>
              <w:jc w:val="center"/>
            </w:pPr>
            <w:r>
              <w:t>5</w:t>
            </w:r>
            <w:r w:rsidR="002866F0">
              <w:t>7</w:t>
            </w:r>
          </w:p>
        </w:tc>
      </w:tr>
      <w:tr w:rsidR="00A62053" w14:paraId="6F6CDEB8" w14:textId="77777777" w:rsidTr="003757F3">
        <w:trPr>
          <w:jc w:val="center"/>
        </w:trPr>
        <w:tc>
          <w:tcPr>
            <w:tcW w:w="0" w:type="auto"/>
          </w:tcPr>
          <w:p w14:paraId="5DD279D4" w14:textId="05923D55" w:rsidR="00A62053" w:rsidRDefault="003A2723" w:rsidP="003757F3">
            <w:pPr>
              <w:ind w:firstLine="0"/>
              <w:jc w:val="center"/>
            </w:pPr>
            <w:r>
              <w:t>20</w:t>
            </w:r>
          </w:p>
        </w:tc>
        <w:tc>
          <w:tcPr>
            <w:tcW w:w="0" w:type="auto"/>
          </w:tcPr>
          <w:p w14:paraId="6E989A85" w14:textId="2AA7E909" w:rsidR="00A62053" w:rsidRDefault="000D2959" w:rsidP="003757F3">
            <w:pPr>
              <w:ind w:firstLine="0"/>
              <w:jc w:val="center"/>
            </w:pPr>
            <w:r>
              <w:t>3</w:t>
            </w:r>
            <w:r w:rsidR="00CA6814">
              <w:t>5</w:t>
            </w:r>
          </w:p>
        </w:tc>
      </w:tr>
      <w:tr w:rsidR="00A62053" w14:paraId="7B764B17" w14:textId="77777777" w:rsidTr="003757F3">
        <w:trPr>
          <w:jc w:val="center"/>
        </w:trPr>
        <w:tc>
          <w:tcPr>
            <w:tcW w:w="0" w:type="auto"/>
          </w:tcPr>
          <w:p w14:paraId="3EA9232B" w14:textId="12185DA6" w:rsidR="00A62053" w:rsidRDefault="003A2723" w:rsidP="003757F3">
            <w:pPr>
              <w:ind w:firstLine="0"/>
              <w:jc w:val="center"/>
            </w:pPr>
            <w:r>
              <w:t>25</w:t>
            </w:r>
          </w:p>
        </w:tc>
        <w:tc>
          <w:tcPr>
            <w:tcW w:w="0" w:type="auto"/>
          </w:tcPr>
          <w:p w14:paraId="79B6F8DE" w14:textId="53A41E81" w:rsidR="00A62053" w:rsidRDefault="00DD3D3C" w:rsidP="003757F3">
            <w:pPr>
              <w:ind w:firstLine="0"/>
              <w:jc w:val="center"/>
            </w:pPr>
            <w:r>
              <w:t>2</w:t>
            </w:r>
            <w:r w:rsidR="00CA6814">
              <w:t>6</w:t>
            </w:r>
          </w:p>
        </w:tc>
      </w:tr>
      <w:tr w:rsidR="00A62053" w14:paraId="469ECF74" w14:textId="77777777" w:rsidTr="003757F3">
        <w:trPr>
          <w:jc w:val="center"/>
        </w:trPr>
        <w:tc>
          <w:tcPr>
            <w:tcW w:w="0" w:type="auto"/>
          </w:tcPr>
          <w:p w14:paraId="042BA7AC" w14:textId="237B1327" w:rsidR="00A62053" w:rsidRDefault="003A2723" w:rsidP="003757F3">
            <w:pPr>
              <w:ind w:firstLine="0"/>
              <w:jc w:val="center"/>
            </w:pPr>
            <w:r>
              <w:t>30</w:t>
            </w:r>
          </w:p>
        </w:tc>
        <w:tc>
          <w:tcPr>
            <w:tcW w:w="0" w:type="auto"/>
          </w:tcPr>
          <w:p w14:paraId="19CC1DC5" w14:textId="73665DCE" w:rsidR="00A62053" w:rsidRDefault="00DD3D3C" w:rsidP="003757F3">
            <w:pPr>
              <w:ind w:firstLine="0"/>
              <w:jc w:val="center"/>
            </w:pPr>
            <w:r>
              <w:t>2</w:t>
            </w:r>
            <w:r w:rsidR="00CA6814">
              <w:t>1</w:t>
            </w:r>
          </w:p>
        </w:tc>
      </w:tr>
      <w:tr w:rsidR="00A62053" w14:paraId="004CB21D" w14:textId="77777777" w:rsidTr="003757F3">
        <w:trPr>
          <w:jc w:val="center"/>
        </w:trPr>
        <w:tc>
          <w:tcPr>
            <w:tcW w:w="0" w:type="auto"/>
          </w:tcPr>
          <w:p w14:paraId="55897A85" w14:textId="1B9982A9" w:rsidR="00A62053" w:rsidRDefault="003A2723" w:rsidP="003757F3">
            <w:pPr>
              <w:ind w:firstLine="0"/>
              <w:jc w:val="center"/>
            </w:pPr>
            <w:r>
              <w:t>35</w:t>
            </w:r>
          </w:p>
        </w:tc>
        <w:tc>
          <w:tcPr>
            <w:tcW w:w="0" w:type="auto"/>
          </w:tcPr>
          <w:p w14:paraId="162E10F1" w14:textId="57FE7A8E" w:rsidR="00A62053" w:rsidRDefault="00DD3D3C" w:rsidP="003757F3">
            <w:pPr>
              <w:keepNext/>
              <w:ind w:firstLine="0"/>
              <w:jc w:val="center"/>
            </w:pPr>
            <w:r>
              <w:t>18</w:t>
            </w:r>
          </w:p>
        </w:tc>
      </w:tr>
    </w:tbl>
    <w:p w14:paraId="2E3F9975" w14:textId="684C43BB" w:rsidR="00CA6814" w:rsidRDefault="00CA6814" w:rsidP="00E6086A">
      <w:pPr>
        <w:pStyle w:val="Descripcin"/>
        <w:spacing w:before="120"/>
      </w:pPr>
      <w:bookmarkStart w:id="166" w:name="_Ref12668385"/>
      <w:bookmarkStart w:id="167" w:name="_Toc12825068"/>
      <w:r>
        <w:t xml:space="preserve">Táboa </w:t>
      </w:r>
      <w:r w:rsidR="00A0760E">
        <w:fldChar w:fldCharType="begin"/>
      </w:r>
      <w:r w:rsidR="00A0760E">
        <w:instrText xml:space="preserve"> SEQ Táboa \* ARABIC </w:instrText>
      </w:r>
      <w:r w:rsidR="00A0760E">
        <w:fldChar w:fldCharType="separate"/>
      </w:r>
      <w:r w:rsidR="00A45487">
        <w:rPr>
          <w:noProof/>
        </w:rPr>
        <w:t>10</w:t>
      </w:r>
      <w:r w:rsidR="00A0760E">
        <w:fldChar w:fldCharType="end"/>
      </w:r>
      <w:bookmarkEnd w:id="166"/>
      <w:r>
        <w:t>. Valores das medicións realizadas para un sensor infravermello</w:t>
      </w:r>
      <w:bookmarkEnd w:id="167"/>
    </w:p>
    <w:p w14:paraId="30D3296A" w14:textId="68325922" w:rsidR="00974E9C" w:rsidRDefault="00F83271" w:rsidP="008E40D4">
      <w:r>
        <w:t>En traballos anteriores considerouse que</w:t>
      </w:r>
      <w:r w:rsidR="00B83A70">
        <w:t xml:space="preserve"> a expresión matemática </w:t>
      </w:r>
      <w:r w:rsidR="0012216F">
        <w:t>á que se poden aproximar estes valores en función da distancia é da seguinte</w:t>
      </w:r>
      <w:r w:rsidR="003C7633">
        <w:t xml:space="preserve"> </w:t>
      </w:r>
      <w:r w:rsidR="0012216F">
        <w:t>forma:</w:t>
      </w:r>
    </w:p>
    <w:p w14:paraId="0AC8EBDB" w14:textId="39196460" w:rsidR="0012216F" w:rsidRDefault="00C75DD1" w:rsidP="008E40D4">
      <m:oMathPara>
        <m:oMath>
          <m:r>
            <w:rPr>
              <w:rFonts w:ascii="Cambria Math" w:hAnsi="Cambria Math"/>
            </w:rPr>
            <m:t>I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m:t>
                      </m:r>
                    </m:sub>
                  </m:sSub>
                </m:e>
                <m:sup>
                  <m:sSub>
                    <m:sSubPr>
                      <m:ctrlPr>
                        <w:rPr>
                          <w:rFonts w:ascii="Cambria Math" w:hAnsi="Cambria Math"/>
                          <w:i/>
                        </w:rPr>
                      </m:ctrlPr>
                    </m:sSubPr>
                    <m:e>
                      <m:r>
                        <w:rPr>
                          <w:rFonts w:ascii="Cambria Math" w:hAnsi="Cambria Math"/>
                        </w:rPr>
                        <m:t>b</m:t>
                      </m:r>
                    </m:e>
                    <m:sub>
                      <m:r>
                        <w:rPr>
                          <w:rFonts w:ascii="Cambria Math" w:hAnsi="Cambria Math"/>
                        </w:rPr>
                        <m:t>i</m:t>
                      </m:r>
                    </m:sub>
                  </m:sSub>
                </m:sup>
              </m:sSup>
            </m:e>
          </m:nary>
        </m:oMath>
      </m:oMathPara>
    </w:p>
    <w:p w14:paraId="594FE558" w14:textId="0128C1C8" w:rsidR="007958DE" w:rsidRPr="007A1E9E" w:rsidRDefault="005521F7" w:rsidP="00756E70">
      <w:r>
        <w:t xml:space="preserve">Onde </w:t>
      </w:r>
      <m:oMath>
        <m:r>
          <w:rPr>
            <w:rFonts w:ascii="Cambria Math" w:hAnsi="Cambria Math"/>
          </w:rPr>
          <m:t>IR</m:t>
        </m:r>
      </m:oMath>
      <w:r>
        <w:t xml:space="preserve"> é o valor de intensidade, </w:t>
      </w:r>
      <m:oMath>
        <m:r>
          <w:rPr>
            <w:rFonts w:ascii="Cambria Math" w:hAnsi="Cambria Math"/>
          </w:rPr>
          <m:t>D</m:t>
        </m:r>
      </m:oMath>
      <w:r>
        <w:t xml:space="preserve"> a distancia á que corta cada raio</w:t>
      </w:r>
      <w:r w:rsidR="007D34AF">
        <w:t xml:space="preserve"> e </w:t>
      </w:r>
      <m:oMath>
        <m:r>
          <w:rPr>
            <w:rFonts w:ascii="Cambria Math" w:hAnsi="Cambria Math"/>
          </w:rPr>
          <m:t>i</m:t>
        </m:r>
      </m:oMath>
      <w:r w:rsidR="007D34AF">
        <w:t xml:space="preserve"> o índice de cada raio do sensor</w:t>
      </w:r>
      <w:r w:rsidR="000D49C3">
        <w:t xml:space="preserve"> do modelo de simulación.</w:t>
      </w:r>
      <w:r w:rsidR="00A703EC">
        <w:t xml:space="preserve"> Os coeficientes </w:t>
      </w:r>
      <m:oMath>
        <m:r>
          <w:rPr>
            <w:rFonts w:ascii="Cambria Math" w:hAnsi="Cambria Math"/>
          </w:rPr>
          <m:t>a</m:t>
        </m:r>
      </m:oMath>
      <w:r w:rsidR="00A703EC">
        <w:t xml:space="preserve"> e </w:t>
      </w:r>
      <m:oMath>
        <m:r>
          <w:rPr>
            <w:rFonts w:ascii="Cambria Math" w:hAnsi="Cambria Math"/>
          </w:rPr>
          <m:t>b</m:t>
        </m:r>
      </m:oMath>
      <w:r w:rsidR="00A703EC">
        <w:t xml:space="preserve"> for</w:t>
      </w:r>
      <w:proofErr w:type="spellStart"/>
      <w:r w:rsidR="008753D5">
        <w:t>on</w:t>
      </w:r>
      <w:proofErr w:type="spellEnd"/>
      <w:r w:rsidR="008753D5">
        <w:t xml:space="preserve"> calculados </w:t>
      </w:r>
      <w:r w:rsidR="008753D5">
        <w:lastRenderedPageBreak/>
        <w:t>mediante</w:t>
      </w:r>
      <w:r w:rsidR="00BB4FB4">
        <w:t xml:space="preserve"> o complemento </w:t>
      </w:r>
      <w:proofErr w:type="spellStart"/>
      <w:r w:rsidR="00BB4FB4">
        <w:rPr>
          <w:i/>
          <w:iCs/>
        </w:rPr>
        <w:t>solver</w:t>
      </w:r>
      <w:proofErr w:type="spellEnd"/>
      <w:r w:rsidR="003C7633">
        <w:rPr>
          <w:i/>
          <w:iCs/>
        </w:rPr>
        <w:t xml:space="preserve"> </w:t>
      </w:r>
      <w:r w:rsidR="00BB4FB4">
        <w:t xml:space="preserve">de Microsoft Excel </w:t>
      </w:r>
      <w:r w:rsidR="001A086D">
        <w:t>co obxectivo de minimizar o</w:t>
      </w:r>
      <w:r w:rsidR="000A562A">
        <w:t xml:space="preserve"> erro </w:t>
      </w:r>
      <w:proofErr w:type="spellStart"/>
      <w:r w:rsidR="000A562A">
        <w:t>cuadrático</w:t>
      </w:r>
      <w:proofErr w:type="spellEnd"/>
      <w:r w:rsidR="000A562A">
        <w:t xml:space="preserve"> medio entre o valor real medido polo infravermello e o valor calculado</w:t>
      </w:r>
      <w:r w:rsidR="00A9051B">
        <w:t>, utilizando as restricións de que</w:t>
      </w:r>
      <w:r w:rsidR="00545391">
        <w:t xml:space="preserve"> o</w:t>
      </w:r>
      <w:r w:rsidR="00712B6A">
        <w:t>s valores do</w:t>
      </w:r>
      <w:r w:rsidR="00545391">
        <w:t xml:space="preserve"> </w:t>
      </w:r>
      <w:r w:rsidR="001C7479">
        <w:t xml:space="preserve">coeficiente </w:t>
      </w:r>
      <m:oMath>
        <m:r>
          <w:rPr>
            <w:rFonts w:ascii="Cambria Math" w:hAnsi="Cambria Math"/>
          </w:rPr>
          <m:t>a</m:t>
        </m:r>
      </m:oMath>
      <w:r w:rsidR="001C7479">
        <w:t xml:space="preserve"> fose</w:t>
      </w:r>
      <w:r w:rsidR="00712B6A">
        <w:t xml:space="preserve">n positivos </w:t>
      </w:r>
      <w:r w:rsidR="001C7479">
        <w:t>e o</w:t>
      </w:r>
      <w:r w:rsidR="00712B6A">
        <w:t xml:space="preserve">s valores do coeficiente </w:t>
      </w:r>
      <m:oMath>
        <m:r>
          <w:rPr>
            <w:rFonts w:ascii="Cambria Math" w:hAnsi="Cambria Math"/>
          </w:rPr>
          <m:t xml:space="preserve">b </m:t>
        </m:r>
      </m:oMath>
      <w:r w:rsidR="00712B6A">
        <w:t>fosen negativos</w:t>
      </w:r>
      <w:r w:rsidR="00900C28">
        <w:t>, ademais de que sexan os mesmos para todo</w:t>
      </w:r>
      <w:r w:rsidR="00756E70">
        <w:t>s os raios. Decidiuse que t</w:t>
      </w:r>
      <w:r w:rsidR="00D33F7F">
        <w:t>odos os raios pondera</w:t>
      </w:r>
      <w:r w:rsidR="00756E70">
        <w:t>sen</w:t>
      </w:r>
      <w:r w:rsidR="00D33F7F">
        <w:t xml:space="preserve"> igual xa que, tendo en conta que</w:t>
      </w:r>
      <w:r w:rsidR="00991F22">
        <w:t xml:space="preserve"> o valor de lectura do sensor depende de diversos factores e principalmente un deles é a </w:t>
      </w:r>
      <w:proofErr w:type="spellStart"/>
      <w:r w:rsidR="00991F22">
        <w:t>reflectividade</w:t>
      </w:r>
      <w:proofErr w:type="spellEnd"/>
      <w:r w:rsidR="00991F22">
        <w:t xml:space="preserve">, non ten sentido perder demasiado tempo en </w:t>
      </w:r>
      <w:r w:rsidR="005F6325">
        <w:t>buscar unha aproximación perfecta para este caso</w:t>
      </w:r>
      <w:r w:rsidR="00A84D18">
        <w:t>, cando os resultados ao detectar outro tipo de material</w:t>
      </w:r>
      <w:r w:rsidR="003B31BC">
        <w:t xml:space="preserve"> poidan ser considerablemente diferentes.</w:t>
      </w:r>
      <w:r w:rsidR="003E4F5B">
        <w:t xml:space="preserve"> Finalmente os valores obtidos para </w:t>
      </w:r>
      <w:r w:rsidR="00BD1F55">
        <w:t>d</w:t>
      </w:r>
      <w:r w:rsidR="00D1597B">
        <w:t>it</w:t>
      </w:r>
      <w:r w:rsidR="003E4F5B">
        <w:t xml:space="preserve">os coeficientes foron </w:t>
      </w:r>
      <m:oMath>
        <m:r>
          <w:rPr>
            <w:rFonts w:ascii="Cambria Math" w:hAnsi="Cambria Math"/>
          </w:rPr>
          <m:t>a=0.124</m:t>
        </m:r>
      </m:oMath>
      <w:r w:rsidR="00D1597B">
        <w:t xml:space="preserve"> </w:t>
      </w:r>
      <w:r w:rsidR="00BD1F55">
        <w:t xml:space="preserve">e </w:t>
      </w:r>
      <m:oMath>
        <m:r>
          <w:rPr>
            <w:rFonts w:ascii="Cambria Math" w:hAnsi="Cambria Math"/>
          </w:rPr>
          <m:t>b=-1.7823</m:t>
        </m:r>
      </m:oMath>
      <w:r w:rsidR="00CE5AA4">
        <w:t>.</w:t>
      </w:r>
    </w:p>
    <w:p w14:paraId="6D8E0014" w14:textId="21FAB154" w:rsidR="004E6837" w:rsidRDefault="004E6837" w:rsidP="004E6837">
      <w:pPr>
        <w:pStyle w:val="Ttulo2"/>
      </w:pPr>
      <w:bookmarkStart w:id="168" w:name="_Toc12827321"/>
      <w:r>
        <w:t xml:space="preserve">Paquete </w:t>
      </w:r>
      <w:proofErr w:type="spellStart"/>
      <w:r>
        <w:t>Robobo</w:t>
      </w:r>
      <w:bookmarkEnd w:id="168"/>
      <w:proofErr w:type="spellEnd"/>
    </w:p>
    <w:p w14:paraId="1C6E758F" w14:textId="1495F0D7" w:rsidR="00042F77" w:rsidRDefault="007301DC" w:rsidP="00E128B0">
      <w:r>
        <w:t>O resultado do desenvolvemento deste traballo é a</w:t>
      </w:r>
      <w:r w:rsidR="00236A75">
        <w:t xml:space="preserve"> obtención do paquete de</w:t>
      </w:r>
      <w:r w:rsidR="00C55282">
        <w:t xml:space="preserve"> ROS</w:t>
      </w:r>
      <w:r w:rsidR="00236A75">
        <w:t xml:space="preserve"> </w:t>
      </w:r>
      <w:proofErr w:type="spellStart"/>
      <w:r w:rsidR="00236A75">
        <w:rPr>
          <w:i/>
          <w:iCs/>
        </w:rPr>
        <w:t>robobo</w:t>
      </w:r>
      <w:proofErr w:type="spellEnd"/>
      <w:r w:rsidR="00C55282">
        <w:t>, que está estruturado co seguinte directorio</w:t>
      </w:r>
      <w:r w:rsidR="00BA0DB6">
        <w:t xml:space="preserve"> de carpetas:</w:t>
      </w:r>
    </w:p>
    <w:p w14:paraId="1151F486" w14:textId="68FDABF7" w:rsidR="0048372F" w:rsidRDefault="009E72C1" w:rsidP="005A3940">
      <w:pPr>
        <w:pStyle w:val="Prrafodelista"/>
        <w:numPr>
          <w:ilvl w:val="0"/>
          <w:numId w:val="35"/>
        </w:numPr>
        <w:ind w:hanging="357"/>
        <w:contextualSpacing w:val="0"/>
      </w:pPr>
      <w:proofErr w:type="spellStart"/>
      <w:r w:rsidRPr="00807EC8">
        <w:rPr>
          <w:b/>
          <w:bCs/>
        </w:rPr>
        <w:t>r</w:t>
      </w:r>
      <w:r w:rsidR="0048372F" w:rsidRPr="00807EC8">
        <w:rPr>
          <w:b/>
          <w:bCs/>
        </w:rPr>
        <w:t>obobo</w:t>
      </w:r>
      <w:proofErr w:type="spellEnd"/>
      <w:r w:rsidR="00A948A1" w:rsidRPr="00807EC8">
        <w:rPr>
          <w:b/>
          <w:bCs/>
        </w:rPr>
        <w:t>:</w:t>
      </w:r>
      <w:r w:rsidR="00A948A1">
        <w:t xml:space="preserve"> carpeta xeral do paquete</w:t>
      </w:r>
    </w:p>
    <w:p w14:paraId="5B5B45DD" w14:textId="71C60108" w:rsidR="00576C93" w:rsidRDefault="009E72C1" w:rsidP="0048372F">
      <w:pPr>
        <w:pStyle w:val="Prrafodelista"/>
        <w:numPr>
          <w:ilvl w:val="1"/>
          <w:numId w:val="36"/>
        </w:numPr>
        <w:contextualSpacing w:val="0"/>
      </w:pPr>
      <w:proofErr w:type="spellStart"/>
      <w:r w:rsidRPr="00807EC8">
        <w:rPr>
          <w:b/>
          <w:bCs/>
        </w:rPr>
        <w:t>in</w:t>
      </w:r>
      <w:r w:rsidR="005A3940" w:rsidRPr="00807EC8">
        <w:rPr>
          <w:b/>
          <w:bCs/>
        </w:rPr>
        <w:t>clude</w:t>
      </w:r>
      <w:proofErr w:type="spellEnd"/>
      <w:r w:rsidR="00BA48E0" w:rsidRPr="00807EC8">
        <w:rPr>
          <w:b/>
          <w:bCs/>
        </w:rPr>
        <w:t>:</w:t>
      </w:r>
      <w:r w:rsidR="00BA48E0">
        <w:t xml:space="preserve"> recolle os ficheiros </w:t>
      </w:r>
      <w:r w:rsidR="00BA48E0" w:rsidRPr="00C91FBF">
        <w:rPr>
          <w:i/>
          <w:iCs/>
        </w:rPr>
        <w:t>.h</w:t>
      </w:r>
      <w:r w:rsidR="00BA48E0">
        <w:t xml:space="preserve"> dos </w:t>
      </w:r>
      <w:proofErr w:type="spellStart"/>
      <w:r w:rsidR="00BA48E0">
        <w:t>plugins</w:t>
      </w:r>
      <w:proofErr w:type="spellEnd"/>
      <w:r w:rsidR="00BA48E0">
        <w:t xml:space="preserve"> </w:t>
      </w:r>
      <w:proofErr w:type="spellStart"/>
      <w:r w:rsidR="00BA48E0">
        <w:t>implementados</w:t>
      </w:r>
      <w:proofErr w:type="spellEnd"/>
      <w:r w:rsidR="00BA48E0">
        <w:t xml:space="preserve"> en C++.</w:t>
      </w:r>
    </w:p>
    <w:p w14:paraId="15A5937C" w14:textId="5E791597" w:rsidR="001D6DDA" w:rsidRDefault="005A3940" w:rsidP="0048372F">
      <w:pPr>
        <w:pStyle w:val="Prrafodelista"/>
        <w:numPr>
          <w:ilvl w:val="1"/>
          <w:numId w:val="36"/>
        </w:numPr>
        <w:contextualSpacing w:val="0"/>
      </w:pPr>
      <w:proofErr w:type="spellStart"/>
      <w:r w:rsidRPr="00807EC8">
        <w:rPr>
          <w:b/>
          <w:bCs/>
        </w:rPr>
        <w:t>launch</w:t>
      </w:r>
      <w:proofErr w:type="spellEnd"/>
      <w:r w:rsidR="00BA48E0" w:rsidRPr="00807EC8">
        <w:rPr>
          <w:b/>
          <w:bCs/>
        </w:rPr>
        <w:t>:</w:t>
      </w:r>
      <w:r w:rsidR="00747188">
        <w:t xml:space="preserve"> recolle os ficheiros de lanzamento dos nodos necesarios para a simulación.</w:t>
      </w:r>
    </w:p>
    <w:p w14:paraId="126DC00A" w14:textId="6FBB26B0" w:rsidR="001D6DDA" w:rsidRDefault="005A3940" w:rsidP="0048372F">
      <w:pPr>
        <w:pStyle w:val="Prrafodelista"/>
        <w:numPr>
          <w:ilvl w:val="1"/>
          <w:numId w:val="36"/>
        </w:numPr>
        <w:contextualSpacing w:val="0"/>
      </w:pPr>
      <w:proofErr w:type="spellStart"/>
      <w:r w:rsidRPr="00807EC8">
        <w:rPr>
          <w:b/>
          <w:bCs/>
        </w:rPr>
        <w:t>models</w:t>
      </w:r>
      <w:proofErr w:type="spellEnd"/>
      <w:r w:rsidR="00996807" w:rsidRPr="00807EC8">
        <w:rPr>
          <w:b/>
          <w:bCs/>
        </w:rPr>
        <w:t>:</w:t>
      </w:r>
      <w:r w:rsidR="00996807">
        <w:t xml:space="preserve"> nesta carpeta deben depositarse </w:t>
      </w:r>
      <w:r w:rsidR="00807EC8">
        <w:t>os modelos que sexan empregados durante a simulación.</w:t>
      </w:r>
    </w:p>
    <w:p w14:paraId="65A16F14" w14:textId="2021DFEB" w:rsidR="0093574C" w:rsidRDefault="005A3940" w:rsidP="0048372F">
      <w:pPr>
        <w:pStyle w:val="Prrafodelista"/>
        <w:numPr>
          <w:ilvl w:val="1"/>
          <w:numId w:val="36"/>
        </w:numPr>
        <w:contextualSpacing w:val="0"/>
      </w:pPr>
      <w:proofErr w:type="spellStart"/>
      <w:r w:rsidRPr="009E72C1">
        <w:rPr>
          <w:b/>
          <w:bCs/>
        </w:rPr>
        <w:t>nodes</w:t>
      </w:r>
      <w:proofErr w:type="spellEnd"/>
      <w:r w:rsidR="00807EC8" w:rsidRPr="00C91FBF">
        <w:rPr>
          <w:b/>
          <w:bCs/>
        </w:rPr>
        <w:t>:</w:t>
      </w:r>
      <w:r w:rsidR="003D78F4" w:rsidRPr="00C91FBF">
        <w:t xml:space="preserve"> recolle os ficheiros para a creación</w:t>
      </w:r>
      <w:r w:rsidR="005B5381" w:rsidRPr="00C91FBF">
        <w:t xml:space="preserve"> de</w:t>
      </w:r>
      <w:r w:rsidR="005B5381">
        <w:t xml:space="preserve"> novos nodos</w:t>
      </w:r>
      <w:r w:rsidR="00B4524B">
        <w:t>.</w:t>
      </w:r>
    </w:p>
    <w:p w14:paraId="151DE3BC" w14:textId="46EB6557" w:rsidR="0093574C" w:rsidRDefault="005A3940" w:rsidP="0048372F">
      <w:pPr>
        <w:pStyle w:val="Prrafodelista"/>
        <w:numPr>
          <w:ilvl w:val="1"/>
          <w:numId w:val="36"/>
        </w:numPr>
        <w:contextualSpacing w:val="0"/>
      </w:pPr>
      <w:proofErr w:type="spellStart"/>
      <w:r w:rsidRPr="009E72C1">
        <w:rPr>
          <w:b/>
          <w:bCs/>
        </w:rPr>
        <w:t>scripts</w:t>
      </w:r>
      <w:proofErr w:type="spellEnd"/>
      <w:r w:rsidR="00C97832">
        <w:t>: aquí serán depositados</w:t>
      </w:r>
      <w:r w:rsidR="008774E1">
        <w:t xml:space="preserve"> os programas que se realicen para programar os comportamentos do modelo.</w:t>
      </w:r>
    </w:p>
    <w:p w14:paraId="1664D88F" w14:textId="52F782C3" w:rsidR="005A3940" w:rsidRDefault="005A3940" w:rsidP="0048372F">
      <w:pPr>
        <w:pStyle w:val="Prrafodelista"/>
        <w:numPr>
          <w:ilvl w:val="1"/>
          <w:numId w:val="36"/>
        </w:numPr>
        <w:contextualSpacing w:val="0"/>
      </w:pPr>
      <w:proofErr w:type="spellStart"/>
      <w:r w:rsidRPr="009E72C1">
        <w:rPr>
          <w:b/>
          <w:bCs/>
        </w:rPr>
        <w:t>src</w:t>
      </w:r>
      <w:proofErr w:type="spellEnd"/>
      <w:r w:rsidR="00D34ECD" w:rsidRPr="009E72C1">
        <w:rPr>
          <w:b/>
          <w:bCs/>
        </w:rPr>
        <w:t>:</w:t>
      </w:r>
      <w:r w:rsidR="00D34ECD">
        <w:t xml:space="preserve"> esta carpeta contén o ficheiro de </w:t>
      </w:r>
      <w:proofErr w:type="spellStart"/>
      <w:r w:rsidR="00D34ECD">
        <w:t>Python</w:t>
      </w:r>
      <w:proofErr w:type="spellEnd"/>
      <w:r w:rsidR="00AF0229">
        <w:t xml:space="preserve"> co código encargado de agrupar as mensaxes dos sensores infravermellos nunha soa.</w:t>
      </w:r>
    </w:p>
    <w:p w14:paraId="3802C9E7" w14:textId="64CC3BB4" w:rsidR="005A3940" w:rsidRDefault="005A3940" w:rsidP="0048372F">
      <w:pPr>
        <w:pStyle w:val="Prrafodelista"/>
        <w:numPr>
          <w:ilvl w:val="1"/>
          <w:numId w:val="36"/>
        </w:numPr>
        <w:contextualSpacing w:val="0"/>
      </w:pPr>
      <w:proofErr w:type="spellStart"/>
      <w:r w:rsidRPr="009E72C1">
        <w:rPr>
          <w:b/>
          <w:bCs/>
        </w:rPr>
        <w:t>worlds</w:t>
      </w:r>
      <w:proofErr w:type="spellEnd"/>
      <w:r w:rsidR="00AF0229" w:rsidRPr="009E72C1">
        <w:rPr>
          <w:b/>
          <w:bCs/>
        </w:rPr>
        <w:t>:</w:t>
      </w:r>
      <w:r w:rsidR="00AF0229">
        <w:t xml:space="preserve"> nesta carpeta deben depositarse os mundos</w:t>
      </w:r>
      <w:r w:rsidR="005B5381">
        <w:t xml:space="preserve"> que sexan empregados na simulación.</w:t>
      </w:r>
    </w:p>
    <w:p w14:paraId="13DED9B3" w14:textId="77777777" w:rsidR="005A3940" w:rsidRPr="00C55282" w:rsidRDefault="005A3940" w:rsidP="005A3940"/>
    <w:p w14:paraId="3F9E3716" w14:textId="752721E6" w:rsidR="00C57E81" w:rsidRDefault="00C57E81" w:rsidP="00C57E81">
      <w:pPr>
        <w:pStyle w:val="Ttulo1"/>
      </w:pPr>
      <w:bookmarkStart w:id="169" w:name="_Toc12827322"/>
      <w:r>
        <w:lastRenderedPageBreak/>
        <w:t>Probas e validación</w:t>
      </w:r>
      <w:bookmarkEnd w:id="169"/>
    </w:p>
    <w:p w14:paraId="794C74D4" w14:textId="56CDBB30" w:rsidR="00CA0D72" w:rsidRDefault="00CA0D72" w:rsidP="00CA0D72">
      <w:r>
        <w:t>Neste capítulo ex</w:t>
      </w:r>
      <w:r w:rsidR="00F97CBD">
        <w:t>poñeranse os resultados de funcionamento para as diferentes probas</w:t>
      </w:r>
      <w:r w:rsidR="00653A47">
        <w:t xml:space="preserve"> realizadas sobre o modelo de simulación desenvolvido neste traballo</w:t>
      </w:r>
      <w:r w:rsidR="00D526D6">
        <w:t>, co fin de garantir o correcto funcionamento do mesmo.</w:t>
      </w:r>
      <w:r w:rsidR="009724B0">
        <w:t xml:space="preserve"> A</w:t>
      </w:r>
      <w:r w:rsidR="007227B5">
        <w:t>demais farase unha breve explicación do</w:t>
      </w:r>
      <w:r w:rsidR="00897A56">
        <w:t>s pasos a seguir para realizar unha simulación do devandito modelo.</w:t>
      </w:r>
    </w:p>
    <w:p w14:paraId="2D93042B" w14:textId="795A7F03" w:rsidR="00897A56" w:rsidRDefault="00523731" w:rsidP="00897A56">
      <w:pPr>
        <w:pStyle w:val="Ttulo2"/>
        <w:rPr>
          <w:i/>
          <w:iCs/>
        </w:rPr>
      </w:pPr>
      <w:bookmarkStart w:id="170" w:name="_Toc12827323"/>
      <w:r>
        <w:t>Utilización do paq</w:t>
      </w:r>
      <w:r w:rsidR="00AD4BDC">
        <w:t xml:space="preserve">uete </w:t>
      </w:r>
      <w:proofErr w:type="spellStart"/>
      <w:r w:rsidR="00AD4BDC">
        <w:rPr>
          <w:i/>
          <w:iCs/>
        </w:rPr>
        <w:t>robobo</w:t>
      </w:r>
      <w:bookmarkEnd w:id="170"/>
      <w:proofErr w:type="spellEnd"/>
    </w:p>
    <w:p w14:paraId="6C065A3C" w14:textId="4741E6E2" w:rsidR="00FB5114" w:rsidRDefault="00E074E3" w:rsidP="00A319C4">
      <w:pPr>
        <w:suppressAutoHyphens/>
      </w:pPr>
      <w:r>
        <w:t xml:space="preserve">O paquete </w:t>
      </w:r>
      <w:proofErr w:type="spellStart"/>
      <w:r w:rsidRPr="0004777B">
        <w:rPr>
          <w:i/>
          <w:iCs/>
        </w:rPr>
        <w:t>robobo</w:t>
      </w:r>
      <w:proofErr w:type="spellEnd"/>
      <w:r w:rsidR="007C34B9">
        <w:t xml:space="preserve"> debe ser introducido nun espazo de traballo</w:t>
      </w:r>
      <w:r w:rsidR="00F03AEB">
        <w:t xml:space="preserve"> (</w:t>
      </w:r>
      <w:proofErr w:type="spellStart"/>
      <w:r w:rsidR="00F03AEB">
        <w:rPr>
          <w:i/>
          <w:iCs/>
        </w:rPr>
        <w:t>workspace</w:t>
      </w:r>
      <w:proofErr w:type="spellEnd"/>
      <w:r w:rsidR="00F03AEB">
        <w:t xml:space="preserve">) de ROS, dentro da carpeta </w:t>
      </w:r>
      <w:proofErr w:type="spellStart"/>
      <w:r w:rsidR="0004777B">
        <w:rPr>
          <w:i/>
          <w:iCs/>
        </w:rPr>
        <w:t>src</w:t>
      </w:r>
      <w:proofErr w:type="spellEnd"/>
      <w:r w:rsidR="0004777B">
        <w:t xml:space="preserve"> correspondente.</w:t>
      </w:r>
      <w:r w:rsidR="008D3BF7">
        <w:t xml:space="preserve"> Como se explicou en capítulos previos,</w:t>
      </w:r>
      <w:r w:rsidR="00CE17EF">
        <w:t xml:space="preserve"> para o funcionamento do modelo empréganse os</w:t>
      </w:r>
      <w:r w:rsidR="00B67152">
        <w:t xml:space="preserve"> tipos de mensaxes de ROS que se utilizan no robot real, polo tanto,</w:t>
      </w:r>
      <w:r w:rsidR="008D3BF7">
        <w:t xml:space="preserve"> </w:t>
      </w:r>
      <w:r w:rsidR="00427A22">
        <w:t xml:space="preserve">é preciso introducir tamén o paquete </w:t>
      </w:r>
      <w:proofErr w:type="spellStart"/>
      <w:r w:rsidR="00427A22">
        <w:rPr>
          <w:i/>
          <w:iCs/>
        </w:rPr>
        <w:t>robobo</w:t>
      </w:r>
      <w:proofErr w:type="spellEnd"/>
      <w:r w:rsidR="00427A22">
        <w:rPr>
          <w:i/>
          <w:iCs/>
        </w:rPr>
        <w:softHyphen/>
        <w:t>_</w:t>
      </w:r>
      <w:proofErr w:type="spellStart"/>
      <w:r w:rsidR="00427A22">
        <w:rPr>
          <w:i/>
          <w:iCs/>
        </w:rPr>
        <w:t>msgs</w:t>
      </w:r>
      <w:proofErr w:type="spellEnd"/>
      <w:r w:rsidR="00427A22">
        <w:rPr>
          <w:i/>
          <w:iCs/>
        </w:rPr>
        <w:softHyphen/>
      </w:r>
      <w:r w:rsidR="004D196E">
        <w:t xml:space="preserve"> </w:t>
      </w:r>
      <w:r w:rsidR="004D196E">
        <w:fldChar w:fldCharType="begin" w:fldLock="1"/>
      </w:r>
      <w:r w:rsidR="00F356CE">
        <w:instrText>ADDIN CSL_CITATION {"citationItems":[{"id":"ITEM-1","itemData":{"URL":"https://github.com/mintforpeople/robobo-ros-msgs/","accessed":{"date-parts":[["2019","6","26"]]},"id":"ITEM-1","issued":{"date-parts":[["0"]]},"title":"GitHub - mintforpeople/robobo-ros-msgs: Repository for the ROS package that contains the messages and services of the Robobo educational robot.","type":"webpage"},"uris":["http://www.mendeley.com/documents/?uuid=05570858-1fa7-3224-bf0d-006fcee7b1fb"]}],"mendeley":{"formattedCitation":"[23]","plainTextFormattedCitation":"[23]","previouslyFormattedCitation":"[23]"},"properties":{"noteIndex":0},"schema":"https://github.com/citation-style-language/schema/raw/master/csl-citation.json"}</w:instrText>
      </w:r>
      <w:r w:rsidR="004D196E">
        <w:fldChar w:fldCharType="separate"/>
      </w:r>
      <w:r w:rsidR="004D196E" w:rsidRPr="004D196E">
        <w:rPr>
          <w:noProof/>
        </w:rPr>
        <w:t>[23]</w:t>
      </w:r>
      <w:r w:rsidR="004D196E">
        <w:fldChar w:fldCharType="end"/>
      </w:r>
      <w:r w:rsidR="00780E57">
        <w:t>.</w:t>
      </w:r>
      <w:r w:rsidR="0089258E">
        <w:t xml:space="preserve"> </w:t>
      </w:r>
      <w:r w:rsidR="006A57FA">
        <w:t>Unha</w:t>
      </w:r>
      <w:r w:rsidR="008A61D2">
        <w:t xml:space="preserve"> vez se dispoña de ambos paquetes no entorno de traballo</w:t>
      </w:r>
      <w:r w:rsidR="00F31CA9">
        <w:t xml:space="preserve">, antes da primeira utilización é necesario compilar o código mediante a ferramenta </w:t>
      </w:r>
      <w:proofErr w:type="spellStart"/>
      <w:r w:rsidR="00F31CA9">
        <w:rPr>
          <w:i/>
          <w:iCs/>
        </w:rPr>
        <w:t>catkin</w:t>
      </w:r>
      <w:proofErr w:type="spellEnd"/>
      <w:r w:rsidR="00FE5DC5">
        <w:t xml:space="preserve">. Esta acción consiste en abrir un terminal novo </w:t>
      </w:r>
      <w:r w:rsidR="00056FBB">
        <w:t xml:space="preserve">dentro do entorno de traballo e, a continuación, </w:t>
      </w:r>
      <w:r w:rsidR="001F1F73">
        <w:t xml:space="preserve">introducir o comando </w:t>
      </w:r>
      <w:proofErr w:type="spellStart"/>
      <w:r w:rsidR="001F1F73">
        <w:rPr>
          <w:i/>
          <w:iCs/>
        </w:rPr>
        <w:t>catkin_make</w:t>
      </w:r>
      <w:proofErr w:type="spellEnd"/>
      <w:r w:rsidR="004B5B4A">
        <w:t>.</w:t>
      </w:r>
      <w:r w:rsidR="00A319C4">
        <w:t xml:space="preserve"> Unha vez se teña compilado o código, a</w:t>
      </w:r>
      <w:r w:rsidR="00B62D2B">
        <w:t xml:space="preserve"> utilización d</w:t>
      </w:r>
      <w:r w:rsidR="00136007">
        <w:t>o modelo de simulación é moi sinxela:</w:t>
      </w:r>
    </w:p>
    <w:p w14:paraId="50B4AA97" w14:textId="48CB58E0" w:rsidR="00AD39D9" w:rsidRDefault="00DD5798" w:rsidP="005B0B11">
      <w:pPr>
        <w:pStyle w:val="Prrafodelista"/>
        <w:numPr>
          <w:ilvl w:val="0"/>
          <w:numId w:val="37"/>
        </w:numPr>
        <w:ind w:hanging="357"/>
        <w:contextualSpacing w:val="0"/>
      </w:pPr>
      <w:r w:rsidRPr="00F75F05">
        <w:t>Crear un ficheiro de lanzamento</w:t>
      </w:r>
      <w:r>
        <w:t xml:space="preserve"> (</w:t>
      </w:r>
      <w:proofErr w:type="spellStart"/>
      <w:r w:rsidR="000A5903">
        <w:rPr>
          <w:i/>
          <w:iCs/>
        </w:rPr>
        <w:t>nome</w:t>
      </w:r>
      <w:r w:rsidRPr="0093511F">
        <w:rPr>
          <w:i/>
          <w:iCs/>
        </w:rPr>
        <w:t>.launch</w:t>
      </w:r>
      <w:proofErr w:type="spellEnd"/>
      <w:r>
        <w:t>) que conteña</w:t>
      </w:r>
      <w:r w:rsidR="00056BEC">
        <w:t xml:space="preserve"> un mundo e os modelos necesarios para a simulación. Ademais deberá conter o nodo</w:t>
      </w:r>
      <w:r w:rsidR="00AC0BE0">
        <w:t xml:space="preserve"> de </w:t>
      </w:r>
      <w:proofErr w:type="spellStart"/>
      <w:r w:rsidR="00AC0BE0">
        <w:t>Python</w:t>
      </w:r>
      <w:proofErr w:type="spellEnd"/>
      <w:r w:rsidR="00AC0BE0">
        <w:t xml:space="preserve"> onde se executan</w:t>
      </w:r>
      <w:r w:rsidR="00D71368">
        <w:t xml:space="preserve"> certas funcionalidades do modelo.</w:t>
      </w:r>
      <w:r w:rsidR="00B176BA">
        <w:t xml:space="preserve"> Para facilitar esta tarefa pódese partir do ficheir</w:t>
      </w:r>
      <w:r w:rsidR="008A1F24">
        <w:t xml:space="preserve">o </w:t>
      </w:r>
      <w:r w:rsidR="0093511F">
        <w:t>de lanzamento básico co que conta o paquete</w:t>
      </w:r>
    </w:p>
    <w:p w14:paraId="019B5B97" w14:textId="45465FA3" w:rsidR="004956F4" w:rsidRDefault="001C33B6" w:rsidP="005B0B11">
      <w:pPr>
        <w:pStyle w:val="Prrafodelista"/>
        <w:numPr>
          <w:ilvl w:val="0"/>
          <w:numId w:val="37"/>
        </w:numPr>
        <w:ind w:hanging="357"/>
        <w:contextualSpacing w:val="0"/>
      </w:pPr>
      <w:r>
        <w:t>Iniciar un novo terminal</w:t>
      </w:r>
      <w:r w:rsidR="000B7A1C">
        <w:t xml:space="preserve">, entrar no </w:t>
      </w:r>
      <w:proofErr w:type="spellStart"/>
      <w:r w:rsidR="00713AF3">
        <w:rPr>
          <w:i/>
          <w:iCs/>
        </w:rPr>
        <w:t>workspace</w:t>
      </w:r>
      <w:proofErr w:type="spellEnd"/>
      <w:r w:rsidR="00713AF3">
        <w:t xml:space="preserve"> e introducir o comando </w:t>
      </w:r>
      <w:r w:rsidR="00713AF3">
        <w:rPr>
          <w:i/>
          <w:iCs/>
        </w:rPr>
        <w:t>“</w:t>
      </w:r>
      <w:proofErr w:type="spellStart"/>
      <w:r w:rsidR="00713AF3">
        <w:rPr>
          <w:i/>
          <w:iCs/>
        </w:rPr>
        <w:t>source</w:t>
      </w:r>
      <w:proofErr w:type="spellEnd"/>
      <w:r w:rsidR="00713AF3">
        <w:rPr>
          <w:i/>
          <w:iCs/>
        </w:rPr>
        <w:t xml:space="preserve"> </w:t>
      </w:r>
      <w:proofErr w:type="spellStart"/>
      <w:r w:rsidR="00713AF3">
        <w:rPr>
          <w:i/>
          <w:iCs/>
        </w:rPr>
        <w:t>devel</w:t>
      </w:r>
      <w:proofErr w:type="spellEnd"/>
      <w:r w:rsidR="00713AF3">
        <w:rPr>
          <w:i/>
          <w:iCs/>
        </w:rPr>
        <w:t>/</w:t>
      </w:r>
      <w:proofErr w:type="spellStart"/>
      <w:r w:rsidR="00713AF3">
        <w:rPr>
          <w:i/>
          <w:iCs/>
        </w:rPr>
        <w:t>setup</w:t>
      </w:r>
      <w:r w:rsidR="00402B01">
        <w:rPr>
          <w:i/>
          <w:iCs/>
        </w:rPr>
        <w:t>.bash</w:t>
      </w:r>
      <w:proofErr w:type="spellEnd"/>
      <w:r w:rsidR="00402B01">
        <w:rPr>
          <w:i/>
          <w:iCs/>
        </w:rPr>
        <w:t>”</w:t>
      </w:r>
      <w:r w:rsidR="00402B01">
        <w:t>.</w:t>
      </w:r>
    </w:p>
    <w:p w14:paraId="37CFDAEA" w14:textId="0A1BA240" w:rsidR="00402B01" w:rsidRPr="00047ACF" w:rsidRDefault="009E1500" w:rsidP="005B0B11">
      <w:pPr>
        <w:pStyle w:val="Prrafodelista"/>
        <w:numPr>
          <w:ilvl w:val="0"/>
          <w:numId w:val="37"/>
        </w:numPr>
        <w:ind w:hanging="357"/>
        <w:contextualSpacing w:val="0"/>
      </w:pPr>
      <w:r>
        <w:t xml:space="preserve">Lanzar </w:t>
      </w:r>
      <w:r w:rsidR="00896D4C">
        <w:t>a simulación introducindo o comando “</w:t>
      </w:r>
      <w:proofErr w:type="spellStart"/>
      <w:r w:rsidR="00CB4FC8">
        <w:rPr>
          <w:i/>
          <w:iCs/>
        </w:rPr>
        <w:t>roslaunch</w:t>
      </w:r>
      <w:proofErr w:type="spellEnd"/>
      <w:r w:rsidR="00CB4FC8">
        <w:rPr>
          <w:i/>
          <w:iCs/>
        </w:rPr>
        <w:t xml:space="preserve"> </w:t>
      </w:r>
      <w:proofErr w:type="spellStart"/>
      <w:r w:rsidR="00CB4FC8">
        <w:rPr>
          <w:i/>
          <w:iCs/>
        </w:rPr>
        <w:t>robobo</w:t>
      </w:r>
      <w:proofErr w:type="spellEnd"/>
      <w:r w:rsidR="00CB4FC8">
        <w:rPr>
          <w:i/>
          <w:iCs/>
        </w:rPr>
        <w:t xml:space="preserve"> </w:t>
      </w:r>
      <w:proofErr w:type="spellStart"/>
      <w:r w:rsidR="00CB4FC8">
        <w:rPr>
          <w:i/>
          <w:iCs/>
        </w:rPr>
        <w:t>nome.launch</w:t>
      </w:r>
      <w:proofErr w:type="spellEnd"/>
      <w:r w:rsidR="00CB4FC8">
        <w:rPr>
          <w:i/>
          <w:iCs/>
        </w:rPr>
        <w:t>”</w:t>
      </w:r>
      <w:r w:rsidR="00736E24">
        <w:t xml:space="preserve"> no terminal.</w:t>
      </w:r>
    </w:p>
    <w:p w14:paraId="3F873DF0" w14:textId="6BABB532" w:rsidR="00047ACF" w:rsidRDefault="0005585C" w:rsidP="00D97A6D">
      <w:pPr>
        <w:suppressAutoHyphens/>
      </w:pPr>
      <w:commentRangeStart w:id="171"/>
      <w:r>
        <w:t>Tras a realización destes pasos</w:t>
      </w:r>
      <w:r w:rsidR="008D754C">
        <w:t xml:space="preserve">, ábrese unha </w:t>
      </w:r>
      <w:r w:rsidR="00B17875">
        <w:t>xanel</w:t>
      </w:r>
      <w:r w:rsidR="008D754C">
        <w:t xml:space="preserve">a nova de </w:t>
      </w:r>
      <w:proofErr w:type="spellStart"/>
      <w:r w:rsidR="008D754C">
        <w:t>Gazebo</w:t>
      </w:r>
      <w:proofErr w:type="spellEnd"/>
      <w:r w:rsidR="0069055D">
        <w:t xml:space="preserve"> </w:t>
      </w:r>
      <w:r w:rsidR="00347678">
        <w:t>para a simulación</w:t>
      </w:r>
      <w:r w:rsidR="00533E4D">
        <w:t>, tal e como se aprecia na</w:t>
      </w:r>
      <w:r w:rsidR="0089768C">
        <w:t xml:space="preserve"> </w:t>
      </w:r>
      <w:r w:rsidR="007B4B52">
        <w:fldChar w:fldCharType="begin"/>
      </w:r>
      <w:r w:rsidR="007B4B52">
        <w:instrText xml:space="preserve"> REF _Ref12809126 \h </w:instrText>
      </w:r>
      <w:r w:rsidR="007B4B52">
        <w:fldChar w:fldCharType="separate"/>
      </w:r>
      <w:r w:rsidR="00A45487">
        <w:t xml:space="preserve">Figura </w:t>
      </w:r>
      <w:r w:rsidR="00A45487">
        <w:rPr>
          <w:noProof/>
        </w:rPr>
        <w:t>34</w:t>
      </w:r>
      <w:r w:rsidR="007B4B52">
        <w:fldChar w:fldCharType="end"/>
      </w:r>
      <w:r w:rsidR="00F565FF">
        <w:t>,</w:t>
      </w:r>
      <w:r w:rsidR="00CF1DBC">
        <w:t xml:space="preserve"> e xéranse os temas e servizos de ROS </w:t>
      </w:r>
      <w:r w:rsidR="00B84E85">
        <w:t xml:space="preserve">que permiten controlar o robot. </w:t>
      </w:r>
      <w:r w:rsidR="00C13A51">
        <w:t xml:space="preserve">Cada vez que se desexe acceder a estes controis </w:t>
      </w:r>
      <w:r w:rsidR="00DF4270">
        <w:t>mediante un</w:t>
      </w:r>
      <w:r w:rsidR="00C13A51">
        <w:t xml:space="preserve"> terminal debe repetirse</w:t>
      </w:r>
      <w:r w:rsidR="005B0B11">
        <w:t xml:space="preserve"> o paso 2.</w:t>
      </w:r>
      <w:commentRangeEnd w:id="171"/>
      <w:r w:rsidR="00CA7BF8">
        <w:rPr>
          <w:rStyle w:val="Refdecomentario"/>
        </w:rPr>
        <w:commentReference w:id="171"/>
      </w:r>
    </w:p>
    <w:p w14:paraId="7C065A15" w14:textId="77777777" w:rsidR="00B23D01" w:rsidRDefault="00F565FF" w:rsidP="005945A5">
      <w:pPr>
        <w:keepNext/>
        <w:suppressAutoHyphens/>
        <w:ind w:firstLine="0"/>
        <w:jc w:val="center"/>
      </w:pPr>
      <w:r>
        <w:rPr>
          <w:noProof/>
        </w:rPr>
        <w:lastRenderedPageBreak/>
        <w:drawing>
          <wp:inline distT="0" distB="0" distL="0" distR="0" wp14:anchorId="79A426E1" wp14:editId="5EE5EFF1">
            <wp:extent cx="5759450" cy="3290570"/>
            <wp:effectExtent l="0" t="0" r="0" b="5080"/>
            <wp:docPr id="200" name="Imagen 200" descr="Imagen que contiene captura de pantalla, ordenador, portáti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de 2019-06-30 12-33-19.png"/>
                    <pic:cNvPicPr/>
                  </pic:nvPicPr>
                  <pic:blipFill>
                    <a:blip r:embed="rId73"/>
                    <a:stretch>
                      <a:fillRect/>
                    </a:stretch>
                  </pic:blipFill>
                  <pic:spPr>
                    <a:xfrm>
                      <a:off x="0" y="0"/>
                      <a:ext cx="5759450" cy="3290570"/>
                    </a:xfrm>
                    <a:prstGeom prst="rect">
                      <a:avLst/>
                    </a:prstGeom>
                  </pic:spPr>
                </pic:pic>
              </a:graphicData>
            </a:graphic>
          </wp:inline>
        </w:drawing>
      </w:r>
    </w:p>
    <w:p w14:paraId="5C59A6B0" w14:textId="6F04EC0D" w:rsidR="00F565FF" w:rsidRDefault="00B23D01" w:rsidP="005945A5">
      <w:pPr>
        <w:pStyle w:val="Descripcin"/>
      </w:pPr>
      <w:bookmarkStart w:id="172" w:name="_Ref12809126"/>
      <w:bookmarkStart w:id="173" w:name="_Toc12825054"/>
      <w:r>
        <w:t xml:space="preserve">Figura </w:t>
      </w:r>
      <w:r>
        <w:fldChar w:fldCharType="begin"/>
      </w:r>
      <w:r>
        <w:instrText xml:space="preserve"> SEQ Figura \* ARABIC </w:instrText>
      </w:r>
      <w:r>
        <w:fldChar w:fldCharType="separate"/>
      </w:r>
      <w:r w:rsidR="00A45487">
        <w:rPr>
          <w:noProof/>
        </w:rPr>
        <w:t>34</w:t>
      </w:r>
      <w:r>
        <w:fldChar w:fldCharType="end"/>
      </w:r>
      <w:bookmarkEnd w:id="172"/>
      <w:r>
        <w:t>. Representación gráfica do lanzamento dunha simulación</w:t>
      </w:r>
      <w:bookmarkEnd w:id="173"/>
    </w:p>
    <w:p w14:paraId="26F1E63E" w14:textId="686746B8" w:rsidR="003A14C0" w:rsidRPr="004B5B4A" w:rsidRDefault="00653DDD" w:rsidP="00D97A6D">
      <w:pPr>
        <w:suppressAutoHyphens/>
      </w:pPr>
      <w:r>
        <w:t xml:space="preserve">No caso de </w:t>
      </w:r>
      <w:r w:rsidR="00F078C6">
        <w:t xml:space="preserve">precisar introducir varios </w:t>
      </w:r>
      <w:proofErr w:type="spellStart"/>
      <w:r w:rsidR="00F078C6">
        <w:t>Robobo</w:t>
      </w:r>
      <w:proofErr w:type="spellEnd"/>
      <w:r w:rsidR="00F078C6">
        <w:t xml:space="preserve"> na simulación, basta con lanzar tantos nodos</w:t>
      </w:r>
      <w:r w:rsidR="009D0795">
        <w:t xml:space="preserve"> como robots se precisen con dito modelo. </w:t>
      </w:r>
      <w:r w:rsidR="000959BB">
        <w:t>Estes</w:t>
      </w:r>
      <w:r w:rsidR="009D0795">
        <w:t xml:space="preserve"> nodos de</w:t>
      </w:r>
      <w:r w:rsidR="00212595">
        <w:t>scríbese no ficheiro de lanzamento</w:t>
      </w:r>
      <w:r w:rsidR="000959BB">
        <w:t>, e cada un deles debe</w:t>
      </w:r>
      <w:r w:rsidR="009D0795">
        <w:t xml:space="preserve"> ter un nome diferente.</w:t>
      </w:r>
    </w:p>
    <w:p w14:paraId="1FD82301" w14:textId="108F59EE" w:rsidR="00C57E81" w:rsidRDefault="00C57E81" w:rsidP="00C57E81">
      <w:pPr>
        <w:pStyle w:val="Ttulo2"/>
      </w:pPr>
      <w:bookmarkStart w:id="174" w:name="_Toc12827324"/>
      <w:r>
        <w:t xml:space="preserve">Movemento </w:t>
      </w:r>
      <w:r w:rsidR="00474481">
        <w:t xml:space="preserve">das </w:t>
      </w:r>
      <w:r>
        <w:t>rodas</w:t>
      </w:r>
      <w:bookmarkEnd w:id="174"/>
    </w:p>
    <w:p w14:paraId="58EF1C2D" w14:textId="65D01E39" w:rsidR="00364E31" w:rsidRPr="00426CEA" w:rsidRDefault="00F800C7" w:rsidP="00364E31">
      <w:r>
        <w:t xml:space="preserve">Co fin de corroborar </w:t>
      </w:r>
      <w:r w:rsidR="00D8589A">
        <w:t>que o desprazamento da</w:t>
      </w:r>
      <w:r w:rsidR="009B2984">
        <w:t xml:space="preserve"> plataforma robótica</w:t>
      </w:r>
      <w:r w:rsidR="00741EB3">
        <w:t xml:space="preserve"> é o mesmo</w:t>
      </w:r>
      <w:r w:rsidR="00BA6C9F">
        <w:t xml:space="preserve"> que no caso do robot real, realizáronse unha serie de probas</w:t>
      </w:r>
      <w:r w:rsidR="00426CEA">
        <w:t xml:space="preserve"> mediante o comando </w:t>
      </w:r>
      <w:proofErr w:type="spellStart"/>
      <w:r w:rsidR="00426CEA">
        <w:rPr>
          <w:i/>
          <w:iCs/>
        </w:rPr>
        <w:t>moveWheels</w:t>
      </w:r>
      <w:proofErr w:type="spellEnd"/>
      <w:r w:rsidR="00426CEA">
        <w:t xml:space="preserve">. </w:t>
      </w:r>
      <w:r w:rsidR="00143CBD">
        <w:t xml:space="preserve">Para esta comprobación partiuse dos </w:t>
      </w:r>
      <w:r w:rsidR="0094727F">
        <w:t xml:space="preserve">mesmos </w:t>
      </w:r>
      <w:r w:rsidR="00143CBD">
        <w:t>valores experimentais dos que se dispoñ</w:t>
      </w:r>
      <w:r w:rsidR="0094727F">
        <w:t>ía</w:t>
      </w:r>
      <w:r w:rsidR="0075067D">
        <w:t xml:space="preserve"> para a calibración dos motores das rodas, polo que só foi necesario realizar os experimentos no simulador.</w:t>
      </w:r>
      <w:r w:rsidR="00F60D80">
        <w:t xml:space="preserve"> A proba consistiu en </w:t>
      </w:r>
      <w:r w:rsidR="00741F47">
        <w:t>mover o robot en liña recta a unha velocidade e durante un tempo especificados.</w:t>
      </w:r>
      <w:r w:rsidR="00B55964">
        <w:t xml:space="preserve"> Na </w:t>
      </w:r>
      <w:r w:rsidR="00A0760E">
        <w:fldChar w:fldCharType="begin"/>
      </w:r>
      <w:r w:rsidR="00A0760E">
        <w:instrText xml:space="preserve"> REF _Ref12747773 \h </w:instrText>
      </w:r>
      <w:r w:rsidR="00A0760E">
        <w:fldChar w:fldCharType="separate"/>
      </w:r>
      <w:r w:rsidR="00A45487">
        <w:t xml:space="preserve">Táboa </w:t>
      </w:r>
      <w:r w:rsidR="00A45487">
        <w:rPr>
          <w:noProof/>
        </w:rPr>
        <w:t>11</w:t>
      </w:r>
      <w:r w:rsidR="00A0760E">
        <w:fldChar w:fldCharType="end"/>
      </w:r>
      <w:r w:rsidR="00A0760E">
        <w:t xml:space="preserve"> </w:t>
      </w:r>
      <w:r w:rsidR="00B55964">
        <w:t xml:space="preserve">recóllense os resultados deste </w:t>
      </w:r>
      <w:commentRangeStart w:id="175"/>
      <w:r w:rsidR="00B55964">
        <w:t>experimento</w:t>
      </w:r>
      <w:commentRangeEnd w:id="175"/>
      <w:r w:rsidR="00337C00">
        <w:rPr>
          <w:rStyle w:val="Refdecomentario"/>
        </w:rPr>
        <w:commentReference w:id="175"/>
      </w:r>
      <w:r w:rsidR="00B55964">
        <w:t>.</w:t>
      </w:r>
    </w:p>
    <w:tbl>
      <w:tblPr>
        <w:tblStyle w:val="Tablaconcuadrcula"/>
        <w:tblW w:w="0" w:type="auto"/>
        <w:jc w:val="center"/>
        <w:tblLook w:val="04A0" w:firstRow="1" w:lastRow="0" w:firstColumn="1" w:lastColumn="0" w:noHBand="0" w:noVBand="1"/>
      </w:tblPr>
      <w:tblGrid>
        <w:gridCol w:w="1167"/>
        <w:gridCol w:w="1077"/>
        <w:gridCol w:w="1107"/>
        <w:gridCol w:w="1576"/>
      </w:tblGrid>
      <w:tr w:rsidR="009763BF" w14:paraId="11B3DDA1" w14:textId="77777777" w:rsidTr="00CC0EBA">
        <w:trPr>
          <w:jc w:val="center"/>
        </w:trPr>
        <w:tc>
          <w:tcPr>
            <w:tcW w:w="0" w:type="auto"/>
            <w:vMerge w:val="restart"/>
            <w:shd w:val="clear" w:color="auto" w:fill="A6A6A6" w:themeFill="background1" w:themeFillShade="A6"/>
            <w:vAlign w:val="center"/>
          </w:tcPr>
          <w:p w14:paraId="28820ECF" w14:textId="697DBADD" w:rsidR="009763BF" w:rsidRPr="00F44B49" w:rsidRDefault="009763BF" w:rsidP="00CC0EBA">
            <w:pPr>
              <w:ind w:firstLine="0"/>
              <w:rPr>
                <w:b/>
                <w:bCs/>
                <w:sz w:val="18"/>
                <w:szCs w:val="18"/>
              </w:rPr>
            </w:pPr>
            <w:r w:rsidRPr="00F44B49">
              <w:rPr>
                <w:b/>
                <w:bCs/>
                <w:sz w:val="18"/>
                <w:szCs w:val="18"/>
              </w:rPr>
              <w:t>Velocidade</w:t>
            </w:r>
          </w:p>
        </w:tc>
        <w:tc>
          <w:tcPr>
            <w:tcW w:w="0" w:type="auto"/>
            <w:vMerge w:val="restart"/>
            <w:shd w:val="clear" w:color="auto" w:fill="A6A6A6" w:themeFill="background1" w:themeFillShade="A6"/>
            <w:vAlign w:val="center"/>
          </w:tcPr>
          <w:p w14:paraId="207EDABE" w14:textId="332C27BC" w:rsidR="009763BF" w:rsidRPr="00F44B49" w:rsidRDefault="009763BF" w:rsidP="00CC0EBA">
            <w:pPr>
              <w:ind w:firstLine="0"/>
              <w:rPr>
                <w:b/>
                <w:bCs/>
                <w:sz w:val="18"/>
                <w:szCs w:val="18"/>
              </w:rPr>
            </w:pPr>
            <w:r w:rsidRPr="00F44B49">
              <w:rPr>
                <w:b/>
                <w:bCs/>
                <w:sz w:val="18"/>
                <w:szCs w:val="18"/>
              </w:rPr>
              <w:t>Tempo</w:t>
            </w:r>
            <w:r w:rsidR="008E1068" w:rsidRPr="00F44B49">
              <w:rPr>
                <w:b/>
                <w:bCs/>
                <w:sz w:val="18"/>
                <w:szCs w:val="18"/>
              </w:rPr>
              <w:t xml:space="preserve"> (s)</w:t>
            </w:r>
          </w:p>
        </w:tc>
        <w:tc>
          <w:tcPr>
            <w:tcW w:w="0" w:type="auto"/>
            <w:gridSpan w:val="2"/>
            <w:shd w:val="clear" w:color="auto" w:fill="A6A6A6" w:themeFill="background1" w:themeFillShade="A6"/>
            <w:vAlign w:val="center"/>
          </w:tcPr>
          <w:p w14:paraId="6656241A" w14:textId="1278B40E" w:rsidR="009763BF" w:rsidRPr="00F44B49" w:rsidRDefault="009763BF" w:rsidP="009763BF">
            <w:pPr>
              <w:ind w:firstLine="0"/>
              <w:jc w:val="center"/>
              <w:rPr>
                <w:b/>
                <w:bCs/>
                <w:sz w:val="18"/>
                <w:szCs w:val="18"/>
              </w:rPr>
            </w:pPr>
            <w:r w:rsidRPr="00F44B49">
              <w:rPr>
                <w:b/>
                <w:bCs/>
                <w:sz w:val="18"/>
                <w:szCs w:val="18"/>
              </w:rPr>
              <w:t>Distancia percorrida (</w:t>
            </w:r>
            <w:proofErr w:type="spellStart"/>
            <w:r w:rsidRPr="00F44B49">
              <w:rPr>
                <w:b/>
                <w:bCs/>
                <w:sz w:val="18"/>
                <w:szCs w:val="18"/>
              </w:rPr>
              <w:t>cm</w:t>
            </w:r>
            <w:proofErr w:type="spellEnd"/>
            <w:r w:rsidRPr="00F44B49">
              <w:rPr>
                <w:b/>
                <w:bCs/>
                <w:sz w:val="18"/>
                <w:szCs w:val="18"/>
              </w:rPr>
              <w:t>)</w:t>
            </w:r>
          </w:p>
        </w:tc>
      </w:tr>
      <w:tr w:rsidR="009763BF" w14:paraId="697C1573" w14:textId="77777777" w:rsidTr="00CC0EBA">
        <w:trPr>
          <w:jc w:val="center"/>
        </w:trPr>
        <w:tc>
          <w:tcPr>
            <w:tcW w:w="0" w:type="auto"/>
            <w:vMerge/>
            <w:vAlign w:val="center"/>
          </w:tcPr>
          <w:p w14:paraId="54D3F7BD" w14:textId="379E5655" w:rsidR="009763BF" w:rsidRPr="00F44B49" w:rsidRDefault="009763BF" w:rsidP="009763BF">
            <w:pPr>
              <w:ind w:firstLine="0"/>
              <w:jc w:val="center"/>
              <w:rPr>
                <w:b/>
                <w:bCs/>
                <w:sz w:val="18"/>
                <w:szCs w:val="18"/>
              </w:rPr>
            </w:pPr>
          </w:p>
        </w:tc>
        <w:tc>
          <w:tcPr>
            <w:tcW w:w="0" w:type="auto"/>
            <w:vMerge/>
            <w:vAlign w:val="center"/>
          </w:tcPr>
          <w:p w14:paraId="62D3EEFD" w14:textId="7982FEDC" w:rsidR="009763BF" w:rsidRPr="00F44B49" w:rsidRDefault="009763BF" w:rsidP="009763BF">
            <w:pPr>
              <w:ind w:firstLine="0"/>
              <w:jc w:val="center"/>
              <w:rPr>
                <w:b/>
                <w:bCs/>
                <w:sz w:val="18"/>
                <w:szCs w:val="18"/>
              </w:rPr>
            </w:pPr>
          </w:p>
        </w:tc>
        <w:tc>
          <w:tcPr>
            <w:tcW w:w="0" w:type="auto"/>
            <w:shd w:val="clear" w:color="auto" w:fill="D9D9D9" w:themeFill="background1" w:themeFillShade="D9"/>
            <w:vAlign w:val="center"/>
          </w:tcPr>
          <w:p w14:paraId="77845E3C" w14:textId="1F228717" w:rsidR="009763BF" w:rsidRPr="00F44B49" w:rsidRDefault="009763BF" w:rsidP="009763BF">
            <w:pPr>
              <w:ind w:firstLine="0"/>
              <w:jc w:val="center"/>
              <w:rPr>
                <w:b/>
                <w:bCs/>
                <w:sz w:val="18"/>
                <w:szCs w:val="18"/>
              </w:rPr>
            </w:pPr>
            <w:r w:rsidRPr="00F44B49">
              <w:rPr>
                <w:b/>
                <w:bCs/>
                <w:sz w:val="18"/>
                <w:szCs w:val="18"/>
              </w:rPr>
              <w:t>Robot real</w:t>
            </w:r>
          </w:p>
        </w:tc>
        <w:tc>
          <w:tcPr>
            <w:tcW w:w="0" w:type="auto"/>
            <w:shd w:val="clear" w:color="auto" w:fill="D9D9D9" w:themeFill="background1" w:themeFillShade="D9"/>
            <w:vAlign w:val="center"/>
          </w:tcPr>
          <w:p w14:paraId="2C202D71" w14:textId="307661C8" w:rsidR="009763BF" w:rsidRPr="00F44B49" w:rsidRDefault="009763BF" w:rsidP="009763BF">
            <w:pPr>
              <w:ind w:firstLine="0"/>
              <w:jc w:val="center"/>
              <w:rPr>
                <w:b/>
                <w:bCs/>
                <w:sz w:val="18"/>
                <w:szCs w:val="18"/>
              </w:rPr>
            </w:pPr>
            <w:r w:rsidRPr="00F44B49">
              <w:rPr>
                <w:b/>
                <w:bCs/>
                <w:sz w:val="18"/>
                <w:szCs w:val="18"/>
              </w:rPr>
              <w:t>Robot simulado</w:t>
            </w:r>
          </w:p>
        </w:tc>
      </w:tr>
      <w:tr w:rsidR="00364E31" w14:paraId="28D3629E" w14:textId="77777777" w:rsidTr="00CC0EBA">
        <w:trPr>
          <w:jc w:val="center"/>
        </w:trPr>
        <w:tc>
          <w:tcPr>
            <w:tcW w:w="0" w:type="auto"/>
            <w:vAlign w:val="center"/>
          </w:tcPr>
          <w:p w14:paraId="584FCEF8" w14:textId="3FFD1C4E" w:rsidR="00364E31" w:rsidRPr="005945A5" w:rsidRDefault="008E1068" w:rsidP="009763BF">
            <w:pPr>
              <w:ind w:firstLine="0"/>
              <w:jc w:val="center"/>
              <w:rPr>
                <w:sz w:val="18"/>
                <w:szCs w:val="18"/>
              </w:rPr>
            </w:pPr>
            <w:r w:rsidRPr="005945A5">
              <w:rPr>
                <w:sz w:val="18"/>
                <w:szCs w:val="18"/>
              </w:rPr>
              <w:t>2</w:t>
            </w:r>
          </w:p>
        </w:tc>
        <w:tc>
          <w:tcPr>
            <w:tcW w:w="0" w:type="auto"/>
            <w:vAlign w:val="center"/>
          </w:tcPr>
          <w:p w14:paraId="08C3D30B" w14:textId="678D2F46" w:rsidR="00364E31" w:rsidRPr="005945A5" w:rsidRDefault="008E1068" w:rsidP="009763BF">
            <w:pPr>
              <w:ind w:firstLine="0"/>
              <w:jc w:val="center"/>
              <w:rPr>
                <w:sz w:val="18"/>
                <w:szCs w:val="18"/>
              </w:rPr>
            </w:pPr>
            <w:r w:rsidRPr="005945A5">
              <w:rPr>
                <w:sz w:val="18"/>
                <w:szCs w:val="18"/>
              </w:rPr>
              <w:t>1</w:t>
            </w:r>
          </w:p>
        </w:tc>
        <w:tc>
          <w:tcPr>
            <w:tcW w:w="0" w:type="auto"/>
            <w:vAlign w:val="center"/>
          </w:tcPr>
          <w:p w14:paraId="5B840365" w14:textId="4D8B2758" w:rsidR="00364E31" w:rsidRPr="005945A5" w:rsidRDefault="00C25405" w:rsidP="009763BF">
            <w:pPr>
              <w:ind w:firstLine="0"/>
              <w:jc w:val="center"/>
              <w:rPr>
                <w:sz w:val="18"/>
                <w:szCs w:val="18"/>
              </w:rPr>
            </w:pPr>
            <w:r w:rsidRPr="005945A5">
              <w:rPr>
                <w:sz w:val="18"/>
                <w:szCs w:val="18"/>
              </w:rPr>
              <w:t>3.0</w:t>
            </w:r>
          </w:p>
        </w:tc>
        <w:tc>
          <w:tcPr>
            <w:tcW w:w="0" w:type="auto"/>
            <w:vAlign w:val="center"/>
          </w:tcPr>
          <w:p w14:paraId="72830E95" w14:textId="50E94C7C" w:rsidR="00364E31" w:rsidRPr="005945A5" w:rsidRDefault="003B76F0" w:rsidP="009763BF">
            <w:pPr>
              <w:ind w:firstLine="0"/>
              <w:jc w:val="center"/>
              <w:rPr>
                <w:sz w:val="18"/>
                <w:szCs w:val="18"/>
              </w:rPr>
            </w:pPr>
            <w:r w:rsidRPr="005945A5">
              <w:rPr>
                <w:sz w:val="18"/>
                <w:szCs w:val="18"/>
              </w:rPr>
              <w:t>2.4</w:t>
            </w:r>
          </w:p>
        </w:tc>
      </w:tr>
      <w:tr w:rsidR="00364E31" w14:paraId="24CCE656" w14:textId="77777777" w:rsidTr="00CC0EBA">
        <w:trPr>
          <w:jc w:val="center"/>
        </w:trPr>
        <w:tc>
          <w:tcPr>
            <w:tcW w:w="0" w:type="auto"/>
            <w:vAlign w:val="center"/>
          </w:tcPr>
          <w:p w14:paraId="507AFDDF" w14:textId="08E9CE31" w:rsidR="00364E31" w:rsidRPr="005945A5" w:rsidRDefault="008E1068" w:rsidP="009763BF">
            <w:pPr>
              <w:ind w:firstLine="0"/>
              <w:jc w:val="center"/>
              <w:rPr>
                <w:sz w:val="18"/>
                <w:szCs w:val="18"/>
              </w:rPr>
            </w:pPr>
            <w:r w:rsidRPr="005945A5">
              <w:rPr>
                <w:sz w:val="18"/>
                <w:szCs w:val="18"/>
              </w:rPr>
              <w:t>2</w:t>
            </w:r>
          </w:p>
        </w:tc>
        <w:tc>
          <w:tcPr>
            <w:tcW w:w="0" w:type="auto"/>
            <w:vAlign w:val="center"/>
          </w:tcPr>
          <w:p w14:paraId="196A2FE0" w14:textId="2E5B84DF" w:rsidR="00364E31" w:rsidRPr="005945A5" w:rsidRDefault="008E1068" w:rsidP="009763BF">
            <w:pPr>
              <w:ind w:firstLine="0"/>
              <w:jc w:val="center"/>
              <w:rPr>
                <w:sz w:val="18"/>
                <w:szCs w:val="18"/>
              </w:rPr>
            </w:pPr>
            <w:r w:rsidRPr="005945A5">
              <w:rPr>
                <w:sz w:val="18"/>
                <w:szCs w:val="18"/>
              </w:rPr>
              <w:t>3</w:t>
            </w:r>
          </w:p>
        </w:tc>
        <w:tc>
          <w:tcPr>
            <w:tcW w:w="0" w:type="auto"/>
            <w:vAlign w:val="center"/>
          </w:tcPr>
          <w:p w14:paraId="19BB7261" w14:textId="450A917E" w:rsidR="00364E31" w:rsidRPr="005945A5" w:rsidRDefault="00C25405" w:rsidP="009763BF">
            <w:pPr>
              <w:ind w:firstLine="0"/>
              <w:jc w:val="center"/>
              <w:rPr>
                <w:sz w:val="18"/>
                <w:szCs w:val="18"/>
              </w:rPr>
            </w:pPr>
            <w:r w:rsidRPr="005945A5">
              <w:rPr>
                <w:sz w:val="18"/>
                <w:szCs w:val="18"/>
              </w:rPr>
              <w:t>10.2</w:t>
            </w:r>
          </w:p>
        </w:tc>
        <w:tc>
          <w:tcPr>
            <w:tcW w:w="0" w:type="auto"/>
            <w:vAlign w:val="center"/>
          </w:tcPr>
          <w:p w14:paraId="471FAA16" w14:textId="6C01EC42" w:rsidR="00364E31" w:rsidRPr="005945A5" w:rsidRDefault="00771DE2" w:rsidP="009763BF">
            <w:pPr>
              <w:ind w:firstLine="0"/>
              <w:jc w:val="center"/>
              <w:rPr>
                <w:sz w:val="18"/>
                <w:szCs w:val="18"/>
              </w:rPr>
            </w:pPr>
            <w:r w:rsidRPr="005945A5">
              <w:rPr>
                <w:sz w:val="18"/>
                <w:szCs w:val="18"/>
              </w:rPr>
              <w:t>9.6</w:t>
            </w:r>
          </w:p>
        </w:tc>
      </w:tr>
      <w:tr w:rsidR="00364E31" w14:paraId="6917C724" w14:textId="77777777" w:rsidTr="00CC0EBA">
        <w:trPr>
          <w:jc w:val="center"/>
        </w:trPr>
        <w:tc>
          <w:tcPr>
            <w:tcW w:w="0" w:type="auto"/>
            <w:vAlign w:val="center"/>
          </w:tcPr>
          <w:p w14:paraId="63AD2AA3" w14:textId="37994A43" w:rsidR="00364E31" w:rsidRPr="005945A5" w:rsidRDefault="008E1068" w:rsidP="009763BF">
            <w:pPr>
              <w:ind w:firstLine="0"/>
              <w:jc w:val="center"/>
              <w:rPr>
                <w:sz w:val="18"/>
                <w:szCs w:val="18"/>
              </w:rPr>
            </w:pPr>
            <w:r w:rsidRPr="005945A5">
              <w:rPr>
                <w:sz w:val="18"/>
                <w:szCs w:val="18"/>
              </w:rPr>
              <w:t>10</w:t>
            </w:r>
          </w:p>
        </w:tc>
        <w:tc>
          <w:tcPr>
            <w:tcW w:w="0" w:type="auto"/>
            <w:vAlign w:val="center"/>
          </w:tcPr>
          <w:p w14:paraId="05498E4E" w14:textId="08051CD5" w:rsidR="00364E31" w:rsidRPr="005945A5" w:rsidRDefault="008E1068" w:rsidP="009763BF">
            <w:pPr>
              <w:ind w:firstLine="0"/>
              <w:jc w:val="center"/>
              <w:rPr>
                <w:sz w:val="18"/>
                <w:szCs w:val="18"/>
              </w:rPr>
            </w:pPr>
            <w:r w:rsidRPr="005945A5">
              <w:rPr>
                <w:sz w:val="18"/>
                <w:szCs w:val="18"/>
              </w:rPr>
              <w:t>1</w:t>
            </w:r>
          </w:p>
        </w:tc>
        <w:tc>
          <w:tcPr>
            <w:tcW w:w="0" w:type="auto"/>
            <w:vAlign w:val="center"/>
          </w:tcPr>
          <w:p w14:paraId="71E4E6B4" w14:textId="22795804" w:rsidR="00364E31" w:rsidRPr="005945A5" w:rsidRDefault="00C25405" w:rsidP="009763BF">
            <w:pPr>
              <w:ind w:firstLine="0"/>
              <w:jc w:val="center"/>
              <w:rPr>
                <w:sz w:val="18"/>
                <w:szCs w:val="18"/>
              </w:rPr>
            </w:pPr>
            <w:r w:rsidRPr="005945A5">
              <w:rPr>
                <w:sz w:val="18"/>
                <w:szCs w:val="18"/>
              </w:rPr>
              <w:t>4.1</w:t>
            </w:r>
          </w:p>
        </w:tc>
        <w:tc>
          <w:tcPr>
            <w:tcW w:w="0" w:type="auto"/>
            <w:vAlign w:val="center"/>
          </w:tcPr>
          <w:p w14:paraId="75737336" w14:textId="09972B9A" w:rsidR="00364E31" w:rsidRPr="005945A5" w:rsidRDefault="00771DE2" w:rsidP="009763BF">
            <w:pPr>
              <w:ind w:firstLine="0"/>
              <w:jc w:val="center"/>
              <w:rPr>
                <w:sz w:val="18"/>
                <w:szCs w:val="18"/>
              </w:rPr>
            </w:pPr>
            <w:r w:rsidRPr="005945A5">
              <w:rPr>
                <w:sz w:val="18"/>
                <w:szCs w:val="18"/>
              </w:rPr>
              <w:t>4.5</w:t>
            </w:r>
          </w:p>
        </w:tc>
      </w:tr>
      <w:tr w:rsidR="00364E31" w14:paraId="1D39B65B" w14:textId="77777777" w:rsidTr="00CC0EBA">
        <w:trPr>
          <w:jc w:val="center"/>
        </w:trPr>
        <w:tc>
          <w:tcPr>
            <w:tcW w:w="0" w:type="auto"/>
            <w:vAlign w:val="center"/>
          </w:tcPr>
          <w:p w14:paraId="503F98E7" w14:textId="5FCF74AD" w:rsidR="00364E31" w:rsidRPr="005945A5" w:rsidRDefault="008E1068" w:rsidP="009763BF">
            <w:pPr>
              <w:ind w:firstLine="0"/>
              <w:jc w:val="center"/>
              <w:rPr>
                <w:sz w:val="18"/>
                <w:szCs w:val="18"/>
              </w:rPr>
            </w:pPr>
            <w:r w:rsidRPr="005945A5">
              <w:rPr>
                <w:sz w:val="18"/>
                <w:szCs w:val="18"/>
              </w:rPr>
              <w:t>10</w:t>
            </w:r>
          </w:p>
        </w:tc>
        <w:tc>
          <w:tcPr>
            <w:tcW w:w="0" w:type="auto"/>
            <w:vAlign w:val="center"/>
          </w:tcPr>
          <w:p w14:paraId="32D9B42E" w14:textId="472FC53C" w:rsidR="00364E31" w:rsidRPr="005945A5" w:rsidRDefault="008E1068" w:rsidP="009763BF">
            <w:pPr>
              <w:ind w:firstLine="0"/>
              <w:jc w:val="center"/>
              <w:rPr>
                <w:sz w:val="18"/>
                <w:szCs w:val="18"/>
              </w:rPr>
            </w:pPr>
            <w:r w:rsidRPr="005945A5">
              <w:rPr>
                <w:sz w:val="18"/>
                <w:szCs w:val="18"/>
              </w:rPr>
              <w:t>3</w:t>
            </w:r>
          </w:p>
        </w:tc>
        <w:tc>
          <w:tcPr>
            <w:tcW w:w="0" w:type="auto"/>
            <w:vAlign w:val="center"/>
          </w:tcPr>
          <w:p w14:paraId="64E20F84" w14:textId="3883BA92" w:rsidR="00364E31" w:rsidRPr="005945A5" w:rsidRDefault="00C25405" w:rsidP="009763BF">
            <w:pPr>
              <w:ind w:firstLine="0"/>
              <w:jc w:val="center"/>
              <w:rPr>
                <w:sz w:val="18"/>
                <w:szCs w:val="18"/>
              </w:rPr>
            </w:pPr>
            <w:r w:rsidRPr="005945A5">
              <w:rPr>
                <w:sz w:val="18"/>
                <w:szCs w:val="18"/>
              </w:rPr>
              <w:t>16.8</w:t>
            </w:r>
          </w:p>
        </w:tc>
        <w:tc>
          <w:tcPr>
            <w:tcW w:w="0" w:type="auto"/>
            <w:vAlign w:val="center"/>
          </w:tcPr>
          <w:p w14:paraId="4F7A2DBE" w14:textId="4F811BD2" w:rsidR="00364E31" w:rsidRPr="005945A5" w:rsidRDefault="00771DE2" w:rsidP="009763BF">
            <w:pPr>
              <w:ind w:firstLine="0"/>
              <w:jc w:val="center"/>
              <w:rPr>
                <w:sz w:val="18"/>
                <w:szCs w:val="18"/>
              </w:rPr>
            </w:pPr>
            <w:r w:rsidRPr="005945A5">
              <w:rPr>
                <w:sz w:val="18"/>
                <w:szCs w:val="18"/>
              </w:rPr>
              <w:t>17.4</w:t>
            </w:r>
          </w:p>
        </w:tc>
      </w:tr>
      <w:tr w:rsidR="00364E31" w14:paraId="4B18F381" w14:textId="77777777" w:rsidTr="00CC0EBA">
        <w:trPr>
          <w:jc w:val="center"/>
        </w:trPr>
        <w:tc>
          <w:tcPr>
            <w:tcW w:w="0" w:type="auto"/>
            <w:vAlign w:val="center"/>
          </w:tcPr>
          <w:p w14:paraId="4A157CDA" w14:textId="2B2990F4" w:rsidR="00364E31" w:rsidRPr="005945A5" w:rsidRDefault="008E1068" w:rsidP="009763BF">
            <w:pPr>
              <w:ind w:firstLine="0"/>
              <w:jc w:val="center"/>
              <w:rPr>
                <w:sz w:val="18"/>
                <w:szCs w:val="18"/>
              </w:rPr>
            </w:pPr>
            <w:r w:rsidRPr="005945A5">
              <w:rPr>
                <w:sz w:val="18"/>
                <w:szCs w:val="18"/>
              </w:rPr>
              <w:t>60</w:t>
            </w:r>
          </w:p>
        </w:tc>
        <w:tc>
          <w:tcPr>
            <w:tcW w:w="0" w:type="auto"/>
            <w:vAlign w:val="center"/>
          </w:tcPr>
          <w:p w14:paraId="35638F16" w14:textId="0EAE6EEF" w:rsidR="00364E31" w:rsidRPr="005945A5" w:rsidRDefault="008E1068" w:rsidP="009763BF">
            <w:pPr>
              <w:ind w:firstLine="0"/>
              <w:jc w:val="center"/>
              <w:rPr>
                <w:sz w:val="18"/>
                <w:szCs w:val="18"/>
              </w:rPr>
            </w:pPr>
            <w:r w:rsidRPr="005945A5">
              <w:rPr>
                <w:sz w:val="18"/>
                <w:szCs w:val="18"/>
              </w:rPr>
              <w:t>1</w:t>
            </w:r>
          </w:p>
        </w:tc>
        <w:tc>
          <w:tcPr>
            <w:tcW w:w="0" w:type="auto"/>
            <w:vAlign w:val="center"/>
          </w:tcPr>
          <w:p w14:paraId="47751B4E" w14:textId="54E7F165" w:rsidR="00364E31" w:rsidRPr="005945A5" w:rsidRDefault="00C25405" w:rsidP="009763BF">
            <w:pPr>
              <w:ind w:firstLine="0"/>
              <w:jc w:val="center"/>
              <w:rPr>
                <w:sz w:val="18"/>
                <w:szCs w:val="18"/>
              </w:rPr>
            </w:pPr>
            <w:r w:rsidRPr="005945A5">
              <w:rPr>
                <w:sz w:val="18"/>
                <w:szCs w:val="18"/>
              </w:rPr>
              <w:t>21.7</w:t>
            </w:r>
          </w:p>
        </w:tc>
        <w:tc>
          <w:tcPr>
            <w:tcW w:w="0" w:type="auto"/>
            <w:vAlign w:val="center"/>
          </w:tcPr>
          <w:p w14:paraId="72A550C8" w14:textId="0637CED4" w:rsidR="00364E31" w:rsidRPr="005945A5" w:rsidRDefault="00F1668E" w:rsidP="009763BF">
            <w:pPr>
              <w:ind w:firstLine="0"/>
              <w:jc w:val="center"/>
              <w:rPr>
                <w:sz w:val="18"/>
                <w:szCs w:val="18"/>
              </w:rPr>
            </w:pPr>
            <w:r w:rsidRPr="005945A5">
              <w:rPr>
                <w:sz w:val="18"/>
                <w:szCs w:val="18"/>
              </w:rPr>
              <w:t>21.4</w:t>
            </w:r>
          </w:p>
        </w:tc>
      </w:tr>
      <w:tr w:rsidR="00364E31" w14:paraId="1AFECAF4" w14:textId="77777777" w:rsidTr="00CC0EBA">
        <w:trPr>
          <w:jc w:val="center"/>
        </w:trPr>
        <w:tc>
          <w:tcPr>
            <w:tcW w:w="0" w:type="auto"/>
            <w:vAlign w:val="center"/>
          </w:tcPr>
          <w:p w14:paraId="1742769B" w14:textId="50264761" w:rsidR="00364E31" w:rsidRPr="005945A5" w:rsidRDefault="008E1068" w:rsidP="009763BF">
            <w:pPr>
              <w:ind w:firstLine="0"/>
              <w:jc w:val="center"/>
              <w:rPr>
                <w:sz w:val="18"/>
                <w:szCs w:val="18"/>
              </w:rPr>
            </w:pPr>
            <w:r w:rsidRPr="005945A5">
              <w:rPr>
                <w:sz w:val="18"/>
                <w:szCs w:val="18"/>
              </w:rPr>
              <w:t>60</w:t>
            </w:r>
          </w:p>
        </w:tc>
        <w:tc>
          <w:tcPr>
            <w:tcW w:w="0" w:type="auto"/>
            <w:vAlign w:val="center"/>
          </w:tcPr>
          <w:p w14:paraId="6BCCCA82" w14:textId="54E27C06" w:rsidR="00364E31" w:rsidRPr="005945A5" w:rsidRDefault="008E1068" w:rsidP="009763BF">
            <w:pPr>
              <w:ind w:firstLine="0"/>
              <w:jc w:val="center"/>
              <w:rPr>
                <w:sz w:val="18"/>
                <w:szCs w:val="18"/>
              </w:rPr>
            </w:pPr>
            <w:r w:rsidRPr="005945A5">
              <w:rPr>
                <w:sz w:val="18"/>
                <w:szCs w:val="18"/>
              </w:rPr>
              <w:t>3</w:t>
            </w:r>
          </w:p>
        </w:tc>
        <w:tc>
          <w:tcPr>
            <w:tcW w:w="0" w:type="auto"/>
            <w:vAlign w:val="center"/>
          </w:tcPr>
          <w:p w14:paraId="2A81D1E4" w14:textId="229DDCB7" w:rsidR="00364E31" w:rsidRPr="005945A5" w:rsidRDefault="00C25405" w:rsidP="009763BF">
            <w:pPr>
              <w:ind w:firstLine="0"/>
              <w:jc w:val="center"/>
              <w:rPr>
                <w:sz w:val="18"/>
                <w:szCs w:val="18"/>
              </w:rPr>
            </w:pPr>
            <w:r w:rsidRPr="005945A5">
              <w:rPr>
                <w:sz w:val="18"/>
                <w:szCs w:val="18"/>
              </w:rPr>
              <w:t>72.0</w:t>
            </w:r>
          </w:p>
        </w:tc>
        <w:tc>
          <w:tcPr>
            <w:tcW w:w="0" w:type="auto"/>
            <w:vAlign w:val="center"/>
          </w:tcPr>
          <w:p w14:paraId="515DEAA0" w14:textId="716491FE" w:rsidR="00364E31" w:rsidRPr="005945A5" w:rsidRDefault="00F1668E" w:rsidP="00A0760E">
            <w:pPr>
              <w:keepNext/>
              <w:ind w:firstLine="0"/>
              <w:jc w:val="center"/>
              <w:rPr>
                <w:sz w:val="18"/>
                <w:szCs w:val="18"/>
              </w:rPr>
            </w:pPr>
            <w:r w:rsidRPr="005945A5">
              <w:rPr>
                <w:sz w:val="18"/>
                <w:szCs w:val="18"/>
              </w:rPr>
              <w:t>70.5</w:t>
            </w:r>
          </w:p>
        </w:tc>
      </w:tr>
      <w:tr w:rsidR="00A1008B" w14:paraId="7B62D0D4" w14:textId="77777777" w:rsidTr="00CC0EBA">
        <w:trPr>
          <w:jc w:val="center"/>
        </w:trPr>
        <w:tc>
          <w:tcPr>
            <w:tcW w:w="0" w:type="auto"/>
            <w:vAlign w:val="center"/>
          </w:tcPr>
          <w:p w14:paraId="78F8E1AF" w14:textId="257C82EB" w:rsidR="00A1008B" w:rsidRPr="005945A5" w:rsidRDefault="00A1008B" w:rsidP="009763BF">
            <w:pPr>
              <w:ind w:firstLine="0"/>
              <w:jc w:val="center"/>
              <w:rPr>
                <w:sz w:val="18"/>
                <w:szCs w:val="18"/>
              </w:rPr>
            </w:pPr>
            <w:r w:rsidRPr="005945A5">
              <w:rPr>
                <w:sz w:val="18"/>
                <w:szCs w:val="18"/>
              </w:rPr>
              <w:t>90</w:t>
            </w:r>
          </w:p>
        </w:tc>
        <w:tc>
          <w:tcPr>
            <w:tcW w:w="0" w:type="auto"/>
            <w:vAlign w:val="center"/>
          </w:tcPr>
          <w:p w14:paraId="7EF6EB89" w14:textId="0EC4F730" w:rsidR="00A1008B" w:rsidRPr="005945A5" w:rsidRDefault="00A1008B" w:rsidP="009763BF">
            <w:pPr>
              <w:ind w:firstLine="0"/>
              <w:jc w:val="center"/>
              <w:rPr>
                <w:sz w:val="18"/>
                <w:szCs w:val="18"/>
              </w:rPr>
            </w:pPr>
            <w:r w:rsidRPr="005945A5">
              <w:rPr>
                <w:sz w:val="18"/>
                <w:szCs w:val="18"/>
              </w:rPr>
              <w:t>1</w:t>
            </w:r>
          </w:p>
        </w:tc>
        <w:tc>
          <w:tcPr>
            <w:tcW w:w="0" w:type="auto"/>
            <w:vAlign w:val="center"/>
          </w:tcPr>
          <w:p w14:paraId="61B6D570" w14:textId="41F9A530" w:rsidR="00A1008B" w:rsidRPr="005945A5" w:rsidRDefault="00633DD6" w:rsidP="009763BF">
            <w:pPr>
              <w:ind w:firstLine="0"/>
              <w:jc w:val="center"/>
              <w:rPr>
                <w:sz w:val="18"/>
                <w:szCs w:val="18"/>
              </w:rPr>
            </w:pPr>
            <w:r w:rsidRPr="005945A5">
              <w:rPr>
                <w:sz w:val="18"/>
                <w:szCs w:val="18"/>
              </w:rPr>
              <w:t>30.5</w:t>
            </w:r>
          </w:p>
        </w:tc>
        <w:tc>
          <w:tcPr>
            <w:tcW w:w="0" w:type="auto"/>
            <w:vAlign w:val="center"/>
          </w:tcPr>
          <w:p w14:paraId="3E270E77" w14:textId="5A0621B6" w:rsidR="00A1008B" w:rsidRPr="005945A5" w:rsidRDefault="00F1668E" w:rsidP="00A0760E">
            <w:pPr>
              <w:keepNext/>
              <w:ind w:firstLine="0"/>
              <w:jc w:val="center"/>
              <w:rPr>
                <w:sz w:val="18"/>
                <w:szCs w:val="18"/>
              </w:rPr>
            </w:pPr>
            <w:r w:rsidRPr="005945A5">
              <w:rPr>
                <w:sz w:val="18"/>
                <w:szCs w:val="18"/>
              </w:rPr>
              <w:t>29.9</w:t>
            </w:r>
          </w:p>
        </w:tc>
      </w:tr>
      <w:tr w:rsidR="00A1008B" w14:paraId="11CA361E" w14:textId="77777777" w:rsidTr="00CC0EBA">
        <w:trPr>
          <w:jc w:val="center"/>
        </w:trPr>
        <w:tc>
          <w:tcPr>
            <w:tcW w:w="0" w:type="auto"/>
            <w:vAlign w:val="center"/>
          </w:tcPr>
          <w:p w14:paraId="0B0F33C0" w14:textId="736BEF37" w:rsidR="00A1008B" w:rsidRPr="005945A5" w:rsidRDefault="00A1008B" w:rsidP="009763BF">
            <w:pPr>
              <w:ind w:firstLine="0"/>
              <w:jc w:val="center"/>
              <w:rPr>
                <w:sz w:val="18"/>
                <w:szCs w:val="18"/>
              </w:rPr>
            </w:pPr>
            <w:r w:rsidRPr="005945A5">
              <w:rPr>
                <w:sz w:val="18"/>
                <w:szCs w:val="18"/>
              </w:rPr>
              <w:t>90</w:t>
            </w:r>
          </w:p>
        </w:tc>
        <w:tc>
          <w:tcPr>
            <w:tcW w:w="0" w:type="auto"/>
            <w:vAlign w:val="center"/>
          </w:tcPr>
          <w:p w14:paraId="6141156E" w14:textId="354B96A0" w:rsidR="00A1008B" w:rsidRPr="005945A5" w:rsidRDefault="00A1008B" w:rsidP="009763BF">
            <w:pPr>
              <w:ind w:firstLine="0"/>
              <w:jc w:val="center"/>
              <w:rPr>
                <w:sz w:val="18"/>
                <w:szCs w:val="18"/>
              </w:rPr>
            </w:pPr>
            <w:r w:rsidRPr="005945A5">
              <w:rPr>
                <w:sz w:val="18"/>
                <w:szCs w:val="18"/>
              </w:rPr>
              <w:t>3</w:t>
            </w:r>
          </w:p>
        </w:tc>
        <w:tc>
          <w:tcPr>
            <w:tcW w:w="0" w:type="auto"/>
            <w:vAlign w:val="center"/>
          </w:tcPr>
          <w:p w14:paraId="18DFFE25" w14:textId="0943FE4C" w:rsidR="00A1008B" w:rsidRPr="005945A5" w:rsidRDefault="00633DD6" w:rsidP="009763BF">
            <w:pPr>
              <w:ind w:firstLine="0"/>
              <w:jc w:val="center"/>
              <w:rPr>
                <w:sz w:val="18"/>
                <w:szCs w:val="18"/>
              </w:rPr>
            </w:pPr>
            <w:r w:rsidRPr="005945A5">
              <w:rPr>
                <w:sz w:val="18"/>
                <w:szCs w:val="18"/>
              </w:rPr>
              <w:t>101.0</w:t>
            </w:r>
          </w:p>
        </w:tc>
        <w:tc>
          <w:tcPr>
            <w:tcW w:w="0" w:type="auto"/>
            <w:vAlign w:val="center"/>
          </w:tcPr>
          <w:p w14:paraId="64259B78" w14:textId="51F38AF0" w:rsidR="00A1008B" w:rsidRPr="005945A5" w:rsidRDefault="00F1668E" w:rsidP="00A0760E">
            <w:pPr>
              <w:keepNext/>
              <w:ind w:firstLine="0"/>
              <w:jc w:val="center"/>
              <w:rPr>
                <w:sz w:val="18"/>
                <w:szCs w:val="18"/>
              </w:rPr>
            </w:pPr>
            <w:r w:rsidRPr="005945A5">
              <w:rPr>
                <w:sz w:val="18"/>
                <w:szCs w:val="18"/>
              </w:rPr>
              <w:t>100.0</w:t>
            </w:r>
          </w:p>
        </w:tc>
      </w:tr>
    </w:tbl>
    <w:p w14:paraId="67890345" w14:textId="164455B2" w:rsidR="00A0760E" w:rsidRDefault="00A0760E" w:rsidP="00F44B49">
      <w:pPr>
        <w:pStyle w:val="Descripcin"/>
        <w:spacing w:before="80"/>
      </w:pPr>
      <w:bookmarkStart w:id="176" w:name="_Ref12747773"/>
      <w:bookmarkStart w:id="177" w:name="_Toc12825069"/>
      <w:r>
        <w:t xml:space="preserve">Táboa </w:t>
      </w:r>
      <w:r>
        <w:fldChar w:fldCharType="begin"/>
      </w:r>
      <w:r>
        <w:instrText xml:space="preserve"> SEQ Táboa \* ARABIC </w:instrText>
      </w:r>
      <w:r>
        <w:fldChar w:fldCharType="separate"/>
      </w:r>
      <w:r w:rsidR="00A45487">
        <w:rPr>
          <w:noProof/>
        </w:rPr>
        <w:t>11</w:t>
      </w:r>
      <w:r>
        <w:fldChar w:fldCharType="end"/>
      </w:r>
      <w:bookmarkEnd w:id="176"/>
      <w:r>
        <w:t xml:space="preserve">. </w:t>
      </w:r>
      <w:r w:rsidRPr="00843399">
        <w:t>Comprobación dos desprazamentos da base robótica</w:t>
      </w:r>
      <w:bookmarkEnd w:id="177"/>
    </w:p>
    <w:p w14:paraId="0817045C" w14:textId="4AF2F3C6" w:rsidR="00686C8D" w:rsidRPr="00686C8D" w:rsidRDefault="00344902" w:rsidP="00686C8D">
      <w:r>
        <w:lastRenderedPageBreak/>
        <w:t xml:space="preserve">Como se pode </w:t>
      </w:r>
      <w:r w:rsidR="001F226F">
        <w:t>apreci</w:t>
      </w:r>
      <w:r>
        <w:t xml:space="preserve">ar, ambos valores son </w:t>
      </w:r>
      <w:r w:rsidR="003F788B">
        <w:t>moi</w:t>
      </w:r>
      <w:r w:rsidR="006A40B2">
        <w:t xml:space="preserve"> semellantes</w:t>
      </w:r>
      <w:r w:rsidR="004742A1">
        <w:t xml:space="preserve">, </w:t>
      </w:r>
      <w:r w:rsidR="006A40B2">
        <w:t>grazas a</w:t>
      </w:r>
      <w:r w:rsidR="00827A82">
        <w:t xml:space="preserve">o axuste </w:t>
      </w:r>
      <w:r w:rsidR="00FF399C">
        <w:t>realizado.</w:t>
      </w:r>
    </w:p>
    <w:p w14:paraId="66A0C07F" w14:textId="6C9966BE" w:rsidR="00C57E81" w:rsidRDefault="00C57E81" w:rsidP="00C57E81">
      <w:pPr>
        <w:pStyle w:val="Ttulo2"/>
      </w:pPr>
      <w:bookmarkStart w:id="178" w:name="_Toc12827325"/>
      <w:r>
        <w:t>Movemento</w:t>
      </w:r>
      <w:r w:rsidR="00474481">
        <w:t xml:space="preserve"> do</w:t>
      </w:r>
      <w:r>
        <w:t xml:space="preserve"> pan</w:t>
      </w:r>
      <w:r w:rsidR="00474481">
        <w:t xml:space="preserve"> e o </w:t>
      </w:r>
      <w:proofErr w:type="spellStart"/>
      <w:r>
        <w:t>tilt</w:t>
      </w:r>
      <w:bookmarkEnd w:id="178"/>
      <w:proofErr w:type="spellEnd"/>
    </w:p>
    <w:p w14:paraId="16DBB993" w14:textId="3CA8989B" w:rsidR="003F7466" w:rsidRPr="0072334C" w:rsidRDefault="008A665E" w:rsidP="008A665E">
      <w:r>
        <w:t xml:space="preserve">Ao igual que no caso anterior, a comprobación dos movementos do pan e do </w:t>
      </w:r>
      <w:proofErr w:type="spellStart"/>
      <w:r>
        <w:t>tilt</w:t>
      </w:r>
      <w:proofErr w:type="spellEnd"/>
      <w:r>
        <w:t xml:space="preserve"> realizouse partindo dos resultados das medicións do comportamento do robot real das que se dispoñía para a calibración. A comparación realizase</w:t>
      </w:r>
      <w:r w:rsidR="0000144F">
        <w:t xml:space="preserve"> entre o tempo que tardan ambos modelos en alcanzar unha po</w:t>
      </w:r>
      <w:r w:rsidR="00184EED">
        <w:t>sición determi</w:t>
      </w:r>
      <w:r w:rsidR="006F691A">
        <w:t xml:space="preserve">nada a unha velocidade determinada. Os resultados obtidos </w:t>
      </w:r>
      <w:r w:rsidR="008A7F00">
        <w:t xml:space="preserve">para o pan e o </w:t>
      </w:r>
      <w:proofErr w:type="spellStart"/>
      <w:r w:rsidR="008A7F00">
        <w:t>tilt</w:t>
      </w:r>
      <w:proofErr w:type="spellEnd"/>
      <w:r w:rsidR="008A7F00">
        <w:t xml:space="preserve"> </w:t>
      </w:r>
      <w:r w:rsidR="006F691A">
        <w:t xml:space="preserve">móstranse na </w:t>
      </w:r>
      <w:r w:rsidR="00807A9B">
        <w:fldChar w:fldCharType="begin"/>
      </w:r>
      <w:r w:rsidR="00807A9B">
        <w:instrText xml:space="preserve"> REF _Ref12756611 \h </w:instrText>
      </w:r>
      <w:r w:rsidR="00807A9B">
        <w:fldChar w:fldCharType="separate"/>
      </w:r>
      <w:r w:rsidR="00A45487">
        <w:t xml:space="preserve">Táboa </w:t>
      </w:r>
      <w:r w:rsidR="00A45487">
        <w:rPr>
          <w:noProof/>
        </w:rPr>
        <w:t>12</w:t>
      </w:r>
      <w:r w:rsidR="00807A9B">
        <w:fldChar w:fldCharType="end"/>
      </w:r>
      <w:r w:rsidR="00807A9B">
        <w:t xml:space="preserve"> </w:t>
      </w:r>
      <w:r w:rsidR="008A7F00">
        <w:t>e</w:t>
      </w:r>
      <w:r w:rsidR="0037718C">
        <w:t xml:space="preserve"> na</w:t>
      </w:r>
      <w:r w:rsidR="00807A9B">
        <w:t xml:space="preserve"> </w:t>
      </w:r>
      <w:r w:rsidR="00807A9B">
        <w:fldChar w:fldCharType="begin"/>
      </w:r>
      <w:r w:rsidR="00807A9B">
        <w:instrText xml:space="preserve"> REF _Ref12756624 \h </w:instrText>
      </w:r>
      <w:r w:rsidR="00807A9B">
        <w:fldChar w:fldCharType="separate"/>
      </w:r>
      <w:r w:rsidR="00A45487">
        <w:t xml:space="preserve">Táboa </w:t>
      </w:r>
      <w:r w:rsidR="00A45487">
        <w:rPr>
          <w:noProof/>
        </w:rPr>
        <w:t>13</w:t>
      </w:r>
      <w:r w:rsidR="00807A9B">
        <w:fldChar w:fldCharType="end"/>
      </w:r>
      <w:r w:rsidR="0037718C">
        <w:t>, respectivamente.</w:t>
      </w:r>
    </w:p>
    <w:tbl>
      <w:tblPr>
        <w:tblStyle w:val="Tablaconcuadrcula"/>
        <w:tblW w:w="0" w:type="auto"/>
        <w:jc w:val="center"/>
        <w:tblLook w:val="04A0" w:firstRow="1" w:lastRow="0" w:firstColumn="1" w:lastColumn="0" w:noHBand="0" w:noVBand="1"/>
      </w:tblPr>
      <w:tblGrid>
        <w:gridCol w:w="1272"/>
        <w:gridCol w:w="1205"/>
        <w:gridCol w:w="1728"/>
        <w:gridCol w:w="1205"/>
        <w:gridCol w:w="1728"/>
      </w:tblGrid>
      <w:tr w:rsidR="00E579F7" w14:paraId="13E1ABF1" w14:textId="77777777" w:rsidTr="00537559">
        <w:trPr>
          <w:jc w:val="center"/>
        </w:trPr>
        <w:tc>
          <w:tcPr>
            <w:tcW w:w="0" w:type="auto"/>
            <w:vMerge w:val="restart"/>
            <w:shd w:val="clear" w:color="auto" w:fill="A6A6A6" w:themeFill="background1" w:themeFillShade="A6"/>
            <w:vAlign w:val="center"/>
          </w:tcPr>
          <w:p w14:paraId="0E0B9E77" w14:textId="04BCBF59" w:rsidR="00E579F7" w:rsidRPr="00A45487" w:rsidRDefault="00E579F7" w:rsidP="00537559">
            <w:pPr>
              <w:ind w:firstLine="0"/>
              <w:jc w:val="center"/>
              <w:rPr>
                <w:b/>
                <w:bCs/>
              </w:rPr>
            </w:pPr>
            <w:r w:rsidRPr="00A45487">
              <w:rPr>
                <w:b/>
                <w:bCs/>
              </w:rPr>
              <w:t>Velocidade</w:t>
            </w:r>
          </w:p>
        </w:tc>
        <w:tc>
          <w:tcPr>
            <w:tcW w:w="0" w:type="auto"/>
            <w:gridSpan w:val="2"/>
            <w:shd w:val="clear" w:color="auto" w:fill="A6A6A6" w:themeFill="background1" w:themeFillShade="A6"/>
            <w:vAlign w:val="center"/>
          </w:tcPr>
          <w:p w14:paraId="7DC95E2B" w14:textId="4E58160F" w:rsidR="00E579F7" w:rsidRPr="00A45487" w:rsidRDefault="00E579F7" w:rsidP="00537559">
            <w:pPr>
              <w:ind w:firstLine="0"/>
              <w:jc w:val="center"/>
              <w:rPr>
                <w:b/>
                <w:bCs/>
              </w:rPr>
            </w:pPr>
            <w:r w:rsidRPr="00A45487">
              <w:rPr>
                <w:b/>
                <w:bCs/>
              </w:rPr>
              <w:t xml:space="preserve">Desprazamento de </w:t>
            </w:r>
            <w:r w:rsidR="00A75271" w:rsidRPr="00A45487">
              <w:rPr>
                <w:b/>
                <w:bCs/>
              </w:rPr>
              <w:t>45</w:t>
            </w:r>
            <w:r w:rsidRPr="00A45487">
              <w:rPr>
                <w:b/>
                <w:bCs/>
              </w:rPr>
              <w:t>º</w:t>
            </w:r>
          </w:p>
        </w:tc>
        <w:tc>
          <w:tcPr>
            <w:tcW w:w="0" w:type="auto"/>
            <w:gridSpan w:val="2"/>
            <w:shd w:val="clear" w:color="auto" w:fill="A6A6A6" w:themeFill="background1" w:themeFillShade="A6"/>
            <w:vAlign w:val="center"/>
          </w:tcPr>
          <w:p w14:paraId="61EB1DC3" w14:textId="25D94DB1" w:rsidR="00E579F7" w:rsidRPr="00A45487" w:rsidRDefault="00E579F7" w:rsidP="00537559">
            <w:pPr>
              <w:ind w:firstLine="0"/>
              <w:jc w:val="center"/>
              <w:rPr>
                <w:b/>
                <w:bCs/>
              </w:rPr>
            </w:pPr>
            <w:r w:rsidRPr="00A45487">
              <w:rPr>
                <w:b/>
                <w:bCs/>
              </w:rPr>
              <w:t>Desprazamento de</w:t>
            </w:r>
            <w:r w:rsidR="00A75271" w:rsidRPr="00A45487">
              <w:rPr>
                <w:b/>
                <w:bCs/>
              </w:rPr>
              <w:t xml:space="preserve"> 90º</w:t>
            </w:r>
          </w:p>
        </w:tc>
      </w:tr>
      <w:tr w:rsidR="00A75271" w14:paraId="49557DC1" w14:textId="77777777" w:rsidTr="00537559">
        <w:trPr>
          <w:jc w:val="center"/>
        </w:trPr>
        <w:tc>
          <w:tcPr>
            <w:tcW w:w="0" w:type="auto"/>
            <w:vMerge/>
            <w:vAlign w:val="center"/>
          </w:tcPr>
          <w:p w14:paraId="538DF7D1" w14:textId="77777777" w:rsidR="00A75271" w:rsidRPr="00A45487" w:rsidRDefault="00A75271" w:rsidP="00537559">
            <w:pPr>
              <w:ind w:firstLine="0"/>
              <w:jc w:val="center"/>
              <w:rPr>
                <w:b/>
                <w:bCs/>
              </w:rPr>
            </w:pPr>
          </w:p>
        </w:tc>
        <w:tc>
          <w:tcPr>
            <w:tcW w:w="0" w:type="auto"/>
            <w:shd w:val="clear" w:color="auto" w:fill="D9D9D9" w:themeFill="background1" w:themeFillShade="D9"/>
            <w:vAlign w:val="center"/>
          </w:tcPr>
          <w:p w14:paraId="086900C5" w14:textId="7AD82C87" w:rsidR="00A75271" w:rsidRPr="00A45487" w:rsidRDefault="00A75271" w:rsidP="00537559">
            <w:pPr>
              <w:ind w:firstLine="0"/>
              <w:jc w:val="center"/>
              <w:rPr>
                <w:b/>
                <w:bCs/>
              </w:rPr>
            </w:pPr>
            <w:r w:rsidRPr="00A45487">
              <w:rPr>
                <w:b/>
                <w:bCs/>
              </w:rPr>
              <w:t>Robot real</w:t>
            </w:r>
          </w:p>
        </w:tc>
        <w:tc>
          <w:tcPr>
            <w:tcW w:w="0" w:type="auto"/>
            <w:shd w:val="clear" w:color="auto" w:fill="D9D9D9" w:themeFill="background1" w:themeFillShade="D9"/>
            <w:vAlign w:val="center"/>
          </w:tcPr>
          <w:p w14:paraId="3F4F3200" w14:textId="6C29A2A6" w:rsidR="00A75271" w:rsidRPr="00A45487" w:rsidRDefault="00A75271" w:rsidP="00537559">
            <w:pPr>
              <w:ind w:firstLine="0"/>
              <w:jc w:val="center"/>
              <w:rPr>
                <w:b/>
                <w:bCs/>
              </w:rPr>
            </w:pPr>
            <w:r w:rsidRPr="00A45487">
              <w:rPr>
                <w:b/>
                <w:bCs/>
              </w:rPr>
              <w:t>Robot simulado</w:t>
            </w:r>
          </w:p>
        </w:tc>
        <w:tc>
          <w:tcPr>
            <w:tcW w:w="0" w:type="auto"/>
            <w:shd w:val="clear" w:color="auto" w:fill="D9D9D9" w:themeFill="background1" w:themeFillShade="D9"/>
            <w:vAlign w:val="center"/>
          </w:tcPr>
          <w:p w14:paraId="5C3DF8D3" w14:textId="2249856D" w:rsidR="00A75271" w:rsidRPr="00A45487" w:rsidRDefault="00A75271" w:rsidP="00537559">
            <w:pPr>
              <w:ind w:firstLine="0"/>
              <w:jc w:val="center"/>
              <w:rPr>
                <w:b/>
                <w:bCs/>
              </w:rPr>
            </w:pPr>
            <w:r w:rsidRPr="00A45487">
              <w:rPr>
                <w:b/>
                <w:bCs/>
              </w:rPr>
              <w:t>Robot real</w:t>
            </w:r>
          </w:p>
        </w:tc>
        <w:tc>
          <w:tcPr>
            <w:tcW w:w="0" w:type="auto"/>
            <w:shd w:val="clear" w:color="auto" w:fill="D9D9D9" w:themeFill="background1" w:themeFillShade="D9"/>
            <w:vAlign w:val="center"/>
          </w:tcPr>
          <w:p w14:paraId="507F93CA" w14:textId="799075F2" w:rsidR="00A75271" w:rsidRPr="00A45487" w:rsidRDefault="00A75271" w:rsidP="00537559">
            <w:pPr>
              <w:ind w:firstLine="0"/>
              <w:jc w:val="center"/>
              <w:rPr>
                <w:b/>
                <w:bCs/>
              </w:rPr>
            </w:pPr>
            <w:r w:rsidRPr="00A45487">
              <w:rPr>
                <w:b/>
                <w:bCs/>
              </w:rPr>
              <w:t>Robot simulado</w:t>
            </w:r>
          </w:p>
        </w:tc>
      </w:tr>
      <w:tr w:rsidR="00924035" w14:paraId="25B5621A" w14:textId="77777777" w:rsidTr="00537559">
        <w:trPr>
          <w:jc w:val="center"/>
        </w:trPr>
        <w:tc>
          <w:tcPr>
            <w:tcW w:w="0" w:type="auto"/>
            <w:vAlign w:val="center"/>
          </w:tcPr>
          <w:p w14:paraId="6FC638FD" w14:textId="05213DA0" w:rsidR="00924035" w:rsidRDefault="00924035" w:rsidP="00537559">
            <w:pPr>
              <w:ind w:firstLine="0"/>
              <w:jc w:val="center"/>
            </w:pPr>
            <w:r>
              <w:t>2</w:t>
            </w:r>
          </w:p>
        </w:tc>
        <w:tc>
          <w:tcPr>
            <w:tcW w:w="0" w:type="auto"/>
            <w:vAlign w:val="center"/>
          </w:tcPr>
          <w:p w14:paraId="228546FC" w14:textId="0E8A4CF9" w:rsidR="00924035" w:rsidRDefault="00924035" w:rsidP="00537559">
            <w:pPr>
              <w:ind w:firstLine="0"/>
              <w:jc w:val="center"/>
            </w:pPr>
            <w:r>
              <w:t>4.55</w:t>
            </w:r>
          </w:p>
        </w:tc>
        <w:tc>
          <w:tcPr>
            <w:tcW w:w="0" w:type="auto"/>
            <w:vAlign w:val="center"/>
          </w:tcPr>
          <w:p w14:paraId="6E00FBCC" w14:textId="546A1810" w:rsidR="00924035" w:rsidRDefault="00E14998" w:rsidP="00537559">
            <w:pPr>
              <w:ind w:firstLine="0"/>
              <w:jc w:val="center"/>
            </w:pPr>
            <w:r>
              <w:t>4.77</w:t>
            </w:r>
          </w:p>
        </w:tc>
        <w:tc>
          <w:tcPr>
            <w:tcW w:w="0" w:type="auto"/>
            <w:vAlign w:val="center"/>
          </w:tcPr>
          <w:p w14:paraId="36C8C18A" w14:textId="3E77FBC4" w:rsidR="00924035" w:rsidRDefault="00924035" w:rsidP="00537559">
            <w:pPr>
              <w:ind w:firstLine="0"/>
              <w:jc w:val="center"/>
            </w:pPr>
            <w:r>
              <w:t>9.39</w:t>
            </w:r>
          </w:p>
        </w:tc>
        <w:tc>
          <w:tcPr>
            <w:tcW w:w="0" w:type="auto"/>
            <w:vAlign w:val="center"/>
          </w:tcPr>
          <w:p w14:paraId="4EB58B7F" w14:textId="0EBD8739" w:rsidR="00924035" w:rsidRDefault="00E14998" w:rsidP="00537559">
            <w:pPr>
              <w:ind w:firstLine="0"/>
              <w:jc w:val="center"/>
            </w:pPr>
            <w:r>
              <w:t>9.4</w:t>
            </w:r>
          </w:p>
        </w:tc>
      </w:tr>
      <w:tr w:rsidR="00924035" w14:paraId="096DE2FB" w14:textId="77777777" w:rsidTr="00537559">
        <w:trPr>
          <w:jc w:val="center"/>
        </w:trPr>
        <w:tc>
          <w:tcPr>
            <w:tcW w:w="0" w:type="auto"/>
            <w:vAlign w:val="center"/>
          </w:tcPr>
          <w:p w14:paraId="3A81468E" w14:textId="6745D15B" w:rsidR="00924035" w:rsidRDefault="00924035" w:rsidP="00537559">
            <w:pPr>
              <w:ind w:firstLine="0"/>
              <w:jc w:val="center"/>
            </w:pPr>
            <w:r>
              <w:t>6</w:t>
            </w:r>
          </w:p>
        </w:tc>
        <w:tc>
          <w:tcPr>
            <w:tcW w:w="0" w:type="auto"/>
            <w:vAlign w:val="center"/>
          </w:tcPr>
          <w:p w14:paraId="0C7C7787" w14:textId="7EAD0A7D" w:rsidR="00924035" w:rsidRDefault="00D64285" w:rsidP="00537559">
            <w:pPr>
              <w:ind w:firstLine="0"/>
              <w:jc w:val="center"/>
            </w:pPr>
            <w:r>
              <w:t>3.57</w:t>
            </w:r>
          </w:p>
        </w:tc>
        <w:tc>
          <w:tcPr>
            <w:tcW w:w="0" w:type="auto"/>
            <w:vAlign w:val="center"/>
          </w:tcPr>
          <w:p w14:paraId="1E022387" w14:textId="5AA8D355" w:rsidR="00924035" w:rsidRDefault="00E14998" w:rsidP="00537559">
            <w:pPr>
              <w:ind w:firstLine="0"/>
              <w:jc w:val="center"/>
            </w:pPr>
            <w:r>
              <w:t>3.6</w:t>
            </w:r>
          </w:p>
        </w:tc>
        <w:tc>
          <w:tcPr>
            <w:tcW w:w="0" w:type="auto"/>
            <w:vAlign w:val="center"/>
          </w:tcPr>
          <w:p w14:paraId="5319AF55" w14:textId="17042317" w:rsidR="00924035" w:rsidRDefault="00924035" w:rsidP="00537559">
            <w:pPr>
              <w:ind w:firstLine="0"/>
              <w:jc w:val="center"/>
            </w:pPr>
            <w:r>
              <w:t>7</w:t>
            </w:r>
            <w:r w:rsidR="00B53316">
              <w:t>.00</w:t>
            </w:r>
          </w:p>
        </w:tc>
        <w:tc>
          <w:tcPr>
            <w:tcW w:w="0" w:type="auto"/>
            <w:vAlign w:val="center"/>
          </w:tcPr>
          <w:p w14:paraId="1B68400D" w14:textId="4F879499" w:rsidR="00924035" w:rsidRDefault="00E14998" w:rsidP="00537559">
            <w:pPr>
              <w:ind w:firstLine="0"/>
              <w:jc w:val="center"/>
            </w:pPr>
            <w:r>
              <w:t>6.99</w:t>
            </w:r>
          </w:p>
        </w:tc>
        <w:bookmarkStart w:id="179" w:name="_GoBack"/>
        <w:bookmarkEnd w:id="179"/>
      </w:tr>
      <w:tr w:rsidR="00924035" w14:paraId="729AAC95" w14:textId="77777777" w:rsidTr="00537559">
        <w:trPr>
          <w:jc w:val="center"/>
        </w:trPr>
        <w:tc>
          <w:tcPr>
            <w:tcW w:w="0" w:type="auto"/>
            <w:vAlign w:val="center"/>
          </w:tcPr>
          <w:p w14:paraId="57A969C2" w14:textId="72BEC970" w:rsidR="00924035" w:rsidRDefault="00924035" w:rsidP="00537559">
            <w:pPr>
              <w:ind w:firstLine="0"/>
              <w:jc w:val="center"/>
            </w:pPr>
            <w:r>
              <w:t>10</w:t>
            </w:r>
          </w:p>
        </w:tc>
        <w:tc>
          <w:tcPr>
            <w:tcW w:w="0" w:type="auto"/>
            <w:vAlign w:val="center"/>
          </w:tcPr>
          <w:p w14:paraId="194B289F" w14:textId="6EED5F82" w:rsidR="00924035" w:rsidRDefault="00537559" w:rsidP="00537559">
            <w:pPr>
              <w:ind w:firstLine="0"/>
              <w:jc w:val="center"/>
            </w:pPr>
            <w:r>
              <w:t>2.84</w:t>
            </w:r>
          </w:p>
        </w:tc>
        <w:tc>
          <w:tcPr>
            <w:tcW w:w="0" w:type="auto"/>
            <w:vAlign w:val="center"/>
          </w:tcPr>
          <w:p w14:paraId="736219E0" w14:textId="5C0354B6" w:rsidR="00924035" w:rsidRDefault="00E14998" w:rsidP="00537559">
            <w:pPr>
              <w:ind w:firstLine="0"/>
              <w:jc w:val="center"/>
            </w:pPr>
            <w:r>
              <w:t>2.91</w:t>
            </w:r>
          </w:p>
        </w:tc>
        <w:tc>
          <w:tcPr>
            <w:tcW w:w="0" w:type="auto"/>
            <w:vAlign w:val="center"/>
          </w:tcPr>
          <w:p w14:paraId="15879678" w14:textId="235B5FCD" w:rsidR="00924035" w:rsidRDefault="00924035" w:rsidP="00537559">
            <w:pPr>
              <w:ind w:firstLine="0"/>
              <w:jc w:val="center"/>
            </w:pPr>
            <w:r>
              <w:t>5.95</w:t>
            </w:r>
          </w:p>
        </w:tc>
        <w:tc>
          <w:tcPr>
            <w:tcW w:w="0" w:type="auto"/>
            <w:vAlign w:val="center"/>
          </w:tcPr>
          <w:p w14:paraId="0DA4493F" w14:textId="4094BEEA" w:rsidR="00924035" w:rsidRDefault="00F86BE1" w:rsidP="00537559">
            <w:pPr>
              <w:ind w:firstLine="0"/>
              <w:jc w:val="center"/>
            </w:pPr>
            <w:r>
              <w:t>5.57</w:t>
            </w:r>
          </w:p>
        </w:tc>
      </w:tr>
      <w:tr w:rsidR="00924035" w14:paraId="52F74056" w14:textId="77777777" w:rsidTr="00537559">
        <w:trPr>
          <w:jc w:val="center"/>
        </w:trPr>
        <w:tc>
          <w:tcPr>
            <w:tcW w:w="0" w:type="auto"/>
            <w:vAlign w:val="center"/>
          </w:tcPr>
          <w:p w14:paraId="32DBC0E6" w14:textId="49F8748A" w:rsidR="00924035" w:rsidRDefault="00924035" w:rsidP="00537559">
            <w:pPr>
              <w:ind w:firstLine="0"/>
              <w:jc w:val="center"/>
            </w:pPr>
            <w:r>
              <w:t>30</w:t>
            </w:r>
          </w:p>
        </w:tc>
        <w:tc>
          <w:tcPr>
            <w:tcW w:w="0" w:type="auto"/>
            <w:vAlign w:val="center"/>
          </w:tcPr>
          <w:p w14:paraId="3383F945" w14:textId="1FD29E21" w:rsidR="00924035" w:rsidRDefault="00537559" w:rsidP="00537559">
            <w:pPr>
              <w:ind w:firstLine="0"/>
              <w:jc w:val="center"/>
            </w:pPr>
            <w:r>
              <w:t>1.52</w:t>
            </w:r>
          </w:p>
        </w:tc>
        <w:tc>
          <w:tcPr>
            <w:tcW w:w="0" w:type="auto"/>
            <w:vAlign w:val="center"/>
          </w:tcPr>
          <w:p w14:paraId="68FE8B01" w14:textId="032126D6" w:rsidR="00924035" w:rsidRDefault="00E14998" w:rsidP="00537559">
            <w:pPr>
              <w:ind w:firstLine="0"/>
              <w:jc w:val="center"/>
            </w:pPr>
            <w:r>
              <w:t>1.53</w:t>
            </w:r>
          </w:p>
        </w:tc>
        <w:tc>
          <w:tcPr>
            <w:tcW w:w="0" w:type="auto"/>
            <w:vAlign w:val="center"/>
          </w:tcPr>
          <w:p w14:paraId="08279563" w14:textId="0376F2A0" w:rsidR="00924035" w:rsidRDefault="00924035" w:rsidP="00537559">
            <w:pPr>
              <w:ind w:firstLine="0"/>
              <w:jc w:val="center"/>
            </w:pPr>
            <w:r>
              <w:t>2.82</w:t>
            </w:r>
          </w:p>
        </w:tc>
        <w:tc>
          <w:tcPr>
            <w:tcW w:w="0" w:type="auto"/>
            <w:vAlign w:val="center"/>
          </w:tcPr>
          <w:p w14:paraId="719A9948" w14:textId="606A389C" w:rsidR="00924035" w:rsidRDefault="00F86BE1" w:rsidP="00537559">
            <w:pPr>
              <w:ind w:firstLine="0"/>
              <w:jc w:val="center"/>
            </w:pPr>
            <w:r>
              <w:t>2.78</w:t>
            </w:r>
          </w:p>
        </w:tc>
      </w:tr>
      <w:tr w:rsidR="00924035" w14:paraId="5B199B31" w14:textId="77777777" w:rsidTr="00537559">
        <w:trPr>
          <w:jc w:val="center"/>
        </w:trPr>
        <w:tc>
          <w:tcPr>
            <w:tcW w:w="0" w:type="auto"/>
            <w:vAlign w:val="center"/>
          </w:tcPr>
          <w:p w14:paraId="726C13B5" w14:textId="7FEA4C90" w:rsidR="00924035" w:rsidRDefault="00924035" w:rsidP="00537559">
            <w:pPr>
              <w:ind w:firstLine="0"/>
              <w:jc w:val="center"/>
            </w:pPr>
            <w:r>
              <w:t>60</w:t>
            </w:r>
          </w:p>
        </w:tc>
        <w:tc>
          <w:tcPr>
            <w:tcW w:w="0" w:type="auto"/>
            <w:vAlign w:val="center"/>
          </w:tcPr>
          <w:p w14:paraId="373CF93F" w14:textId="077FD2A5" w:rsidR="00924035" w:rsidRDefault="00537559" w:rsidP="00537559">
            <w:pPr>
              <w:ind w:firstLine="0"/>
              <w:jc w:val="center"/>
            </w:pPr>
            <w:r>
              <w:t>1.04</w:t>
            </w:r>
          </w:p>
        </w:tc>
        <w:tc>
          <w:tcPr>
            <w:tcW w:w="0" w:type="auto"/>
            <w:vAlign w:val="center"/>
          </w:tcPr>
          <w:p w14:paraId="3932AE58" w14:textId="2E55C3CF" w:rsidR="00924035" w:rsidRDefault="00E14998" w:rsidP="00537559">
            <w:pPr>
              <w:ind w:firstLine="0"/>
              <w:jc w:val="center"/>
            </w:pPr>
            <w:r>
              <w:t>1.00</w:t>
            </w:r>
          </w:p>
        </w:tc>
        <w:tc>
          <w:tcPr>
            <w:tcW w:w="0" w:type="auto"/>
            <w:vAlign w:val="center"/>
          </w:tcPr>
          <w:p w14:paraId="6857323E" w14:textId="05468B9E" w:rsidR="00924035" w:rsidRDefault="00924035" w:rsidP="00537559">
            <w:pPr>
              <w:ind w:firstLine="0"/>
              <w:jc w:val="center"/>
            </w:pPr>
            <w:r>
              <w:t>1.67</w:t>
            </w:r>
          </w:p>
        </w:tc>
        <w:tc>
          <w:tcPr>
            <w:tcW w:w="0" w:type="auto"/>
            <w:vAlign w:val="center"/>
          </w:tcPr>
          <w:p w14:paraId="742F7147" w14:textId="1044E00D" w:rsidR="00924035" w:rsidRDefault="00F86BE1" w:rsidP="00537559">
            <w:pPr>
              <w:ind w:firstLine="0"/>
              <w:jc w:val="center"/>
            </w:pPr>
            <w:r>
              <w:t>1.68</w:t>
            </w:r>
          </w:p>
        </w:tc>
      </w:tr>
      <w:tr w:rsidR="00924035" w14:paraId="512C8D4C" w14:textId="77777777" w:rsidTr="00537559">
        <w:trPr>
          <w:jc w:val="center"/>
        </w:trPr>
        <w:tc>
          <w:tcPr>
            <w:tcW w:w="0" w:type="auto"/>
            <w:vAlign w:val="center"/>
          </w:tcPr>
          <w:p w14:paraId="00637DF2" w14:textId="3532EFB4" w:rsidR="00924035" w:rsidRDefault="00924035" w:rsidP="00537559">
            <w:pPr>
              <w:ind w:firstLine="0"/>
              <w:jc w:val="center"/>
            </w:pPr>
            <w:r>
              <w:t>80</w:t>
            </w:r>
          </w:p>
        </w:tc>
        <w:tc>
          <w:tcPr>
            <w:tcW w:w="0" w:type="auto"/>
            <w:vAlign w:val="center"/>
          </w:tcPr>
          <w:p w14:paraId="03E369E9" w14:textId="4EF1FC31" w:rsidR="00924035" w:rsidRDefault="00537559" w:rsidP="00537559">
            <w:pPr>
              <w:ind w:firstLine="0"/>
              <w:jc w:val="center"/>
            </w:pPr>
            <w:r>
              <w:t>0.88</w:t>
            </w:r>
          </w:p>
        </w:tc>
        <w:tc>
          <w:tcPr>
            <w:tcW w:w="0" w:type="auto"/>
            <w:vAlign w:val="center"/>
          </w:tcPr>
          <w:p w14:paraId="4662BD94" w14:textId="50CA7547" w:rsidR="00924035" w:rsidRDefault="00E14998" w:rsidP="00537559">
            <w:pPr>
              <w:ind w:firstLine="0"/>
              <w:jc w:val="center"/>
            </w:pPr>
            <w:r>
              <w:t>0.89</w:t>
            </w:r>
          </w:p>
        </w:tc>
        <w:tc>
          <w:tcPr>
            <w:tcW w:w="0" w:type="auto"/>
            <w:vAlign w:val="center"/>
          </w:tcPr>
          <w:p w14:paraId="550FA5E0" w14:textId="7E66D54E" w:rsidR="00924035" w:rsidRDefault="00924035" w:rsidP="00537559">
            <w:pPr>
              <w:ind w:firstLine="0"/>
              <w:jc w:val="center"/>
            </w:pPr>
            <w:r>
              <w:t>1.41</w:t>
            </w:r>
          </w:p>
        </w:tc>
        <w:tc>
          <w:tcPr>
            <w:tcW w:w="0" w:type="auto"/>
            <w:vAlign w:val="center"/>
          </w:tcPr>
          <w:p w14:paraId="545B6488" w14:textId="3EA4C2DB" w:rsidR="00924035" w:rsidRDefault="00F86BE1" w:rsidP="00537559">
            <w:pPr>
              <w:keepNext/>
              <w:ind w:firstLine="0"/>
              <w:jc w:val="center"/>
            </w:pPr>
            <w:r>
              <w:t>1.42</w:t>
            </w:r>
          </w:p>
        </w:tc>
      </w:tr>
    </w:tbl>
    <w:p w14:paraId="671F1217" w14:textId="53C42ADC" w:rsidR="008A665E" w:rsidRPr="0072334C" w:rsidRDefault="00537559" w:rsidP="00E21404">
      <w:pPr>
        <w:pStyle w:val="Descripcin"/>
        <w:spacing w:before="120"/>
      </w:pPr>
      <w:bookmarkStart w:id="180" w:name="_Ref12756611"/>
      <w:bookmarkStart w:id="181" w:name="_Toc12825070"/>
      <w:r>
        <w:t xml:space="preserve">Táboa </w:t>
      </w:r>
      <w:r>
        <w:fldChar w:fldCharType="begin"/>
      </w:r>
      <w:r>
        <w:instrText xml:space="preserve"> SEQ Táboa \* ARABIC </w:instrText>
      </w:r>
      <w:r>
        <w:fldChar w:fldCharType="separate"/>
      </w:r>
      <w:r w:rsidR="00A45487">
        <w:rPr>
          <w:noProof/>
        </w:rPr>
        <w:t>12</w:t>
      </w:r>
      <w:r>
        <w:fldChar w:fldCharType="end"/>
      </w:r>
      <w:bookmarkEnd w:id="180"/>
      <w:r>
        <w:t>. Comprobación d</w:t>
      </w:r>
      <w:r w:rsidR="006D2320">
        <w:t>os</w:t>
      </w:r>
      <w:r>
        <w:t xml:space="preserve"> desprazamentos do pan</w:t>
      </w:r>
      <w:bookmarkEnd w:id="181"/>
    </w:p>
    <w:tbl>
      <w:tblPr>
        <w:tblStyle w:val="Tablaconcuadrcula"/>
        <w:tblW w:w="0" w:type="auto"/>
        <w:jc w:val="center"/>
        <w:tblLook w:val="04A0" w:firstRow="1" w:lastRow="0" w:firstColumn="1" w:lastColumn="0" w:noHBand="0" w:noVBand="1"/>
      </w:tblPr>
      <w:tblGrid>
        <w:gridCol w:w="1272"/>
        <w:gridCol w:w="1205"/>
        <w:gridCol w:w="1728"/>
        <w:gridCol w:w="1205"/>
        <w:gridCol w:w="1728"/>
      </w:tblGrid>
      <w:tr w:rsidR="00537559" w14:paraId="74BA87E4" w14:textId="77777777" w:rsidTr="00FB32DC">
        <w:trPr>
          <w:jc w:val="center"/>
        </w:trPr>
        <w:tc>
          <w:tcPr>
            <w:tcW w:w="0" w:type="auto"/>
            <w:vMerge w:val="restart"/>
            <w:shd w:val="clear" w:color="auto" w:fill="A6A6A6" w:themeFill="background1" w:themeFillShade="A6"/>
            <w:vAlign w:val="center"/>
          </w:tcPr>
          <w:p w14:paraId="377463F8" w14:textId="77777777" w:rsidR="00537559" w:rsidRPr="00046103" w:rsidRDefault="00537559" w:rsidP="00FB32DC">
            <w:pPr>
              <w:ind w:firstLine="0"/>
              <w:jc w:val="center"/>
              <w:rPr>
                <w:b/>
                <w:bCs/>
              </w:rPr>
            </w:pPr>
            <w:r w:rsidRPr="00046103">
              <w:rPr>
                <w:b/>
                <w:bCs/>
              </w:rPr>
              <w:t>Velocidade</w:t>
            </w:r>
          </w:p>
        </w:tc>
        <w:tc>
          <w:tcPr>
            <w:tcW w:w="0" w:type="auto"/>
            <w:gridSpan w:val="2"/>
            <w:shd w:val="clear" w:color="auto" w:fill="A6A6A6" w:themeFill="background1" w:themeFillShade="A6"/>
            <w:vAlign w:val="center"/>
          </w:tcPr>
          <w:p w14:paraId="072BEE59" w14:textId="77777777" w:rsidR="00537559" w:rsidRPr="00046103" w:rsidRDefault="00537559" w:rsidP="00FB32DC">
            <w:pPr>
              <w:ind w:firstLine="0"/>
              <w:jc w:val="center"/>
              <w:rPr>
                <w:b/>
                <w:bCs/>
              </w:rPr>
            </w:pPr>
            <w:r w:rsidRPr="00046103">
              <w:rPr>
                <w:b/>
                <w:bCs/>
              </w:rPr>
              <w:t>Desprazamento de 45º</w:t>
            </w:r>
          </w:p>
        </w:tc>
        <w:tc>
          <w:tcPr>
            <w:tcW w:w="0" w:type="auto"/>
            <w:gridSpan w:val="2"/>
            <w:shd w:val="clear" w:color="auto" w:fill="A6A6A6" w:themeFill="background1" w:themeFillShade="A6"/>
            <w:vAlign w:val="center"/>
          </w:tcPr>
          <w:p w14:paraId="3B638A39" w14:textId="77777777" w:rsidR="00537559" w:rsidRPr="00046103" w:rsidRDefault="00537559" w:rsidP="00FB32DC">
            <w:pPr>
              <w:ind w:firstLine="0"/>
              <w:jc w:val="center"/>
              <w:rPr>
                <w:b/>
                <w:bCs/>
              </w:rPr>
            </w:pPr>
            <w:r w:rsidRPr="00046103">
              <w:rPr>
                <w:b/>
                <w:bCs/>
              </w:rPr>
              <w:t>Desprazamento de 90º</w:t>
            </w:r>
          </w:p>
        </w:tc>
      </w:tr>
      <w:tr w:rsidR="00537559" w14:paraId="3D8D6EB3" w14:textId="77777777" w:rsidTr="00FB32DC">
        <w:trPr>
          <w:jc w:val="center"/>
        </w:trPr>
        <w:tc>
          <w:tcPr>
            <w:tcW w:w="0" w:type="auto"/>
            <w:vMerge/>
            <w:vAlign w:val="center"/>
          </w:tcPr>
          <w:p w14:paraId="32FC3834" w14:textId="77777777" w:rsidR="00537559" w:rsidRPr="00046103" w:rsidRDefault="00537559" w:rsidP="00FB32DC">
            <w:pPr>
              <w:ind w:firstLine="0"/>
              <w:jc w:val="center"/>
              <w:rPr>
                <w:b/>
                <w:bCs/>
              </w:rPr>
            </w:pPr>
          </w:p>
        </w:tc>
        <w:tc>
          <w:tcPr>
            <w:tcW w:w="0" w:type="auto"/>
            <w:shd w:val="clear" w:color="auto" w:fill="D9D9D9" w:themeFill="background1" w:themeFillShade="D9"/>
            <w:vAlign w:val="center"/>
          </w:tcPr>
          <w:p w14:paraId="1104FED5" w14:textId="77777777" w:rsidR="00537559" w:rsidRPr="00046103" w:rsidRDefault="00537559" w:rsidP="00FB32DC">
            <w:pPr>
              <w:ind w:firstLine="0"/>
              <w:jc w:val="center"/>
              <w:rPr>
                <w:b/>
                <w:bCs/>
              </w:rPr>
            </w:pPr>
            <w:r w:rsidRPr="00046103">
              <w:rPr>
                <w:b/>
                <w:bCs/>
              </w:rPr>
              <w:t>Robot real</w:t>
            </w:r>
          </w:p>
        </w:tc>
        <w:tc>
          <w:tcPr>
            <w:tcW w:w="0" w:type="auto"/>
            <w:shd w:val="clear" w:color="auto" w:fill="D9D9D9" w:themeFill="background1" w:themeFillShade="D9"/>
            <w:vAlign w:val="center"/>
          </w:tcPr>
          <w:p w14:paraId="07B0DFFD" w14:textId="77777777" w:rsidR="00537559" w:rsidRPr="00046103" w:rsidRDefault="00537559" w:rsidP="00FB32DC">
            <w:pPr>
              <w:ind w:firstLine="0"/>
              <w:jc w:val="center"/>
              <w:rPr>
                <w:b/>
                <w:bCs/>
              </w:rPr>
            </w:pPr>
            <w:r w:rsidRPr="00046103">
              <w:rPr>
                <w:b/>
                <w:bCs/>
              </w:rPr>
              <w:t>Robot simulado</w:t>
            </w:r>
          </w:p>
        </w:tc>
        <w:tc>
          <w:tcPr>
            <w:tcW w:w="0" w:type="auto"/>
            <w:shd w:val="clear" w:color="auto" w:fill="D9D9D9" w:themeFill="background1" w:themeFillShade="D9"/>
            <w:vAlign w:val="center"/>
          </w:tcPr>
          <w:p w14:paraId="278D9FA3" w14:textId="77777777" w:rsidR="00537559" w:rsidRPr="00046103" w:rsidRDefault="00537559" w:rsidP="00FB32DC">
            <w:pPr>
              <w:ind w:firstLine="0"/>
              <w:jc w:val="center"/>
              <w:rPr>
                <w:b/>
                <w:bCs/>
              </w:rPr>
            </w:pPr>
            <w:r w:rsidRPr="00046103">
              <w:rPr>
                <w:b/>
                <w:bCs/>
              </w:rPr>
              <w:t>Robot real</w:t>
            </w:r>
          </w:p>
        </w:tc>
        <w:tc>
          <w:tcPr>
            <w:tcW w:w="0" w:type="auto"/>
            <w:shd w:val="clear" w:color="auto" w:fill="D9D9D9" w:themeFill="background1" w:themeFillShade="D9"/>
            <w:vAlign w:val="center"/>
          </w:tcPr>
          <w:p w14:paraId="7F3208ED" w14:textId="77777777" w:rsidR="00537559" w:rsidRPr="00046103" w:rsidRDefault="00537559" w:rsidP="00FB32DC">
            <w:pPr>
              <w:ind w:firstLine="0"/>
              <w:jc w:val="center"/>
              <w:rPr>
                <w:b/>
                <w:bCs/>
              </w:rPr>
            </w:pPr>
            <w:r w:rsidRPr="00046103">
              <w:rPr>
                <w:b/>
                <w:bCs/>
              </w:rPr>
              <w:t>Robot simulado</w:t>
            </w:r>
          </w:p>
        </w:tc>
      </w:tr>
      <w:tr w:rsidR="00537559" w14:paraId="68391404" w14:textId="77777777" w:rsidTr="00FB32DC">
        <w:trPr>
          <w:jc w:val="center"/>
        </w:trPr>
        <w:tc>
          <w:tcPr>
            <w:tcW w:w="0" w:type="auto"/>
            <w:vAlign w:val="center"/>
          </w:tcPr>
          <w:p w14:paraId="75DC9394" w14:textId="77777777" w:rsidR="00537559" w:rsidRDefault="00537559" w:rsidP="00FB32DC">
            <w:pPr>
              <w:ind w:firstLine="0"/>
              <w:jc w:val="center"/>
            </w:pPr>
            <w:r>
              <w:t>2</w:t>
            </w:r>
          </w:p>
        </w:tc>
        <w:tc>
          <w:tcPr>
            <w:tcW w:w="0" w:type="auto"/>
            <w:vAlign w:val="center"/>
          </w:tcPr>
          <w:p w14:paraId="2A168AB4" w14:textId="3BCC186A" w:rsidR="00537559" w:rsidRDefault="00D67B04" w:rsidP="00FB32DC">
            <w:pPr>
              <w:ind w:firstLine="0"/>
              <w:jc w:val="center"/>
            </w:pPr>
            <w:r>
              <w:t>9.87</w:t>
            </w:r>
          </w:p>
        </w:tc>
        <w:tc>
          <w:tcPr>
            <w:tcW w:w="0" w:type="auto"/>
            <w:vAlign w:val="center"/>
          </w:tcPr>
          <w:p w14:paraId="3DD3F1A2" w14:textId="5CD13049" w:rsidR="00537559" w:rsidRDefault="00F86BE1" w:rsidP="00FB32DC">
            <w:pPr>
              <w:ind w:firstLine="0"/>
              <w:jc w:val="center"/>
            </w:pPr>
            <w:r>
              <w:t>10.9</w:t>
            </w:r>
          </w:p>
        </w:tc>
        <w:tc>
          <w:tcPr>
            <w:tcW w:w="0" w:type="auto"/>
            <w:vAlign w:val="center"/>
          </w:tcPr>
          <w:p w14:paraId="06E9B051" w14:textId="74F9D9C0" w:rsidR="00537559" w:rsidRDefault="006D2320" w:rsidP="00FB32DC">
            <w:pPr>
              <w:ind w:firstLine="0"/>
              <w:jc w:val="center"/>
            </w:pPr>
            <w:r>
              <w:t>20.67</w:t>
            </w:r>
          </w:p>
        </w:tc>
        <w:tc>
          <w:tcPr>
            <w:tcW w:w="0" w:type="auto"/>
            <w:vAlign w:val="center"/>
          </w:tcPr>
          <w:p w14:paraId="4E1DCC72" w14:textId="2FB30DD0" w:rsidR="00537559" w:rsidRDefault="009F2A55" w:rsidP="00FB32DC">
            <w:pPr>
              <w:ind w:firstLine="0"/>
              <w:jc w:val="center"/>
            </w:pPr>
            <w:r>
              <w:t>21.1</w:t>
            </w:r>
            <w:r w:rsidR="003D5697">
              <w:t>7</w:t>
            </w:r>
          </w:p>
        </w:tc>
      </w:tr>
      <w:tr w:rsidR="00537559" w14:paraId="1E636413" w14:textId="77777777" w:rsidTr="00FB32DC">
        <w:trPr>
          <w:jc w:val="center"/>
        </w:trPr>
        <w:tc>
          <w:tcPr>
            <w:tcW w:w="0" w:type="auto"/>
            <w:vAlign w:val="center"/>
          </w:tcPr>
          <w:p w14:paraId="70C1DF27" w14:textId="77777777" w:rsidR="00537559" w:rsidRDefault="00537559" w:rsidP="00FB32DC">
            <w:pPr>
              <w:ind w:firstLine="0"/>
              <w:jc w:val="center"/>
            </w:pPr>
            <w:r>
              <w:t>6</w:t>
            </w:r>
          </w:p>
        </w:tc>
        <w:tc>
          <w:tcPr>
            <w:tcW w:w="0" w:type="auto"/>
            <w:vAlign w:val="center"/>
          </w:tcPr>
          <w:p w14:paraId="589AC51E" w14:textId="28E4D16F" w:rsidR="00537559" w:rsidRDefault="00D67B04" w:rsidP="00FB32DC">
            <w:pPr>
              <w:ind w:firstLine="0"/>
              <w:jc w:val="center"/>
            </w:pPr>
            <w:r>
              <w:t>7.03</w:t>
            </w:r>
          </w:p>
        </w:tc>
        <w:tc>
          <w:tcPr>
            <w:tcW w:w="0" w:type="auto"/>
            <w:vAlign w:val="center"/>
          </w:tcPr>
          <w:p w14:paraId="4488E3BE" w14:textId="50256B3B" w:rsidR="00537559" w:rsidRDefault="00F86BE1" w:rsidP="00FB32DC">
            <w:pPr>
              <w:ind w:firstLine="0"/>
              <w:jc w:val="center"/>
            </w:pPr>
            <w:r>
              <w:t>7.69</w:t>
            </w:r>
          </w:p>
        </w:tc>
        <w:tc>
          <w:tcPr>
            <w:tcW w:w="0" w:type="auto"/>
            <w:vAlign w:val="center"/>
          </w:tcPr>
          <w:p w14:paraId="5295D3AD" w14:textId="70141E2D" w:rsidR="00537559" w:rsidRDefault="006D2320" w:rsidP="00FB32DC">
            <w:pPr>
              <w:ind w:firstLine="0"/>
              <w:jc w:val="center"/>
            </w:pPr>
            <w:r>
              <w:t>14.43</w:t>
            </w:r>
          </w:p>
        </w:tc>
        <w:tc>
          <w:tcPr>
            <w:tcW w:w="0" w:type="auto"/>
            <w:vAlign w:val="center"/>
          </w:tcPr>
          <w:p w14:paraId="58E68404" w14:textId="5C3B2BC8" w:rsidR="00537559" w:rsidRDefault="003D5697" w:rsidP="00FB32DC">
            <w:pPr>
              <w:ind w:firstLine="0"/>
              <w:jc w:val="center"/>
            </w:pPr>
            <w:r>
              <w:t>14.85</w:t>
            </w:r>
          </w:p>
        </w:tc>
      </w:tr>
      <w:tr w:rsidR="00537559" w14:paraId="28EFC7EE" w14:textId="77777777" w:rsidTr="00FB32DC">
        <w:trPr>
          <w:jc w:val="center"/>
        </w:trPr>
        <w:tc>
          <w:tcPr>
            <w:tcW w:w="0" w:type="auto"/>
            <w:vAlign w:val="center"/>
          </w:tcPr>
          <w:p w14:paraId="6602DF7A" w14:textId="77777777" w:rsidR="00537559" w:rsidRDefault="00537559" w:rsidP="00FB32DC">
            <w:pPr>
              <w:ind w:firstLine="0"/>
              <w:jc w:val="center"/>
            </w:pPr>
            <w:r>
              <w:t>10</w:t>
            </w:r>
          </w:p>
        </w:tc>
        <w:tc>
          <w:tcPr>
            <w:tcW w:w="0" w:type="auto"/>
            <w:vAlign w:val="center"/>
          </w:tcPr>
          <w:p w14:paraId="17443C77" w14:textId="13E36EFE" w:rsidR="00537559" w:rsidRDefault="00D67B04" w:rsidP="00FB32DC">
            <w:pPr>
              <w:ind w:firstLine="0"/>
              <w:jc w:val="center"/>
            </w:pPr>
            <w:r>
              <w:t>5.8</w:t>
            </w:r>
          </w:p>
        </w:tc>
        <w:tc>
          <w:tcPr>
            <w:tcW w:w="0" w:type="auto"/>
            <w:vAlign w:val="center"/>
          </w:tcPr>
          <w:p w14:paraId="2FD05F59" w14:textId="036CC8FB" w:rsidR="00537559" w:rsidRDefault="009F2A55" w:rsidP="00FB32DC">
            <w:pPr>
              <w:ind w:firstLine="0"/>
              <w:jc w:val="center"/>
            </w:pPr>
            <w:r>
              <w:t>6.59</w:t>
            </w:r>
          </w:p>
        </w:tc>
        <w:tc>
          <w:tcPr>
            <w:tcW w:w="0" w:type="auto"/>
            <w:vAlign w:val="center"/>
          </w:tcPr>
          <w:p w14:paraId="67E6A30F" w14:textId="7CD03A1F" w:rsidR="00537559" w:rsidRDefault="006D2320" w:rsidP="00FB32DC">
            <w:pPr>
              <w:ind w:firstLine="0"/>
              <w:jc w:val="center"/>
            </w:pPr>
            <w:r>
              <w:t>11.83</w:t>
            </w:r>
          </w:p>
        </w:tc>
        <w:tc>
          <w:tcPr>
            <w:tcW w:w="0" w:type="auto"/>
            <w:vAlign w:val="center"/>
          </w:tcPr>
          <w:p w14:paraId="160A6C77" w14:textId="5C4415ED" w:rsidR="00537559" w:rsidRDefault="003D5697" w:rsidP="00FB32DC">
            <w:pPr>
              <w:ind w:firstLine="0"/>
              <w:jc w:val="center"/>
            </w:pPr>
            <w:r>
              <w:t>11.63</w:t>
            </w:r>
          </w:p>
        </w:tc>
      </w:tr>
      <w:tr w:rsidR="00537559" w14:paraId="15959491" w14:textId="77777777" w:rsidTr="00FB32DC">
        <w:trPr>
          <w:jc w:val="center"/>
        </w:trPr>
        <w:tc>
          <w:tcPr>
            <w:tcW w:w="0" w:type="auto"/>
            <w:vAlign w:val="center"/>
          </w:tcPr>
          <w:p w14:paraId="11D5BFDE" w14:textId="77777777" w:rsidR="00537559" w:rsidRDefault="00537559" w:rsidP="00FB32DC">
            <w:pPr>
              <w:ind w:firstLine="0"/>
              <w:jc w:val="center"/>
            </w:pPr>
            <w:r>
              <w:t>30</w:t>
            </w:r>
          </w:p>
        </w:tc>
        <w:tc>
          <w:tcPr>
            <w:tcW w:w="0" w:type="auto"/>
            <w:vAlign w:val="center"/>
          </w:tcPr>
          <w:p w14:paraId="502E6949" w14:textId="12169EF3" w:rsidR="00537559" w:rsidRDefault="003D3D4A" w:rsidP="00FB32DC">
            <w:pPr>
              <w:ind w:firstLine="0"/>
              <w:jc w:val="center"/>
            </w:pPr>
            <w:r>
              <w:t>3.13</w:t>
            </w:r>
          </w:p>
        </w:tc>
        <w:tc>
          <w:tcPr>
            <w:tcW w:w="0" w:type="auto"/>
            <w:vAlign w:val="center"/>
          </w:tcPr>
          <w:p w14:paraId="1F89F3DB" w14:textId="31F61F74" w:rsidR="00537559" w:rsidRDefault="009F2A55" w:rsidP="00FB32DC">
            <w:pPr>
              <w:ind w:firstLine="0"/>
              <w:jc w:val="center"/>
            </w:pPr>
            <w:r>
              <w:t>3.15</w:t>
            </w:r>
          </w:p>
        </w:tc>
        <w:tc>
          <w:tcPr>
            <w:tcW w:w="0" w:type="auto"/>
            <w:vAlign w:val="center"/>
          </w:tcPr>
          <w:p w14:paraId="0A5CE656" w14:textId="1DF9BE19" w:rsidR="00537559" w:rsidRDefault="006D2320" w:rsidP="00FB32DC">
            <w:pPr>
              <w:ind w:firstLine="0"/>
              <w:jc w:val="center"/>
            </w:pPr>
            <w:r>
              <w:t>6.08</w:t>
            </w:r>
          </w:p>
        </w:tc>
        <w:tc>
          <w:tcPr>
            <w:tcW w:w="0" w:type="auto"/>
            <w:vAlign w:val="center"/>
          </w:tcPr>
          <w:p w14:paraId="28FD398D" w14:textId="290E6616" w:rsidR="00537559" w:rsidRDefault="003D5697" w:rsidP="00FB32DC">
            <w:pPr>
              <w:ind w:firstLine="0"/>
              <w:jc w:val="center"/>
            </w:pPr>
            <w:r>
              <w:t>5.96</w:t>
            </w:r>
          </w:p>
        </w:tc>
      </w:tr>
      <w:tr w:rsidR="00537559" w14:paraId="2C0EC120" w14:textId="77777777" w:rsidTr="00FB32DC">
        <w:trPr>
          <w:jc w:val="center"/>
        </w:trPr>
        <w:tc>
          <w:tcPr>
            <w:tcW w:w="0" w:type="auto"/>
            <w:vAlign w:val="center"/>
          </w:tcPr>
          <w:p w14:paraId="267136F3" w14:textId="77777777" w:rsidR="00537559" w:rsidRDefault="00537559" w:rsidP="00FB32DC">
            <w:pPr>
              <w:ind w:firstLine="0"/>
              <w:jc w:val="center"/>
            </w:pPr>
            <w:r>
              <w:t>60</w:t>
            </w:r>
          </w:p>
        </w:tc>
        <w:tc>
          <w:tcPr>
            <w:tcW w:w="0" w:type="auto"/>
            <w:vAlign w:val="center"/>
          </w:tcPr>
          <w:p w14:paraId="6055CB90" w14:textId="1F968152" w:rsidR="00537559" w:rsidRDefault="003D3D4A" w:rsidP="00FB32DC">
            <w:pPr>
              <w:ind w:firstLine="0"/>
              <w:jc w:val="center"/>
            </w:pPr>
            <w:r>
              <w:t>1.91</w:t>
            </w:r>
          </w:p>
        </w:tc>
        <w:tc>
          <w:tcPr>
            <w:tcW w:w="0" w:type="auto"/>
            <w:vAlign w:val="center"/>
          </w:tcPr>
          <w:p w14:paraId="566F317F" w14:textId="78D923E2" w:rsidR="00537559" w:rsidRDefault="009F2A55" w:rsidP="00FB32DC">
            <w:pPr>
              <w:ind w:firstLine="0"/>
              <w:jc w:val="center"/>
            </w:pPr>
            <w:r>
              <w:t>1.9</w:t>
            </w:r>
          </w:p>
        </w:tc>
        <w:tc>
          <w:tcPr>
            <w:tcW w:w="0" w:type="auto"/>
            <w:vAlign w:val="center"/>
          </w:tcPr>
          <w:p w14:paraId="02CABB58" w14:textId="68001350" w:rsidR="00537559" w:rsidRDefault="006D2320" w:rsidP="00FB32DC">
            <w:pPr>
              <w:ind w:firstLine="0"/>
              <w:jc w:val="center"/>
            </w:pPr>
            <w:r>
              <w:t>3.68</w:t>
            </w:r>
          </w:p>
        </w:tc>
        <w:tc>
          <w:tcPr>
            <w:tcW w:w="0" w:type="auto"/>
            <w:vAlign w:val="center"/>
          </w:tcPr>
          <w:p w14:paraId="3681C927" w14:textId="645E7A2B" w:rsidR="00537559" w:rsidRDefault="003D5697" w:rsidP="00FB32DC">
            <w:pPr>
              <w:ind w:firstLine="0"/>
              <w:jc w:val="center"/>
            </w:pPr>
            <w:r>
              <w:t>3.62</w:t>
            </w:r>
          </w:p>
        </w:tc>
      </w:tr>
      <w:tr w:rsidR="00537559" w14:paraId="54921892" w14:textId="77777777" w:rsidTr="00FB32DC">
        <w:trPr>
          <w:jc w:val="center"/>
        </w:trPr>
        <w:tc>
          <w:tcPr>
            <w:tcW w:w="0" w:type="auto"/>
            <w:vAlign w:val="center"/>
          </w:tcPr>
          <w:p w14:paraId="4D13BEF1" w14:textId="77777777" w:rsidR="00537559" w:rsidRDefault="00537559" w:rsidP="00FB32DC">
            <w:pPr>
              <w:ind w:firstLine="0"/>
              <w:jc w:val="center"/>
            </w:pPr>
            <w:r>
              <w:t>80</w:t>
            </w:r>
          </w:p>
        </w:tc>
        <w:tc>
          <w:tcPr>
            <w:tcW w:w="0" w:type="auto"/>
            <w:vAlign w:val="center"/>
          </w:tcPr>
          <w:p w14:paraId="099106FC" w14:textId="23984BB3" w:rsidR="00537559" w:rsidRDefault="003D3D4A" w:rsidP="00FB32DC">
            <w:pPr>
              <w:ind w:firstLine="0"/>
              <w:jc w:val="center"/>
            </w:pPr>
            <w:r>
              <w:t>1.</w:t>
            </w:r>
            <w:r w:rsidR="00B53316">
              <w:t>54</w:t>
            </w:r>
          </w:p>
        </w:tc>
        <w:tc>
          <w:tcPr>
            <w:tcW w:w="0" w:type="auto"/>
            <w:vAlign w:val="center"/>
          </w:tcPr>
          <w:p w14:paraId="1BC5A673" w14:textId="3FA7C968" w:rsidR="00537559" w:rsidRDefault="009F2A55" w:rsidP="00FB32DC">
            <w:pPr>
              <w:ind w:firstLine="0"/>
              <w:jc w:val="center"/>
            </w:pPr>
            <w:r>
              <w:t>1.59</w:t>
            </w:r>
          </w:p>
        </w:tc>
        <w:tc>
          <w:tcPr>
            <w:tcW w:w="0" w:type="auto"/>
            <w:vAlign w:val="center"/>
          </w:tcPr>
          <w:p w14:paraId="088F4666" w14:textId="7B7F7F10" w:rsidR="00537559" w:rsidRDefault="006D2320" w:rsidP="00FB32DC">
            <w:pPr>
              <w:ind w:firstLine="0"/>
              <w:jc w:val="center"/>
            </w:pPr>
            <w:r>
              <w:t>2.84</w:t>
            </w:r>
          </w:p>
        </w:tc>
        <w:tc>
          <w:tcPr>
            <w:tcW w:w="0" w:type="auto"/>
            <w:vAlign w:val="center"/>
          </w:tcPr>
          <w:p w14:paraId="7B8C6881" w14:textId="2BEBEAB9" w:rsidR="00537559" w:rsidRDefault="003D5697" w:rsidP="006D2320">
            <w:pPr>
              <w:keepNext/>
              <w:ind w:firstLine="0"/>
              <w:jc w:val="center"/>
            </w:pPr>
            <w:r>
              <w:t>2.97</w:t>
            </w:r>
          </w:p>
        </w:tc>
      </w:tr>
    </w:tbl>
    <w:p w14:paraId="3887876B" w14:textId="5ADD1938" w:rsidR="00C57E81" w:rsidRDefault="006D2320" w:rsidP="00E21404">
      <w:pPr>
        <w:pStyle w:val="Descripcin"/>
        <w:spacing w:before="120"/>
      </w:pPr>
      <w:bookmarkStart w:id="182" w:name="_Ref12756624"/>
      <w:bookmarkStart w:id="183" w:name="_Toc12825071"/>
      <w:r>
        <w:t xml:space="preserve">Táboa </w:t>
      </w:r>
      <w:r>
        <w:fldChar w:fldCharType="begin"/>
      </w:r>
      <w:r>
        <w:instrText xml:space="preserve"> SEQ Táboa \* ARABIC </w:instrText>
      </w:r>
      <w:r>
        <w:fldChar w:fldCharType="separate"/>
      </w:r>
      <w:r w:rsidR="00A45487">
        <w:rPr>
          <w:noProof/>
        </w:rPr>
        <w:t>13</w:t>
      </w:r>
      <w:r>
        <w:fldChar w:fldCharType="end"/>
      </w:r>
      <w:bookmarkEnd w:id="182"/>
      <w:r>
        <w:t xml:space="preserve">. Comprobación dos desprazamentos do </w:t>
      </w:r>
      <w:proofErr w:type="spellStart"/>
      <w:r>
        <w:t>tilt</w:t>
      </w:r>
      <w:bookmarkEnd w:id="183"/>
      <w:proofErr w:type="spellEnd"/>
    </w:p>
    <w:p w14:paraId="08FC42C6" w14:textId="7148246C" w:rsidR="000F7F5C" w:rsidRPr="000F7F5C" w:rsidRDefault="00EA11A5" w:rsidP="000F7F5C">
      <w:r>
        <w:t>No caso destes dous elementos os resultados volven ser satisfactorios.</w:t>
      </w:r>
    </w:p>
    <w:p w14:paraId="64F916CF" w14:textId="25C543CD" w:rsidR="00C57E81" w:rsidRDefault="00C57E81" w:rsidP="00C57E81">
      <w:pPr>
        <w:pStyle w:val="Ttulo2"/>
      </w:pPr>
      <w:bookmarkStart w:id="184" w:name="_Toc12827326"/>
      <w:r>
        <w:t>IR</w:t>
      </w:r>
      <w:bookmarkEnd w:id="184"/>
    </w:p>
    <w:p w14:paraId="172FF48B" w14:textId="58CE901C" w:rsidR="00C57E81" w:rsidRDefault="00EA56B8" w:rsidP="00C57E81">
      <w:r>
        <w:t>Para a comprobación dos sensores infravermellos realizouse unha</w:t>
      </w:r>
      <w:r w:rsidR="00645E98">
        <w:t xml:space="preserve"> nova medición</w:t>
      </w:r>
      <w:r w:rsidR="00915FB5">
        <w:t xml:space="preserve"> co robot real</w:t>
      </w:r>
      <w:r w:rsidR="00645E98">
        <w:t xml:space="preserve"> para o sensor </w:t>
      </w:r>
      <w:proofErr w:type="spellStart"/>
      <w:r w:rsidR="00645E98">
        <w:rPr>
          <w:i/>
          <w:iCs/>
        </w:rPr>
        <w:t>front</w:t>
      </w:r>
      <w:proofErr w:type="spellEnd"/>
      <w:r w:rsidR="00645E98">
        <w:rPr>
          <w:i/>
          <w:iCs/>
        </w:rPr>
        <w:softHyphen/>
        <w:t>_l</w:t>
      </w:r>
      <w:r w:rsidR="00915FB5">
        <w:t>, coa intención de comprobar un dos sensores</w:t>
      </w:r>
      <w:r w:rsidR="00CB33A7">
        <w:t xml:space="preserve"> inclinados, para os cales non se realizou unha calibración específica</w:t>
      </w:r>
      <w:r w:rsidR="00624749">
        <w:t xml:space="preserve">. O experimento levouse a cabo do </w:t>
      </w:r>
      <w:r w:rsidR="00624749">
        <w:lastRenderedPageBreak/>
        <w:t>mesmo xeito que para a calibración realizada co sensor central</w:t>
      </w:r>
      <w:r w:rsidR="00807A9B">
        <w:t xml:space="preserve">. A </w:t>
      </w:r>
      <w:r w:rsidR="00727FDB">
        <w:fldChar w:fldCharType="begin"/>
      </w:r>
      <w:r w:rsidR="00727FDB">
        <w:instrText xml:space="preserve"> REF _Ref12757126 \h </w:instrText>
      </w:r>
      <w:r w:rsidR="00727FDB">
        <w:fldChar w:fldCharType="separate"/>
      </w:r>
      <w:r w:rsidR="00A45487">
        <w:t xml:space="preserve">Figura </w:t>
      </w:r>
      <w:r w:rsidR="00A45487">
        <w:rPr>
          <w:noProof/>
        </w:rPr>
        <w:t>35</w:t>
      </w:r>
      <w:r w:rsidR="00727FDB">
        <w:fldChar w:fldCharType="end"/>
      </w:r>
      <w:r w:rsidR="00A913B2">
        <w:t xml:space="preserve"> mostra a disposición dos modelos para realizar as medicións oportunas.</w:t>
      </w:r>
    </w:p>
    <w:p w14:paraId="17CE3979" w14:textId="60EAD45E" w:rsidR="00E550A2" w:rsidRDefault="00B53E70" w:rsidP="00E21404">
      <w:pPr>
        <w:keepNext/>
        <w:ind w:firstLine="0"/>
        <w:jc w:val="center"/>
      </w:pPr>
      <w:r>
        <w:rPr>
          <w:noProof/>
        </w:rPr>
        <w:drawing>
          <wp:inline distT="0" distB="0" distL="0" distR="0" wp14:anchorId="361A3AAA" wp14:editId="3632C7FE">
            <wp:extent cx="2657475" cy="2276903"/>
            <wp:effectExtent l="0" t="0" r="0" b="9525"/>
            <wp:docPr id="55" name="Imagen 55" descr="Imagen que contiene interior, pared, cuarto de ba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_3385.JPG"/>
                    <pic:cNvPicPr/>
                  </pic:nvPicPr>
                  <pic:blipFill rotWithShape="1">
                    <a:blip r:embed="rId74"/>
                    <a:srcRect l="23297" t="38713" r="34291" b="12837"/>
                    <a:stretch/>
                  </pic:blipFill>
                  <pic:spPr bwMode="auto">
                    <a:xfrm>
                      <a:off x="0" y="0"/>
                      <a:ext cx="2660864" cy="2279807"/>
                    </a:xfrm>
                    <a:prstGeom prst="rect">
                      <a:avLst/>
                    </a:prstGeom>
                    <a:ln>
                      <a:noFill/>
                    </a:ln>
                    <a:extLst>
                      <a:ext uri="{53640926-AAD7-44D8-BBD7-CCE9431645EC}">
                        <a14:shadowObscured xmlns:a14="http://schemas.microsoft.com/office/drawing/2010/main"/>
                      </a:ext>
                    </a:extLst>
                  </pic:spPr>
                </pic:pic>
              </a:graphicData>
            </a:graphic>
          </wp:inline>
        </w:drawing>
      </w:r>
      <w:r w:rsidR="00E550A2">
        <w:rPr>
          <w:noProof/>
        </w:rPr>
        <w:drawing>
          <wp:inline distT="0" distB="0" distL="0" distR="0" wp14:anchorId="2BE1FE2E" wp14:editId="552F3423">
            <wp:extent cx="2733675" cy="2285365"/>
            <wp:effectExtent l="19050" t="19050" r="28575" b="19685"/>
            <wp:docPr id="56" name="Imagen 56" descr="Imagen que contiene objeto,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efault_test_gzclient_camera(1)-2019-06-28T20_10_55.526319.jpg"/>
                    <pic:cNvPicPr/>
                  </pic:nvPicPr>
                  <pic:blipFill rotWithShape="1">
                    <a:blip r:embed="rId75"/>
                    <a:srcRect l="16200" t="11768" r="17380"/>
                    <a:stretch/>
                  </pic:blipFill>
                  <pic:spPr bwMode="auto">
                    <a:xfrm>
                      <a:off x="0" y="0"/>
                      <a:ext cx="2733675" cy="2285365"/>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5D7F8496" w14:textId="29E4A579" w:rsidR="00E550A2" w:rsidRDefault="00E550A2" w:rsidP="00E21404">
      <w:pPr>
        <w:pStyle w:val="Descripcin"/>
      </w:pPr>
      <w:bookmarkStart w:id="185" w:name="_Ref12757126"/>
      <w:bookmarkStart w:id="186" w:name="_Toc12825055"/>
      <w:r>
        <w:t xml:space="preserve">Figura </w:t>
      </w:r>
      <w:r>
        <w:fldChar w:fldCharType="begin"/>
      </w:r>
      <w:r>
        <w:instrText xml:space="preserve"> SEQ Figura \* ARABIC </w:instrText>
      </w:r>
      <w:r>
        <w:fldChar w:fldCharType="separate"/>
      </w:r>
      <w:r w:rsidR="00A45487">
        <w:rPr>
          <w:noProof/>
        </w:rPr>
        <w:t>35</w:t>
      </w:r>
      <w:r>
        <w:fldChar w:fldCharType="end"/>
      </w:r>
      <w:bookmarkEnd w:id="185"/>
      <w:r>
        <w:t xml:space="preserve">. Disposición para a medición do sensor </w:t>
      </w:r>
      <w:proofErr w:type="spellStart"/>
      <w:r>
        <w:rPr>
          <w:i/>
          <w:iCs/>
        </w:rPr>
        <w:t>front_l</w:t>
      </w:r>
      <w:proofErr w:type="spellEnd"/>
      <w:r>
        <w:t xml:space="preserve"> en ambos modelos</w:t>
      </w:r>
      <w:bookmarkEnd w:id="186"/>
    </w:p>
    <w:p w14:paraId="5142E8F6" w14:textId="10EB087F" w:rsidR="007B62EE" w:rsidRPr="00645E98" w:rsidRDefault="00A913B2" w:rsidP="00A1200D">
      <w:r>
        <w:t>Os resultados obtidos móstranse na</w:t>
      </w:r>
      <w:r w:rsidR="003C04BD">
        <w:t xml:space="preserve"> </w:t>
      </w:r>
      <w:r w:rsidR="003C04BD">
        <w:fldChar w:fldCharType="begin"/>
      </w:r>
      <w:r w:rsidR="003C04BD">
        <w:instrText xml:space="preserve"> REF _Ref12758610 \h </w:instrText>
      </w:r>
      <w:r w:rsidR="003C04BD">
        <w:fldChar w:fldCharType="separate"/>
      </w:r>
      <w:r w:rsidR="00A45487">
        <w:t xml:space="preserve">Táboa </w:t>
      </w:r>
      <w:r w:rsidR="00A45487">
        <w:rPr>
          <w:noProof/>
        </w:rPr>
        <w:t>14</w:t>
      </w:r>
      <w:r w:rsidR="003C04BD">
        <w:fldChar w:fldCharType="end"/>
      </w:r>
      <w:r w:rsidR="000957AC">
        <w:t xml:space="preserve">. Os resultados obtidos no modelo simulado acércanse bastante aos </w:t>
      </w:r>
      <w:r w:rsidR="00373966">
        <w:t xml:space="preserve">do robot real. Débese ter en conta que o valor devolto polos sensores infravermellos é moi variante en función das diferentes </w:t>
      </w:r>
      <w:proofErr w:type="spellStart"/>
      <w:r w:rsidR="00373966">
        <w:t>reflectividade</w:t>
      </w:r>
      <w:r w:rsidR="000C4BF3">
        <w:t>s</w:t>
      </w:r>
      <w:proofErr w:type="spellEnd"/>
      <w:r w:rsidR="000C4BF3">
        <w:t xml:space="preserve"> dos materiais, polo </w:t>
      </w:r>
      <w:r w:rsidR="00B01D92">
        <w:t>que o</w:t>
      </w:r>
      <w:r w:rsidR="00B01D92" w:rsidRPr="00B01D92">
        <w:t xml:space="preserve"> importante é que a resposta dinámica do sensor real e simulado sexan parecidas, de forma que o valor de intensidade devolto creza ou decreza nun rango similar, de forma que os programas realizados no simulador poidan ser axustados de mane</w:t>
      </w:r>
      <w:r w:rsidR="00B01D92">
        <w:t>i</w:t>
      </w:r>
      <w:r w:rsidR="00B01D92" w:rsidRPr="00B01D92">
        <w:t>ra sinxela na realidade en función do material utilizado.</w:t>
      </w:r>
    </w:p>
    <w:tbl>
      <w:tblPr>
        <w:tblStyle w:val="Tablaconcuadrcula"/>
        <w:tblW w:w="0" w:type="auto"/>
        <w:jc w:val="center"/>
        <w:tblLook w:val="04A0" w:firstRow="1" w:lastRow="0" w:firstColumn="1" w:lastColumn="0" w:noHBand="0" w:noVBand="1"/>
      </w:tblPr>
      <w:tblGrid>
        <w:gridCol w:w="1584"/>
        <w:gridCol w:w="828"/>
        <w:gridCol w:w="1350"/>
      </w:tblGrid>
      <w:tr w:rsidR="007B62EE" w14:paraId="2A035ED6" w14:textId="77777777" w:rsidTr="007C2557">
        <w:trPr>
          <w:jc w:val="center"/>
        </w:trPr>
        <w:tc>
          <w:tcPr>
            <w:tcW w:w="0" w:type="auto"/>
            <w:shd w:val="clear" w:color="auto" w:fill="A6A6A6" w:themeFill="background1" w:themeFillShade="A6"/>
            <w:vAlign w:val="center"/>
          </w:tcPr>
          <w:p w14:paraId="28E7324F" w14:textId="7306B0F5" w:rsidR="007B62EE" w:rsidRPr="007C2557" w:rsidRDefault="008C3E97" w:rsidP="007C2557">
            <w:pPr>
              <w:ind w:firstLine="0"/>
              <w:jc w:val="center"/>
              <w:rPr>
                <w:b/>
                <w:bCs/>
              </w:rPr>
            </w:pPr>
            <w:r w:rsidRPr="007C2557">
              <w:rPr>
                <w:b/>
                <w:bCs/>
              </w:rPr>
              <w:t>Distancia (</w:t>
            </w:r>
            <w:proofErr w:type="spellStart"/>
            <w:r w:rsidRPr="007C2557">
              <w:rPr>
                <w:b/>
                <w:bCs/>
              </w:rPr>
              <w:t>cm</w:t>
            </w:r>
            <w:proofErr w:type="spellEnd"/>
            <w:r w:rsidRPr="007C2557">
              <w:rPr>
                <w:b/>
                <w:bCs/>
              </w:rPr>
              <w:t>)</w:t>
            </w:r>
          </w:p>
        </w:tc>
        <w:tc>
          <w:tcPr>
            <w:tcW w:w="0" w:type="auto"/>
            <w:shd w:val="clear" w:color="auto" w:fill="A6A6A6" w:themeFill="background1" w:themeFillShade="A6"/>
            <w:vAlign w:val="center"/>
          </w:tcPr>
          <w:p w14:paraId="4881D811" w14:textId="2600BCBC" w:rsidR="007B62EE" w:rsidRPr="007C2557" w:rsidRDefault="008C3E97" w:rsidP="007C2557">
            <w:pPr>
              <w:ind w:firstLine="0"/>
              <w:jc w:val="center"/>
              <w:rPr>
                <w:b/>
                <w:bCs/>
              </w:rPr>
            </w:pPr>
            <w:r w:rsidRPr="007C2557">
              <w:rPr>
                <w:b/>
                <w:bCs/>
              </w:rPr>
              <w:t>IR real</w:t>
            </w:r>
          </w:p>
        </w:tc>
        <w:tc>
          <w:tcPr>
            <w:tcW w:w="0" w:type="auto"/>
            <w:shd w:val="clear" w:color="auto" w:fill="A6A6A6" w:themeFill="background1" w:themeFillShade="A6"/>
            <w:vAlign w:val="center"/>
          </w:tcPr>
          <w:p w14:paraId="384AD613" w14:textId="69768924" w:rsidR="007B62EE" w:rsidRPr="007C2557" w:rsidRDefault="008C3E97" w:rsidP="007C2557">
            <w:pPr>
              <w:ind w:firstLine="0"/>
              <w:jc w:val="center"/>
              <w:rPr>
                <w:b/>
                <w:bCs/>
              </w:rPr>
            </w:pPr>
            <w:r w:rsidRPr="007C2557">
              <w:rPr>
                <w:b/>
                <w:bCs/>
              </w:rPr>
              <w:t>IR simulado</w:t>
            </w:r>
          </w:p>
        </w:tc>
      </w:tr>
      <w:tr w:rsidR="007B62EE" w14:paraId="6616BA9F" w14:textId="77777777" w:rsidTr="007C2557">
        <w:trPr>
          <w:jc w:val="center"/>
        </w:trPr>
        <w:tc>
          <w:tcPr>
            <w:tcW w:w="0" w:type="auto"/>
            <w:vAlign w:val="center"/>
          </w:tcPr>
          <w:p w14:paraId="5E59F99A" w14:textId="5DCED966" w:rsidR="007B62EE" w:rsidRDefault="00D76329" w:rsidP="007C2557">
            <w:pPr>
              <w:ind w:firstLine="0"/>
              <w:jc w:val="center"/>
            </w:pPr>
            <w:r>
              <w:t>5</w:t>
            </w:r>
          </w:p>
        </w:tc>
        <w:tc>
          <w:tcPr>
            <w:tcW w:w="0" w:type="auto"/>
            <w:vAlign w:val="center"/>
          </w:tcPr>
          <w:p w14:paraId="3CC97C2F" w14:textId="795BC1EF" w:rsidR="007B62EE" w:rsidRDefault="00D76329" w:rsidP="007C2557">
            <w:pPr>
              <w:ind w:firstLine="0"/>
              <w:jc w:val="center"/>
            </w:pPr>
            <w:r>
              <w:t>435</w:t>
            </w:r>
          </w:p>
        </w:tc>
        <w:tc>
          <w:tcPr>
            <w:tcW w:w="0" w:type="auto"/>
            <w:vAlign w:val="center"/>
          </w:tcPr>
          <w:p w14:paraId="18ADFEDA" w14:textId="22A59593" w:rsidR="007B62EE" w:rsidRDefault="00D76329" w:rsidP="007C2557">
            <w:pPr>
              <w:ind w:firstLine="0"/>
              <w:jc w:val="center"/>
            </w:pPr>
            <w:r>
              <w:t>395</w:t>
            </w:r>
          </w:p>
        </w:tc>
      </w:tr>
      <w:tr w:rsidR="007B62EE" w14:paraId="36A8723C" w14:textId="77777777" w:rsidTr="007C2557">
        <w:trPr>
          <w:jc w:val="center"/>
        </w:trPr>
        <w:tc>
          <w:tcPr>
            <w:tcW w:w="0" w:type="auto"/>
            <w:vAlign w:val="center"/>
          </w:tcPr>
          <w:p w14:paraId="11026644" w14:textId="69FEF099" w:rsidR="007B62EE" w:rsidRDefault="00D76329" w:rsidP="007C2557">
            <w:pPr>
              <w:ind w:firstLine="0"/>
              <w:jc w:val="center"/>
            </w:pPr>
            <w:r>
              <w:t>10</w:t>
            </w:r>
          </w:p>
        </w:tc>
        <w:tc>
          <w:tcPr>
            <w:tcW w:w="0" w:type="auto"/>
            <w:vAlign w:val="center"/>
          </w:tcPr>
          <w:p w14:paraId="241A05E3" w14:textId="4F668DFA" w:rsidR="007B62EE" w:rsidRDefault="0082793E" w:rsidP="007C2557">
            <w:pPr>
              <w:ind w:firstLine="0"/>
              <w:jc w:val="center"/>
            </w:pPr>
            <w:r>
              <w:t>138</w:t>
            </w:r>
          </w:p>
        </w:tc>
        <w:tc>
          <w:tcPr>
            <w:tcW w:w="0" w:type="auto"/>
            <w:vAlign w:val="center"/>
          </w:tcPr>
          <w:p w14:paraId="15609E5F" w14:textId="2168D175" w:rsidR="007B62EE" w:rsidRDefault="0082793E" w:rsidP="007C2557">
            <w:pPr>
              <w:ind w:firstLine="0"/>
              <w:jc w:val="center"/>
            </w:pPr>
            <w:r>
              <w:t>117</w:t>
            </w:r>
          </w:p>
        </w:tc>
      </w:tr>
      <w:tr w:rsidR="007B62EE" w14:paraId="335E371A" w14:textId="77777777" w:rsidTr="007C2557">
        <w:trPr>
          <w:jc w:val="center"/>
        </w:trPr>
        <w:tc>
          <w:tcPr>
            <w:tcW w:w="0" w:type="auto"/>
            <w:vAlign w:val="center"/>
          </w:tcPr>
          <w:p w14:paraId="77334BD3" w14:textId="493FA20A" w:rsidR="007B62EE" w:rsidRDefault="00D76329" w:rsidP="007C2557">
            <w:pPr>
              <w:ind w:firstLine="0"/>
              <w:jc w:val="center"/>
            </w:pPr>
            <w:r>
              <w:t>15</w:t>
            </w:r>
          </w:p>
        </w:tc>
        <w:tc>
          <w:tcPr>
            <w:tcW w:w="0" w:type="auto"/>
            <w:vAlign w:val="center"/>
          </w:tcPr>
          <w:p w14:paraId="05F0CA4D" w14:textId="0299880B" w:rsidR="007B62EE" w:rsidRDefault="0082793E" w:rsidP="007C2557">
            <w:pPr>
              <w:ind w:firstLine="0"/>
              <w:jc w:val="center"/>
            </w:pPr>
            <w:r>
              <w:t>80</w:t>
            </w:r>
          </w:p>
        </w:tc>
        <w:tc>
          <w:tcPr>
            <w:tcW w:w="0" w:type="auto"/>
            <w:vAlign w:val="center"/>
          </w:tcPr>
          <w:p w14:paraId="018DAE23" w14:textId="6D1489E7" w:rsidR="007B62EE" w:rsidRDefault="0082793E" w:rsidP="007C2557">
            <w:pPr>
              <w:ind w:firstLine="0"/>
              <w:jc w:val="center"/>
            </w:pPr>
            <w:r>
              <w:t>70</w:t>
            </w:r>
          </w:p>
        </w:tc>
      </w:tr>
      <w:tr w:rsidR="007B62EE" w14:paraId="6F3D4E69" w14:textId="77777777" w:rsidTr="007C2557">
        <w:trPr>
          <w:jc w:val="center"/>
        </w:trPr>
        <w:tc>
          <w:tcPr>
            <w:tcW w:w="0" w:type="auto"/>
            <w:vAlign w:val="center"/>
          </w:tcPr>
          <w:p w14:paraId="4074B7BD" w14:textId="6F06D900" w:rsidR="007B62EE" w:rsidRDefault="00D76329" w:rsidP="007C2557">
            <w:pPr>
              <w:ind w:firstLine="0"/>
              <w:jc w:val="center"/>
            </w:pPr>
            <w:r>
              <w:t>20</w:t>
            </w:r>
          </w:p>
        </w:tc>
        <w:tc>
          <w:tcPr>
            <w:tcW w:w="0" w:type="auto"/>
            <w:vAlign w:val="center"/>
          </w:tcPr>
          <w:p w14:paraId="58B9A417" w14:textId="684E796E" w:rsidR="007B62EE" w:rsidRDefault="007C2557" w:rsidP="007C2557">
            <w:pPr>
              <w:ind w:firstLine="0"/>
              <w:jc w:val="center"/>
            </w:pPr>
            <w:r>
              <w:t>62</w:t>
            </w:r>
          </w:p>
        </w:tc>
        <w:tc>
          <w:tcPr>
            <w:tcW w:w="0" w:type="auto"/>
            <w:vAlign w:val="center"/>
          </w:tcPr>
          <w:p w14:paraId="64D8E104" w14:textId="6DAAF1E4" w:rsidR="007B62EE" w:rsidRDefault="007C2557" w:rsidP="007C2557">
            <w:pPr>
              <w:ind w:firstLine="0"/>
              <w:jc w:val="center"/>
            </w:pPr>
            <w:r>
              <w:t>57</w:t>
            </w:r>
          </w:p>
        </w:tc>
      </w:tr>
      <w:tr w:rsidR="007B62EE" w14:paraId="2F291B45" w14:textId="77777777" w:rsidTr="007C2557">
        <w:trPr>
          <w:jc w:val="center"/>
        </w:trPr>
        <w:tc>
          <w:tcPr>
            <w:tcW w:w="0" w:type="auto"/>
            <w:vAlign w:val="center"/>
          </w:tcPr>
          <w:p w14:paraId="1DF60AEE" w14:textId="7EB939C1" w:rsidR="007B62EE" w:rsidRDefault="00D76329" w:rsidP="007C2557">
            <w:pPr>
              <w:ind w:firstLine="0"/>
              <w:jc w:val="center"/>
            </w:pPr>
            <w:r>
              <w:t>25</w:t>
            </w:r>
          </w:p>
        </w:tc>
        <w:tc>
          <w:tcPr>
            <w:tcW w:w="0" w:type="auto"/>
            <w:vAlign w:val="center"/>
          </w:tcPr>
          <w:p w14:paraId="030E1ED0" w14:textId="150272C5" w:rsidR="007B62EE" w:rsidRDefault="007C2557" w:rsidP="007C2557">
            <w:pPr>
              <w:ind w:firstLine="0"/>
              <w:jc w:val="center"/>
            </w:pPr>
            <w:r>
              <w:t>53</w:t>
            </w:r>
          </w:p>
        </w:tc>
        <w:tc>
          <w:tcPr>
            <w:tcW w:w="0" w:type="auto"/>
            <w:vAlign w:val="center"/>
          </w:tcPr>
          <w:p w14:paraId="4FC0B694" w14:textId="18EDCECD" w:rsidR="007B62EE" w:rsidRDefault="007C2557" w:rsidP="007C2557">
            <w:pPr>
              <w:ind w:firstLine="0"/>
              <w:jc w:val="center"/>
            </w:pPr>
            <w:r>
              <w:t>52</w:t>
            </w:r>
          </w:p>
        </w:tc>
      </w:tr>
      <w:tr w:rsidR="007B62EE" w14:paraId="19BD7492" w14:textId="77777777" w:rsidTr="007C2557">
        <w:trPr>
          <w:jc w:val="center"/>
        </w:trPr>
        <w:tc>
          <w:tcPr>
            <w:tcW w:w="0" w:type="auto"/>
            <w:vAlign w:val="center"/>
          </w:tcPr>
          <w:p w14:paraId="5707E5D4" w14:textId="7793B588" w:rsidR="007B62EE" w:rsidRDefault="00D76329" w:rsidP="007C2557">
            <w:pPr>
              <w:ind w:firstLine="0"/>
              <w:jc w:val="center"/>
            </w:pPr>
            <w:r>
              <w:t>30</w:t>
            </w:r>
          </w:p>
        </w:tc>
        <w:tc>
          <w:tcPr>
            <w:tcW w:w="0" w:type="auto"/>
            <w:vAlign w:val="center"/>
          </w:tcPr>
          <w:p w14:paraId="6508E5F5" w14:textId="4232B29D" w:rsidR="007B62EE" w:rsidRDefault="007C2557" w:rsidP="007C2557">
            <w:pPr>
              <w:ind w:firstLine="0"/>
              <w:jc w:val="center"/>
            </w:pPr>
            <w:r>
              <w:t>49</w:t>
            </w:r>
          </w:p>
        </w:tc>
        <w:tc>
          <w:tcPr>
            <w:tcW w:w="0" w:type="auto"/>
            <w:vAlign w:val="center"/>
          </w:tcPr>
          <w:p w14:paraId="216AD015" w14:textId="114A9728" w:rsidR="007B62EE" w:rsidRDefault="007C2557" w:rsidP="007C2557">
            <w:pPr>
              <w:ind w:firstLine="0"/>
              <w:jc w:val="center"/>
            </w:pPr>
            <w:r>
              <w:t>49</w:t>
            </w:r>
          </w:p>
        </w:tc>
      </w:tr>
      <w:tr w:rsidR="007B62EE" w14:paraId="0841B233" w14:textId="77777777" w:rsidTr="007C2557">
        <w:trPr>
          <w:jc w:val="center"/>
        </w:trPr>
        <w:tc>
          <w:tcPr>
            <w:tcW w:w="0" w:type="auto"/>
            <w:vAlign w:val="center"/>
          </w:tcPr>
          <w:p w14:paraId="142DCEB2" w14:textId="650DEECD" w:rsidR="007B62EE" w:rsidRDefault="00D76329" w:rsidP="007C2557">
            <w:pPr>
              <w:ind w:firstLine="0"/>
              <w:jc w:val="center"/>
            </w:pPr>
            <w:r>
              <w:t>35</w:t>
            </w:r>
          </w:p>
        </w:tc>
        <w:tc>
          <w:tcPr>
            <w:tcW w:w="0" w:type="auto"/>
            <w:vAlign w:val="center"/>
          </w:tcPr>
          <w:p w14:paraId="3C5F4B58" w14:textId="05779597" w:rsidR="007B62EE" w:rsidRDefault="007C2557" w:rsidP="007C2557">
            <w:pPr>
              <w:ind w:firstLine="0"/>
              <w:jc w:val="center"/>
            </w:pPr>
            <w:r>
              <w:t>47</w:t>
            </w:r>
          </w:p>
        </w:tc>
        <w:tc>
          <w:tcPr>
            <w:tcW w:w="0" w:type="auto"/>
            <w:vAlign w:val="center"/>
          </w:tcPr>
          <w:p w14:paraId="2EDA5027" w14:textId="7714EF7A" w:rsidR="007B62EE" w:rsidRDefault="007C2557" w:rsidP="007C2557">
            <w:pPr>
              <w:keepNext/>
              <w:ind w:firstLine="0"/>
              <w:jc w:val="center"/>
            </w:pPr>
            <w:r>
              <w:t>48</w:t>
            </w:r>
          </w:p>
        </w:tc>
      </w:tr>
    </w:tbl>
    <w:p w14:paraId="28B7B90E" w14:textId="37154FE9" w:rsidR="00A1200D" w:rsidRPr="00645E98" w:rsidRDefault="007C2557" w:rsidP="00E21404">
      <w:pPr>
        <w:pStyle w:val="Descripcin"/>
        <w:spacing w:before="120"/>
      </w:pPr>
      <w:bookmarkStart w:id="187" w:name="_Ref12758610"/>
      <w:bookmarkStart w:id="188" w:name="_Toc12825072"/>
      <w:r>
        <w:t xml:space="preserve">Táboa </w:t>
      </w:r>
      <w:r>
        <w:fldChar w:fldCharType="begin"/>
      </w:r>
      <w:r>
        <w:instrText xml:space="preserve"> SEQ Táboa \* ARABIC </w:instrText>
      </w:r>
      <w:r>
        <w:fldChar w:fldCharType="separate"/>
      </w:r>
      <w:r w:rsidR="00A45487">
        <w:rPr>
          <w:noProof/>
        </w:rPr>
        <w:t>14</w:t>
      </w:r>
      <w:r>
        <w:fldChar w:fldCharType="end"/>
      </w:r>
      <w:bookmarkEnd w:id="187"/>
      <w:r>
        <w:t xml:space="preserve">. Comprobación </w:t>
      </w:r>
      <w:r w:rsidR="00D74B6B">
        <w:t xml:space="preserve">dun </w:t>
      </w:r>
      <w:r>
        <w:t>sensor infravermello inclinado</w:t>
      </w:r>
      <w:bookmarkEnd w:id="188"/>
    </w:p>
    <w:p w14:paraId="1BC6D801" w14:textId="782D7253" w:rsidR="00C57E81" w:rsidRDefault="00C57E81" w:rsidP="00C57E81">
      <w:pPr>
        <w:pStyle w:val="Ttulo2"/>
      </w:pPr>
      <w:bookmarkStart w:id="189" w:name="_Toc12827327"/>
      <w:r>
        <w:t>Proba global</w:t>
      </w:r>
      <w:bookmarkEnd w:id="189"/>
    </w:p>
    <w:p w14:paraId="0287C3E1" w14:textId="3D1D314C" w:rsidR="008C713D" w:rsidRDefault="003538A8" w:rsidP="008C713D">
      <w:r>
        <w:t xml:space="preserve">O </w:t>
      </w:r>
      <w:r w:rsidR="00687FB2">
        <w:t>principal obxectivo deste traballo é a obtención dun modelo</w:t>
      </w:r>
      <w:r w:rsidR="00BD57A6">
        <w:t xml:space="preserve"> en simulación d</w:t>
      </w:r>
      <w:r w:rsidR="00C920D5">
        <w:t>e</w:t>
      </w:r>
      <w:r w:rsidR="00BD57A6">
        <w:t xml:space="preserve"> </w:t>
      </w:r>
      <w:proofErr w:type="spellStart"/>
      <w:r w:rsidR="00BD57A6">
        <w:t>Robobo</w:t>
      </w:r>
      <w:proofErr w:type="spellEnd"/>
      <w:r w:rsidR="00BD57A6">
        <w:t xml:space="preserve"> que poida ser utilizado no</w:t>
      </w:r>
      <w:r w:rsidR="00127000">
        <w:t xml:space="preserve"> defecto do</w:t>
      </w:r>
      <w:r w:rsidR="00E6289E">
        <w:t xml:space="preserve"> robot</w:t>
      </w:r>
      <w:r w:rsidR="00127000">
        <w:t xml:space="preserve"> real. </w:t>
      </w:r>
      <w:r w:rsidR="00431814">
        <w:t>Quere isto dicir que, no caso de non alcanzar un modelo de simulación</w:t>
      </w:r>
      <w:r w:rsidR="00671ADF">
        <w:t xml:space="preserve"> cuxos comportamentos sexan iguais ou moi próximos ao modelo real</w:t>
      </w:r>
      <w:r w:rsidR="000B6579">
        <w:t>, non se cumpriría o principal requisito</w:t>
      </w:r>
      <w:r w:rsidR="00FA4F95">
        <w:t xml:space="preserve"> deste TFM. </w:t>
      </w:r>
      <w:r w:rsidR="00913D9C">
        <w:t xml:space="preserve">Para poder </w:t>
      </w:r>
      <w:r w:rsidR="00AD3485">
        <w:t>corroborar a utilidade do</w:t>
      </w:r>
      <w:r w:rsidR="00144325">
        <w:t xml:space="preserve"> devandito</w:t>
      </w:r>
      <w:r w:rsidR="00AD3485">
        <w:t xml:space="preserve"> modelo</w:t>
      </w:r>
      <w:r w:rsidR="00105A54">
        <w:t xml:space="preserve"> de simulación é necesario realizar unha comprobación de que</w:t>
      </w:r>
      <w:r w:rsidR="00144325">
        <w:t>,</w:t>
      </w:r>
      <w:r w:rsidR="00105A54">
        <w:t xml:space="preserve"> baixo </w:t>
      </w:r>
      <w:r w:rsidR="005512A3">
        <w:t>as mesmas ordes, o robot</w:t>
      </w:r>
      <w:r w:rsidR="00DE0A12">
        <w:t xml:space="preserve"> virtual teña un comportamento</w:t>
      </w:r>
      <w:r w:rsidR="00D66CD8">
        <w:t xml:space="preserve"> similar ao robot real.</w:t>
      </w:r>
      <w:r w:rsidR="00D50746">
        <w:t xml:space="preserve"> Con este fin, </w:t>
      </w:r>
      <w:r w:rsidR="00D50746" w:rsidRPr="00565434">
        <w:t xml:space="preserve">elaborouse un programa en </w:t>
      </w:r>
      <w:proofErr w:type="spellStart"/>
      <w:r w:rsidR="00D50746" w:rsidRPr="00565434">
        <w:t>P</w:t>
      </w:r>
      <w:r w:rsidR="002E2CA6" w:rsidRPr="00565434">
        <w:t>ython</w:t>
      </w:r>
      <w:proofErr w:type="spellEnd"/>
      <w:r w:rsidR="002E2CA6" w:rsidRPr="00565434">
        <w:t xml:space="preserve"> </w:t>
      </w:r>
      <w:r w:rsidR="00604E1C">
        <w:t xml:space="preserve">que será executado </w:t>
      </w:r>
      <w:r w:rsidR="00872FFC">
        <w:t>en ambos modelos</w:t>
      </w:r>
      <w:r w:rsidR="000A156F">
        <w:t xml:space="preserve"> e que </w:t>
      </w:r>
      <w:r w:rsidR="00C41970">
        <w:t>requirirá</w:t>
      </w:r>
      <w:r w:rsidR="000A156F">
        <w:t xml:space="preserve"> que</w:t>
      </w:r>
      <w:r w:rsidR="00C41970">
        <w:t xml:space="preserve"> o robot utilice varios dos seus sensores, como a cámara e os sensores </w:t>
      </w:r>
      <w:r w:rsidR="00C41970">
        <w:lastRenderedPageBreak/>
        <w:t>infravermellos, ademais dos catro motores dos que dispón a base robótica.</w:t>
      </w:r>
      <w:r w:rsidR="00830732">
        <w:t xml:space="preserve"> O código dest</w:t>
      </w:r>
      <w:r w:rsidR="004B4B34">
        <w:t xml:space="preserve">e </w:t>
      </w:r>
      <w:r w:rsidR="004D4F1B">
        <w:t>programa e</w:t>
      </w:r>
      <w:r w:rsidR="00D80FF6">
        <w:t>stá dispoñible</w:t>
      </w:r>
      <w:r w:rsidR="004D4F1B">
        <w:t xml:space="preserve"> no seguinte </w:t>
      </w:r>
      <w:r w:rsidR="00D80FF6">
        <w:t>enlace</w:t>
      </w:r>
      <w:r w:rsidR="004D4F1B">
        <w:t xml:space="preserve">: </w:t>
      </w:r>
      <w:hyperlink r:id="rId76" w:history="1">
        <w:r w:rsidR="005A3971">
          <w:rPr>
            <w:rStyle w:val="Hipervnculo"/>
          </w:rPr>
          <w:t>https://github.com/david-casal/robobo_gazebo</w:t>
        </w:r>
      </w:hyperlink>
      <w:r w:rsidR="004806FA">
        <w:t>.</w:t>
      </w:r>
    </w:p>
    <w:p w14:paraId="4D7ECE17" w14:textId="4DDA30E7" w:rsidR="002E2CA6" w:rsidRDefault="002E2CA6" w:rsidP="002E2CA6">
      <w:pPr>
        <w:pStyle w:val="Ttulo3"/>
      </w:pPr>
      <w:bookmarkStart w:id="190" w:name="_Toc12827328"/>
      <w:commentRangeStart w:id="191"/>
      <w:r>
        <w:t>Des</w:t>
      </w:r>
      <w:r w:rsidR="00604E1C">
        <w:t>crición da proba</w:t>
      </w:r>
      <w:commentRangeEnd w:id="191"/>
      <w:r w:rsidR="00125FA1">
        <w:rPr>
          <w:rStyle w:val="Refdecomentario"/>
          <w:b w:val="0"/>
        </w:rPr>
        <w:commentReference w:id="191"/>
      </w:r>
      <w:bookmarkEnd w:id="190"/>
    </w:p>
    <w:p w14:paraId="4692FA0A" w14:textId="487F5547" w:rsidR="00604E1C" w:rsidRDefault="00E42705" w:rsidP="00604E1C">
      <w:r>
        <w:t xml:space="preserve">A proba consiste en </w:t>
      </w:r>
      <w:r w:rsidR="00D40BFE">
        <w:t>situar</w:t>
      </w:r>
      <w:r w:rsidR="007E3821">
        <w:t xml:space="preserve"> o robot </w:t>
      </w:r>
      <w:proofErr w:type="spellStart"/>
      <w:r w:rsidR="007E3821">
        <w:t>Robobo</w:t>
      </w:r>
      <w:proofErr w:type="spellEnd"/>
      <w:r w:rsidR="007E3821">
        <w:t xml:space="preserve"> no interior dun recinto de madeira </w:t>
      </w:r>
      <w:r w:rsidR="00167CDF">
        <w:t xml:space="preserve">cadrado de 80 </w:t>
      </w:r>
      <w:proofErr w:type="spellStart"/>
      <w:r w:rsidR="00167CDF">
        <w:t>cm</w:t>
      </w:r>
      <w:proofErr w:type="spellEnd"/>
      <w:r w:rsidR="00167CDF">
        <w:t xml:space="preserve"> de lado</w:t>
      </w:r>
      <w:r w:rsidR="00BD57F0">
        <w:t>, ademais dunha pelota de cor verde</w:t>
      </w:r>
      <w:r w:rsidR="00277396">
        <w:t>, situada sobre dun soporte o suficientemente alto para que a cámara do robot a poida alcanzar.</w:t>
      </w:r>
      <w:r w:rsidR="008F4786">
        <w:t xml:space="preserve"> Dentro desta</w:t>
      </w:r>
      <w:r w:rsidR="00353E82">
        <w:t xml:space="preserve"> disposición ordenaráselle ao robot cumprir dous obxectivos</w:t>
      </w:r>
      <w:r w:rsidR="00E14BA6">
        <w:t>:</w:t>
      </w:r>
    </w:p>
    <w:p w14:paraId="57F750D8" w14:textId="3797BB0D" w:rsidR="00E14BA6" w:rsidRDefault="00E14BA6" w:rsidP="00E14BA6">
      <w:pPr>
        <w:pStyle w:val="Prrafodelista"/>
        <w:numPr>
          <w:ilvl w:val="0"/>
          <w:numId w:val="38"/>
        </w:numPr>
      </w:pPr>
      <w:r>
        <w:t>Evitar choques: o robot deberá</w:t>
      </w:r>
      <w:r w:rsidR="00DF2E50">
        <w:t xml:space="preserve"> avanzar en liña recta ata que detecte unha parede e, en función de qu</w:t>
      </w:r>
      <w:r w:rsidR="00B82CEB">
        <w:t>e</w:t>
      </w:r>
      <w:r w:rsidR="00D87F9A">
        <w:t xml:space="preserve"> s</w:t>
      </w:r>
      <w:r w:rsidR="00B82CEB">
        <w:t xml:space="preserve">ensores </w:t>
      </w:r>
      <w:r w:rsidR="00F50A81">
        <w:t>a detecten, deberá xirar aproximadamente 90º cara un lado</w:t>
      </w:r>
      <w:r w:rsidR="009A2CB7">
        <w:t xml:space="preserve"> ou cara o outro, e avanzar de novo.</w:t>
      </w:r>
    </w:p>
    <w:p w14:paraId="52EFA349" w14:textId="0568867B" w:rsidR="009A2CB7" w:rsidRDefault="009A2CB7" w:rsidP="00E14BA6">
      <w:pPr>
        <w:pStyle w:val="Prrafodelista"/>
        <w:numPr>
          <w:ilvl w:val="0"/>
          <w:numId w:val="38"/>
        </w:numPr>
      </w:pPr>
      <w:r>
        <w:t xml:space="preserve">Buscar a pelota verde: </w:t>
      </w:r>
      <w:r w:rsidR="00432129">
        <w:t>no momento en que</w:t>
      </w:r>
      <w:r w:rsidR="00D05D27">
        <w:t xml:space="preserve"> o robot detecte unha pelota de cor verde </w:t>
      </w:r>
      <w:r w:rsidR="00924624">
        <w:t>mediante a cámara, deberá dirixirse cara ela e pararse</w:t>
      </w:r>
      <w:r w:rsidR="00432129">
        <w:t xml:space="preserve"> xusto en fronte da mesma.</w:t>
      </w:r>
    </w:p>
    <w:p w14:paraId="15FBCFA3" w14:textId="2535A5E9" w:rsidR="003C04BD" w:rsidRDefault="003C04BD" w:rsidP="003C04BD">
      <w:r>
        <w:t>Na</w:t>
      </w:r>
      <w:r w:rsidR="006133A6">
        <w:t xml:space="preserve"> </w:t>
      </w:r>
      <w:r w:rsidR="006133A6">
        <w:fldChar w:fldCharType="begin"/>
      </w:r>
      <w:r w:rsidR="006133A6">
        <w:instrText xml:space="preserve"> REF _Ref12759113 \h </w:instrText>
      </w:r>
      <w:r w:rsidR="006133A6">
        <w:fldChar w:fldCharType="separate"/>
      </w:r>
      <w:r w:rsidR="00A45487">
        <w:t xml:space="preserve">Figura </w:t>
      </w:r>
      <w:r w:rsidR="00A45487">
        <w:rPr>
          <w:noProof/>
        </w:rPr>
        <w:t>36</w:t>
      </w:r>
      <w:r w:rsidR="006133A6">
        <w:fldChar w:fldCharType="end"/>
      </w:r>
      <w:r w:rsidR="006133A6">
        <w:t xml:space="preserve"> móstrase a disposición</w:t>
      </w:r>
      <w:r w:rsidR="00E932A5">
        <w:t xml:space="preserve"> dos diferentes obxectos para a realización desta proba, tanto n</w:t>
      </w:r>
      <w:r w:rsidR="003230CE">
        <w:t>a realidade como no simulador.</w:t>
      </w:r>
    </w:p>
    <w:p w14:paraId="5CEEEC7A" w14:textId="10F5495C" w:rsidR="00FF773F" w:rsidRDefault="000340E8" w:rsidP="006133A6">
      <w:pPr>
        <w:keepNext/>
        <w:jc w:val="center"/>
      </w:pPr>
      <w:r>
        <w:rPr>
          <w:noProof/>
        </w:rPr>
        <w:drawing>
          <wp:inline distT="0" distB="0" distL="0" distR="0" wp14:anchorId="21FAECBF" wp14:editId="0EF00CE4">
            <wp:extent cx="2574940" cy="1619092"/>
            <wp:effectExtent l="0" t="0" r="0" b="635"/>
            <wp:docPr id="57" name="Imagen 57" descr="Imagen que contiene interior, pared, sent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3361.JPG"/>
                    <pic:cNvPicPr/>
                  </pic:nvPicPr>
                  <pic:blipFill rotWithShape="1">
                    <a:blip r:embed="rId77"/>
                    <a:srcRect l="13589" t="24019" r="8430" b="10607"/>
                    <a:stretch/>
                  </pic:blipFill>
                  <pic:spPr bwMode="auto">
                    <a:xfrm>
                      <a:off x="0" y="0"/>
                      <a:ext cx="2584044" cy="1624817"/>
                    </a:xfrm>
                    <a:prstGeom prst="rect">
                      <a:avLst/>
                    </a:prstGeom>
                    <a:ln>
                      <a:noFill/>
                    </a:ln>
                    <a:extLst>
                      <a:ext uri="{53640926-AAD7-44D8-BBD7-CCE9431645EC}">
                        <a14:shadowObscured xmlns:a14="http://schemas.microsoft.com/office/drawing/2010/main"/>
                      </a:ext>
                    </a:extLst>
                  </pic:spPr>
                </pic:pic>
              </a:graphicData>
            </a:graphic>
          </wp:inline>
        </w:drawing>
      </w:r>
      <w:r w:rsidR="006133A6">
        <w:rPr>
          <w:noProof/>
        </w:rPr>
        <w:drawing>
          <wp:inline distT="0" distB="0" distL="0" distR="0" wp14:anchorId="2D0C17EE" wp14:editId="2A2B4911">
            <wp:extent cx="2881087" cy="1625600"/>
            <wp:effectExtent l="0" t="0" r="0" b="0"/>
            <wp:docPr id="59" name="Imagen 59" descr="Imagen que contiene interior, suelo, m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fault_test_gzclient_camera(1)-2019-06-28T17_32_48.943837.jpg"/>
                    <pic:cNvPicPr/>
                  </pic:nvPicPr>
                  <pic:blipFill rotWithShape="1">
                    <a:blip r:embed="rId78"/>
                    <a:srcRect l="23154" t="23652" r="11190" b="17484"/>
                    <a:stretch/>
                  </pic:blipFill>
                  <pic:spPr bwMode="auto">
                    <a:xfrm>
                      <a:off x="0" y="0"/>
                      <a:ext cx="2908927" cy="1641308"/>
                    </a:xfrm>
                    <a:prstGeom prst="rect">
                      <a:avLst/>
                    </a:prstGeom>
                    <a:ln>
                      <a:noFill/>
                    </a:ln>
                    <a:extLst>
                      <a:ext uri="{53640926-AAD7-44D8-BBD7-CCE9431645EC}">
                        <a14:shadowObscured xmlns:a14="http://schemas.microsoft.com/office/drawing/2010/main"/>
                      </a:ext>
                    </a:extLst>
                  </pic:spPr>
                </pic:pic>
              </a:graphicData>
            </a:graphic>
          </wp:inline>
        </w:drawing>
      </w:r>
    </w:p>
    <w:p w14:paraId="54F2E401" w14:textId="229934B2" w:rsidR="00FF773F" w:rsidRDefault="00FF773F" w:rsidP="006133A6">
      <w:pPr>
        <w:pStyle w:val="Descripcin"/>
      </w:pPr>
      <w:bookmarkStart w:id="192" w:name="_Ref12759113"/>
      <w:bookmarkStart w:id="193" w:name="_Toc12825056"/>
      <w:r>
        <w:t xml:space="preserve">Figura </w:t>
      </w:r>
      <w:r>
        <w:fldChar w:fldCharType="begin"/>
      </w:r>
      <w:r>
        <w:instrText xml:space="preserve"> SEQ Figura \* ARABIC </w:instrText>
      </w:r>
      <w:r>
        <w:fldChar w:fldCharType="separate"/>
      </w:r>
      <w:r w:rsidR="00A45487">
        <w:rPr>
          <w:noProof/>
        </w:rPr>
        <w:t>36</w:t>
      </w:r>
      <w:r>
        <w:fldChar w:fldCharType="end"/>
      </w:r>
      <w:bookmarkEnd w:id="192"/>
      <w:r>
        <w:t xml:space="preserve">. </w:t>
      </w:r>
      <w:r w:rsidR="003230CE">
        <w:t>Montaxe</w:t>
      </w:r>
      <w:r>
        <w:t xml:space="preserve"> da proba </w:t>
      </w:r>
      <w:r w:rsidR="003230CE">
        <w:t>global</w:t>
      </w:r>
      <w:bookmarkEnd w:id="193"/>
    </w:p>
    <w:p w14:paraId="2A68724A" w14:textId="7CE4D5C1" w:rsidR="00E42705" w:rsidRDefault="00E42705" w:rsidP="00E42705">
      <w:pPr>
        <w:pStyle w:val="Ttulo3"/>
      </w:pPr>
      <w:bookmarkStart w:id="194" w:name="_Toc12827329"/>
      <w:r>
        <w:t>Resultados</w:t>
      </w:r>
      <w:bookmarkEnd w:id="194"/>
    </w:p>
    <w:p w14:paraId="4523B500" w14:textId="3C4B20B8" w:rsidR="0003147D" w:rsidRDefault="0003147D" w:rsidP="0003147D">
      <w:r>
        <w:rPr>
          <w:noProof/>
        </w:rPr>
        <w:drawing>
          <wp:anchor distT="0" distB="0" distL="114300" distR="114300" simplePos="0" relativeHeight="251708416" behindDoc="0" locked="0" layoutInCell="1" allowOverlap="1" wp14:anchorId="4655CC80" wp14:editId="599EDA88">
            <wp:simplePos x="0" y="0"/>
            <wp:positionH relativeFrom="column">
              <wp:posOffset>2972881</wp:posOffset>
            </wp:positionH>
            <wp:positionV relativeFrom="paragraph">
              <wp:posOffset>1294254</wp:posOffset>
            </wp:positionV>
            <wp:extent cx="2657475" cy="1540047"/>
            <wp:effectExtent l="0" t="0" r="0" b="3175"/>
            <wp:wrapNone/>
            <wp:docPr id="61" name="Imagen 61" descr="Imagen que contiene s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default_test_gzclient_camera(1)-2019-06-28T17_33_20.663565.jpg"/>
                    <pic:cNvPicPr/>
                  </pic:nvPicPr>
                  <pic:blipFill rotWithShape="1">
                    <a:blip r:embed="rId79"/>
                    <a:srcRect l="25137" t="26279" r="13506" b="17222"/>
                    <a:stretch/>
                  </pic:blipFill>
                  <pic:spPr bwMode="auto">
                    <a:xfrm>
                      <a:off x="0" y="0"/>
                      <a:ext cx="2657475" cy="15400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7152" behindDoc="0" locked="0" layoutInCell="1" allowOverlap="1" wp14:anchorId="590DD064" wp14:editId="3E326694">
            <wp:simplePos x="0" y="0"/>
            <wp:positionH relativeFrom="column">
              <wp:posOffset>366577</wp:posOffset>
            </wp:positionH>
            <wp:positionV relativeFrom="paragraph">
              <wp:posOffset>1279715</wp:posOffset>
            </wp:positionV>
            <wp:extent cx="2604686" cy="1552575"/>
            <wp:effectExtent l="0" t="0" r="5715" b="0"/>
            <wp:wrapNone/>
            <wp:docPr id="60" name="Imagen 60" descr="Imagen que contiene pared,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G_3362.JPG"/>
                    <pic:cNvPicPr/>
                  </pic:nvPicPr>
                  <pic:blipFill rotWithShape="1">
                    <a:blip r:embed="rId80"/>
                    <a:srcRect l="13397" t="36380" r="10859" b="3425"/>
                    <a:stretch/>
                  </pic:blipFill>
                  <pic:spPr bwMode="auto">
                    <a:xfrm>
                      <a:off x="0" y="0"/>
                      <a:ext cx="2604686"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6313">
        <w:t>Unha vez realizada a proba os resultados foron moi semellantes</w:t>
      </w:r>
      <w:r w:rsidR="004E1438">
        <w:t>. Ambos modelos conseguiron alcanzar a pelota de cor verde sen coli</w:t>
      </w:r>
      <w:r w:rsidR="00B25615">
        <w:t>dir</w:t>
      </w:r>
      <w:r w:rsidR="00BF0A95">
        <w:t xml:space="preserve"> con ningunha das paredes, realizando traxectorias moi semellantes.</w:t>
      </w:r>
      <w:r w:rsidR="0091273D">
        <w:t xml:space="preserve"> </w:t>
      </w:r>
      <w:r w:rsidR="00F21B6E">
        <w:t xml:space="preserve">Cabe destacar que sería </w:t>
      </w:r>
      <w:proofErr w:type="spellStart"/>
      <w:r w:rsidR="00F21B6E">
        <w:t>prácticamente</w:t>
      </w:r>
      <w:proofErr w:type="spellEnd"/>
      <w:r w:rsidR="00F21B6E">
        <w:t xml:space="preserve"> imposible</w:t>
      </w:r>
      <w:r w:rsidR="00021918">
        <w:t xml:space="preserve"> que realizasen exactamente os mesmos movementos, xa que durante o desenvolvemento desta proba </w:t>
      </w:r>
      <w:proofErr w:type="spellStart"/>
      <w:r w:rsidR="00021918">
        <w:t>intervellen</w:t>
      </w:r>
      <w:proofErr w:type="spellEnd"/>
      <w:r w:rsidR="00F20211">
        <w:t xml:space="preserve"> numerosos factores</w:t>
      </w:r>
      <w:r w:rsidR="009E29E1">
        <w:t>,</w:t>
      </w:r>
      <w:r w:rsidR="00F20211">
        <w:t xml:space="preserve"> tales como a posición</w:t>
      </w:r>
      <w:r w:rsidR="009E29E1">
        <w:t xml:space="preserve"> e orientación</w:t>
      </w:r>
      <w:r w:rsidR="00F20211">
        <w:t xml:space="preserve"> exacta</w:t>
      </w:r>
      <w:r w:rsidR="009E29E1">
        <w:t xml:space="preserve"> de partida</w:t>
      </w:r>
      <w:r w:rsidR="00616BBD">
        <w:t xml:space="preserve"> ou unha pequena variación ao realizar o xiro xa provocan cambios importantes</w:t>
      </w:r>
      <w:r w:rsidR="00DA3716">
        <w:t xml:space="preserve"> na traxectoria que seguen.</w:t>
      </w:r>
    </w:p>
    <w:p w14:paraId="4944D4EC" w14:textId="75B1E824" w:rsidR="000D6FC7" w:rsidRDefault="00331582" w:rsidP="000D6FC7">
      <w:pPr>
        <w:keepNext/>
        <w:ind w:firstLine="0"/>
        <w:jc w:val="center"/>
      </w:pPr>
      <w:r>
        <w:rPr>
          <w:noProof/>
        </w:rPr>
        <w:lastRenderedPageBreak/>
        <w:drawing>
          <wp:inline distT="0" distB="0" distL="0" distR="0" wp14:anchorId="6E8890D0" wp14:editId="658DDC40">
            <wp:extent cx="2619375" cy="1576211"/>
            <wp:effectExtent l="0" t="0" r="0" b="5080"/>
            <wp:docPr id="62" name="Imagen 62" descr="Imagen que contiene interior, pared, mesa, sent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3366.JPG"/>
                    <pic:cNvPicPr/>
                  </pic:nvPicPr>
                  <pic:blipFill rotWithShape="1">
                    <a:blip r:embed="rId81"/>
                    <a:srcRect l="13560" t="31530" r="10861" b="7834"/>
                    <a:stretch/>
                  </pic:blipFill>
                  <pic:spPr bwMode="auto">
                    <a:xfrm>
                      <a:off x="0" y="0"/>
                      <a:ext cx="2631522" cy="1583521"/>
                    </a:xfrm>
                    <a:prstGeom prst="rect">
                      <a:avLst/>
                    </a:prstGeom>
                    <a:ln>
                      <a:noFill/>
                    </a:ln>
                    <a:extLst>
                      <a:ext uri="{53640926-AAD7-44D8-BBD7-CCE9431645EC}">
                        <a14:shadowObscured xmlns:a14="http://schemas.microsoft.com/office/drawing/2010/main"/>
                      </a:ext>
                    </a:extLst>
                  </pic:spPr>
                </pic:pic>
              </a:graphicData>
            </a:graphic>
          </wp:inline>
        </w:drawing>
      </w:r>
      <w:r w:rsidR="00B8561A">
        <w:rPr>
          <w:noProof/>
        </w:rPr>
        <w:drawing>
          <wp:inline distT="0" distB="0" distL="0" distR="0" wp14:anchorId="4D835028" wp14:editId="1F04E36B">
            <wp:extent cx="2714625" cy="1530195"/>
            <wp:effectExtent l="0" t="0" r="0" b="0"/>
            <wp:docPr id="63" name="Imagen 63" descr="Imagen que contiene mesa, interior, sentado, de made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efault_test_gzclient_camera(1)-2019-06-28T17_33_59.789118.jpg"/>
                    <pic:cNvPicPr/>
                  </pic:nvPicPr>
                  <pic:blipFill rotWithShape="1">
                    <a:blip r:embed="rId82"/>
                    <a:srcRect l="24972" t="26280" r="14002" b="19060"/>
                    <a:stretch/>
                  </pic:blipFill>
                  <pic:spPr bwMode="auto">
                    <a:xfrm>
                      <a:off x="0" y="0"/>
                      <a:ext cx="2737223" cy="1542933"/>
                    </a:xfrm>
                    <a:prstGeom prst="rect">
                      <a:avLst/>
                    </a:prstGeom>
                    <a:ln>
                      <a:noFill/>
                    </a:ln>
                    <a:extLst>
                      <a:ext uri="{53640926-AAD7-44D8-BBD7-CCE9431645EC}">
                        <a14:shadowObscured xmlns:a14="http://schemas.microsoft.com/office/drawing/2010/main"/>
                      </a:ext>
                    </a:extLst>
                  </pic:spPr>
                </pic:pic>
              </a:graphicData>
            </a:graphic>
          </wp:inline>
        </w:drawing>
      </w:r>
      <w:r w:rsidR="000C3ADC">
        <w:rPr>
          <w:noProof/>
        </w:rPr>
        <w:drawing>
          <wp:inline distT="0" distB="0" distL="0" distR="0" wp14:anchorId="0810887B" wp14:editId="550E1086">
            <wp:extent cx="2612169" cy="1581050"/>
            <wp:effectExtent l="0" t="0" r="0" b="635"/>
            <wp:docPr id="192" name="Imagen 192" descr="Imagen que contiene pared, interior, mesa, sent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G_3369.JPG"/>
                    <pic:cNvPicPr/>
                  </pic:nvPicPr>
                  <pic:blipFill rotWithShape="1">
                    <a:blip r:embed="rId83"/>
                    <a:srcRect l="13231" t="31751" r="11356" b="7394"/>
                    <a:stretch/>
                  </pic:blipFill>
                  <pic:spPr bwMode="auto">
                    <a:xfrm>
                      <a:off x="0" y="0"/>
                      <a:ext cx="2623277" cy="1587773"/>
                    </a:xfrm>
                    <a:prstGeom prst="rect">
                      <a:avLst/>
                    </a:prstGeom>
                    <a:ln>
                      <a:noFill/>
                    </a:ln>
                    <a:extLst>
                      <a:ext uri="{53640926-AAD7-44D8-BBD7-CCE9431645EC}">
                        <a14:shadowObscured xmlns:a14="http://schemas.microsoft.com/office/drawing/2010/main"/>
                      </a:ext>
                    </a:extLst>
                  </pic:spPr>
                </pic:pic>
              </a:graphicData>
            </a:graphic>
          </wp:inline>
        </w:drawing>
      </w:r>
      <w:r w:rsidR="00327A90">
        <w:rPr>
          <w:noProof/>
        </w:rPr>
        <w:drawing>
          <wp:inline distT="0" distB="0" distL="0" distR="0" wp14:anchorId="560B2825" wp14:editId="4A9FB490">
            <wp:extent cx="2731133" cy="1550670"/>
            <wp:effectExtent l="0" t="0" r="0" b="0"/>
            <wp:docPr id="193" name="Imagen 193" descr="Imagen que contiene interior, mesa, s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efault_test_gzclient_camera(1)-2019-06-28T17_37_47.546231.jpg"/>
                    <pic:cNvPicPr/>
                  </pic:nvPicPr>
                  <pic:blipFill rotWithShape="1">
                    <a:blip r:embed="rId84"/>
                    <a:srcRect l="25247" t="25753" r="13585" b="19060"/>
                    <a:stretch/>
                  </pic:blipFill>
                  <pic:spPr bwMode="auto">
                    <a:xfrm>
                      <a:off x="0" y="0"/>
                      <a:ext cx="2740869" cy="1556198"/>
                    </a:xfrm>
                    <a:prstGeom prst="rect">
                      <a:avLst/>
                    </a:prstGeom>
                    <a:ln>
                      <a:noFill/>
                    </a:ln>
                    <a:extLst>
                      <a:ext uri="{53640926-AAD7-44D8-BBD7-CCE9431645EC}">
                        <a14:shadowObscured xmlns:a14="http://schemas.microsoft.com/office/drawing/2010/main"/>
                      </a:ext>
                    </a:extLst>
                  </pic:spPr>
                </pic:pic>
              </a:graphicData>
            </a:graphic>
          </wp:inline>
        </w:drawing>
      </w:r>
      <w:r w:rsidR="00500541">
        <w:rPr>
          <w:noProof/>
        </w:rPr>
        <w:drawing>
          <wp:inline distT="0" distB="0" distL="0" distR="0" wp14:anchorId="54177EE1" wp14:editId="143B5816">
            <wp:extent cx="2600325" cy="1569359"/>
            <wp:effectExtent l="0" t="0" r="0" b="0"/>
            <wp:docPr id="194" name="Imagen 194" descr="Imagen que contiene interior, pared, m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G_3371.JPG"/>
                    <pic:cNvPicPr/>
                  </pic:nvPicPr>
                  <pic:blipFill rotWithShape="1">
                    <a:blip r:embed="rId85"/>
                    <a:srcRect l="14057" t="30868" r="10860" b="8716"/>
                    <a:stretch/>
                  </pic:blipFill>
                  <pic:spPr bwMode="auto">
                    <a:xfrm>
                      <a:off x="0" y="0"/>
                      <a:ext cx="2612870" cy="1576930"/>
                    </a:xfrm>
                    <a:prstGeom prst="rect">
                      <a:avLst/>
                    </a:prstGeom>
                    <a:ln>
                      <a:noFill/>
                    </a:ln>
                    <a:extLst>
                      <a:ext uri="{53640926-AAD7-44D8-BBD7-CCE9431645EC}">
                        <a14:shadowObscured xmlns:a14="http://schemas.microsoft.com/office/drawing/2010/main"/>
                      </a:ext>
                    </a:extLst>
                  </pic:spPr>
                </pic:pic>
              </a:graphicData>
            </a:graphic>
          </wp:inline>
        </w:drawing>
      </w:r>
      <w:r w:rsidR="000D6FC7">
        <w:rPr>
          <w:noProof/>
        </w:rPr>
        <w:drawing>
          <wp:inline distT="0" distB="0" distL="0" distR="0" wp14:anchorId="6D195E73" wp14:editId="01495B17">
            <wp:extent cx="2738755" cy="1524000"/>
            <wp:effectExtent l="0" t="0" r="4445" b="0"/>
            <wp:docPr id="195" name="Imagen 195" descr="Imagen que contiene suelo,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efault_test_gzclient_camera(1)-2019-06-28T17_38_52.254543.jpg"/>
                    <pic:cNvPicPr/>
                  </pic:nvPicPr>
                  <pic:blipFill rotWithShape="1">
                    <a:blip r:embed="rId86"/>
                    <a:srcRect l="26222" t="27857" r="14399" b="19641"/>
                    <a:stretch/>
                  </pic:blipFill>
                  <pic:spPr bwMode="auto">
                    <a:xfrm>
                      <a:off x="0" y="0"/>
                      <a:ext cx="2750500" cy="1530536"/>
                    </a:xfrm>
                    <a:prstGeom prst="rect">
                      <a:avLst/>
                    </a:prstGeom>
                    <a:ln>
                      <a:noFill/>
                    </a:ln>
                    <a:extLst>
                      <a:ext uri="{53640926-AAD7-44D8-BBD7-CCE9431645EC}">
                        <a14:shadowObscured xmlns:a14="http://schemas.microsoft.com/office/drawing/2010/main"/>
                      </a:ext>
                    </a:extLst>
                  </pic:spPr>
                </pic:pic>
              </a:graphicData>
            </a:graphic>
          </wp:inline>
        </w:drawing>
      </w:r>
    </w:p>
    <w:p w14:paraId="70A94CA8" w14:textId="1FF51347" w:rsidR="000D6FC7" w:rsidRDefault="000D6FC7" w:rsidP="000D6FC7">
      <w:pPr>
        <w:pStyle w:val="Descripcin"/>
      </w:pPr>
      <w:bookmarkStart w:id="195" w:name="_Ref12761180"/>
      <w:bookmarkStart w:id="196" w:name="_Toc12825057"/>
      <w:r>
        <w:t xml:space="preserve">Figura </w:t>
      </w:r>
      <w:r>
        <w:fldChar w:fldCharType="begin"/>
      </w:r>
      <w:r>
        <w:instrText xml:space="preserve"> SEQ Figura \* ARABIC </w:instrText>
      </w:r>
      <w:r>
        <w:fldChar w:fldCharType="separate"/>
      </w:r>
      <w:r w:rsidR="00A45487">
        <w:rPr>
          <w:noProof/>
        </w:rPr>
        <w:t>37</w:t>
      </w:r>
      <w:r>
        <w:fldChar w:fldCharType="end"/>
      </w:r>
      <w:bookmarkEnd w:id="195"/>
      <w:r>
        <w:t>. Traxectoria seguida por ambos modelos na proba global</w:t>
      </w:r>
      <w:bookmarkEnd w:id="196"/>
    </w:p>
    <w:p w14:paraId="65F7FFB7" w14:textId="43A821EB" w:rsidR="00886CAC" w:rsidRDefault="00791DE5" w:rsidP="00791DE5">
      <w:r>
        <w:t>Na</w:t>
      </w:r>
      <w:r w:rsidR="003C06D9">
        <w:t xml:space="preserve"> </w:t>
      </w:r>
      <w:r w:rsidR="003C06D9">
        <w:fldChar w:fldCharType="begin"/>
      </w:r>
      <w:r w:rsidR="003C06D9">
        <w:instrText xml:space="preserve"> REF _Ref12761180 \h </w:instrText>
      </w:r>
      <w:r w:rsidR="003C06D9">
        <w:fldChar w:fldCharType="separate"/>
      </w:r>
      <w:r w:rsidR="00A45487">
        <w:t xml:space="preserve">Figura </w:t>
      </w:r>
      <w:r w:rsidR="00A45487">
        <w:rPr>
          <w:noProof/>
        </w:rPr>
        <w:t>37</w:t>
      </w:r>
      <w:r w:rsidR="003C06D9">
        <w:fldChar w:fldCharType="end"/>
      </w:r>
      <w:r w:rsidR="003C06D9">
        <w:t xml:space="preserve"> móstrase a traxectoria que seguiron o m</w:t>
      </w:r>
      <w:r w:rsidR="00771386">
        <w:t xml:space="preserve">odelo de simulación e o </w:t>
      </w:r>
      <w:proofErr w:type="spellStart"/>
      <w:r w:rsidR="00771386">
        <w:t>Robobo</w:t>
      </w:r>
      <w:proofErr w:type="spellEnd"/>
      <w:r w:rsidR="00771386">
        <w:t xml:space="preserve"> real durante a execución desta proba.</w:t>
      </w:r>
      <w:r w:rsidR="00EF6F39">
        <w:t xml:space="preserve"> Finalmente, cando recoñecen a pelota verde e se paran enfronte dela</w:t>
      </w:r>
      <w:r w:rsidR="00322467">
        <w:t xml:space="preserve">, as imaxes que mostraban as cámaras eran as da </w:t>
      </w:r>
      <w:r w:rsidR="00E33442">
        <w:fldChar w:fldCharType="begin"/>
      </w:r>
      <w:r w:rsidR="00E33442">
        <w:instrText xml:space="preserve"> REF _Ref12806961 \h </w:instrText>
      </w:r>
      <w:r w:rsidR="00E33442">
        <w:fldChar w:fldCharType="separate"/>
      </w:r>
      <w:r w:rsidR="00A45487">
        <w:t xml:space="preserve">Figura </w:t>
      </w:r>
      <w:r w:rsidR="00A45487">
        <w:rPr>
          <w:noProof/>
        </w:rPr>
        <w:t>38</w:t>
      </w:r>
      <w:r w:rsidR="00E33442">
        <w:fldChar w:fldCharType="end"/>
      </w:r>
      <w:r w:rsidR="00E33442">
        <w:t>.</w:t>
      </w:r>
    </w:p>
    <w:p w14:paraId="4C62FDC4" w14:textId="209B78E8" w:rsidR="005D11E9" w:rsidRDefault="008E3F4C" w:rsidP="005D11E9">
      <w:pPr>
        <w:keepNext/>
        <w:jc w:val="center"/>
      </w:pPr>
      <w:r>
        <w:rPr>
          <w:noProof/>
        </w:rPr>
        <w:drawing>
          <wp:inline distT="0" distB="0" distL="0" distR="0" wp14:anchorId="1B135F16" wp14:editId="677315EC">
            <wp:extent cx="2057100" cy="2124075"/>
            <wp:effectExtent l="0" t="0" r="635" b="0"/>
            <wp:docPr id="197" name="Imagen 197" descr="Imagen que contiene interior, pared, techo, s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RoboboGoi.png"/>
                    <pic:cNvPicPr/>
                  </pic:nvPicPr>
                  <pic:blipFill rotWithShape="1">
                    <a:blip r:embed="rId87"/>
                    <a:srcRect t="10465" b="12093"/>
                    <a:stretch/>
                  </pic:blipFill>
                  <pic:spPr bwMode="auto">
                    <a:xfrm>
                      <a:off x="0" y="0"/>
                      <a:ext cx="2065064" cy="2132299"/>
                    </a:xfrm>
                    <a:prstGeom prst="rect">
                      <a:avLst/>
                    </a:prstGeom>
                    <a:ln>
                      <a:noFill/>
                    </a:ln>
                    <a:extLst>
                      <a:ext uri="{53640926-AAD7-44D8-BBD7-CCE9431645EC}">
                        <a14:shadowObscured xmlns:a14="http://schemas.microsoft.com/office/drawing/2010/main"/>
                      </a:ext>
                    </a:extLst>
                  </pic:spPr>
                </pic:pic>
              </a:graphicData>
            </a:graphic>
          </wp:inline>
        </w:drawing>
      </w:r>
      <w:r w:rsidR="002B32EE">
        <w:rPr>
          <w:noProof/>
        </w:rPr>
        <w:drawing>
          <wp:inline distT="0" distB="0" distL="0" distR="0" wp14:anchorId="077A2ABC" wp14:editId="74C62897">
            <wp:extent cx="2305050" cy="2121180"/>
            <wp:effectExtent l="0" t="0" r="0" b="0"/>
            <wp:docPr id="198" name="Imagen 198" descr="Imagen que contiene interior, sent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RoboboGoiSim.png"/>
                    <pic:cNvPicPr/>
                  </pic:nvPicPr>
                  <pic:blipFill rotWithShape="1">
                    <a:blip r:embed="rId88"/>
                    <a:srcRect l="10101" r="8398"/>
                    <a:stretch/>
                  </pic:blipFill>
                  <pic:spPr bwMode="auto">
                    <a:xfrm>
                      <a:off x="0" y="0"/>
                      <a:ext cx="2310046" cy="2125778"/>
                    </a:xfrm>
                    <a:prstGeom prst="rect">
                      <a:avLst/>
                    </a:prstGeom>
                    <a:ln>
                      <a:noFill/>
                    </a:ln>
                    <a:extLst>
                      <a:ext uri="{53640926-AAD7-44D8-BBD7-CCE9431645EC}">
                        <a14:shadowObscured xmlns:a14="http://schemas.microsoft.com/office/drawing/2010/main"/>
                      </a:ext>
                    </a:extLst>
                  </pic:spPr>
                </pic:pic>
              </a:graphicData>
            </a:graphic>
          </wp:inline>
        </w:drawing>
      </w:r>
    </w:p>
    <w:p w14:paraId="0CAE2ABD" w14:textId="6402BC73" w:rsidR="005D11E9" w:rsidRDefault="005D11E9" w:rsidP="005D11E9">
      <w:pPr>
        <w:pStyle w:val="Descripcin"/>
      </w:pPr>
      <w:bookmarkStart w:id="197" w:name="_Ref12806961"/>
      <w:bookmarkStart w:id="198" w:name="_Toc12825058"/>
      <w:r>
        <w:t xml:space="preserve">Figura </w:t>
      </w:r>
      <w:r>
        <w:fldChar w:fldCharType="begin"/>
      </w:r>
      <w:r>
        <w:instrText xml:space="preserve"> SEQ Figura \* ARABIC </w:instrText>
      </w:r>
      <w:r>
        <w:fldChar w:fldCharType="separate"/>
      </w:r>
      <w:r w:rsidR="00A45487">
        <w:rPr>
          <w:noProof/>
        </w:rPr>
        <w:t>38</w:t>
      </w:r>
      <w:r>
        <w:fldChar w:fldCharType="end"/>
      </w:r>
      <w:bookmarkEnd w:id="197"/>
      <w:r>
        <w:t xml:space="preserve">. Comparación das imaxes das cámaras de ambos modelos de </w:t>
      </w:r>
      <w:proofErr w:type="spellStart"/>
      <w:r>
        <w:t>R</w:t>
      </w:r>
      <w:r w:rsidR="002B32EE">
        <w:t>o</w:t>
      </w:r>
      <w:r>
        <w:t>bobo</w:t>
      </w:r>
      <w:bookmarkEnd w:id="198"/>
      <w:proofErr w:type="spellEnd"/>
    </w:p>
    <w:p w14:paraId="028A2497" w14:textId="2B7AA907" w:rsidR="00E5656E" w:rsidRPr="00C87BD9" w:rsidRDefault="00E5656E" w:rsidP="005D11E9">
      <w:pPr>
        <w:jc w:val="center"/>
      </w:pPr>
    </w:p>
    <w:p w14:paraId="2C75A2C6" w14:textId="4FE03EEB" w:rsidR="00C57E81" w:rsidRDefault="00C57E81" w:rsidP="00C57E81">
      <w:pPr>
        <w:pStyle w:val="Ttulo1"/>
      </w:pPr>
      <w:bookmarkStart w:id="199" w:name="_Toc12827330"/>
      <w:r>
        <w:lastRenderedPageBreak/>
        <w:t>Conclusións e traballo futuro</w:t>
      </w:r>
      <w:bookmarkEnd w:id="199"/>
    </w:p>
    <w:p w14:paraId="6832E0F9" w14:textId="44A7E4A6" w:rsidR="00A86B7A" w:rsidRDefault="003C3F80" w:rsidP="0028606F">
      <w:r>
        <w:t>Unha vez comprobado</w:t>
      </w:r>
      <w:r w:rsidR="00124394">
        <w:t xml:space="preserve"> o funcionamento do modelo de simulación</w:t>
      </w:r>
      <w:r w:rsidR="00A97269">
        <w:t>,</w:t>
      </w:r>
      <w:r w:rsidR="00F84DBD">
        <w:t xml:space="preserve"> p</w:t>
      </w:r>
      <w:r w:rsidR="00A97269">
        <w:t xml:space="preserve">ódense sacar as seguintes conclusións acerca das </w:t>
      </w:r>
      <w:r w:rsidR="008C1595">
        <w:t>diferentes tarefas desenvolvidas neste traballo:</w:t>
      </w:r>
      <w:r w:rsidR="00A86B7A">
        <w:t xml:space="preserve"> </w:t>
      </w:r>
    </w:p>
    <w:p w14:paraId="2FCE32AE" w14:textId="720E92FF" w:rsidR="00990403" w:rsidRDefault="00990403" w:rsidP="00990403">
      <w:pPr>
        <w:pStyle w:val="Prrafodelista"/>
        <w:numPr>
          <w:ilvl w:val="0"/>
          <w:numId w:val="33"/>
        </w:numPr>
        <w:ind w:hanging="357"/>
        <w:contextualSpacing w:val="0"/>
      </w:pPr>
      <w:r w:rsidRPr="00FB2C1D">
        <w:rPr>
          <w:b/>
          <w:bCs/>
        </w:rPr>
        <w:t>Modelo físico do robot</w:t>
      </w:r>
      <w:r w:rsidR="007B18CC" w:rsidRPr="00FB2C1D">
        <w:rPr>
          <w:b/>
          <w:bCs/>
        </w:rPr>
        <w:t>:</w:t>
      </w:r>
      <w:r w:rsidR="003E3873">
        <w:t xml:space="preserve"> creouse un modelo de </w:t>
      </w:r>
      <w:proofErr w:type="spellStart"/>
      <w:r w:rsidR="003E3873">
        <w:t>Robobo</w:t>
      </w:r>
      <w:proofErr w:type="spellEnd"/>
      <w:r w:rsidR="003E3873">
        <w:t xml:space="preserve"> acorde ás especificacións do robot real</w:t>
      </w:r>
      <w:r w:rsidR="002E1E6C">
        <w:t>, e que conta cunha d</w:t>
      </w:r>
      <w:r w:rsidR="00EC6D6C">
        <w:t>efinición precisa das súas características que ofrece un comportamento dinámico</w:t>
      </w:r>
      <w:r w:rsidR="00FB2C1D">
        <w:t xml:space="preserve"> apropiado e acorde ao real.</w:t>
      </w:r>
    </w:p>
    <w:p w14:paraId="147B0B97" w14:textId="14A74199" w:rsidR="00990403" w:rsidRDefault="00990403" w:rsidP="00990403">
      <w:pPr>
        <w:pStyle w:val="Prrafodelista"/>
        <w:numPr>
          <w:ilvl w:val="0"/>
          <w:numId w:val="33"/>
        </w:numPr>
        <w:ind w:hanging="357"/>
        <w:contextualSpacing w:val="0"/>
      </w:pPr>
      <w:r w:rsidRPr="00FB2C1D">
        <w:rPr>
          <w:b/>
          <w:bCs/>
        </w:rPr>
        <w:t>Caracterización do comportamento dos</w:t>
      </w:r>
      <w:r w:rsidR="00FB2C1D">
        <w:rPr>
          <w:b/>
          <w:bCs/>
        </w:rPr>
        <w:t xml:space="preserve"> </w:t>
      </w:r>
      <w:r w:rsidRPr="00FB2C1D">
        <w:rPr>
          <w:b/>
          <w:bCs/>
        </w:rPr>
        <w:t>motores</w:t>
      </w:r>
      <w:r w:rsidR="00FB2C1D">
        <w:t xml:space="preserve">: </w:t>
      </w:r>
      <w:r w:rsidR="00C4584B">
        <w:t>contando coas calibracións existentes cons</w:t>
      </w:r>
      <w:r w:rsidR="00040DDE">
        <w:t>eguiuse unha definición dos catro motores</w:t>
      </w:r>
      <w:r w:rsidR="003A1FA6">
        <w:t xml:space="preserve"> que compoñen a base robótica</w:t>
      </w:r>
      <w:r w:rsidR="005C7F19">
        <w:t>, de forma que ofrecen uns resultados de comportamento máis que satisfactorios.</w:t>
      </w:r>
    </w:p>
    <w:p w14:paraId="4F78532E" w14:textId="747AFD61" w:rsidR="00990403" w:rsidRDefault="00990403" w:rsidP="00990403">
      <w:pPr>
        <w:pStyle w:val="Prrafodelista"/>
        <w:numPr>
          <w:ilvl w:val="0"/>
          <w:numId w:val="33"/>
        </w:numPr>
        <w:ind w:hanging="357"/>
        <w:contextualSpacing w:val="0"/>
      </w:pPr>
      <w:proofErr w:type="spellStart"/>
      <w:r w:rsidRPr="005C7F19">
        <w:rPr>
          <w:b/>
          <w:bCs/>
        </w:rPr>
        <w:t>Implementación</w:t>
      </w:r>
      <w:proofErr w:type="spellEnd"/>
      <w:r w:rsidRPr="005C7F19">
        <w:rPr>
          <w:b/>
          <w:bCs/>
        </w:rPr>
        <w:t xml:space="preserve"> dos </w:t>
      </w:r>
      <w:proofErr w:type="spellStart"/>
      <w:r w:rsidRPr="005C7F19">
        <w:rPr>
          <w:b/>
          <w:bCs/>
        </w:rPr>
        <w:t>encoders</w:t>
      </w:r>
      <w:proofErr w:type="spellEnd"/>
      <w:r w:rsidR="005C7F19">
        <w:t xml:space="preserve">: </w:t>
      </w:r>
      <w:r w:rsidR="00FD282B">
        <w:t xml:space="preserve">grazas ás funcións con que conta a API de </w:t>
      </w:r>
      <w:proofErr w:type="spellStart"/>
      <w:r w:rsidR="00FD282B">
        <w:t>Gazebo</w:t>
      </w:r>
      <w:proofErr w:type="spellEnd"/>
      <w:r w:rsidR="004C460C">
        <w:t xml:space="preserve"> foi relativamente sinxelo</w:t>
      </w:r>
      <w:r w:rsidR="00E708AB">
        <w:t xml:space="preserve"> crear un </w:t>
      </w:r>
      <w:proofErr w:type="spellStart"/>
      <w:r w:rsidR="00E708AB">
        <w:t>plugin</w:t>
      </w:r>
      <w:proofErr w:type="spellEnd"/>
      <w:r w:rsidR="00E708AB">
        <w:t xml:space="preserve"> que ofrecese a posición de cada </w:t>
      </w:r>
      <w:proofErr w:type="spellStart"/>
      <w:r w:rsidR="00E708AB">
        <w:rPr>
          <w:i/>
          <w:iCs/>
        </w:rPr>
        <w:t>joint</w:t>
      </w:r>
      <w:proofErr w:type="spellEnd"/>
      <w:r w:rsidR="00E708AB">
        <w:t xml:space="preserve"> </w:t>
      </w:r>
      <w:r w:rsidR="00DC0621">
        <w:t>cos que conta o modelo.</w:t>
      </w:r>
      <w:r w:rsidR="00750767">
        <w:t xml:space="preserve"> Isto permite coñecer o valor exacto</w:t>
      </w:r>
      <w:r w:rsidR="00696AEB">
        <w:t xml:space="preserve"> da posición de cada roda ao igual que na base robótica real.</w:t>
      </w:r>
    </w:p>
    <w:p w14:paraId="561BF5CF" w14:textId="026617AF" w:rsidR="00990403" w:rsidRPr="00047440" w:rsidRDefault="00990403" w:rsidP="00990403">
      <w:pPr>
        <w:pStyle w:val="Prrafodelista"/>
        <w:numPr>
          <w:ilvl w:val="0"/>
          <w:numId w:val="33"/>
        </w:numPr>
        <w:ind w:hanging="357"/>
        <w:contextualSpacing w:val="0"/>
        <w:rPr>
          <w:b/>
          <w:bCs/>
        </w:rPr>
      </w:pPr>
      <w:r w:rsidRPr="00047440">
        <w:rPr>
          <w:b/>
          <w:bCs/>
        </w:rPr>
        <w:t>Deseño e caracterización dos sensores infravermellos</w:t>
      </w:r>
      <w:r w:rsidR="00047440" w:rsidRPr="00047440">
        <w:rPr>
          <w:b/>
          <w:bCs/>
        </w:rPr>
        <w:t>:</w:t>
      </w:r>
      <w:r w:rsidR="00047440">
        <w:rPr>
          <w:b/>
          <w:bCs/>
        </w:rPr>
        <w:t xml:space="preserve"> </w:t>
      </w:r>
      <w:r w:rsidR="007C6EBB">
        <w:t>consegui</w:t>
      </w:r>
      <w:r w:rsidR="00B90888">
        <w:t>u</w:t>
      </w:r>
      <w:r w:rsidR="007C6EBB">
        <w:t xml:space="preserve">se </w:t>
      </w:r>
      <w:r w:rsidR="00442C35">
        <w:t>obter un deseño eficiente dos sensores infravermellos</w:t>
      </w:r>
      <w:r w:rsidR="00FC4EED">
        <w:t xml:space="preserve"> que ofrecen uns valores razo</w:t>
      </w:r>
      <w:r w:rsidR="00DF18DE">
        <w:t>ablemente semellantes aos reais, dotando ao modelo de simulación</w:t>
      </w:r>
      <w:r w:rsidR="009222E9">
        <w:t xml:space="preserve"> de funcionalidade de cara</w:t>
      </w:r>
      <w:r w:rsidR="000E01D9">
        <w:t xml:space="preserve"> á súa utilización</w:t>
      </w:r>
      <w:r w:rsidR="009222E9">
        <w:t>.</w:t>
      </w:r>
    </w:p>
    <w:p w14:paraId="50746299" w14:textId="77777777" w:rsidR="002D46BF" w:rsidRDefault="00990403" w:rsidP="004550A0">
      <w:pPr>
        <w:pStyle w:val="Prrafodelista"/>
        <w:numPr>
          <w:ilvl w:val="0"/>
          <w:numId w:val="33"/>
        </w:numPr>
        <w:ind w:hanging="357"/>
        <w:contextualSpacing w:val="0"/>
      </w:pPr>
      <w:proofErr w:type="spellStart"/>
      <w:r w:rsidRPr="000E01D9">
        <w:rPr>
          <w:b/>
          <w:bCs/>
        </w:rPr>
        <w:t>Implementación</w:t>
      </w:r>
      <w:proofErr w:type="spellEnd"/>
      <w:r w:rsidRPr="000E01D9">
        <w:rPr>
          <w:b/>
          <w:bCs/>
        </w:rPr>
        <w:t xml:space="preserve"> da cámara</w:t>
      </w:r>
      <w:r w:rsidR="000E01D9">
        <w:rPr>
          <w:b/>
          <w:bCs/>
        </w:rPr>
        <w:t>:</w:t>
      </w:r>
      <w:r>
        <w:t xml:space="preserve"> </w:t>
      </w:r>
      <w:r w:rsidR="000E01D9">
        <w:t xml:space="preserve">foi </w:t>
      </w:r>
      <w:proofErr w:type="spellStart"/>
      <w:r w:rsidR="000E01D9">
        <w:t>implementada</w:t>
      </w:r>
      <w:proofErr w:type="spellEnd"/>
      <w:r w:rsidR="000E01D9">
        <w:t xml:space="preserve"> a cámara </w:t>
      </w:r>
      <w:r>
        <w:t xml:space="preserve">frontal do </w:t>
      </w:r>
      <w:proofErr w:type="spellStart"/>
      <w:r>
        <w:t>smartphone</w:t>
      </w:r>
      <w:proofErr w:type="spellEnd"/>
      <w:r w:rsidR="00776586">
        <w:t xml:space="preserve"> no modelo de simulación, conseguindo obter imaxes do mundo simulado de xeito semellante</w:t>
      </w:r>
      <w:r w:rsidR="004550A0">
        <w:t xml:space="preserve"> ao robot real.</w:t>
      </w:r>
    </w:p>
    <w:p w14:paraId="1754009A" w14:textId="7EBE22A6" w:rsidR="006A5DA2" w:rsidRDefault="006A5DA2" w:rsidP="002D46BF">
      <w:r>
        <w:t>Ademais, o modelo</w:t>
      </w:r>
      <w:r w:rsidR="00AB6D63">
        <w:t xml:space="preserve"> foi elaborado para que </w:t>
      </w:r>
      <w:r w:rsidR="00683A92">
        <w:t xml:space="preserve">puidese ser programado da mesma maneira que o </w:t>
      </w:r>
      <w:proofErr w:type="spellStart"/>
      <w:r w:rsidR="00683A92">
        <w:t>Robobo</w:t>
      </w:r>
      <w:proofErr w:type="spellEnd"/>
      <w:r w:rsidR="00683A92">
        <w:t xml:space="preserve"> real</w:t>
      </w:r>
      <w:r w:rsidR="00F34DA4">
        <w:t xml:space="preserve">, para poder empregar o mesmo código en calquera dos dous modelos sen a necesidade </w:t>
      </w:r>
      <w:r w:rsidR="00AE60DC">
        <w:t>de modificalo</w:t>
      </w:r>
      <w:r w:rsidR="00CE3680">
        <w:t>.</w:t>
      </w:r>
      <w:r w:rsidR="00AE60DC">
        <w:t xml:space="preserve"> </w:t>
      </w:r>
    </w:p>
    <w:p w14:paraId="1255109C" w14:textId="6B08E901" w:rsidR="001E1437" w:rsidRDefault="00A816DA" w:rsidP="002D46BF">
      <w:r>
        <w:t>Finalmente foi realizada unha proba na que se combinaron o uso de varios sensores</w:t>
      </w:r>
      <w:r w:rsidR="00A60115">
        <w:t xml:space="preserve"> e de varios </w:t>
      </w:r>
      <w:proofErr w:type="spellStart"/>
      <w:r w:rsidR="00A60115">
        <w:t>actuadores</w:t>
      </w:r>
      <w:proofErr w:type="spellEnd"/>
      <w:r w:rsidR="00A60115">
        <w:t xml:space="preserve">, </w:t>
      </w:r>
      <w:r w:rsidR="00F7127E">
        <w:t>de xeito que se f</w:t>
      </w:r>
      <w:r w:rsidR="00B7131D">
        <w:t>ixo</w:t>
      </w:r>
      <w:r w:rsidR="00F7127E">
        <w:t xml:space="preserve"> uso de gran parte das utilidades do robot</w:t>
      </w:r>
      <w:r w:rsidR="00976903">
        <w:t xml:space="preserve"> para a </w:t>
      </w:r>
      <w:r w:rsidR="00FC2A4A">
        <w:t>solución de dúas tarefas, non chocar e atopar a pelota verde. Esta proba foi resolta de xeito satisfactorio</w:t>
      </w:r>
      <w:r w:rsidR="001E1437">
        <w:t>, corroborando que o modelo de simulación conta cun comportamento afín ao real.</w:t>
      </w:r>
    </w:p>
    <w:p w14:paraId="64414B49" w14:textId="012946CB" w:rsidR="00E0516C" w:rsidRDefault="001E1437" w:rsidP="002D46BF">
      <w:r>
        <w:t>Como conclusión,</w:t>
      </w:r>
      <w:r w:rsidR="009E57F8">
        <w:t xml:space="preserve"> tras a finalización deste traballo obtívose un modelo de simulación do </w:t>
      </w:r>
      <w:proofErr w:type="spellStart"/>
      <w:r w:rsidR="009E57F8">
        <w:t>Robobo</w:t>
      </w:r>
      <w:proofErr w:type="spellEnd"/>
      <w:r w:rsidR="009679F5">
        <w:t xml:space="preserve"> </w:t>
      </w:r>
      <w:proofErr w:type="spellStart"/>
      <w:r w:rsidR="009679F5">
        <w:t>programable</w:t>
      </w:r>
      <w:proofErr w:type="spellEnd"/>
      <w:r w:rsidR="009679F5">
        <w:t xml:space="preserve"> en ROS</w:t>
      </w:r>
      <w:r w:rsidR="003C004F">
        <w:t>,</w:t>
      </w:r>
      <w:r w:rsidR="003C004F" w:rsidRPr="003C004F">
        <w:t xml:space="preserve"> </w:t>
      </w:r>
      <w:r w:rsidR="003C004F">
        <w:t>completamente compatible co sistema de programación do</w:t>
      </w:r>
      <w:r w:rsidR="00B06060">
        <w:t xml:space="preserve"> robot</w:t>
      </w:r>
      <w:r w:rsidR="003C004F">
        <w:t xml:space="preserve"> real </w:t>
      </w:r>
      <w:r w:rsidR="006E506A">
        <w:t>e que ofrece uns comportamentos moi similares ao mesmo.</w:t>
      </w:r>
      <w:r w:rsidR="00EC1FC5">
        <w:t xml:space="preserve"> Polo tanto, </w:t>
      </w:r>
      <w:r w:rsidR="0063116C">
        <w:t>cumpriuse</w:t>
      </w:r>
      <w:r w:rsidR="00EC1FC5">
        <w:t xml:space="preserve"> </w:t>
      </w:r>
      <w:r w:rsidR="00B4086E">
        <w:t>co obxectivo de contar cun modelo de simulación que poida su</w:t>
      </w:r>
      <w:r w:rsidR="00AD6433">
        <w:t>b</w:t>
      </w:r>
      <w:r w:rsidR="00B4086E">
        <w:t xml:space="preserve">stituír ao </w:t>
      </w:r>
      <w:proofErr w:type="spellStart"/>
      <w:r w:rsidR="00B4086E">
        <w:t>Robobo</w:t>
      </w:r>
      <w:proofErr w:type="spellEnd"/>
      <w:r w:rsidR="00277BD2">
        <w:t xml:space="preserve"> en labores de investigación e na docencia de robótica a niveis superiores de educación.</w:t>
      </w:r>
    </w:p>
    <w:p w14:paraId="547FC285" w14:textId="77777777" w:rsidR="00697385" w:rsidRDefault="00E0516C" w:rsidP="00E0516C">
      <w:pPr>
        <w:pStyle w:val="Ttulo2"/>
      </w:pPr>
      <w:bookmarkStart w:id="200" w:name="_Toc12827331"/>
      <w:r>
        <w:t>Traballo futuro</w:t>
      </w:r>
      <w:bookmarkEnd w:id="200"/>
    </w:p>
    <w:p w14:paraId="367E1203" w14:textId="1F057443" w:rsidR="00697385" w:rsidRDefault="00262B55" w:rsidP="00697385">
      <w:r>
        <w:t xml:space="preserve">Unha vez finalizado o traballo, aínda que nas </w:t>
      </w:r>
      <w:r w:rsidR="00E72BA5">
        <w:t>comprobacións realizadas se obtiveran resultados satisfactorios, é mais que probable que o modelo</w:t>
      </w:r>
      <w:r w:rsidR="00FD6E0A">
        <w:t xml:space="preserve"> </w:t>
      </w:r>
      <w:r w:rsidR="00F61D32">
        <w:t>poida ter</w:t>
      </w:r>
      <w:r w:rsidR="00FD6E0A">
        <w:t xml:space="preserve"> algún defecto. Estes defectos </w:t>
      </w:r>
      <w:r w:rsidR="00136270">
        <w:t>xeralmente</w:t>
      </w:r>
      <w:r w:rsidR="00FD6E0A">
        <w:t xml:space="preserve"> sa</w:t>
      </w:r>
      <w:r w:rsidR="00136270">
        <w:t>e</w:t>
      </w:r>
      <w:r w:rsidR="00FD6E0A">
        <w:t xml:space="preserve">n á luz </w:t>
      </w:r>
      <w:r w:rsidR="0067018D">
        <w:t>durante a súa utilización</w:t>
      </w:r>
      <w:r w:rsidR="00ED5C92">
        <w:t>, por iso é de vital importancia levar conta de todas as incidencias que poidan ocorrer con este modelo</w:t>
      </w:r>
      <w:r w:rsidR="00BC3740">
        <w:t xml:space="preserve"> e tratar de solucionalas</w:t>
      </w:r>
      <w:r w:rsidR="00A71685">
        <w:t>, para finalmente obter como resultado unha versión estable e fiable coa que traballar.</w:t>
      </w:r>
    </w:p>
    <w:p w14:paraId="700D761F" w14:textId="6B72272F" w:rsidR="00765DC2" w:rsidRDefault="00765DC2" w:rsidP="00697385">
      <w:r>
        <w:t>Por outro lado, existen unha serie de tarefas qu</w:t>
      </w:r>
      <w:r w:rsidR="007915E8">
        <w:t xml:space="preserve">e </w:t>
      </w:r>
      <w:r w:rsidR="00245F04">
        <w:t>sería</w:t>
      </w:r>
      <w:r w:rsidR="007915E8">
        <w:t xml:space="preserve"> interesante</w:t>
      </w:r>
      <w:r w:rsidR="004B4ED3">
        <w:t xml:space="preserve"> que </w:t>
      </w:r>
      <w:r w:rsidR="00245F04">
        <w:t>fose</w:t>
      </w:r>
      <w:r w:rsidR="004B4ED3">
        <w:t>n levada</w:t>
      </w:r>
      <w:r w:rsidR="00245F04">
        <w:t>s</w:t>
      </w:r>
      <w:r w:rsidR="004B4ED3">
        <w:t xml:space="preserve"> a cabo:</w:t>
      </w:r>
    </w:p>
    <w:p w14:paraId="2EC2841F" w14:textId="741A3E2D" w:rsidR="004B4ED3" w:rsidRDefault="00AD6433" w:rsidP="004B4ED3">
      <w:pPr>
        <w:pStyle w:val="Prrafodelista"/>
        <w:numPr>
          <w:ilvl w:val="0"/>
          <w:numId w:val="39"/>
        </w:numPr>
      </w:pPr>
      <w:r>
        <w:lastRenderedPageBreak/>
        <w:t xml:space="preserve">Adaptación do modelo a unha versión mais recente de </w:t>
      </w:r>
      <w:proofErr w:type="spellStart"/>
      <w:r>
        <w:t>Gazebo</w:t>
      </w:r>
      <w:proofErr w:type="spellEnd"/>
      <w:r>
        <w:t>, xa que sempre é recomendable poder traballar c</w:t>
      </w:r>
      <w:r w:rsidR="00124036">
        <w:t>o</w:t>
      </w:r>
      <w:r>
        <w:t>as</w:t>
      </w:r>
      <w:r w:rsidR="00124036">
        <w:t xml:space="preserve"> últimas</w:t>
      </w:r>
      <w:r>
        <w:t xml:space="preserve"> versións estables</w:t>
      </w:r>
      <w:r w:rsidR="008A32DF">
        <w:t>.</w:t>
      </w:r>
    </w:p>
    <w:p w14:paraId="31FC9DF5" w14:textId="6B2E02DD" w:rsidR="008A32DF" w:rsidRDefault="008A32DF" w:rsidP="004B4ED3">
      <w:pPr>
        <w:pStyle w:val="Prrafodelista"/>
        <w:numPr>
          <w:ilvl w:val="0"/>
          <w:numId w:val="39"/>
        </w:numPr>
      </w:pPr>
      <w:r>
        <w:t xml:space="preserve">Engadir o resto de sensores cos que conta un </w:t>
      </w:r>
      <w:proofErr w:type="spellStart"/>
      <w:r>
        <w:t>smar</w:t>
      </w:r>
      <w:r w:rsidR="00140297">
        <w:t>t</w:t>
      </w:r>
      <w:r>
        <w:t>phone</w:t>
      </w:r>
      <w:proofErr w:type="spellEnd"/>
      <w:r>
        <w:t xml:space="preserve"> e que son utilizados para a programación de </w:t>
      </w:r>
      <w:proofErr w:type="spellStart"/>
      <w:r>
        <w:t>Robobo</w:t>
      </w:r>
      <w:proofErr w:type="spellEnd"/>
      <w:r w:rsidR="007915D9">
        <w:t>.</w:t>
      </w:r>
    </w:p>
    <w:p w14:paraId="5E385ED1" w14:textId="4EFBB915" w:rsidR="007915D9" w:rsidRDefault="007915D9" w:rsidP="004B4ED3">
      <w:pPr>
        <w:pStyle w:val="Prrafodelista"/>
        <w:numPr>
          <w:ilvl w:val="0"/>
          <w:numId w:val="39"/>
        </w:numPr>
      </w:pPr>
      <w:r>
        <w:t>Realizar u</w:t>
      </w:r>
      <w:r w:rsidR="00245F04">
        <w:t>nha migración a ROS</w:t>
      </w:r>
      <w:r w:rsidR="009B04DD">
        <w:t xml:space="preserve"> </w:t>
      </w:r>
      <w:r w:rsidR="00245F04">
        <w:t>2</w:t>
      </w:r>
      <w:r w:rsidR="009B04DD">
        <w:t xml:space="preserve">, que é unha versión nova </w:t>
      </w:r>
      <w:r w:rsidR="008B3D6A">
        <w:t>d</w:t>
      </w:r>
      <w:r w:rsidR="009B04DD">
        <w:t>e ROS</w:t>
      </w:r>
      <w:r w:rsidR="007370C0">
        <w:t xml:space="preserve"> que neste momento se encontra </w:t>
      </w:r>
      <w:r w:rsidR="00A13B99">
        <w:t>en</w:t>
      </w:r>
      <w:r w:rsidR="007370C0">
        <w:t xml:space="preserve"> desenvolvemento, polo que pronto acabará substituíndo á versión antiga</w:t>
      </w:r>
      <w:r w:rsidR="00B81C05">
        <w:t>.</w:t>
      </w:r>
    </w:p>
    <w:p w14:paraId="5A98F923" w14:textId="30258F0E" w:rsidR="00EA6B47" w:rsidRDefault="00EA6B47" w:rsidP="004B4ED3">
      <w:pPr>
        <w:pStyle w:val="Prrafodelista"/>
        <w:numPr>
          <w:ilvl w:val="0"/>
          <w:numId w:val="39"/>
        </w:numPr>
      </w:pPr>
      <w:r>
        <w:t>Deseñar mundos de simulación</w:t>
      </w:r>
      <w:r w:rsidR="00656C17">
        <w:t xml:space="preserve"> estándares, como </w:t>
      </w:r>
      <w:r w:rsidR="00064EC5">
        <w:t xml:space="preserve">por exemplo </w:t>
      </w:r>
      <w:r w:rsidR="00656C17">
        <w:t>unha mesa con diferentes obxectos</w:t>
      </w:r>
      <w:r w:rsidR="00D01669">
        <w:t>,</w:t>
      </w:r>
      <w:r w:rsidR="00064EC5">
        <w:t xml:space="preserve"> coa intención de facilitar </w:t>
      </w:r>
      <w:r w:rsidR="008527F6">
        <w:t>o seu uso en usuarios que descoñezan o funcionamento deste simulador</w:t>
      </w:r>
      <w:r w:rsidR="001F7A99">
        <w:t xml:space="preserve"> ou o formato SDF.</w:t>
      </w:r>
    </w:p>
    <w:p w14:paraId="03F7BCAF" w14:textId="2410BE73" w:rsidR="0017202C" w:rsidRDefault="00064F6C" w:rsidP="00EC6012">
      <w:pPr>
        <w:pStyle w:val="Prrafodelista"/>
        <w:numPr>
          <w:ilvl w:val="0"/>
          <w:numId w:val="39"/>
        </w:numPr>
      </w:pPr>
      <w:r>
        <w:t>Engadir un parámetro que permitise modificar a calibración</w:t>
      </w:r>
      <w:r w:rsidR="00AD27C3">
        <w:t xml:space="preserve"> dos sensores infravermellos en función do tipo de material dunha forma xenérica</w:t>
      </w:r>
      <w:r w:rsidR="00B15E7B">
        <w:t>, de xeito que o usuario puidese escoller entre un listado d</w:t>
      </w:r>
      <w:r w:rsidR="00BA37CA">
        <w:t>e materiais predefinidos, tales como madeira, plástico, metal</w:t>
      </w:r>
      <w:r w:rsidR="00EC6012">
        <w:t>, etc.</w:t>
      </w:r>
    </w:p>
    <w:p w14:paraId="31670DE8" w14:textId="1128C1E1" w:rsidR="00315410" w:rsidRDefault="00315410">
      <w:pPr>
        <w:spacing w:before="0" w:after="0"/>
        <w:ind w:firstLine="0"/>
        <w:jc w:val="left"/>
      </w:pPr>
      <w:r>
        <w:br w:type="page"/>
      </w:r>
    </w:p>
    <w:p w14:paraId="2F141427" w14:textId="77777777" w:rsidR="00340754" w:rsidRDefault="00340754" w:rsidP="00340754">
      <w:pPr>
        <w:pStyle w:val="Ttulo1"/>
        <w:numPr>
          <w:ilvl w:val="0"/>
          <w:numId w:val="0"/>
        </w:numPr>
      </w:pPr>
      <w:bookmarkStart w:id="201" w:name="_Toc12827332"/>
      <w:r>
        <w:lastRenderedPageBreak/>
        <w:t>Referencias</w:t>
      </w:r>
      <w:bookmarkEnd w:id="201"/>
    </w:p>
    <w:p w14:paraId="3055FB54" w14:textId="77777777" w:rsidR="00340754" w:rsidRPr="00BE31C9" w:rsidRDefault="00340754" w:rsidP="00340754"/>
    <w:p w14:paraId="6D979337" w14:textId="77777777" w:rsidR="00340754" w:rsidRPr="0059076D" w:rsidRDefault="00340754" w:rsidP="0034075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59076D">
        <w:rPr>
          <w:noProof/>
          <w:szCs w:val="24"/>
        </w:rPr>
        <w:t>[1]</w:t>
      </w:r>
      <w:r w:rsidRPr="0059076D">
        <w:rPr>
          <w:noProof/>
          <w:szCs w:val="24"/>
        </w:rPr>
        <w:tab/>
        <w:t xml:space="preserve">F. Bellas </w:t>
      </w:r>
      <w:r w:rsidRPr="0059076D">
        <w:rPr>
          <w:i/>
          <w:iCs/>
          <w:noProof/>
          <w:szCs w:val="24"/>
        </w:rPr>
        <w:t>et al.</w:t>
      </w:r>
      <w:r w:rsidRPr="0059076D">
        <w:rPr>
          <w:noProof/>
          <w:szCs w:val="24"/>
        </w:rPr>
        <w:t xml:space="preserve">, “The Robobo Project: Bringing Educational Robotics Closer to Real-World Applications,” </w:t>
      </w:r>
      <w:r w:rsidRPr="0059076D">
        <w:rPr>
          <w:i/>
          <w:iCs/>
          <w:noProof/>
          <w:szCs w:val="24"/>
        </w:rPr>
        <w:t>RIE</w:t>
      </w:r>
      <w:r w:rsidRPr="0059076D">
        <w:rPr>
          <w:noProof/>
          <w:szCs w:val="24"/>
        </w:rPr>
        <w:t>, pp. 226–237, 2017.</w:t>
      </w:r>
    </w:p>
    <w:p w14:paraId="6AF78CAE"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2]</w:t>
      </w:r>
      <w:r w:rsidRPr="0059076D">
        <w:rPr>
          <w:noProof/>
          <w:szCs w:val="24"/>
        </w:rPr>
        <w:tab/>
        <w:t>“ROS.org | Powering the world’s robots.” [Online]. Available: https://www.ros.org/. [Accessed: 25-Jun-2019].</w:t>
      </w:r>
    </w:p>
    <w:p w14:paraId="35DCD809"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3]</w:t>
      </w:r>
      <w:r w:rsidRPr="0059076D">
        <w:rPr>
          <w:noProof/>
          <w:szCs w:val="24"/>
        </w:rPr>
        <w:tab/>
        <w:t xml:space="preserve">F. Bellas </w:t>
      </w:r>
      <w:r w:rsidRPr="0059076D">
        <w:rPr>
          <w:i/>
          <w:iCs/>
          <w:noProof/>
          <w:szCs w:val="24"/>
        </w:rPr>
        <w:t>et al.</w:t>
      </w:r>
      <w:r w:rsidRPr="0059076D">
        <w:rPr>
          <w:noProof/>
          <w:szCs w:val="24"/>
        </w:rPr>
        <w:t xml:space="preserve">, “Robobo: The Next Generation of Educational Robot,” </w:t>
      </w:r>
      <w:r w:rsidRPr="0059076D">
        <w:rPr>
          <w:i/>
          <w:iCs/>
          <w:noProof/>
          <w:szCs w:val="24"/>
        </w:rPr>
        <w:t>Robot 2017 Third Iber. Robot. Conf. Adv. Intell. Syst. Comput.</w:t>
      </w:r>
      <w:r w:rsidRPr="0059076D">
        <w:rPr>
          <w:noProof/>
          <w:szCs w:val="24"/>
        </w:rPr>
        <w:t>, vol. 694, pp. 359–369, 2018.</w:t>
      </w:r>
    </w:p>
    <w:p w14:paraId="7458AF9A"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4]</w:t>
      </w:r>
      <w:r w:rsidRPr="0059076D">
        <w:rPr>
          <w:noProof/>
          <w:szCs w:val="24"/>
        </w:rPr>
        <w:tab/>
        <w:t>“es - ROS Wiki.” [Online]. Available: http://wiki.ros.org/es. [Accessed: 25-Jun-2019].</w:t>
      </w:r>
    </w:p>
    <w:p w14:paraId="09559B16"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5]</w:t>
      </w:r>
      <w:r w:rsidRPr="0059076D">
        <w:rPr>
          <w:noProof/>
          <w:szCs w:val="24"/>
        </w:rPr>
        <w:tab/>
        <w:t>“Gazebo.” [Online]. Available: http://gazebosim.org/. [Accessed: 25-Jun-2019].</w:t>
      </w:r>
    </w:p>
    <w:p w14:paraId="342B6373"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6]</w:t>
      </w:r>
      <w:r w:rsidRPr="0059076D">
        <w:rPr>
          <w:noProof/>
          <w:szCs w:val="24"/>
        </w:rPr>
        <w:tab/>
        <w:t>“Open Dynamics Engine.” [Online]. Available: https://www.ode.org/. [Accessed: 25-Jun-2019].</w:t>
      </w:r>
    </w:p>
    <w:p w14:paraId="7F92FF0D"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7]</w:t>
      </w:r>
      <w:r w:rsidRPr="0059076D">
        <w:rPr>
          <w:noProof/>
          <w:szCs w:val="24"/>
        </w:rPr>
        <w:tab/>
        <w:t>“blender.org - Home of the Blender project - Free and Open 3D Creation Software.” [Online]. Available: https://www.blender.org/. [Accessed: 25-Jun-2019].</w:t>
      </w:r>
    </w:p>
    <w:p w14:paraId="454F927A"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8]</w:t>
      </w:r>
      <w:r w:rsidRPr="0059076D">
        <w:rPr>
          <w:noProof/>
          <w:szCs w:val="24"/>
        </w:rPr>
        <w:tab/>
        <w:t>“SDF Home.” [Online]. Available: http://sdformat.org/. [Accessed: 25-Jun-2019].</w:t>
      </w:r>
    </w:p>
    <w:p w14:paraId="18B33CCC"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9]</w:t>
      </w:r>
      <w:r w:rsidRPr="0059076D">
        <w:rPr>
          <w:noProof/>
          <w:szCs w:val="24"/>
        </w:rPr>
        <w:tab/>
        <w:t xml:space="preserve">T. Lei and L. Ming, “A robot exploration strategy based on Q-learning network,” </w:t>
      </w:r>
      <w:r w:rsidRPr="0059076D">
        <w:rPr>
          <w:i/>
          <w:iCs/>
          <w:noProof/>
          <w:szCs w:val="24"/>
        </w:rPr>
        <w:t>2016 IEEE Int. Conf. Real-Time Comput. Robot. RCAR 2016</w:t>
      </w:r>
      <w:r w:rsidRPr="0059076D">
        <w:rPr>
          <w:noProof/>
          <w:szCs w:val="24"/>
        </w:rPr>
        <w:t>, pp. 57–62, 2016.</w:t>
      </w:r>
    </w:p>
    <w:p w14:paraId="2F3015DB"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0]</w:t>
      </w:r>
      <w:r w:rsidRPr="0059076D">
        <w:rPr>
          <w:noProof/>
          <w:szCs w:val="24"/>
        </w:rPr>
        <w:tab/>
        <w:t>I. Zamora, N. G. Lopez, V. M. Vilches, and A. H. Cordero, “Extending the OpenAI Gym for robotics: a toolkit for reinforcement learning using ROS and Gazebo,” no. August, pp. 1–6, 2016.</w:t>
      </w:r>
    </w:p>
    <w:p w14:paraId="62C351CA"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1]</w:t>
      </w:r>
      <w:r w:rsidRPr="0059076D">
        <w:rPr>
          <w:noProof/>
          <w:szCs w:val="24"/>
        </w:rPr>
        <w:tab/>
        <w:t xml:space="preserve">N. Kumar, Z. Vamossy, and Z. M. Szabo-Resch, “Robot obstacle avoidance using bumper event,” </w:t>
      </w:r>
      <w:r w:rsidRPr="0059076D">
        <w:rPr>
          <w:i/>
          <w:iCs/>
          <w:noProof/>
          <w:szCs w:val="24"/>
        </w:rPr>
        <w:t>SACI 2016 - 11th IEEE Int. Symp. Appl. Comput. Intell. Informatics, Proc.</w:t>
      </w:r>
      <w:r w:rsidRPr="0059076D">
        <w:rPr>
          <w:noProof/>
          <w:szCs w:val="24"/>
        </w:rPr>
        <w:t>, pp. 485–490, 2016.</w:t>
      </w:r>
    </w:p>
    <w:p w14:paraId="7A25AD69"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2]</w:t>
      </w:r>
      <w:r w:rsidRPr="0059076D">
        <w:rPr>
          <w:noProof/>
          <w:szCs w:val="24"/>
        </w:rPr>
        <w:tab/>
        <w:t xml:space="preserve">N. Kumar, Z. Vamossy, and Z. M. Szabo-Resch, “Robot path pursuit using probabilistic roadmap,” </w:t>
      </w:r>
      <w:r w:rsidRPr="0059076D">
        <w:rPr>
          <w:i/>
          <w:iCs/>
          <w:noProof/>
          <w:szCs w:val="24"/>
        </w:rPr>
        <w:t>CINTI 2016 - 17th IEEE Int. Symp. Comput. Intell. Informatics Proc.</w:t>
      </w:r>
      <w:r w:rsidRPr="0059076D">
        <w:rPr>
          <w:noProof/>
          <w:szCs w:val="24"/>
        </w:rPr>
        <w:t>, pp. 139–144, 2017.</w:t>
      </w:r>
    </w:p>
    <w:p w14:paraId="127A9F17"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3]</w:t>
      </w:r>
      <w:r w:rsidRPr="0059076D">
        <w:rPr>
          <w:noProof/>
          <w:szCs w:val="24"/>
        </w:rPr>
        <w:tab/>
        <w:t xml:space="preserve">C. Bensaci </w:t>
      </w:r>
      <w:r w:rsidRPr="0059076D">
        <w:rPr>
          <w:i/>
          <w:iCs/>
          <w:noProof/>
          <w:szCs w:val="24"/>
        </w:rPr>
        <w:t>et al.</w:t>
      </w:r>
      <w:r w:rsidRPr="0059076D">
        <w:rPr>
          <w:noProof/>
          <w:szCs w:val="24"/>
        </w:rPr>
        <w:t>, “Nonlinear Control of a differential wheeled mobile robot in real time-Turtlebot 2 To cite this version : HAL Id : hal-02014895 Nonlinear Control of a Differential Wheeled Mobile Robot in Real Time -Turtlebot 2,” 2019.</w:t>
      </w:r>
    </w:p>
    <w:p w14:paraId="0535F845"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4]</w:t>
      </w:r>
      <w:r w:rsidRPr="0059076D">
        <w:rPr>
          <w:noProof/>
          <w:szCs w:val="24"/>
        </w:rPr>
        <w:tab/>
        <w:t xml:space="preserve">M. Bonani </w:t>
      </w:r>
      <w:r w:rsidRPr="0059076D">
        <w:rPr>
          <w:i/>
          <w:iCs/>
          <w:noProof/>
          <w:szCs w:val="24"/>
        </w:rPr>
        <w:t>et al.</w:t>
      </w:r>
      <w:r w:rsidRPr="0059076D">
        <w:rPr>
          <w:noProof/>
          <w:szCs w:val="24"/>
        </w:rPr>
        <w:t xml:space="preserve">, “The e-puck, a Robot Designed for Education in Engineering,” </w:t>
      </w:r>
      <w:r w:rsidRPr="0059076D">
        <w:rPr>
          <w:i/>
          <w:iCs/>
          <w:noProof/>
          <w:szCs w:val="24"/>
        </w:rPr>
        <w:t>Proc. 9th Conf. Autnomous Robot Syst. Compet.</w:t>
      </w:r>
      <w:r w:rsidRPr="0059076D">
        <w:rPr>
          <w:noProof/>
          <w:szCs w:val="24"/>
        </w:rPr>
        <w:t>, vol. 1, no. 1, pp. 59–65, 2009.</w:t>
      </w:r>
    </w:p>
    <w:p w14:paraId="02822A6A"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5]</w:t>
      </w:r>
      <w:r w:rsidRPr="0059076D">
        <w:rPr>
          <w:noProof/>
          <w:szCs w:val="24"/>
        </w:rPr>
        <w:tab/>
        <w:t>“Robot Virtual Worlds | ROBOTC | VEX &amp;amp; NXT Simulator.” [Online]. Available: http://www.robotvirtualworlds.com/. [Accessed: 25-Jun-2019].</w:t>
      </w:r>
    </w:p>
    <w:p w14:paraId="56A1D296"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6]</w:t>
      </w:r>
      <w:r w:rsidRPr="0059076D">
        <w:rPr>
          <w:noProof/>
          <w:szCs w:val="24"/>
        </w:rPr>
        <w:tab/>
        <w:t>S. Palma Morena, “Desarrollo de un modelo computacional de simulación para el sistema robótico Lego Mindstorms EV3,” Tecnológico de Costa Rica, 2018.</w:t>
      </w:r>
    </w:p>
    <w:p w14:paraId="1918B989"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7]</w:t>
      </w:r>
      <w:r w:rsidRPr="0059076D">
        <w:rPr>
          <w:noProof/>
          <w:szCs w:val="24"/>
        </w:rPr>
        <w:tab/>
        <w:t>“NAO the humanoid robot | SoftBank Robotics EMEA.” [Online]. Available: https://www.softbankrobotics.com/emea/en/nao. [Accessed: 25-Jun-2019].</w:t>
      </w:r>
    </w:p>
    <w:p w14:paraId="64927C9B"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18]</w:t>
      </w:r>
      <w:r w:rsidRPr="0059076D">
        <w:rPr>
          <w:noProof/>
          <w:szCs w:val="24"/>
        </w:rPr>
        <w:tab/>
        <w:t xml:space="preserve">S. Michieletto, D. Zanin, and E. Menegatti, “NAO robot simulation for service robotics purposes,” </w:t>
      </w:r>
      <w:r w:rsidRPr="0059076D">
        <w:rPr>
          <w:i/>
          <w:iCs/>
          <w:noProof/>
          <w:szCs w:val="24"/>
        </w:rPr>
        <w:t>Proc. - UKSim-AMSS 7th Eur. Model. Symp. Comput. Model. Simulation, EMS 2013</w:t>
      </w:r>
      <w:r w:rsidRPr="0059076D">
        <w:rPr>
          <w:noProof/>
          <w:szCs w:val="24"/>
        </w:rPr>
        <w:t>, pp. 477–482, 2013.</w:t>
      </w:r>
    </w:p>
    <w:p w14:paraId="62C33D38"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lastRenderedPageBreak/>
        <w:t>[19]</w:t>
      </w:r>
      <w:r w:rsidRPr="0059076D">
        <w:rPr>
          <w:noProof/>
          <w:szCs w:val="24"/>
        </w:rPr>
        <w:tab/>
        <w:t xml:space="preserve">B. Menéndez, R. Salamanqués, and J. Canas, “Programming of a Nao humanoid in Gazebo using Hierarchical FSM,” </w:t>
      </w:r>
      <w:r w:rsidRPr="0059076D">
        <w:rPr>
          <w:i/>
          <w:iCs/>
          <w:noProof/>
          <w:szCs w:val="24"/>
        </w:rPr>
        <w:t>Svn.Jderobot.Org</w:t>
      </w:r>
      <w:r w:rsidRPr="0059076D">
        <w:rPr>
          <w:noProof/>
          <w:szCs w:val="24"/>
        </w:rPr>
        <w:t>, vol. 1, no. 1, 2013.</w:t>
      </w:r>
    </w:p>
    <w:p w14:paraId="7710714C"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20]</w:t>
      </w:r>
      <w:r w:rsidRPr="0059076D">
        <w:rPr>
          <w:noProof/>
          <w:szCs w:val="24"/>
        </w:rPr>
        <w:tab/>
        <w:t>J. M. Cañas, L. Martín, and J. Vega, “Innovating in robotics education with Gazebo simulator and JdeRobot framework,” no. 1, 2014.</w:t>
      </w:r>
    </w:p>
    <w:p w14:paraId="4CD75649"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21]</w:t>
      </w:r>
      <w:r w:rsidRPr="0059076D">
        <w:rPr>
          <w:noProof/>
          <w:szCs w:val="24"/>
        </w:rPr>
        <w:tab/>
        <w:t xml:space="preserve">M. Corsini, P. Cignoni, and R. Scopigno, “Efficient and Flexible Sampling with Blue Noise Properties of Triangular Meshes,” </w:t>
      </w:r>
      <w:r w:rsidRPr="0059076D">
        <w:rPr>
          <w:i/>
          <w:iCs/>
          <w:noProof/>
          <w:szCs w:val="24"/>
        </w:rPr>
        <w:t>IEEE Trans. Vis. Comput. Graph.</w:t>
      </w:r>
      <w:r w:rsidRPr="0059076D">
        <w:rPr>
          <w:noProof/>
          <w:szCs w:val="24"/>
        </w:rPr>
        <w:t>, vol. 18, no. 6, pp. 914–924, Jun. 2012.</w:t>
      </w:r>
    </w:p>
    <w:p w14:paraId="7C161B16"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22]</w:t>
      </w:r>
      <w:r w:rsidRPr="0059076D">
        <w:rPr>
          <w:noProof/>
          <w:szCs w:val="24"/>
        </w:rPr>
        <w:tab/>
        <w:t>“mytechia / robobo-programming / wiki / Home — Bitbucket.” [Online]. Available: https://bitbucket.org/mytechia/robobo-programming/wiki/Home. [Accessed: 26-Jun-2019].</w:t>
      </w:r>
    </w:p>
    <w:p w14:paraId="771A22C2" w14:textId="77777777" w:rsidR="00340754" w:rsidRPr="0059076D" w:rsidRDefault="00340754" w:rsidP="00340754">
      <w:pPr>
        <w:widowControl w:val="0"/>
        <w:autoSpaceDE w:val="0"/>
        <w:autoSpaceDN w:val="0"/>
        <w:adjustRightInd w:val="0"/>
        <w:ind w:left="640" w:hanging="640"/>
        <w:rPr>
          <w:noProof/>
          <w:szCs w:val="24"/>
        </w:rPr>
      </w:pPr>
      <w:r w:rsidRPr="0059076D">
        <w:rPr>
          <w:noProof/>
          <w:szCs w:val="24"/>
        </w:rPr>
        <w:t>[23]</w:t>
      </w:r>
      <w:r w:rsidRPr="0059076D">
        <w:rPr>
          <w:noProof/>
          <w:szCs w:val="24"/>
        </w:rPr>
        <w:tab/>
        <w:t>“GitHub - mintforpeople/robobo-ros-msgs: Repository for the ROS package that contains the messages and services of the Robobo educational robot.” [Online]. Available: https://github.com/mintforpeople/robobo-ros-msgs/. [Accessed: 26-Jun-2019].</w:t>
      </w:r>
    </w:p>
    <w:p w14:paraId="40B471C6" w14:textId="77777777" w:rsidR="00340754" w:rsidRPr="0059076D" w:rsidRDefault="00340754" w:rsidP="00340754">
      <w:pPr>
        <w:widowControl w:val="0"/>
        <w:autoSpaceDE w:val="0"/>
        <w:autoSpaceDN w:val="0"/>
        <w:adjustRightInd w:val="0"/>
        <w:ind w:left="640" w:hanging="640"/>
        <w:rPr>
          <w:noProof/>
        </w:rPr>
      </w:pPr>
      <w:r w:rsidRPr="0059076D">
        <w:rPr>
          <w:noProof/>
          <w:szCs w:val="24"/>
        </w:rPr>
        <w:t>[24]</w:t>
      </w:r>
      <w:r w:rsidRPr="0059076D">
        <w:rPr>
          <w:noProof/>
          <w:szCs w:val="24"/>
        </w:rPr>
        <w:tab/>
        <w:t>R. Boado, “Desarrollo de un modelo en simulación en V-REP de un robot móvil basado en smartphone y soporte al lenguaje Python,” Universidade da Coruña, 2019.</w:t>
      </w:r>
    </w:p>
    <w:p w14:paraId="63A2A19D" w14:textId="657D9829" w:rsidR="00340754" w:rsidRDefault="00340754" w:rsidP="00340754">
      <w:pPr>
        <w:spacing w:before="0" w:after="0"/>
        <w:ind w:firstLine="0"/>
        <w:jc w:val="left"/>
      </w:pPr>
      <w:r>
        <w:fldChar w:fldCharType="end"/>
      </w:r>
    </w:p>
    <w:p w14:paraId="5494499B" w14:textId="5480EEE3" w:rsidR="00315410" w:rsidRDefault="00315410" w:rsidP="003B78E1">
      <w:pPr>
        <w:pStyle w:val="Ttulo1"/>
        <w:numPr>
          <w:ilvl w:val="0"/>
          <w:numId w:val="0"/>
        </w:numPr>
      </w:pPr>
      <w:bookmarkStart w:id="202" w:name="_Toc12827333"/>
      <w:r>
        <w:lastRenderedPageBreak/>
        <w:t>Anexos</w:t>
      </w:r>
      <w:bookmarkEnd w:id="202"/>
    </w:p>
    <w:p w14:paraId="3D7AF8BC" w14:textId="4CD9FCC2" w:rsidR="00315410" w:rsidRDefault="00E15351" w:rsidP="003B78E1">
      <w:pPr>
        <w:pStyle w:val="Ttulo2"/>
        <w:numPr>
          <w:ilvl w:val="0"/>
          <w:numId w:val="0"/>
        </w:numPr>
      </w:pPr>
      <w:bookmarkStart w:id="203" w:name="_Ref12819931"/>
      <w:bookmarkStart w:id="204" w:name="_Toc12827334"/>
      <w:r>
        <w:t xml:space="preserve">Anexo I: </w:t>
      </w:r>
      <w:r w:rsidR="00522F1F">
        <w:t>Descrición do modelo</w:t>
      </w:r>
      <w:bookmarkEnd w:id="203"/>
      <w:bookmarkEnd w:id="204"/>
    </w:p>
    <w:p w14:paraId="5F7B9418" w14:textId="77777777" w:rsidR="00910C35" w:rsidRPr="00B90888" w:rsidRDefault="00910C35" w:rsidP="00910C35">
      <w:pPr>
        <w:pStyle w:val="HTMLconformatoprevio"/>
        <w:shd w:val="clear" w:color="auto" w:fill="FFFFFF"/>
        <w:rPr>
          <w:color w:val="000000"/>
          <w:lang w:val="en-US"/>
        </w:rPr>
      </w:pPr>
      <w:r w:rsidRPr="00910C35">
        <w:rPr>
          <w:color w:val="000000"/>
          <w:lang w:val="en-US"/>
        </w:rPr>
        <w:t>&lt;?xml version="1.0" ?&gt;</w:t>
      </w:r>
      <w:r w:rsidRPr="00910C35">
        <w:rPr>
          <w:color w:val="000000"/>
          <w:lang w:val="en-US"/>
        </w:rPr>
        <w:br/>
        <w:t>&lt;</w:t>
      </w:r>
      <w:proofErr w:type="spellStart"/>
      <w:r w:rsidRPr="00910C35">
        <w:rPr>
          <w:color w:val="000000"/>
          <w:lang w:val="en-US"/>
        </w:rPr>
        <w:t>sdf</w:t>
      </w:r>
      <w:proofErr w:type="spellEnd"/>
      <w:r w:rsidRPr="00910C35">
        <w:rPr>
          <w:color w:val="000000"/>
          <w:lang w:val="en-US"/>
        </w:rPr>
        <w:t xml:space="preserve"> version="1.6"&gt;</w:t>
      </w:r>
      <w:r w:rsidRPr="00910C35">
        <w:rPr>
          <w:color w:val="000000"/>
          <w:lang w:val="en-US"/>
        </w:rPr>
        <w:br/>
        <w:t xml:space="preserve">    &lt;model name="</w:t>
      </w:r>
      <w:proofErr w:type="spellStart"/>
      <w:r w:rsidRPr="00910C35">
        <w:rPr>
          <w:color w:val="000000"/>
          <w:lang w:val="en-US"/>
        </w:rPr>
        <w:t>Robobo</w:t>
      </w:r>
      <w:proofErr w:type="spellEnd"/>
      <w:r w:rsidRPr="00910C35">
        <w:rPr>
          <w:color w:val="000000"/>
          <w:lang w:val="en-US"/>
        </w:rPr>
        <w:t>"&gt;</w:t>
      </w:r>
      <w:r w:rsidRPr="00910C35">
        <w:rPr>
          <w:color w:val="000000"/>
          <w:lang w:val="en-US"/>
        </w:rPr>
        <w:br/>
        <w:t xml:space="preserve">        &lt;static&gt;0&lt;/static&gt;</w:t>
      </w:r>
      <w:r w:rsidRPr="00910C35">
        <w:rPr>
          <w:color w:val="000000"/>
          <w:lang w:val="en-US"/>
        </w:rPr>
        <w:br/>
        <w:t xml:space="preserve">        &lt;!-- LINKS --&gt;</w:t>
      </w:r>
      <w:r w:rsidRPr="00910C35">
        <w:rPr>
          <w:color w:val="000000"/>
          <w:lang w:val="en-US"/>
        </w:rPr>
        <w:br/>
        <w:t xml:space="preserve">        &lt;link name="body"&gt;</w:t>
      </w:r>
      <w:r w:rsidRPr="00910C35">
        <w:rPr>
          <w:color w:val="000000"/>
          <w:lang w:val="en-US"/>
        </w:rPr>
        <w:br/>
        <w:t xml:space="preserve">            &lt;pose&gt;-0.055984 0.034729 0.0308 0 0 0&lt;/pose&gt;</w:t>
      </w:r>
      <w:r w:rsidRPr="00910C35">
        <w:rPr>
          <w:color w:val="000000"/>
          <w:lang w:val="en-US"/>
        </w:rPr>
        <w:br/>
        <w:t xml:space="preserve">            &lt;inertial&gt;</w:t>
      </w:r>
      <w:r w:rsidRPr="00910C35">
        <w:rPr>
          <w:color w:val="000000"/>
          <w:lang w:val="en-US"/>
        </w:rPr>
        <w:br/>
        <w:t xml:space="preserve">                &lt;mass&gt;0.48&lt;/mass&gt;</w:t>
      </w:r>
      <w:r w:rsidRPr="00910C35">
        <w:rPr>
          <w:color w:val="000000"/>
          <w:lang w:val="en-US"/>
        </w:rPr>
        <w:br/>
        <w:t xml:space="preserve">                &lt;inertia&gt;</w:t>
      </w:r>
      <w:r w:rsidRPr="00910C35">
        <w:rPr>
          <w:color w:val="000000"/>
          <w:lang w:val="en-US"/>
        </w:rPr>
        <w:br/>
        <w:t xml:space="preserve">                    &lt;</w:t>
      </w:r>
      <w:proofErr w:type="spellStart"/>
      <w:r w:rsidRPr="00910C35">
        <w:rPr>
          <w:color w:val="000000"/>
          <w:lang w:val="en-US"/>
        </w:rPr>
        <w:t>ixx</w:t>
      </w:r>
      <w:proofErr w:type="spellEnd"/>
      <w:r w:rsidRPr="00910C35">
        <w:rPr>
          <w:color w:val="000000"/>
          <w:lang w:val="en-US"/>
        </w:rPr>
        <w:t>&gt;0.000485229&lt;/</w:t>
      </w:r>
      <w:proofErr w:type="spellStart"/>
      <w:r w:rsidRPr="00910C35">
        <w:rPr>
          <w:color w:val="000000"/>
          <w:lang w:val="en-US"/>
        </w:rPr>
        <w:t>ixx</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y</w:t>
      </w:r>
      <w:proofErr w:type="spellEnd"/>
      <w:r w:rsidRPr="00910C35">
        <w:rPr>
          <w:color w:val="000000"/>
          <w:lang w:val="en-US"/>
        </w:rPr>
        <w:t>&gt;0.000000058&lt;/</w:t>
      </w:r>
      <w:proofErr w:type="spellStart"/>
      <w:r w:rsidRPr="00910C35">
        <w:rPr>
          <w:color w:val="000000"/>
          <w:lang w:val="en-US"/>
        </w:rPr>
        <w:t>ix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z</w:t>
      </w:r>
      <w:proofErr w:type="spellEnd"/>
      <w:r w:rsidRPr="00910C35">
        <w:rPr>
          <w:color w:val="000000"/>
          <w:lang w:val="en-US"/>
        </w:rPr>
        <w:t>&gt;0.000013696&lt;/</w:t>
      </w:r>
      <w:proofErr w:type="spellStart"/>
      <w:r w:rsidRPr="00910C35">
        <w:rPr>
          <w:color w:val="000000"/>
          <w:lang w:val="en-US"/>
        </w:rPr>
        <w:t>ix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y</w:t>
      </w:r>
      <w:proofErr w:type="spellEnd"/>
      <w:r w:rsidRPr="00910C35">
        <w:rPr>
          <w:color w:val="000000"/>
          <w:lang w:val="en-US"/>
        </w:rPr>
        <w:t>&gt;0.001227181&lt;/</w:t>
      </w:r>
      <w:proofErr w:type="spellStart"/>
      <w:r w:rsidRPr="00910C35">
        <w:rPr>
          <w:color w:val="000000"/>
          <w:lang w:val="en-US"/>
        </w:rPr>
        <w:t>iy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z</w:t>
      </w:r>
      <w:proofErr w:type="spellEnd"/>
      <w:r w:rsidRPr="00910C35">
        <w:rPr>
          <w:color w:val="000000"/>
          <w:lang w:val="en-US"/>
        </w:rPr>
        <w:t>&gt;-0.000000029&lt;/</w:t>
      </w:r>
      <w:proofErr w:type="spellStart"/>
      <w:r w:rsidRPr="00910C35">
        <w:rPr>
          <w:color w:val="000000"/>
          <w:lang w:val="en-US"/>
        </w:rPr>
        <w:t>iy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zz</w:t>
      </w:r>
      <w:proofErr w:type="spellEnd"/>
      <w:r w:rsidRPr="00910C35">
        <w:rPr>
          <w:color w:val="000000"/>
          <w:lang w:val="en-US"/>
        </w:rPr>
        <w:t>&gt;0.001452813&lt;/</w:t>
      </w:r>
      <w:proofErr w:type="spellStart"/>
      <w:r w:rsidRPr="00910C35">
        <w:rPr>
          <w:color w:val="000000"/>
          <w:lang w:val="en-US"/>
        </w:rPr>
        <w:t>izz</w:t>
      </w:r>
      <w:proofErr w:type="spellEnd"/>
      <w:r w:rsidRPr="00910C35">
        <w:rPr>
          <w:color w:val="000000"/>
          <w:lang w:val="en-US"/>
        </w:rPr>
        <w:t>&gt;</w:t>
      </w:r>
      <w:r w:rsidRPr="00910C35">
        <w:rPr>
          <w:color w:val="000000"/>
          <w:lang w:val="en-US"/>
        </w:rPr>
        <w:br/>
        <w:t xml:space="preserve">                &lt;/inertia&gt;</w:t>
      </w:r>
      <w:r w:rsidRPr="00910C35">
        <w:rPr>
          <w:color w:val="000000"/>
          <w:lang w:val="en-US"/>
        </w:rPr>
        <w:br/>
        <w:t xml:space="preserve">            &lt;/inertial&gt;</w:t>
      </w:r>
      <w:r w:rsidRPr="00910C35">
        <w:rPr>
          <w:color w:val="000000"/>
          <w:lang w:val="en-US"/>
        </w:rPr>
        <w:br/>
        <w:t xml:space="preserve">            &lt;collision name="</w:t>
      </w:r>
      <w:proofErr w:type="spellStart"/>
      <w:r w:rsidRPr="00910C35">
        <w:rPr>
          <w:color w:val="000000"/>
          <w:lang w:val="en-US"/>
        </w:rPr>
        <w:t>body_collision</w:t>
      </w:r>
      <w:proofErr w:type="spellEnd"/>
      <w:r w:rsidRPr="00910C35">
        <w:rPr>
          <w:color w:val="000000"/>
          <w:lang w:val="en-US"/>
        </w:rPr>
        <w:t>"&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body_collision.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t xml:space="preserve">                &lt;/geometry&gt;</w:t>
      </w:r>
      <w:r w:rsidRPr="00910C35">
        <w:rPr>
          <w:color w:val="000000"/>
          <w:lang w:val="en-US"/>
        </w:rPr>
        <w:br/>
        <w:t xml:space="preserve">                &lt;surface&gt;</w:t>
      </w:r>
      <w:r w:rsidRPr="00910C35">
        <w:rPr>
          <w:color w:val="000000"/>
          <w:lang w:val="en-US"/>
        </w:rPr>
        <w:br/>
        <w:t xml:space="preserve">                    &lt;friction&gt;</w:t>
      </w:r>
      <w:r w:rsidRPr="00910C35">
        <w:rPr>
          <w:color w:val="000000"/>
          <w:lang w:val="en-US"/>
        </w:rPr>
        <w:br/>
        <w:t xml:space="preserve">                        &lt;ode&gt;</w:t>
      </w:r>
      <w:r w:rsidRPr="00910C35">
        <w:rPr>
          <w:color w:val="000000"/>
          <w:lang w:val="en-US"/>
        </w:rPr>
        <w:br/>
        <w:t xml:space="preserve">                            &lt;mu&gt;0.2&lt;/mu&gt;</w:t>
      </w:r>
      <w:r w:rsidRPr="00910C35">
        <w:rPr>
          <w:color w:val="000000"/>
          <w:lang w:val="en-US"/>
        </w:rPr>
        <w:br/>
        <w:t xml:space="preserve">                            &lt;mu2&gt;0.2&lt;/mu2&gt;</w:t>
      </w:r>
      <w:r w:rsidRPr="00910C35">
        <w:rPr>
          <w:color w:val="000000"/>
          <w:lang w:val="en-US"/>
        </w:rPr>
        <w:br/>
        <w:t xml:space="preserve">                        &lt;/ode&gt;</w:t>
      </w:r>
      <w:r w:rsidRPr="00910C35">
        <w:rPr>
          <w:color w:val="000000"/>
          <w:lang w:val="en-US"/>
        </w:rPr>
        <w:br/>
        <w:t xml:space="preserve">                    &lt;/friction&gt;</w:t>
      </w:r>
      <w:r w:rsidRPr="00910C35">
        <w:rPr>
          <w:color w:val="000000"/>
          <w:lang w:val="en-US"/>
        </w:rPr>
        <w:br/>
        <w:t xml:space="preserve">                    &lt;contact&gt;</w:t>
      </w:r>
      <w:r w:rsidRPr="00910C35">
        <w:rPr>
          <w:color w:val="000000"/>
          <w:lang w:val="en-US"/>
        </w:rPr>
        <w:br/>
        <w:t xml:space="preserve">                        &lt;</w:t>
      </w:r>
      <w:proofErr w:type="spellStart"/>
      <w:r w:rsidRPr="00910C35">
        <w:rPr>
          <w:color w:val="000000"/>
          <w:lang w:val="en-US"/>
        </w:rPr>
        <w:t>poissons_ratio</w:t>
      </w:r>
      <w:proofErr w:type="spellEnd"/>
      <w:r w:rsidRPr="00910C35">
        <w:rPr>
          <w:color w:val="000000"/>
          <w:lang w:val="en-US"/>
        </w:rPr>
        <w:t>&gt;0.46&lt;/</w:t>
      </w:r>
      <w:proofErr w:type="spellStart"/>
      <w:r w:rsidRPr="00910C35">
        <w:rPr>
          <w:color w:val="000000"/>
          <w:lang w:val="en-US"/>
        </w:rPr>
        <w:t>poissons_ratio</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elastic_modulus</w:t>
      </w:r>
      <w:proofErr w:type="spellEnd"/>
      <w:r w:rsidRPr="00910C35">
        <w:rPr>
          <w:color w:val="000000"/>
          <w:lang w:val="en-US"/>
        </w:rPr>
        <w:t>&gt;7e8&lt;/</w:t>
      </w:r>
      <w:proofErr w:type="spellStart"/>
      <w:r w:rsidRPr="00910C35">
        <w:rPr>
          <w:color w:val="000000"/>
          <w:lang w:val="en-US"/>
        </w:rPr>
        <w:t>elastic_modulus</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w:t>
      </w:r>
      <w:proofErr w:type="spellStart"/>
      <w:r w:rsidRPr="00910C35">
        <w:rPr>
          <w:color w:val="000000"/>
          <w:lang w:val="en-US"/>
        </w:rPr>
        <w:t>min_depth</w:t>
      </w:r>
      <w:proofErr w:type="spellEnd"/>
      <w:r w:rsidRPr="00910C35">
        <w:rPr>
          <w:color w:val="000000"/>
          <w:lang w:val="en-US"/>
        </w:rPr>
        <w:t>&gt;0.0004&lt;/</w:t>
      </w:r>
      <w:proofErr w:type="spellStart"/>
      <w:r w:rsidRPr="00910C35">
        <w:rPr>
          <w:color w:val="000000"/>
          <w:lang w:val="en-US"/>
        </w:rPr>
        <w:t>min_depth</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contact&gt;</w:t>
      </w:r>
      <w:r w:rsidRPr="00910C35">
        <w:rPr>
          <w:color w:val="000000"/>
          <w:lang w:val="en-US"/>
        </w:rPr>
        <w:br/>
        <w:t xml:space="preserve">                &lt;/surface&gt;</w:t>
      </w:r>
      <w:r w:rsidRPr="00910C35">
        <w:rPr>
          <w:color w:val="000000"/>
          <w:lang w:val="en-US"/>
        </w:rPr>
        <w:br/>
        <w:t xml:space="preserve">            &lt;/collision&gt;</w:t>
      </w:r>
      <w:r w:rsidRPr="00910C35">
        <w:rPr>
          <w:color w:val="000000"/>
          <w:lang w:val="en-US"/>
        </w:rPr>
        <w:br/>
        <w:t xml:space="preserve">            &lt;visual name="</w:t>
      </w:r>
      <w:proofErr w:type="spellStart"/>
      <w:r w:rsidRPr="00910C35">
        <w:rPr>
          <w:color w:val="000000"/>
          <w:lang w:val="en-US"/>
        </w:rPr>
        <w:t>body_visual</w:t>
      </w:r>
      <w:proofErr w:type="spellEnd"/>
      <w:r w:rsidRPr="00910C35">
        <w:rPr>
          <w:color w:val="000000"/>
          <w:lang w:val="en-US"/>
        </w:rPr>
        <w:t>"&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body_visual.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r>
      <w:r w:rsidRPr="00910C35">
        <w:rPr>
          <w:color w:val="000000"/>
          <w:lang w:val="en-US"/>
        </w:rPr>
        <w:lastRenderedPageBreak/>
        <w:t xml:space="preserve">                &lt;/geometry&gt;</w:t>
      </w:r>
      <w:r w:rsidRPr="00910C35">
        <w:rPr>
          <w:color w:val="000000"/>
          <w:lang w:val="en-US"/>
        </w:rPr>
        <w:br/>
        <w:t xml:space="preserve">            &lt;/visual&gt;</w:t>
      </w:r>
      <w:r w:rsidRPr="00910C35">
        <w:rPr>
          <w:color w:val="000000"/>
          <w:lang w:val="en-US"/>
        </w:rPr>
        <w:br/>
        <w:t xml:space="preserve">            &lt;!--IR SENSORS--&gt;</w:t>
      </w:r>
      <w:r w:rsidRPr="00910C35">
        <w:rPr>
          <w:color w:val="000000"/>
          <w:lang w:val="en-US"/>
        </w:rPr>
        <w:br/>
        <w:t xml:space="preserve">            &lt;sensor type="ray" name="</w:t>
      </w:r>
      <w:proofErr w:type="spellStart"/>
      <w:r w:rsidRPr="00910C35">
        <w:rPr>
          <w:color w:val="000000"/>
          <w:lang w:val="en-US"/>
        </w:rPr>
        <w:t>front_c</w:t>
      </w:r>
      <w:proofErr w:type="spellEnd"/>
      <w:r w:rsidRPr="00910C35">
        <w:rPr>
          <w:color w:val="000000"/>
          <w:lang w:val="en-US"/>
        </w:rPr>
        <w:t>"&gt;</w:t>
      </w:r>
      <w:r w:rsidRPr="00910C35">
        <w:rPr>
          <w:color w:val="000000"/>
          <w:lang w:val="en-US"/>
        </w:rPr>
        <w:br/>
        <w:t xml:space="preserve">                &lt;pose&gt;-0.08 0 0.0012 0 0 3.1415&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1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front_l</w:t>
      </w:r>
      <w:proofErr w:type="spellEnd"/>
      <w:r w:rsidRPr="00910C35">
        <w:rPr>
          <w:color w:val="000000"/>
          <w:lang w:val="en-US"/>
        </w:rPr>
        <w:t>"&gt;</w:t>
      </w:r>
      <w:r w:rsidRPr="00910C35">
        <w:rPr>
          <w:color w:val="000000"/>
          <w:lang w:val="en-US"/>
        </w:rPr>
        <w:br/>
        <w:t xml:space="preserve">                &lt;pose&gt;-0.0727 -0.026 0.0012 0 0.21 3.526&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085&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front_ll</w:t>
      </w:r>
      <w:proofErr w:type="spellEnd"/>
      <w:r w:rsidRPr="00910C35">
        <w:rPr>
          <w:color w:val="000000"/>
          <w:lang w:val="en-US"/>
        </w:rPr>
        <w:t>"&gt;</w:t>
      </w:r>
      <w:r w:rsidRPr="00910C35">
        <w:rPr>
          <w:color w:val="000000"/>
          <w:lang w:val="en-US"/>
        </w:rPr>
        <w:br/>
        <w:t xml:space="preserve">                &lt;pose&gt;-0.0625 -0.0405 0.0012 0 0 3.927&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r>
      <w:r w:rsidRPr="00910C35">
        <w:rPr>
          <w:color w:val="000000"/>
          <w:lang w:val="en-US"/>
        </w:rPr>
        <w:lastRenderedPageBreak/>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1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front_r</w:t>
      </w:r>
      <w:proofErr w:type="spellEnd"/>
      <w:r w:rsidRPr="00910C35">
        <w:rPr>
          <w:color w:val="000000"/>
          <w:lang w:val="en-US"/>
        </w:rPr>
        <w:t>"&gt;</w:t>
      </w:r>
      <w:r w:rsidRPr="00910C35">
        <w:rPr>
          <w:color w:val="000000"/>
          <w:lang w:val="en-US"/>
        </w:rPr>
        <w:br/>
        <w:t xml:space="preserve">                &lt;pose&gt;-0.0727 0.026 0.0012 0 0.21 2.758&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085&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front_rr</w:t>
      </w:r>
      <w:proofErr w:type="spellEnd"/>
      <w:r w:rsidRPr="00910C35">
        <w:rPr>
          <w:color w:val="000000"/>
          <w:lang w:val="en-US"/>
        </w:rPr>
        <w:t>"&gt;</w:t>
      </w:r>
      <w:r w:rsidRPr="00910C35">
        <w:rPr>
          <w:color w:val="000000"/>
          <w:lang w:val="en-US"/>
        </w:rPr>
        <w:br/>
        <w:t xml:space="preserve">                &lt;pose&gt;-0.0625 0.0405 0.0012 0 0 2.356&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r>
      <w:r w:rsidRPr="00910C35">
        <w:rPr>
          <w:color w:val="000000"/>
          <w:lang w:val="en-US"/>
        </w:rPr>
        <w:lastRenderedPageBreak/>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1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back_c</w:t>
      </w:r>
      <w:proofErr w:type="spellEnd"/>
      <w:r w:rsidRPr="00910C35">
        <w:rPr>
          <w:color w:val="000000"/>
          <w:lang w:val="en-US"/>
        </w:rPr>
        <w:t>"&gt;</w:t>
      </w:r>
      <w:r w:rsidRPr="00910C35">
        <w:rPr>
          <w:color w:val="000000"/>
          <w:lang w:val="en-US"/>
        </w:rPr>
        <w:br/>
        <w:t xml:space="preserve">                &lt;pose&gt;0.12 0 0 0 0.21 0&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085&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back_l</w:t>
      </w:r>
      <w:proofErr w:type="spellEnd"/>
      <w:r w:rsidRPr="00910C35">
        <w:rPr>
          <w:color w:val="000000"/>
          <w:lang w:val="en-US"/>
        </w:rPr>
        <w:t>"&gt;</w:t>
      </w:r>
      <w:r w:rsidRPr="00910C35">
        <w:rPr>
          <w:color w:val="000000"/>
          <w:lang w:val="en-US"/>
        </w:rPr>
        <w:br/>
        <w:t xml:space="preserve">                &lt;pose&gt;0.1055 -0.0308 0.001 0 0 -0.524&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1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r>
      <w:r w:rsidRPr="00910C35">
        <w:rPr>
          <w:color w:val="000000"/>
          <w:lang w:val="en-US"/>
        </w:rPr>
        <w:lastRenderedPageBreak/>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sensor type="ray" name="</w:t>
      </w:r>
      <w:proofErr w:type="spellStart"/>
      <w:r w:rsidRPr="00910C35">
        <w:rPr>
          <w:color w:val="000000"/>
          <w:lang w:val="en-US"/>
        </w:rPr>
        <w:t>back_r</w:t>
      </w:r>
      <w:proofErr w:type="spellEnd"/>
      <w:r w:rsidRPr="00910C35">
        <w:rPr>
          <w:color w:val="000000"/>
          <w:lang w:val="en-US"/>
        </w:rPr>
        <w:t>"&gt;</w:t>
      </w:r>
      <w:r w:rsidRPr="00910C35">
        <w:rPr>
          <w:color w:val="000000"/>
          <w:lang w:val="en-US"/>
        </w:rPr>
        <w:br/>
        <w:t xml:space="preserve">                &lt;pose&gt;0.1055 0.0308 0.001 0 0 0.524&lt;/pose&gt;</w:t>
      </w:r>
      <w:r w:rsidRPr="00910C35">
        <w:rPr>
          <w:color w:val="000000"/>
          <w:lang w:val="en-US"/>
        </w:rPr>
        <w:br/>
        <w:t xml:space="preserve">                &lt;visualize&gt;false&lt;/visualize&gt;</w:t>
      </w:r>
      <w:r w:rsidRPr="00910C35">
        <w:rPr>
          <w:color w:val="000000"/>
          <w:lang w:val="en-US"/>
        </w:rPr>
        <w:br/>
        <w:t xml:space="preserve">                &lt;ray&gt;</w:t>
      </w:r>
      <w:r w:rsidRPr="00910C35">
        <w:rPr>
          <w:color w:val="000000"/>
          <w:lang w:val="en-US"/>
        </w:rPr>
        <w:br/>
        <w:t xml:space="preserve">                    &lt;scan&gt;</w:t>
      </w:r>
      <w:r w:rsidRPr="00910C35">
        <w:rPr>
          <w:color w:val="000000"/>
          <w:lang w:val="en-US"/>
        </w:rPr>
        <w:br/>
        <w:t xml:space="preserve">                        &lt;horizont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7&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horizontal&gt;</w:t>
      </w:r>
      <w:r w:rsidRPr="00910C35">
        <w:rPr>
          <w:color w:val="000000"/>
          <w:lang w:val="en-US"/>
        </w:rPr>
        <w:br/>
        <w:t xml:space="preserve">                        &lt;vertical&gt;</w:t>
      </w:r>
      <w:r w:rsidRPr="00910C35">
        <w:rPr>
          <w:color w:val="000000"/>
          <w:lang w:val="en-US"/>
        </w:rPr>
        <w:br/>
        <w:t xml:space="preserve">                            &lt;samples&gt;4&lt;/samples&gt;</w:t>
      </w:r>
      <w:r w:rsidRPr="00910C35">
        <w:rPr>
          <w:color w:val="000000"/>
          <w:lang w:val="en-US"/>
        </w:rPr>
        <w:br/>
        <w:t xml:space="preserve">                            &lt;</w:t>
      </w:r>
      <w:proofErr w:type="spellStart"/>
      <w:r w:rsidRPr="00910C35">
        <w:rPr>
          <w:color w:val="000000"/>
          <w:lang w:val="en-US"/>
        </w:rPr>
        <w:t>min_angle</w:t>
      </w:r>
      <w:proofErr w:type="spellEnd"/>
      <w:r w:rsidRPr="00910C35">
        <w:rPr>
          <w:color w:val="000000"/>
          <w:lang w:val="en-US"/>
        </w:rPr>
        <w:t>&gt;-0.12&lt;/</w:t>
      </w:r>
      <w:proofErr w:type="spellStart"/>
      <w:r w:rsidRPr="00910C35">
        <w:rPr>
          <w:color w:val="000000"/>
          <w:lang w:val="en-US"/>
        </w:rPr>
        <w:t>min_angl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max_angle</w:t>
      </w:r>
      <w:proofErr w:type="spellEnd"/>
      <w:r w:rsidRPr="00910C35">
        <w:rPr>
          <w:color w:val="000000"/>
          <w:lang w:val="en-US"/>
        </w:rPr>
        <w:t>&gt;0.16&lt;/</w:t>
      </w:r>
      <w:proofErr w:type="spellStart"/>
      <w:r w:rsidRPr="00910C35">
        <w:rPr>
          <w:color w:val="000000"/>
          <w:lang w:val="en-US"/>
        </w:rPr>
        <w:t>max_angle</w:t>
      </w:r>
      <w:proofErr w:type="spellEnd"/>
      <w:r w:rsidRPr="00910C35">
        <w:rPr>
          <w:color w:val="000000"/>
          <w:lang w:val="en-US"/>
        </w:rPr>
        <w:t>&gt;</w:t>
      </w:r>
      <w:r w:rsidRPr="00910C35">
        <w:rPr>
          <w:color w:val="000000"/>
          <w:lang w:val="en-US"/>
        </w:rPr>
        <w:br/>
        <w:t xml:space="preserve">                        &lt;/vertical&gt;</w:t>
      </w:r>
      <w:r w:rsidRPr="00910C35">
        <w:rPr>
          <w:color w:val="000000"/>
          <w:lang w:val="en-US"/>
        </w:rPr>
        <w:br/>
        <w:t xml:space="preserve">                    &lt;/scan&gt;</w:t>
      </w:r>
      <w:r w:rsidRPr="00910C35">
        <w:rPr>
          <w:color w:val="000000"/>
          <w:lang w:val="en-US"/>
        </w:rPr>
        <w:br/>
        <w:t xml:space="preserve">                &lt;range&gt;</w:t>
      </w:r>
      <w:r w:rsidRPr="00910C35">
        <w:rPr>
          <w:color w:val="000000"/>
          <w:lang w:val="en-US"/>
        </w:rPr>
        <w:br/>
        <w:t xml:space="preserve">                    &lt;min&gt;0&lt;/min&gt;</w:t>
      </w:r>
      <w:r w:rsidRPr="00910C35">
        <w:rPr>
          <w:color w:val="000000"/>
          <w:lang w:val="en-US"/>
        </w:rPr>
        <w:br/>
        <w:t xml:space="preserve">                    &lt;max&gt;0.4&lt;/max&gt;</w:t>
      </w:r>
      <w:r w:rsidRPr="00910C35">
        <w:rPr>
          <w:color w:val="000000"/>
          <w:lang w:val="en-US"/>
        </w:rPr>
        <w:br/>
        <w:t xml:space="preserve">                &lt;/range&gt;</w:t>
      </w:r>
      <w:r w:rsidRPr="00910C35">
        <w:rPr>
          <w:color w:val="000000"/>
          <w:lang w:val="en-US"/>
        </w:rPr>
        <w:br/>
        <w:t xml:space="preserve">                &lt;/ray&gt;</w:t>
      </w:r>
      <w:r w:rsidRPr="00910C35">
        <w:rPr>
          <w:color w:val="000000"/>
          <w:lang w:val="en-US"/>
        </w:rPr>
        <w:br/>
        <w:t xml:space="preserve">                &lt;plugin name="</w:t>
      </w:r>
      <w:proofErr w:type="spellStart"/>
      <w:r w:rsidRPr="00910C35">
        <w:rPr>
          <w:color w:val="000000"/>
          <w:lang w:val="en-US"/>
        </w:rPr>
        <w:t>infrared_range</w:t>
      </w:r>
      <w:proofErr w:type="spellEnd"/>
      <w:r w:rsidRPr="00910C35">
        <w:rPr>
          <w:color w:val="000000"/>
          <w:lang w:val="en-US"/>
        </w:rPr>
        <w:t>" filename="libinfrared_range.so"&gt;</w:t>
      </w:r>
      <w:r w:rsidRPr="00910C35">
        <w:rPr>
          <w:color w:val="000000"/>
          <w:lang w:val="en-US"/>
        </w:rPr>
        <w:br/>
        <w:t xml:space="preserve">                    &lt;</w:t>
      </w:r>
      <w:proofErr w:type="spellStart"/>
      <w:r w:rsidRPr="00910C35">
        <w:rPr>
          <w:color w:val="000000"/>
          <w:lang w:val="en-US"/>
        </w:rPr>
        <w:t>frameName</w:t>
      </w:r>
      <w:proofErr w:type="spellEnd"/>
      <w:r w:rsidRPr="00910C35">
        <w:rPr>
          <w:color w:val="000000"/>
          <w:lang w:val="en-US"/>
        </w:rPr>
        <w:t>&gt; &lt;/</w:t>
      </w:r>
      <w:proofErr w:type="spellStart"/>
      <w:r w:rsidRPr="00910C35">
        <w:rPr>
          <w:color w:val="000000"/>
          <w:lang w:val="en-US"/>
        </w:rPr>
        <w:t>frameName</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fov</w:t>
      </w:r>
      <w:proofErr w:type="spellEnd"/>
      <w:r w:rsidRPr="00910C35">
        <w:rPr>
          <w:color w:val="000000"/>
          <w:lang w:val="en-US"/>
        </w:rPr>
        <w:t>&gt;0&lt;/</w:t>
      </w:r>
      <w:proofErr w:type="spellStart"/>
      <w:r w:rsidRPr="00910C35">
        <w:rPr>
          <w:color w:val="000000"/>
          <w:lang w:val="en-US"/>
        </w:rPr>
        <w:t>fov</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link&gt;</w:t>
      </w:r>
      <w:r w:rsidRPr="00910C35">
        <w:rPr>
          <w:color w:val="000000"/>
          <w:lang w:val="en-US"/>
        </w:rPr>
        <w:br/>
        <w:t xml:space="preserve">        &lt;link name="</w:t>
      </w:r>
      <w:proofErr w:type="spellStart"/>
      <w:r w:rsidRPr="00910C35">
        <w:rPr>
          <w:color w:val="000000"/>
          <w:lang w:val="en-US"/>
        </w:rPr>
        <w:t>left_wheel</w:t>
      </w:r>
      <w:proofErr w:type="spellEnd"/>
      <w:r w:rsidRPr="00910C35">
        <w:rPr>
          <w:color w:val="000000"/>
          <w:lang w:val="en-US"/>
        </w:rPr>
        <w:t>"&gt;</w:t>
      </w:r>
      <w:r w:rsidRPr="00910C35">
        <w:rPr>
          <w:color w:val="000000"/>
          <w:lang w:val="en-US"/>
        </w:rPr>
        <w:br/>
        <w:t xml:space="preserve">            &lt;pose&gt;-0.082628 -0.038096 0.03225 0 0 0&lt;/pose&gt;</w:t>
      </w:r>
      <w:r w:rsidRPr="00910C35">
        <w:rPr>
          <w:color w:val="000000"/>
          <w:lang w:val="en-US"/>
        </w:rPr>
        <w:br/>
        <w:t xml:space="preserve">            &lt;inertial&gt;</w:t>
      </w:r>
      <w:r w:rsidRPr="00910C35">
        <w:rPr>
          <w:color w:val="000000"/>
          <w:lang w:val="en-US"/>
        </w:rPr>
        <w:br/>
        <w:t xml:space="preserve">                &lt;mass&gt;0.046&lt;/mass&gt;</w:t>
      </w:r>
      <w:r w:rsidRPr="00910C35">
        <w:rPr>
          <w:color w:val="000000"/>
          <w:lang w:val="en-US"/>
        </w:rPr>
        <w:br/>
        <w:t xml:space="preserve">                &lt;inertia&gt;</w:t>
      </w:r>
      <w:r w:rsidRPr="00910C35">
        <w:rPr>
          <w:color w:val="000000"/>
          <w:lang w:val="en-US"/>
        </w:rPr>
        <w:br/>
        <w:t xml:space="preserve">                    &lt;</w:t>
      </w:r>
      <w:proofErr w:type="spellStart"/>
      <w:r w:rsidRPr="00910C35">
        <w:rPr>
          <w:color w:val="000000"/>
          <w:lang w:val="en-US"/>
        </w:rPr>
        <w:t>ixx</w:t>
      </w:r>
      <w:proofErr w:type="spellEnd"/>
      <w:r w:rsidRPr="00910C35">
        <w:rPr>
          <w:color w:val="000000"/>
          <w:lang w:val="en-US"/>
        </w:rPr>
        <w:t>&gt;0.000014552&lt;/</w:t>
      </w:r>
      <w:proofErr w:type="spellStart"/>
      <w:r w:rsidRPr="00910C35">
        <w:rPr>
          <w:color w:val="000000"/>
          <w:lang w:val="en-US"/>
        </w:rPr>
        <w:t>ixx</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y</w:t>
      </w:r>
      <w:proofErr w:type="spellEnd"/>
      <w:r w:rsidRPr="00910C35">
        <w:rPr>
          <w:color w:val="000000"/>
          <w:lang w:val="en-US"/>
        </w:rPr>
        <w:t>&gt;0&lt;/</w:t>
      </w:r>
      <w:proofErr w:type="spellStart"/>
      <w:r w:rsidRPr="00910C35">
        <w:rPr>
          <w:color w:val="000000"/>
          <w:lang w:val="en-US"/>
        </w:rPr>
        <w:t>ix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z</w:t>
      </w:r>
      <w:proofErr w:type="spellEnd"/>
      <w:r w:rsidRPr="00910C35">
        <w:rPr>
          <w:color w:val="000000"/>
          <w:lang w:val="en-US"/>
        </w:rPr>
        <w:t>&gt;0&lt;/</w:t>
      </w:r>
      <w:proofErr w:type="spellStart"/>
      <w:r w:rsidRPr="00910C35">
        <w:rPr>
          <w:color w:val="000000"/>
          <w:lang w:val="en-US"/>
        </w:rPr>
        <w:t>ix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y</w:t>
      </w:r>
      <w:proofErr w:type="spellEnd"/>
      <w:r w:rsidRPr="00910C35">
        <w:rPr>
          <w:color w:val="000000"/>
          <w:lang w:val="en-US"/>
        </w:rPr>
        <w:t>&gt;0.000023921&lt;/</w:t>
      </w:r>
      <w:proofErr w:type="spellStart"/>
      <w:r w:rsidRPr="00910C35">
        <w:rPr>
          <w:color w:val="000000"/>
          <w:lang w:val="en-US"/>
        </w:rPr>
        <w:t>iy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z</w:t>
      </w:r>
      <w:proofErr w:type="spellEnd"/>
      <w:r w:rsidRPr="00910C35">
        <w:rPr>
          <w:color w:val="000000"/>
          <w:lang w:val="en-US"/>
        </w:rPr>
        <w:t>&gt;0&lt;/</w:t>
      </w:r>
      <w:proofErr w:type="spellStart"/>
      <w:r w:rsidRPr="00910C35">
        <w:rPr>
          <w:color w:val="000000"/>
          <w:lang w:val="en-US"/>
        </w:rPr>
        <w:t>iy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zz</w:t>
      </w:r>
      <w:proofErr w:type="spellEnd"/>
      <w:r w:rsidRPr="00910C35">
        <w:rPr>
          <w:color w:val="000000"/>
          <w:lang w:val="en-US"/>
        </w:rPr>
        <w:t>&gt;0.000014552&lt;/</w:t>
      </w:r>
      <w:proofErr w:type="spellStart"/>
      <w:r w:rsidRPr="00910C35">
        <w:rPr>
          <w:color w:val="000000"/>
          <w:lang w:val="en-US"/>
        </w:rPr>
        <w:t>izz</w:t>
      </w:r>
      <w:proofErr w:type="spellEnd"/>
      <w:r w:rsidRPr="00910C35">
        <w:rPr>
          <w:color w:val="000000"/>
          <w:lang w:val="en-US"/>
        </w:rPr>
        <w:t>&gt;</w:t>
      </w:r>
      <w:r w:rsidRPr="00910C35">
        <w:rPr>
          <w:color w:val="000000"/>
          <w:lang w:val="en-US"/>
        </w:rPr>
        <w:br/>
        <w:t xml:space="preserve">                &lt;/inertia&gt;</w:t>
      </w:r>
      <w:r w:rsidRPr="00910C35">
        <w:rPr>
          <w:color w:val="000000"/>
          <w:lang w:val="en-US"/>
        </w:rPr>
        <w:br/>
        <w:t xml:space="preserve">            &lt;/inertial&gt;</w:t>
      </w:r>
      <w:r w:rsidRPr="00910C35">
        <w:rPr>
          <w:color w:val="000000"/>
          <w:lang w:val="en-US"/>
        </w:rPr>
        <w:br/>
        <w:t xml:space="preserve">            &lt;collision name="</w:t>
      </w:r>
      <w:proofErr w:type="spellStart"/>
      <w:r w:rsidRPr="00910C35">
        <w:rPr>
          <w:color w:val="000000"/>
          <w:lang w:val="en-US"/>
        </w:rPr>
        <w:t>lw_collision</w:t>
      </w:r>
      <w:proofErr w:type="spellEnd"/>
      <w:r w:rsidRPr="00910C35">
        <w:rPr>
          <w:color w:val="000000"/>
          <w:lang w:val="en-US"/>
        </w:rPr>
        <w:t>"&gt;</w:t>
      </w:r>
      <w:r w:rsidRPr="00910C35">
        <w:rPr>
          <w:color w:val="000000"/>
          <w:lang w:val="en-US"/>
        </w:rPr>
        <w:br/>
        <w:t xml:space="preserve">                &lt;pose&gt;0 0 0 1.5708 0 0&lt;/pose&gt;</w:t>
      </w:r>
      <w:r w:rsidRPr="00910C35">
        <w:rPr>
          <w:color w:val="000000"/>
          <w:lang w:val="en-US"/>
        </w:rPr>
        <w:br/>
        <w:t xml:space="preserve">                &lt;geometry&gt;</w:t>
      </w:r>
      <w:r w:rsidRPr="00910C35">
        <w:rPr>
          <w:color w:val="000000"/>
          <w:lang w:val="en-US"/>
        </w:rPr>
        <w:br/>
        <w:t xml:space="preserve">                    &lt;cylinder&gt;</w:t>
      </w:r>
      <w:r w:rsidRPr="00910C35">
        <w:rPr>
          <w:color w:val="000000"/>
          <w:lang w:val="en-US"/>
        </w:rPr>
        <w:br/>
        <w:t xml:space="preserve">                        &lt;radius&gt;0.03225&lt;/radius&gt;</w:t>
      </w:r>
      <w:r w:rsidRPr="00910C35">
        <w:rPr>
          <w:color w:val="000000"/>
          <w:lang w:val="en-US"/>
        </w:rPr>
        <w:br/>
        <w:t xml:space="preserve">                        &lt;length&gt;0.026&lt;/length&gt;</w:t>
      </w:r>
      <w:r w:rsidRPr="00910C35">
        <w:rPr>
          <w:color w:val="000000"/>
          <w:lang w:val="en-US"/>
        </w:rPr>
        <w:br/>
        <w:t xml:space="preserve">                    &lt;/cylinder&gt;</w:t>
      </w:r>
      <w:r w:rsidRPr="00910C35">
        <w:rPr>
          <w:color w:val="000000"/>
          <w:lang w:val="en-US"/>
        </w:rPr>
        <w:br/>
        <w:t xml:space="preserve">                &lt;/geometry&gt;</w:t>
      </w:r>
      <w:r w:rsidRPr="00910C35">
        <w:rPr>
          <w:color w:val="000000"/>
          <w:lang w:val="en-US"/>
        </w:rPr>
        <w:br/>
        <w:t xml:space="preserve">                &lt;surface&gt;</w:t>
      </w:r>
      <w:r w:rsidRPr="00910C35">
        <w:rPr>
          <w:color w:val="000000"/>
          <w:lang w:val="en-US"/>
        </w:rPr>
        <w:br/>
        <w:t xml:space="preserve">                    &lt;friction&gt;</w:t>
      </w:r>
      <w:r w:rsidRPr="00910C35">
        <w:rPr>
          <w:color w:val="000000"/>
          <w:lang w:val="en-US"/>
        </w:rPr>
        <w:br/>
        <w:t xml:space="preserve">                        &lt;ode&gt;</w:t>
      </w:r>
      <w:r w:rsidRPr="00910C35">
        <w:rPr>
          <w:color w:val="000000"/>
          <w:lang w:val="en-US"/>
        </w:rPr>
        <w:br/>
      </w:r>
      <w:r w:rsidRPr="00910C35">
        <w:rPr>
          <w:color w:val="000000"/>
          <w:lang w:val="en-US"/>
        </w:rPr>
        <w:lastRenderedPageBreak/>
        <w:t xml:space="preserve">                            &lt;mu&gt;0.8&lt;/mu&gt;</w:t>
      </w:r>
      <w:r w:rsidRPr="00910C35">
        <w:rPr>
          <w:color w:val="000000"/>
          <w:lang w:val="en-US"/>
        </w:rPr>
        <w:br/>
        <w:t xml:space="preserve">                            &lt;mu2&gt;0.8&lt;/mu2&gt;</w:t>
      </w:r>
      <w:r w:rsidRPr="00910C35">
        <w:rPr>
          <w:color w:val="000000"/>
          <w:lang w:val="en-US"/>
        </w:rPr>
        <w:br/>
        <w:t xml:space="preserve">                        &lt;/ode&gt;</w:t>
      </w:r>
      <w:r w:rsidRPr="00910C35">
        <w:rPr>
          <w:color w:val="000000"/>
          <w:lang w:val="en-US"/>
        </w:rPr>
        <w:br/>
        <w:t xml:space="preserve">                    &lt;/friction&gt;</w:t>
      </w:r>
      <w:r w:rsidRPr="00910C35">
        <w:rPr>
          <w:color w:val="000000"/>
          <w:lang w:val="en-US"/>
        </w:rPr>
        <w:br/>
        <w:t xml:space="preserve">                    &lt;contact&gt;</w:t>
      </w:r>
      <w:r w:rsidRPr="00910C35">
        <w:rPr>
          <w:color w:val="000000"/>
          <w:lang w:val="en-US"/>
        </w:rPr>
        <w:br/>
        <w:t xml:space="preserve">                        &lt;</w:t>
      </w:r>
      <w:proofErr w:type="spellStart"/>
      <w:r w:rsidRPr="00910C35">
        <w:rPr>
          <w:color w:val="000000"/>
          <w:lang w:val="en-US"/>
        </w:rPr>
        <w:t>poissons_ratio</w:t>
      </w:r>
      <w:proofErr w:type="spellEnd"/>
      <w:r w:rsidRPr="00910C35">
        <w:rPr>
          <w:color w:val="000000"/>
          <w:lang w:val="en-US"/>
        </w:rPr>
        <w:t>&gt;0.5&lt;/</w:t>
      </w:r>
      <w:proofErr w:type="spellStart"/>
      <w:r w:rsidRPr="00910C35">
        <w:rPr>
          <w:color w:val="000000"/>
          <w:lang w:val="en-US"/>
        </w:rPr>
        <w:t>poissons_ratio</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elastic_modulus</w:t>
      </w:r>
      <w:proofErr w:type="spellEnd"/>
      <w:r w:rsidRPr="00910C35">
        <w:rPr>
          <w:color w:val="000000"/>
          <w:lang w:val="en-US"/>
        </w:rPr>
        <w:t>&gt;7e6&lt;/</w:t>
      </w:r>
      <w:proofErr w:type="spellStart"/>
      <w:r w:rsidRPr="00910C35">
        <w:rPr>
          <w:color w:val="000000"/>
          <w:lang w:val="en-US"/>
        </w:rPr>
        <w:t>elastic_modulus</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w:t>
      </w:r>
      <w:proofErr w:type="spellStart"/>
      <w:r w:rsidRPr="00910C35">
        <w:rPr>
          <w:color w:val="000000"/>
          <w:lang w:val="en-US"/>
        </w:rPr>
        <w:t>min_depth</w:t>
      </w:r>
      <w:proofErr w:type="spellEnd"/>
      <w:r w:rsidRPr="00910C35">
        <w:rPr>
          <w:color w:val="000000"/>
          <w:lang w:val="en-US"/>
        </w:rPr>
        <w:t>&gt;0.0008&lt;/</w:t>
      </w:r>
      <w:proofErr w:type="spellStart"/>
      <w:r w:rsidRPr="00910C35">
        <w:rPr>
          <w:color w:val="000000"/>
          <w:lang w:val="en-US"/>
        </w:rPr>
        <w:t>min_depth</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contact&gt;</w:t>
      </w:r>
      <w:r w:rsidRPr="00910C35">
        <w:rPr>
          <w:color w:val="000000"/>
          <w:lang w:val="en-US"/>
        </w:rPr>
        <w:br/>
        <w:t xml:space="preserve">                &lt;/surface&gt;</w:t>
      </w:r>
      <w:r w:rsidRPr="00910C35">
        <w:rPr>
          <w:color w:val="000000"/>
          <w:lang w:val="en-US"/>
        </w:rPr>
        <w:br/>
        <w:t xml:space="preserve">            &lt;/collision&gt;</w:t>
      </w:r>
      <w:r w:rsidRPr="00910C35">
        <w:rPr>
          <w:color w:val="000000"/>
          <w:lang w:val="en-US"/>
        </w:rPr>
        <w:br/>
        <w:t xml:space="preserve">            &lt;visual name="</w:t>
      </w:r>
      <w:proofErr w:type="spellStart"/>
      <w:r w:rsidRPr="00910C35">
        <w:rPr>
          <w:color w:val="000000"/>
          <w:lang w:val="en-US"/>
        </w:rPr>
        <w:t>lw_visual</w:t>
      </w:r>
      <w:proofErr w:type="spellEnd"/>
      <w:r w:rsidRPr="00910C35">
        <w:rPr>
          <w:color w:val="000000"/>
          <w:lang w:val="en-US"/>
        </w:rPr>
        <w:t>"&gt;</w:t>
      </w:r>
      <w:r w:rsidRPr="00910C35">
        <w:rPr>
          <w:color w:val="000000"/>
          <w:lang w:val="en-US"/>
        </w:rPr>
        <w:br/>
        <w:t xml:space="preserve">                &lt;pose&gt;0 -0.0024 0 0 0 0&lt;/pose&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left_wheel_visual.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t xml:space="preserve">                &lt;/geometry&gt;</w:t>
      </w:r>
      <w:r w:rsidRPr="00910C35">
        <w:rPr>
          <w:color w:val="000000"/>
          <w:lang w:val="en-US"/>
        </w:rPr>
        <w:br/>
        <w:t xml:space="preserve">            &lt;/visual&gt;</w:t>
      </w:r>
      <w:r w:rsidRPr="00910C35">
        <w:rPr>
          <w:color w:val="000000"/>
          <w:lang w:val="en-US"/>
        </w:rPr>
        <w:br/>
        <w:t xml:space="preserve">        &lt;/link&gt;</w:t>
      </w:r>
      <w:r w:rsidRPr="00910C35">
        <w:rPr>
          <w:color w:val="000000"/>
          <w:lang w:val="en-US"/>
        </w:rPr>
        <w:br/>
        <w:t xml:space="preserve">        &lt;link name="</w:t>
      </w:r>
      <w:proofErr w:type="spellStart"/>
      <w:r w:rsidRPr="00910C35">
        <w:rPr>
          <w:color w:val="000000"/>
          <w:lang w:val="en-US"/>
        </w:rPr>
        <w:t>right_wheel</w:t>
      </w:r>
      <w:proofErr w:type="spellEnd"/>
      <w:r w:rsidRPr="00910C35">
        <w:rPr>
          <w:color w:val="000000"/>
          <w:lang w:val="en-US"/>
        </w:rPr>
        <w:t>"&gt;</w:t>
      </w:r>
      <w:r w:rsidRPr="00910C35">
        <w:rPr>
          <w:color w:val="000000"/>
          <w:lang w:val="en-US"/>
        </w:rPr>
        <w:br/>
        <w:t xml:space="preserve">            &lt;pose&gt;-0.082628 0.10746 0.03225 0 0 0&lt;/pose&gt;</w:t>
      </w:r>
      <w:r w:rsidRPr="00910C35">
        <w:rPr>
          <w:color w:val="000000"/>
          <w:lang w:val="en-US"/>
        </w:rPr>
        <w:br/>
        <w:t xml:space="preserve">            &lt;inertial&gt;</w:t>
      </w:r>
      <w:r w:rsidRPr="00910C35">
        <w:rPr>
          <w:color w:val="000000"/>
          <w:lang w:val="en-US"/>
        </w:rPr>
        <w:br/>
        <w:t xml:space="preserve">                &lt;mass&gt;0.046&lt;/mass&gt;</w:t>
      </w:r>
      <w:r w:rsidRPr="00910C35">
        <w:rPr>
          <w:color w:val="000000"/>
          <w:lang w:val="en-US"/>
        </w:rPr>
        <w:br/>
        <w:t xml:space="preserve">                &lt;inertia&gt;</w:t>
      </w:r>
      <w:r w:rsidRPr="00910C35">
        <w:rPr>
          <w:color w:val="000000"/>
          <w:lang w:val="en-US"/>
        </w:rPr>
        <w:br/>
        <w:t xml:space="preserve">                    &lt;</w:t>
      </w:r>
      <w:proofErr w:type="spellStart"/>
      <w:r w:rsidRPr="00910C35">
        <w:rPr>
          <w:color w:val="000000"/>
          <w:lang w:val="en-US"/>
        </w:rPr>
        <w:t>ixx</w:t>
      </w:r>
      <w:proofErr w:type="spellEnd"/>
      <w:r w:rsidRPr="00910C35">
        <w:rPr>
          <w:color w:val="000000"/>
          <w:lang w:val="en-US"/>
        </w:rPr>
        <w:t>&gt;0.000014552&lt;/</w:t>
      </w:r>
      <w:proofErr w:type="spellStart"/>
      <w:r w:rsidRPr="00910C35">
        <w:rPr>
          <w:color w:val="000000"/>
          <w:lang w:val="en-US"/>
        </w:rPr>
        <w:t>ixx</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y</w:t>
      </w:r>
      <w:proofErr w:type="spellEnd"/>
      <w:r w:rsidRPr="00910C35">
        <w:rPr>
          <w:color w:val="000000"/>
          <w:lang w:val="en-US"/>
        </w:rPr>
        <w:t>&gt;0&lt;/</w:t>
      </w:r>
      <w:proofErr w:type="spellStart"/>
      <w:r w:rsidRPr="00910C35">
        <w:rPr>
          <w:color w:val="000000"/>
          <w:lang w:val="en-US"/>
        </w:rPr>
        <w:t>ix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z</w:t>
      </w:r>
      <w:proofErr w:type="spellEnd"/>
      <w:r w:rsidRPr="00910C35">
        <w:rPr>
          <w:color w:val="000000"/>
          <w:lang w:val="en-US"/>
        </w:rPr>
        <w:t>&gt;0&lt;/</w:t>
      </w:r>
      <w:proofErr w:type="spellStart"/>
      <w:r w:rsidRPr="00910C35">
        <w:rPr>
          <w:color w:val="000000"/>
          <w:lang w:val="en-US"/>
        </w:rPr>
        <w:t>ix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y</w:t>
      </w:r>
      <w:proofErr w:type="spellEnd"/>
      <w:r w:rsidRPr="00910C35">
        <w:rPr>
          <w:color w:val="000000"/>
          <w:lang w:val="en-US"/>
        </w:rPr>
        <w:t>&gt;0.000023921&lt;/</w:t>
      </w:r>
      <w:proofErr w:type="spellStart"/>
      <w:r w:rsidRPr="00910C35">
        <w:rPr>
          <w:color w:val="000000"/>
          <w:lang w:val="en-US"/>
        </w:rPr>
        <w:t>iy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z</w:t>
      </w:r>
      <w:proofErr w:type="spellEnd"/>
      <w:r w:rsidRPr="00910C35">
        <w:rPr>
          <w:color w:val="000000"/>
          <w:lang w:val="en-US"/>
        </w:rPr>
        <w:t>&gt;0&lt;/</w:t>
      </w:r>
      <w:proofErr w:type="spellStart"/>
      <w:r w:rsidRPr="00910C35">
        <w:rPr>
          <w:color w:val="000000"/>
          <w:lang w:val="en-US"/>
        </w:rPr>
        <w:t>iy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zz</w:t>
      </w:r>
      <w:proofErr w:type="spellEnd"/>
      <w:r w:rsidRPr="00910C35">
        <w:rPr>
          <w:color w:val="000000"/>
          <w:lang w:val="en-US"/>
        </w:rPr>
        <w:t>&gt;0.000014552&lt;/</w:t>
      </w:r>
      <w:proofErr w:type="spellStart"/>
      <w:r w:rsidRPr="00910C35">
        <w:rPr>
          <w:color w:val="000000"/>
          <w:lang w:val="en-US"/>
        </w:rPr>
        <w:t>izz</w:t>
      </w:r>
      <w:proofErr w:type="spellEnd"/>
      <w:r w:rsidRPr="00910C35">
        <w:rPr>
          <w:color w:val="000000"/>
          <w:lang w:val="en-US"/>
        </w:rPr>
        <w:t>&gt;</w:t>
      </w:r>
      <w:r w:rsidRPr="00910C35">
        <w:rPr>
          <w:color w:val="000000"/>
          <w:lang w:val="en-US"/>
        </w:rPr>
        <w:br/>
        <w:t xml:space="preserve">                &lt;/inertia&gt;</w:t>
      </w:r>
      <w:r w:rsidRPr="00910C35">
        <w:rPr>
          <w:color w:val="000000"/>
          <w:lang w:val="en-US"/>
        </w:rPr>
        <w:br/>
        <w:t xml:space="preserve">            &lt;/inertial&gt;</w:t>
      </w:r>
      <w:r w:rsidRPr="00910C35">
        <w:rPr>
          <w:color w:val="000000"/>
          <w:lang w:val="en-US"/>
        </w:rPr>
        <w:br/>
        <w:t xml:space="preserve">            &lt;collision name="</w:t>
      </w:r>
      <w:proofErr w:type="spellStart"/>
      <w:r w:rsidRPr="00910C35">
        <w:rPr>
          <w:color w:val="000000"/>
          <w:lang w:val="en-US"/>
        </w:rPr>
        <w:t>rw_collision</w:t>
      </w:r>
      <w:proofErr w:type="spellEnd"/>
      <w:r w:rsidRPr="00910C35">
        <w:rPr>
          <w:color w:val="000000"/>
          <w:lang w:val="en-US"/>
        </w:rPr>
        <w:t>"&gt;</w:t>
      </w:r>
      <w:r w:rsidRPr="00910C35">
        <w:rPr>
          <w:color w:val="000000"/>
          <w:lang w:val="en-US"/>
        </w:rPr>
        <w:br/>
        <w:t xml:space="preserve">                &lt;pose&gt;0 0 0 1.5708 0 0&lt;/pose&gt;</w:t>
      </w:r>
      <w:r w:rsidRPr="00910C35">
        <w:rPr>
          <w:color w:val="000000"/>
          <w:lang w:val="en-US"/>
        </w:rPr>
        <w:br/>
        <w:t xml:space="preserve">                &lt;geometry&gt;</w:t>
      </w:r>
      <w:r w:rsidRPr="00910C35">
        <w:rPr>
          <w:color w:val="000000"/>
          <w:lang w:val="en-US"/>
        </w:rPr>
        <w:br/>
        <w:t xml:space="preserve">                    &lt;cylinder&gt;</w:t>
      </w:r>
      <w:r w:rsidRPr="00910C35">
        <w:rPr>
          <w:color w:val="000000"/>
          <w:lang w:val="en-US"/>
        </w:rPr>
        <w:br/>
        <w:t xml:space="preserve">                        &lt;radius&gt;0.03225&lt;/radius&gt;</w:t>
      </w:r>
      <w:r w:rsidRPr="00910C35">
        <w:rPr>
          <w:color w:val="000000"/>
          <w:lang w:val="en-US"/>
        </w:rPr>
        <w:br/>
        <w:t xml:space="preserve">                        &lt;length&gt;0.026&lt;/length&gt;</w:t>
      </w:r>
      <w:r w:rsidRPr="00910C35">
        <w:rPr>
          <w:color w:val="000000"/>
          <w:lang w:val="en-US"/>
        </w:rPr>
        <w:br/>
        <w:t xml:space="preserve">                    &lt;/cylinder&gt;</w:t>
      </w:r>
      <w:r w:rsidRPr="00910C35">
        <w:rPr>
          <w:color w:val="000000"/>
          <w:lang w:val="en-US"/>
        </w:rPr>
        <w:br/>
        <w:t xml:space="preserve">                &lt;/geometry&gt;</w:t>
      </w:r>
      <w:r w:rsidRPr="00910C35">
        <w:rPr>
          <w:color w:val="000000"/>
          <w:lang w:val="en-US"/>
        </w:rPr>
        <w:br/>
        <w:t xml:space="preserve">                &lt;surface&gt;</w:t>
      </w:r>
      <w:r w:rsidRPr="00910C35">
        <w:rPr>
          <w:color w:val="000000"/>
          <w:lang w:val="en-US"/>
        </w:rPr>
        <w:br/>
        <w:t xml:space="preserve">                    &lt;friction&gt;</w:t>
      </w:r>
      <w:r w:rsidRPr="00910C35">
        <w:rPr>
          <w:color w:val="000000"/>
          <w:lang w:val="en-US"/>
        </w:rPr>
        <w:br/>
        <w:t xml:space="preserve">                        &lt;ode&gt;</w:t>
      </w:r>
      <w:r w:rsidRPr="00910C35">
        <w:rPr>
          <w:color w:val="000000"/>
          <w:lang w:val="en-US"/>
        </w:rPr>
        <w:br/>
        <w:t xml:space="preserve">                            &lt;mu&gt;0.8&lt;/mu&gt;</w:t>
      </w:r>
      <w:r w:rsidRPr="00910C35">
        <w:rPr>
          <w:color w:val="000000"/>
          <w:lang w:val="en-US"/>
        </w:rPr>
        <w:br/>
        <w:t xml:space="preserve">                            &lt;mu2&gt;0.8&lt;/mu2&gt;</w:t>
      </w:r>
      <w:r w:rsidRPr="00910C35">
        <w:rPr>
          <w:color w:val="000000"/>
          <w:lang w:val="en-US"/>
        </w:rPr>
        <w:br/>
        <w:t xml:space="preserve">                        &lt;/ode&gt;</w:t>
      </w:r>
      <w:r w:rsidRPr="00910C35">
        <w:rPr>
          <w:color w:val="000000"/>
          <w:lang w:val="en-US"/>
        </w:rPr>
        <w:br/>
        <w:t xml:space="preserve">                    &lt;/friction&gt;</w:t>
      </w:r>
      <w:r w:rsidRPr="00910C35">
        <w:rPr>
          <w:color w:val="000000"/>
          <w:lang w:val="en-US"/>
        </w:rPr>
        <w:br/>
        <w:t xml:space="preserve">                    &lt;contact&gt;</w:t>
      </w:r>
      <w:r w:rsidRPr="00910C35">
        <w:rPr>
          <w:color w:val="000000"/>
          <w:lang w:val="en-US"/>
        </w:rPr>
        <w:br/>
        <w:t xml:space="preserve">                        &lt;</w:t>
      </w:r>
      <w:proofErr w:type="spellStart"/>
      <w:r w:rsidRPr="00910C35">
        <w:rPr>
          <w:color w:val="000000"/>
          <w:lang w:val="en-US"/>
        </w:rPr>
        <w:t>poissons_ratio</w:t>
      </w:r>
      <w:proofErr w:type="spellEnd"/>
      <w:r w:rsidRPr="00910C35">
        <w:rPr>
          <w:color w:val="000000"/>
          <w:lang w:val="en-US"/>
        </w:rPr>
        <w:t>&gt;0.5&lt;/</w:t>
      </w:r>
      <w:proofErr w:type="spellStart"/>
      <w:r w:rsidRPr="00910C35">
        <w:rPr>
          <w:color w:val="000000"/>
          <w:lang w:val="en-US"/>
        </w:rPr>
        <w:t>poissons_ratio</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elastic_modulus</w:t>
      </w:r>
      <w:proofErr w:type="spellEnd"/>
      <w:r w:rsidRPr="00910C35">
        <w:rPr>
          <w:color w:val="000000"/>
          <w:lang w:val="en-US"/>
        </w:rPr>
        <w:t>&gt;7e6&lt;/</w:t>
      </w:r>
      <w:proofErr w:type="spellStart"/>
      <w:r w:rsidRPr="00910C35">
        <w:rPr>
          <w:color w:val="000000"/>
          <w:lang w:val="en-US"/>
        </w:rPr>
        <w:t>elastic_modulus</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w:t>
      </w:r>
      <w:proofErr w:type="spellStart"/>
      <w:r w:rsidRPr="00910C35">
        <w:rPr>
          <w:color w:val="000000"/>
          <w:lang w:val="en-US"/>
        </w:rPr>
        <w:t>min_depth</w:t>
      </w:r>
      <w:proofErr w:type="spellEnd"/>
      <w:r w:rsidRPr="00910C35">
        <w:rPr>
          <w:color w:val="000000"/>
          <w:lang w:val="en-US"/>
        </w:rPr>
        <w:t>&gt;0.0008&lt;/</w:t>
      </w:r>
      <w:proofErr w:type="spellStart"/>
      <w:r w:rsidRPr="00910C35">
        <w:rPr>
          <w:color w:val="000000"/>
          <w:lang w:val="en-US"/>
        </w:rPr>
        <w:t>min_depth</w:t>
      </w:r>
      <w:proofErr w:type="spellEnd"/>
      <w:r w:rsidRPr="00910C35">
        <w:rPr>
          <w:color w:val="000000"/>
          <w:lang w:val="en-US"/>
        </w:rPr>
        <w:t>&gt;</w:t>
      </w:r>
      <w:r w:rsidRPr="00910C35">
        <w:rPr>
          <w:color w:val="000000"/>
          <w:lang w:val="en-US"/>
        </w:rPr>
        <w:br/>
        <w:t xml:space="preserve">                        &lt;/ode&gt;</w:t>
      </w:r>
      <w:r w:rsidRPr="00910C35">
        <w:rPr>
          <w:color w:val="000000"/>
          <w:lang w:val="en-US"/>
        </w:rPr>
        <w:br/>
        <w:t xml:space="preserve">                    &lt;/contact&gt;</w:t>
      </w:r>
      <w:r w:rsidRPr="00910C35">
        <w:rPr>
          <w:color w:val="000000"/>
          <w:lang w:val="en-US"/>
        </w:rPr>
        <w:br/>
        <w:t xml:space="preserve">                &lt;/surface&gt;</w:t>
      </w:r>
      <w:r w:rsidRPr="00910C35">
        <w:rPr>
          <w:color w:val="000000"/>
          <w:lang w:val="en-US"/>
        </w:rPr>
        <w:br/>
      </w:r>
      <w:r w:rsidRPr="00910C35">
        <w:rPr>
          <w:color w:val="000000"/>
          <w:lang w:val="en-US"/>
        </w:rPr>
        <w:lastRenderedPageBreak/>
        <w:t xml:space="preserve">            &lt;/collision&gt;</w:t>
      </w:r>
      <w:r w:rsidRPr="00910C35">
        <w:rPr>
          <w:color w:val="000000"/>
          <w:lang w:val="en-US"/>
        </w:rPr>
        <w:br/>
        <w:t xml:space="preserve">            &lt;visual name="</w:t>
      </w:r>
      <w:proofErr w:type="spellStart"/>
      <w:r w:rsidRPr="00910C35">
        <w:rPr>
          <w:color w:val="000000"/>
          <w:lang w:val="en-US"/>
        </w:rPr>
        <w:t>rw_visual</w:t>
      </w:r>
      <w:proofErr w:type="spellEnd"/>
      <w:r w:rsidRPr="00910C35">
        <w:rPr>
          <w:color w:val="000000"/>
          <w:lang w:val="en-US"/>
        </w:rPr>
        <w:t>"&gt;</w:t>
      </w:r>
      <w:r w:rsidRPr="00910C35">
        <w:rPr>
          <w:color w:val="000000"/>
          <w:lang w:val="en-US"/>
        </w:rPr>
        <w:br/>
        <w:t xml:space="preserve">                &lt;pose&gt;0 0.0024 0 0 0 0&lt;/pose&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right_wheel_visual.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t xml:space="preserve">                &lt;/geometry&gt;</w:t>
      </w:r>
      <w:r w:rsidRPr="00910C35">
        <w:rPr>
          <w:color w:val="000000"/>
          <w:lang w:val="en-US"/>
        </w:rPr>
        <w:br/>
        <w:t xml:space="preserve">            &lt;/visual&gt;</w:t>
      </w:r>
      <w:r w:rsidRPr="00910C35">
        <w:rPr>
          <w:color w:val="000000"/>
          <w:lang w:val="en-US"/>
        </w:rPr>
        <w:br/>
        <w:t xml:space="preserve">        &lt;/link&gt;</w:t>
      </w:r>
      <w:r w:rsidRPr="00910C35">
        <w:rPr>
          <w:color w:val="000000"/>
          <w:lang w:val="en-US"/>
        </w:rPr>
        <w:br/>
        <w:t xml:space="preserve">        &lt;link name="pan"&gt;</w:t>
      </w:r>
      <w:r w:rsidRPr="00910C35">
        <w:rPr>
          <w:color w:val="000000"/>
          <w:lang w:val="en-US"/>
        </w:rPr>
        <w:br/>
        <w:t xml:space="preserve">            &lt;pose&gt;-0.059743 0.034729 0.060151 0 0 3.14159&lt;/pose&gt;</w:t>
      </w:r>
      <w:r w:rsidRPr="00910C35">
        <w:rPr>
          <w:color w:val="000000"/>
          <w:lang w:val="en-US"/>
        </w:rPr>
        <w:br/>
        <w:t xml:space="preserve">            &lt;inertial&gt;</w:t>
      </w:r>
      <w:r w:rsidRPr="00910C35">
        <w:rPr>
          <w:color w:val="000000"/>
          <w:lang w:val="en-US"/>
        </w:rPr>
        <w:br/>
        <w:t xml:space="preserve">                &lt;mass&gt;0.077&lt;/mass&gt;</w:t>
      </w:r>
      <w:r w:rsidRPr="00910C35">
        <w:rPr>
          <w:color w:val="000000"/>
          <w:lang w:val="en-US"/>
        </w:rPr>
        <w:br/>
        <w:t xml:space="preserve">                &lt;inertia&gt;</w:t>
      </w:r>
      <w:r w:rsidRPr="00910C35">
        <w:rPr>
          <w:color w:val="000000"/>
          <w:lang w:val="en-US"/>
        </w:rPr>
        <w:br/>
        <w:t xml:space="preserve">                    &lt;</w:t>
      </w:r>
      <w:proofErr w:type="spellStart"/>
      <w:r w:rsidRPr="00910C35">
        <w:rPr>
          <w:color w:val="000000"/>
          <w:lang w:val="en-US"/>
        </w:rPr>
        <w:t>ixx</w:t>
      </w:r>
      <w:proofErr w:type="spellEnd"/>
      <w:r w:rsidRPr="00910C35">
        <w:rPr>
          <w:color w:val="000000"/>
          <w:lang w:val="en-US"/>
        </w:rPr>
        <w:t>&gt;0.000037326&lt;/</w:t>
      </w:r>
      <w:proofErr w:type="spellStart"/>
      <w:r w:rsidRPr="00910C35">
        <w:rPr>
          <w:color w:val="000000"/>
          <w:lang w:val="en-US"/>
        </w:rPr>
        <w:t>ixx</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y</w:t>
      </w:r>
      <w:proofErr w:type="spellEnd"/>
      <w:r w:rsidRPr="00910C35">
        <w:rPr>
          <w:color w:val="000000"/>
          <w:lang w:val="en-US"/>
        </w:rPr>
        <w:t>&gt;0&lt;/</w:t>
      </w:r>
      <w:proofErr w:type="spellStart"/>
      <w:r w:rsidRPr="00910C35">
        <w:rPr>
          <w:color w:val="000000"/>
          <w:lang w:val="en-US"/>
        </w:rPr>
        <w:t>ix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z</w:t>
      </w:r>
      <w:proofErr w:type="spellEnd"/>
      <w:r w:rsidRPr="00910C35">
        <w:rPr>
          <w:color w:val="000000"/>
          <w:lang w:val="en-US"/>
        </w:rPr>
        <w:t>&gt;0&lt;/</w:t>
      </w:r>
      <w:proofErr w:type="spellStart"/>
      <w:r w:rsidRPr="00910C35">
        <w:rPr>
          <w:color w:val="000000"/>
          <w:lang w:val="en-US"/>
        </w:rPr>
        <w:t>ix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y</w:t>
      </w:r>
      <w:proofErr w:type="spellEnd"/>
      <w:r w:rsidRPr="00910C35">
        <w:rPr>
          <w:color w:val="000000"/>
          <w:lang w:val="en-US"/>
        </w:rPr>
        <w:t>&gt;0.000037326&lt;/</w:t>
      </w:r>
      <w:proofErr w:type="spellStart"/>
      <w:r w:rsidRPr="00910C35">
        <w:rPr>
          <w:color w:val="000000"/>
          <w:lang w:val="en-US"/>
        </w:rPr>
        <w:t>iy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z</w:t>
      </w:r>
      <w:proofErr w:type="spellEnd"/>
      <w:r w:rsidRPr="00910C35">
        <w:rPr>
          <w:color w:val="000000"/>
          <w:lang w:val="en-US"/>
        </w:rPr>
        <w:t>&gt;0&lt;/</w:t>
      </w:r>
      <w:proofErr w:type="spellStart"/>
      <w:r w:rsidRPr="00910C35">
        <w:rPr>
          <w:color w:val="000000"/>
          <w:lang w:val="en-US"/>
        </w:rPr>
        <w:t>iy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zz</w:t>
      </w:r>
      <w:proofErr w:type="spellEnd"/>
      <w:r w:rsidRPr="00910C35">
        <w:rPr>
          <w:color w:val="000000"/>
          <w:lang w:val="en-US"/>
        </w:rPr>
        <w:t>&gt;0.000074536&lt;/</w:t>
      </w:r>
      <w:proofErr w:type="spellStart"/>
      <w:r w:rsidRPr="00910C35">
        <w:rPr>
          <w:color w:val="000000"/>
          <w:lang w:val="en-US"/>
        </w:rPr>
        <w:t>izz</w:t>
      </w:r>
      <w:proofErr w:type="spellEnd"/>
      <w:r w:rsidRPr="00910C35">
        <w:rPr>
          <w:color w:val="000000"/>
          <w:lang w:val="en-US"/>
        </w:rPr>
        <w:t>&gt;</w:t>
      </w:r>
      <w:r w:rsidRPr="00910C35">
        <w:rPr>
          <w:color w:val="000000"/>
          <w:lang w:val="en-US"/>
        </w:rPr>
        <w:br/>
        <w:t xml:space="preserve">                &lt;/inertia&gt;</w:t>
      </w:r>
      <w:r w:rsidRPr="00910C35">
        <w:rPr>
          <w:color w:val="000000"/>
          <w:lang w:val="en-US"/>
        </w:rPr>
        <w:br/>
        <w:t xml:space="preserve">            &lt;/inertial&gt;</w:t>
      </w:r>
      <w:r w:rsidRPr="00910C35">
        <w:rPr>
          <w:color w:val="000000"/>
          <w:lang w:val="en-US"/>
        </w:rPr>
        <w:br/>
        <w:t xml:space="preserve">            &lt;collision name="</w:t>
      </w:r>
      <w:proofErr w:type="spellStart"/>
      <w:r w:rsidRPr="00910C35">
        <w:rPr>
          <w:color w:val="000000"/>
          <w:lang w:val="en-US"/>
        </w:rPr>
        <w:t>pan_collision</w:t>
      </w:r>
      <w:proofErr w:type="spellEnd"/>
      <w:r w:rsidRPr="00910C35">
        <w:rPr>
          <w:color w:val="000000"/>
          <w:lang w:val="en-US"/>
        </w:rPr>
        <w:t>"&gt;</w:t>
      </w:r>
      <w:r w:rsidRPr="00910C35">
        <w:rPr>
          <w:color w:val="000000"/>
          <w:lang w:val="en-US"/>
        </w:rPr>
        <w:br/>
        <w:t xml:space="preserve">                &lt;geometry&gt;</w:t>
      </w:r>
      <w:r w:rsidRPr="00910C35">
        <w:rPr>
          <w:color w:val="000000"/>
          <w:lang w:val="en-US"/>
        </w:rPr>
        <w:br/>
        <w:t xml:space="preserve">                    &lt;cylinder&gt;</w:t>
      </w:r>
      <w:r w:rsidRPr="00910C35">
        <w:rPr>
          <w:color w:val="000000"/>
          <w:lang w:val="en-US"/>
        </w:rPr>
        <w:br/>
        <w:t xml:space="preserve">                        &lt;radius&gt;0.044&lt;/radius&gt;</w:t>
      </w:r>
      <w:r w:rsidRPr="00910C35">
        <w:rPr>
          <w:color w:val="000000"/>
          <w:lang w:val="en-US"/>
        </w:rPr>
        <w:br/>
        <w:t xml:space="preserve">                        &lt;length&gt;0.003&lt;/length&gt;</w:t>
      </w:r>
      <w:r w:rsidRPr="00910C35">
        <w:rPr>
          <w:color w:val="000000"/>
          <w:lang w:val="en-US"/>
        </w:rPr>
        <w:br/>
        <w:t xml:space="preserve">                    &lt;/cylinder&gt;</w:t>
      </w:r>
      <w:r w:rsidRPr="00910C35">
        <w:rPr>
          <w:color w:val="000000"/>
          <w:lang w:val="en-US"/>
        </w:rPr>
        <w:br/>
        <w:t xml:space="preserve">                &lt;/geometry&gt;</w:t>
      </w:r>
      <w:r w:rsidRPr="00910C35">
        <w:rPr>
          <w:color w:val="000000"/>
          <w:lang w:val="en-US"/>
        </w:rPr>
        <w:br/>
        <w:t xml:space="preserve">            &lt;/collision&gt;</w:t>
      </w:r>
      <w:r w:rsidRPr="00910C35">
        <w:rPr>
          <w:color w:val="000000"/>
          <w:lang w:val="en-US"/>
        </w:rPr>
        <w:br/>
        <w:t xml:space="preserve">            &lt;visual name="</w:t>
      </w:r>
      <w:proofErr w:type="spellStart"/>
      <w:r w:rsidRPr="00910C35">
        <w:rPr>
          <w:color w:val="000000"/>
          <w:lang w:val="en-US"/>
        </w:rPr>
        <w:t>pan_visual</w:t>
      </w:r>
      <w:proofErr w:type="spellEnd"/>
      <w:r w:rsidRPr="00910C35">
        <w:rPr>
          <w:color w:val="000000"/>
          <w:lang w:val="en-US"/>
        </w:rPr>
        <w:t>"&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pan_visual.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t xml:space="preserve">                &lt;/geometry&gt;</w:t>
      </w:r>
      <w:r w:rsidRPr="00910C35">
        <w:rPr>
          <w:color w:val="000000"/>
          <w:lang w:val="en-US"/>
        </w:rPr>
        <w:br/>
        <w:t xml:space="preserve">            &lt;/visual&gt;</w:t>
      </w:r>
      <w:r w:rsidRPr="00910C35">
        <w:rPr>
          <w:color w:val="000000"/>
          <w:lang w:val="en-US"/>
        </w:rPr>
        <w:br/>
        <w:t xml:space="preserve">        &lt;/link&gt;</w:t>
      </w:r>
      <w:r w:rsidRPr="00910C35">
        <w:rPr>
          <w:color w:val="000000"/>
          <w:lang w:val="en-US"/>
        </w:rPr>
        <w:br/>
        <w:t xml:space="preserve">        &lt;link name="</w:t>
      </w:r>
      <w:proofErr w:type="spellStart"/>
      <w:r w:rsidRPr="00910C35">
        <w:rPr>
          <w:color w:val="000000"/>
          <w:lang w:val="en-US"/>
        </w:rPr>
        <w:t>tilt_smartphone</w:t>
      </w:r>
      <w:proofErr w:type="spellEnd"/>
      <w:r w:rsidRPr="00910C35">
        <w:rPr>
          <w:color w:val="000000"/>
          <w:lang w:val="en-US"/>
        </w:rPr>
        <w:t>"&gt;</w:t>
      </w:r>
      <w:r w:rsidRPr="00910C35">
        <w:rPr>
          <w:color w:val="000000"/>
          <w:lang w:val="en-US"/>
        </w:rPr>
        <w:br/>
        <w:t xml:space="preserve">            &lt;pose&gt;-0.149486 0.03499 0.0843 0 0 3.14159&lt;/pose&gt;</w:t>
      </w:r>
      <w:r w:rsidRPr="00910C35">
        <w:rPr>
          <w:color w:val="000000"/>
          <w:lang w:val="en-US"/>
        </w:rPr>
        <w:br/>
        <w:t xml:space="preserve">            &lt;inertial&gt;</w:t>
      </w:r>
      <w:r w:rsidRPr="00910C35">
        <w:rPr>
          <w:color w:val="000000"/>
          <w:lang w:val="en-US"/>
        </w:rPr>
        <w:br/>
        <w:t xml:space="preserve">                &lt;mass&gt;0.18&lt;/mass&gt;</w:t>
      </w:r>
      <w:r w:rsidRPr="00910C35">
        <w:rPr>
          <w:color w:val="000000"/>
          <w:lang w:val="en-US"/>
        </w:rPr>
        <w:br/>
        <w:t xml:space="preserve">                &lt;inertia&gt;</w:t>
      </w:r>
      <w:r w:rsidRPr="00910C35">
        <w:rPr>
          <w:color w:val="000000"/>
          <w:lang w:val="en-US"/>
        </w:rPr>
        <w:br/>
        <w:t xml:space="preserve">                    &lt;</w:t>
      </w:r>
      <w:proofErr w:type="spellStart"/>
      <w:r w:rsidRPr="00910C35">
        <w:rPr>
          <w:color w:val="000000"/>
          <w:lang w:val="en-US"/>
        </w:rPr>
        <w:t>ixx</w:t>
      </w:r>
      <w:proofErr w:type="spellEnd"/>
      <w:r w:rsidRPr="00910C35">
        <w:rPr>
          <w:color w:val="000000"/>
          <w:lang w:val="en-US"/>
        </w:rPr>
        <w:t>&gt;0.000091682&lt;/</w:t>
      </w:r>
      <w:proofErr w:type="spellStart"/>
      <w:r w:rsidRPr="00910C35">
        <w:rPr>
          <w:color w:val="000000"/>
          <w:lang w:val="en-US"/>
        </w:rPr>
        <w:t>ixx</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y</w:t>
      </w:r>
      <w:proofErr w:type="spellEnd"/>
      <w:r w:rsidRPr="00910C35">
        <w:rPr>
          <w:color w:val="000000"/>
          <w:lang w:val="en-US"/>
        </w:rPr>
        <w:t>&gt;0&lt;/</w:t>
      </w:r>
      <w:proofErr w:type="spellStart"/>
      <w:r w:rsidRPr="00910C35">
        <w:rPr>
          <w:color w:val="000000"/>
          <w:lang w:val="en-US"/>
        </w:rPr>
        <w:t>ix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xz</w:t>
      </w:r>
      <w:proofErr w:type="spellEnd"/>
      <w:r w:rsidRPr="00910C35">
        <w:rPr>
          <w:color w:val="000000"/>
          <w:lang w:val="en-US"/>
        </w:rPr>
        <w:t>&gt;0&lt;/</w:t>
      </w:r>
      <w:proofErr w:type="spellStart"/>
      <w:r w:rsidRPr="00910C35">
        <w:rPr>
          <w:color w:val="000000"/>
          <w:lang w:val="en-US"/>
        </w:rPr>
        <w:t>ix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y</w:t>
      </w:r>
      <w:proofErr w:type="spellEnd"/>
      <w:r w:rsidRPr="00910C35">
        <w:rPr>
          <w:color w:val="000000"/>
          <w:lang w:val="en-US"/>
        </w:rPr>
        <w:t>&gt;0.000375824&lt;/</w:t>
      </w:r>
      <w:proofErr w:type="spellStart"/>
      <w:r w:rsidRPr="00910C35">
        <w:rPr>
          <w:color w:val="000000"/>
          <w:lang w:val="en-US"/>
        </w:rPr>
        <w:t>iyy</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yz</w:t>
      </w:r>
      <w:proofErr w:type="spellEnd"/>
      <w:r w:rsidRPr="00910C35">
        <w:rPr>
          <w:color w:val="000000"/>
          <w:lang w:val="en-US"/>
        </w:rPr>
        <w:t>&gt;0&lt;/</w:t>
      </w:r>
      <w:proofErr w:type="spellStart"/>
      <w:r w:rsidRPr="00910C35">
        <w:rPr>
          <w:color w:val="000000"/>
          <w:lang w:val="en-US"/>
        </w:rPr>
        <w:t>iyz</w:t>
      </w:r>
      <w:proofErr w:type="spellEnd"/>
      <w:r w:rsidRPr="00910C35">
        <w:rPr>
          <w:color w:val="000000"/>
          <w:lang w:val="en-US"/>
        </w:rPr>
        <w:t>&gt;</w:t>
      </w:r>
      <w:r w:rsidRPr="00910C35">
        <w:rPr>
          <w:color w:val="000000"/>
          <w:lang w:val="en-US"/>
        </w:rPr>
        <w:br/>
        <w:t xml:space="preserve">                    &lt;</w:t>
      </w:r>
      <w:proofErr w:type="spellStart"/>
      <w:r w:rsidRPr="00910C35">
        <w:rPr>
          <w:color w:val="000000"/>
          <w:lang w:val="en-US"/>
        </w:rPr>
        <w:t>izz</w:t>
      </w:r>
      <w:proofErr w:type="spellEnd"/>
      <w:r w:rsidRPr="00910C35">
        <w:rPr>
          <w:color w:val="000000"/>
          <w:lang w:val="en-US"/>
        </w:rPr>
        <w:t>&gt;0.000465727&lt;/</w:t>
      </w:r>
      <w:proofErr w:type="spellStart"/>
      <w:r w:rsidRPr="00910C35">
        <w:rPr>
          <w:color w:val="000000"/>
          <w:lang w:val="en-US"/>
        </w:rPr>
        <w:t>izz</w:t>
      </w:r>
      <w:proofErr w:type="spellEnd"/>
      <w:r w:rsidRPr="00910C35">
        <w:rPr>
          <w:color w:val="000000"/>
          <w:lang w:val="en-US"/>
        </w:rPr>
        <w:t>&gt;</w:t>
      </w:r>
      <w:r w:rsidRPr="00910C35">
        <w:rPr>
          <w:color w:val="000000"/>
          <w:lang w:val="en-US"/>
        </w:rPr>
        <w:br/>
        <w:t xml:space="preserve">                &lt;/inertia&gt;</w:t>
      </w:r>
      <w:r w:rsidRPr="00910C35">
        <w:rPr>
          <w:color w:val="000000"/>
          <w:lang w:val="en-US"/>
        </w:rPr>
        <w:br/>
        <w:t xml:space="preserve">            &lt;/inertial&gt;</w:t>
      </w:r>
      <w:r w:rsidRPr="00910C35">
        <w:rPr>
          <w:color w:val="000000"/>
          <w:lang w:val="en-US"/>
        </w:rPr>
        <w:br/>
        <w:t xml:space="preserve">            &lt;</w:t>
      </w:r>
      <w:proofErr w:type="spellStart"/>
      <w:r w:rsidRPr="00910C35">
        <w:rPr>
          <w:color w:val="000000"/>
          <w:lang w:val="en-US"/>
        </w:rPr>
        <w:t>self_collide</w:t>
      </w:r>
      <w:proofErr w:type="spellEnd"/>
      <w:r w:rsidRPr="00910C35">
        <w:rPr>
          <w:color w:val="000000"/>
          <w:lang w:val="en-US"/>
        </w:rPr>
        <w:t>&gt;1&lt;/</w:t>
      </w:r>
      <w:proofErr w:type="spellStart"/>
      <w:r w:rsidRPr="00910C35">
        <w:rPr>
          <w:color w:val="000000"/>
          <w:lang w:val="en-US"/>
        </w:rPr>
        <w:t>self_collide</w:t>
      </w:r>
      <w:proofErr w:type="spellEnd"/>
      <w:r w:rsidRPr="00910C35">
        <w:rPr>
          <w:color w:val="000000"/>
          <w:lang w:val="en-US"/>
        </w:rPr>
        <w:t>&gt;</w:t>
      </w:r>
      <w:r w:rsidRPr="00910C35">
        <w:rPr>
          <w:color w:val="000000"/>
          <w:lang w:val="en-US"/>
        </w:rPr>
        <w:br/>
        <w:t xml:space="preserve">            &lt;collision name="</w:t>
      </w:r>
      <w:proofErr w:type="spellStart"/>
      <w:r w:rsidRPr="00910C35">
        <w:rPr>
          <w:color w:val="000000"/>
          <w:lang w:val="en-US"/>
        </w:rPr>
        <w:t>tilt_collision</w:t>
      </w:r>
      <w:proofErr w:type="spellEnd"/>
      <w:r w:rsidRPr="00910C35">
        <w:rPr>
          <w:color w:val="000000"/>
          <w:lang w:val="en-US"/>
        </w:rPr>
        <w:t>"&gt;</w:t>
      </w:r>
      <w:r w:rsidRPr="00910C35">
        <w:rPr>
          <w:color w:val="000000"/>
          <w:lang w:val="en-US"/>
        </w:rPr>
        <w:br/>
        <w:t xml:space="preserve">                &lt;geometry&gt;</w:t>
      </w:r>
      <w:r w:rsidRPr="00910C35">
        <w:rPr>
          <w:color w:val="000000"/>
          <w:lang w:val="en-US"/>
        </w:rPr>
        <w:br/>
      </w:r>
      <w:r w:rsidRPr="00910C35">
        <w:rPr>
          <w:color w:val="000000"/>
          <w:lang w:val="en-US"/>
        </w:rPr>
        <w:lastRenderedPageBreak/>
        <w:t xml:space="preserve">                    &lt;box&gt;</w:t>
      </w:r>
      <w:r w:rsidRPr="00910C35">
        <w:rPr>
          <w:color w:val="000000"/>
          <w:lang w:val="en-US"/>
        </w:rPr>
        <w:br/>
        <w:t xml:space="preserve">                        &lt;size&gt;0.1581 0.0778 0.0077&lt;/size&gt;</w:t>
      </w:r>
      <w:r w:rsidRPr="00910C35">
        <w:rPr>
          <w:color w:val="000000"/>
          <w:lang w:val="en-US"/>
        </w:rPr>
        <w:br/>
        <w:t xml:space="preserve">                    &lt;/box&gt;</w:t>
      </w:r>
      <w:r w:rsidRPr="00910C35">
        <w:rPr>
          <w:color w:val="000000"/>
          <w:lang w:val="en-US"/>
        </w:rPr>
        <w:br/>
        <w:t xml:space="preserve">                &lt;/geometry&gt;</w:t>
      </w:r>
      <w:r w:rsidRPr="00910C35">
        <w:rPr>
          <w:color w:val="000000"/>
          <w:lang w:val="en-US"/>
        </w:rPr>
        <w:br/>
        <w:t xml:space="preserve">            &lt;/collision&gt;</w:t>
      </w:r>
      <w:r w:rsidRPr="00910C35">
        <w:rPr>
          <w:color w:val="000000"/>
          <w:lang w:val="en-US"/>
        </w:rPr>
        <w:br/>
        <w:t xml:space="preserve">            &lt;visual name="</w:t>
      </w:r>
      <w:proofErr w:type="spellStart"/>
      <w:r w:rsidRPr="00910C35">
        <w:rPr>
          <w:color w:val="000000"/>
          <w:lang w:val="en-US"/>
        </w:rPr>
        <w:t>tilt_visual</w:t>
      </w:r>
      <w:proofErr w:type="spellEnd"/>
      <w:r w:rsidRPr="00910C35">
        <w:rPr>
          <w:color w:val="000000"/>
          <w:lang w:val="en-US"/>
        </w:rPr>
        <w:t>"&gt;</w:t>
      </w:r>
      <w:r w:rsidRPr="00910C35">
        <w:rPr>
          <w:color w:val="000000"/>
          <w:lang w:val="en-US"/>
        </w:rPr>
        <w:br/>
        <w:t xml:space="preserve">                &lt;pose&gt;-0.079749 -0.002249 -0.004338 0 0 0&lt;/pose&gt;</w:t>
      </w:r>
      <w:r w:rsidRPr="00910C35">
        <w:rPr>
          <w:color w:val="000000"/>
          <w:lang w:val="en-US"/>
        </w:rPr>
        <w:br/>
        <w:t xml:space="preserve">                &lt;geometry&gt;</w:t>
      </w:r>
      <w:r w:rsidRPr="00910C35">
        <w:rPr>
          <w:color w:val="000000"/>
          <w:lang w:val="en-US"/>
        </w:rPr>
        <w:br/>
        <w:t xml:space="preserve">                    &lt;mesh&gt;</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model://robobo/models/robobo/meshes/tilt_smartphone_visual.dae</w:t>
      </w:r>
      <w:r w:rsidRPr="00910C35">
        <w:rPr>
          <w:color w:val="000000"/>
          <w:lang w:val="en-US"/>
        </w:rPr>
        <w:br/>
        <w:t xml:space="preserve">                        &lt;/</w:t>
      </w:r>
      <w:proofErr w:type="spellStart"/>
      <w:r w:rsidRPr="00910C35">
        <w:rPr>
          <w:color w:val="000000"/>
          <w:lang w:val="en-US"/>
        </w:rPr>
        <w:t>uri</w:t>
      </w:r>
      <w:proofErr w:type="spellEnd"/>
      <w:r w:rsidRPr="00910C35">
        <w:rPr>
          <w:color w:val="000000"/>
          <w:lang w:val="en-US"/>
        </w:rPr>
        <w:t>&gt;</w:t>
      </w:r>
      <w:r w:rsidRPr="00910C35">
        <w:rPr>
          <w:color w:val="000000"/>
          <w:lang w:val="en-US"/>
        </w:rPr>
        <w:br/>
        <w:t xml:space="preserve">                    &lt;/mesh&gt;</w:t>
      </w:r>
      <w:r w:rsidRPr="00910C35">
        <w:rPr>
          <w:color w:val="000000"/>
          <w:lang w:val="en-US"/>
        </w:rPr>
        <w:br/>
        <w:t xml:space="preserve">                &lt;/geometry&gt;</w:t>
      </w:r>
      <w:r w:rsidRPr="00910C35">
        <w:rPr>
          <w:color w:val="000000"/>
          <w:lang w:val="en-US"/>
        </w:rPr>
        <w:br/>
        <w:t xml:space="preserve">            &lt;/visual&gt;</w:t>
      </w:r>
      <w:r w:rsidRPr="00910C35">
        <w:rPr>
          <w:color w:val="000000"/>
          <w:lang w:val="en-US"/>
        </w:rPr>
        <w:br/>
        <w:t xml:space="preserve">            &lt;sensor type="camera" name="</w:t>
      </w:r>
      <w:proofErr w:type="spellStart"/>
      <w:r w:rsidRPr="00910C35">
        <w:rPr>
          <w:color w:val="000000"/>
          <w:lang w:val="en-US"/>
        </w:rPr>
        <w:t>front_camera</w:t>
      </w:r>
      <w:proofErr w:type="spellEnd"/>
      <w:r w:rsidRPr="00910C35">
        <w:rPr>
          <w:color w:val="000000"/>
          <w:lang w:val="en-US"/>
        </w:rPr>
        <w:t>"&gt;</w:t>
      </w:r>
      <w:r w:rsidRPr="00910C35">
        <w:rPr>
          <w:color w:val="000000"/>
          <w:lang w:val="en-US"/>
        </w:rPr>
        <w:br/>
        <w:t xml:space="preserve">                &lt;pose&gt;0.0695 0.0105 0.004 0 -1.5708 3.1415&lt;/pose&gt;</w:t>
      </w:r>
      <w:r w:rsidRPr="00910C35">
        <w:rPr>
          <w:color w:val="000000"/>
          <w:lang w:val="en-US"/>
        </w:rPr>
        <w:br/>
        <w:t xml:space="preserve">                &lt;visualize&gt;false&lt;/visualize&gt;</w:t>
      </w:r>
      <w:r w:rsidRPr="00910C35">
        <w:rPr>
          <w:color w:val="000000"/>
          <w:lang w:val="en-US"/>
        </w:rPr>
        <w:br/>
        <w:t xml:space="preserve">                &lt;camera&gt;</w:t>
      </w:r>
      <w:r w:rsidRPr="00910C35">
        <w:rPr>
          <w:color w:val="000000"/>
          <w:lang w:val="en-US"/>
        </w:rPr>
        <w:br/>
        <w:t xml:space="preserve">                    &lt;image&gt;</w:t>
      </w:r>
      <w:r w:rsidRPr="00910C35">
        <w:rPr>
          <w:color w:val="000000"/>
          <w:lang w:val="en-US"/>
        </w:rPr>
        <w:br/>
        <w:t xml:space="preserve">                        &lt;width&gt;250&lt;/width&gt;</w:t>
      </w:r>
      <w:r w:rsidRPr="00910C35">
        <w:rPr>
          <w:color w:val="000000"/>
          <w:lang w:val="en-US"/>
        </w:rPr>
        <w:br/>
        <w:t xml:space="preserve">                        &lt;high&gt;320&lt;/high&gt;</w:t>
      </w:r>
      <w:r w:rsidRPr="00910C35">
        <w:rPr>
          <w:color w:val="000000"/>
          <w:lang w:val="en-US"/>
        </w:rPr>
        <w:br/>
        <w:t xml:space="preserve">                    &lt;/image&gt;</w:t>
      </w:r>
      <w:r w:rsidRPr="00910C35">
        <w:rPr>
          <w:color w:val="000000"/>
          <w:lang w:val="en-US"/>
        </w:rPr>
        <w:br/>
        <w:t xml:space="preserve">                &lt;/camera&gt;</w:t>
      </w:r>
      <w:r w:rsidRPr="00910C35">
        <w:rPr>
          <w:color w:val="000000"/>
          <w:lang w:val="en-US"/>
        </w:rPr>
        <w:br/>
        <w:t xml:space="preserve">                &lt;plugin name="</w:t>
      </w:r>
      <w:proofErr w:type="spellStart"/>
      <w:r w:rsidRPr="00910C35">
        <w:rPr>
          <w:color w:val="000000"/>
          <w:lang w:val="en-US"/>
        </w:rPr>
        <w:t>camera_controller</w:t>
      </w:r>
      <w:proofErr w:type="spellEnd"/>
      <w:r w:rsidRPr="00910C35">
        <w:rPr>
          <w:color w:val="000000"/>
          <w:lang w:val="en-US"/>
        </w:rPr>
        <w:t>" filename="libgazebo_ros_camera.so"&gt;</w:t>
      </w:r>
      <w:r w:rsidRPr="00910C35">
        <w:rPr>
          <w:color w:val="000000"/>
          <w:lang w:val="en-US"/>
        </w:rPr>
        <w:br/>
        <w:t xml:space="preserve">                    &lt;</w:t>
      </w:r>
      <w:proofErr w:type="spellStart"/>
      <w:r w:rsidRPr="00910C35">
        <w:rPr>
          <w:color w:val="000000"/>
          <w:lang w:val="en-US"/>
        </w:rPr>
        <w:t>cameraName</w:t>
      </w:r>
      <w:proofErr w:type="spellEnd"/>
      <w:r w:rsidRPr="00910C35">
        <w:rPr>
          <w:color w:val="000000"/>
          <w:lang w:val="en-US"/>
        </w:rPr>
        <w:t>&gt;</w:t>
      </w:r>
      <w:proofErr w:type="spellStart"/>
      <w:r w:rsidRPr="00910C35">
        <w:rPr>
          <w:color w:val="000000"/>
          <w:lang w:val="en-US"/>
        </w:rPr>
        <w:t>robobo</w:t>
      </w:r>
      <w:proofErr w:type="spellEnd"/>
      <w:r w:rsidRPr="00910C35">
        <w:rPr>
          <w:color w:val="000000"/>
          <w:lang w:val="en-US"/>
        </w:rPr>
        <w:t>&lt;/</w:t>
      </w:r>
      <w:proofErr w:type="spellStart"/>
      <w:r w:rsidRPr="00910C35">
        <w:rPr>
          <w:color w:val="000000"/>
          <w:lang w:val="en-US"/>
        </w:rPr>
        <w:t>cameraName</w:t>
      </w:r>
      <w:proofErr w:type="spellEnd"/>
      <w:r w:rsidRPr="00910C35">
        <w:rPr>
          <w:color w:val="000000"/>
          <w:lang w:val="en-US"/>
        </w:rPr>
        <w:t>&gt;</w:t>
      </w:r>
      <w:r w:rsidRPr="00910C35">
        <w:rPr>
          <w:color w:val="000000"/>
          <w:lang w:val="en-US"/>
        </w:rPr>
        <w:br/>
        <w:t xml:space="preserve">                &lt;/plugin&gt;</w:t>
      </w:r>
      <w:r w:rsidRPr="00910C35">
        <w:rPr>
          <w:color w:val="000000"/>
          <w:lang w:val="en-US"/>
        </w:rPr>
        <w:br/>
        <w:t xml:space="preserve">            &lt;/sensor&gt;</w:t>
      </w:r>
      <w:r w:rsidRPr="00910C35">
        <w:rPr>
          <w:color w:val="000000"/>
          <w:lang w:val="en-US"/>
        </w:rPr>
        <w:br/>
        <w:t xml:space="preserve">        &lt;/link&gt;</w:t>
      </w:r>
      <w:r w:rsidRPr="00910C35">
        <w:rPr>
          <w:color w:val="000000"/>
          <w:lang w:val="en-US"/>
        </w:rPr>
        <w:br/>
        <w:t xml:space="preserve">        &lt;!-- JOINTS --&gt;</w:t>
      </w:r>
      <w:r w:rsidRPr="00910C35">
        <w:rPr>
          <w:color w:val="000000"/>
          <w:lang w:val="en-US"/>
        </w:rPr>
        <w:br/>
        <w:t xml:space="preserve">        &lt;joint name="</w:t>
      </w:r>
      <w:proofErr w:type="spellStart"/>
      <w:r w:rsidRPr="00910C35">
        <w:rPr>
          <w:color w:val="000000"/>
          <w:lang w:val="en-US"/>
        </w:rPr>
        <w:t>left_motor</w:t>
      </w:r>
      <w:proofErr w:type="spellEnd"/>
      <w:r w:rsidRPr="00910C35">
        <w:rPr>
          <w:color w:val="000000"/>
          <w:lang w:val="en-US"/>
        </w:rPr>
        <w:t>" type="revolute"&gt;</w:t>
      </w:r>
      <w:r w:rsidRPr="00910C35">
        <w:rPr>
          <w:color w:val="000000"/>
          <w:lang w:val="en-US"/>
        </w:rPr>
        <w:br/>
        <w:t xml:space="preserve">            &lt;parent&gt;body&lt;/parent&gt;</w:t>
      </w:r>
      <w:r w:rsidRPr="00910C35">
        <w:rPr>
          <w:color w:val="000000"/>
          <w:lang w:val="en-US"/>
        </w:rPr>
        <w:br/>
        <w:t xml:space="preserve">            &lt;child&gt;</w:t>
      </w:r>
      <w:proofErr w:type="spellStart"/>
      <w:r w:rsidRPr="00910C35">
        <w:rPr>
          <w:color w:val="000000"/>
          <w:lang w:val="en-US"/>
        </w:rPr>
        <w:t>left_wheel</w:t>
      </w:r>
      <w:proofErr w:type="spellEnd"/>
      <w:r w:rsidRPr="00910C35">
        <w:rPr>
          <w:color w:val="000000"/>
          <w:lang w:val="en-US"/>
        </w:rPr>
        <w:t>&lt;/child&gt;</w:t>
      </w:r>
      <w:r w:rsidRPr="00910C35">
        <w:rPr>
          <w:color w:val="000000"/>
          <w:lang w:val="en-US"/>
        </w:rPr>
        <w:br/>
        <w:t xml:space="preserve">            &lt;pose&gt;0 0 0 0 0 0&lt;/pose&gt;</w:t>
      </w:r>
      <w:r w:rsidRPr="00910C35">
        <w:rPr>
          <w:color w:val="000000"/>
          <w:lang w:val="en-US"/>
        </w:rPr>
        <w:br/>
        <w:t xml:space="preserve">            &lt;axis&gt;</w:t>
      </w:r>
      <w:r w:rsidRPr="00910C35">
        <w:rPr>
          <w:color w:val="000000"/>
          <w:lang w:val="en-US"/>
        </w:rPr>
        <w:br/>
        <w:t xml:space="preserve">                &lt;</w:t>
      </w:r>
      <w:proofErr w:type="spellStart"/>
      <w:r w:rsidRPr="00910C35">
        <w:rPr>
          <w:color w:val="000000"/>
          <w:lang w:val="en-US"/>
        </w:rPr>
        <w:t>xyz</w:t>
      </w:r>
      <w:proofErr w:type="spellEnd"/>
      <w:r w:rsidRPr="00910C35">
        <w:rPr>
          <w:color w:val="000000"/>
          <w:lang w:val="en-US"/>
        </w:rPr>
        <w:t>&gt;0 -1 0&lt;/</w:t>
      </w:r>
      <w:proofErr w:type="spellStart"/>
      <w:r w:rsidRPr="00910C35">
        <w:rPr>
          <w:color w:val="000000"/>
          <w:lang w:val="en-US"/>
        </w:rPr>
        <w:t>xyz</w:t>
      </w:r>
      <w:proofErr w:type="spellEnd"/>
      <w:r w:rsidRPr="00910C35">
        <w:rPr>
          <w:color w:val="000000"/>
          <w:lang w:val="en-US"/>
        </w:rPr>
        <w:t>&gt;</w:t>
      </w:r>
      <w:r w:rsidRPr="00910C35">
        <w:rPr>
          <w:color w:val="000000"/>
          <w:lang w:val="en-US"/>
        </w:rPr>
        <w:br/>
        <w:t xml:space="preserve">                &lt;dynamics&gt;</w:t>
      </w:r>
      <w:r w:rsidRPr="00910C35">
        <w:rPr>
          <w:color w:val="000000"/>
          <w:lang w:val="en-US"/>
        </w:rPr>
        <w:br/>
        <w:t xml:space="preserve">                    &lt;friction&gt;0.022&lt;/friction&gt;</w:t>
      </w:r>
      <w:r w:rsidRPr="00910C35">
        <w:rPr>
          <w:color w:val="000000"/>
          <w:lang w:val="en-US"/>
        </w:rPr>
        <w:br/>
        <w:t xml:space="preserve">                &lt;/dynamics&gt;</w:t>
      </w:r>
      <w:r w:rsidRPr="00910C35">
        <w:rPr>
          <w:color w:val="000000"/>
          <w:lang w:val="en-US"/>
        </w:rPr>
        <w:br/>
        <w:t xml:space="preserve">            &lt;/axis&gt;</w:t>
      </w:r>
      <w:r w:rsidRPr="00910C35">
        <w:rPr>
          <w:color w:val="000000"/>
          <w:lang w:val="en-US"/>
        </w:rPr>
        <w:br/>
        <w:t xml:space="preserve">        &lt;/joint&gt;</w:t>
      </w:r>
      <w:r w:rsidRPr="00910C35">
        <w:rPr>
          <w:color w:val="000000"/>
          <w:lang w:val="en-US"/>
        </w:rPr>
        <w:br/>
        <w:t xml:space="preserve">        &lt;joint name="</w:t>
      </w:r>
      <w:proofErr w:type="spellStart"/>
      <w:r w:rsidRPr="00910C35">
        <w:rPr>
          <w:color w:val="000000"/>
          <w:lang w:val="en-US"/>
        </w:rPr>
        <w:t>right_motor</w:t>
      </w:r>
      <w:proofErr w:type="spellEnd"/>
      <w:r w:rsidRPr="00910C35">
        <w:rPr>
          <w:color w:val="000000"/>
          <w:lang w:val="en-US"/>
        </w:rPr>
        <w:t>" type="revolute"&gt;</w:t>
      </w:r>
      <w:r w:rsidRPr="00910C35">
        <w:rPr>
          <w:color w:val="000000"/>
          <w:lang w:val="en-US"/>
        </w:rPr>
        <w:br/>
        <w:t xml:space="preserve">            &lt;parent&gt;body&lt;/parent&gt;</w:t>
      </w:r>
      <w:r w:rsidRPr="00910C35">
        <w:rPr>
          <w:color w:val="000000"/>
          <w:lang w:val="en-US"/>
        </w:rPr>
        <w:br/>
        <w:t xml:space="preserve">            &lt;child&gt;</w:t>
      </w:r>
      <w:proofErr w:type="spellStart"/>
      <w:r w:rsidRPr="00910C35">
        <w:rPr>
          <w:color w:val="000000"/>
          <w:lang w:val="en-US"/>
        </w:rPr>
        <w:t>right_wheel</w:t>
      </w:r>
      <w:proofErr w:type="spellEnd"/>
      <w:r w:rsidRPr="00910C35">
        <w:rPr>
          <w:color w:val="000000"/>
          <w:lang w:val="en-US"/>
        </w:rPr>
        <w:t>&lt;/child&gt;</w:t>
      </w:r>
      <w:r w:rsidRPr="00910C35">
        <w:rPr>
          <w:color w:val="000000"/>
          <w:lang w:val="en-US"/>
        </w:rPr>
        <w:br/>
        <w:t xml:space="preserve">            &lt;pose&gt;0 0 0 0 0 0&lt;/pose&gt;</w:t>
      </w:r>
      <w:r w:rsidRPr="00910C35">
        <w:rPr>
          <w:color w:val="000000"/>
          <w:lang w:val="en-US"/>
        </w:rPr>
        <w:br/>
        <w:t xml:space="preserve">            &lt;axis&gt;</w:t>
      </w:r>
      <w:r w:rsidRPr="00910C35">
        <w:rPr>
          <w:color w:val="000000"/>
          <w:lang w:val="en-US"/>
        </w:rPr>
        <w:br/>
        <w:t xml:space="preserve">                &lt;</w:t>
      </w:r>
      <w:proofErr w:type="spellStart"/>
      <w:r w:rsidRPr="00910C35">
        <w:rPr>
          <w:color w:val="000000"/>
          <w:lang w:val="en-US"/>
        </w:rPr>
        <w:t>xyz</w:t>
      </w:r>
      <w:proofErr w:type="spellEnd"/>
      <w:r w:rsidRPr="00910C35">
        <w:rPr>
          <w:color w:val="000000"/>
          <w:lang w:val="en-US"/>
        </w:rPr>
        <w:t>&gt;0 -1 0&lt;/</w:t>
      </w:r>
      <w:proofErr w:type="spellStart"/>
      <w:r w:rsidRPr="00910C35">
        <w:rPr>
          <w:color w:val="000000"/>
          <w:lang w:val="en-US"/>
        </w:rPr>
        <w:t>xyz</w:t>
      </w:r>
      <w:proofErr w:type="spellEnd"/>
      <w:r w:rsidRPr="00910C35">
        <w:rPr>
          <w:color w:val="000000"/>
          <w:lang w:val="en-US"/>
        </w:rPr>
        <w:t>&gt;</w:t>
      </w:r>
      <w:r w:rsidRPr="00910C35">
        <w:rPr>
          <w:color w:val="000000"/>
          <w:lang w:val="en-US"/>
        </w:rPr>
        <w:br/>
        <w:t xml:space="preserve">                &lt;dynamics&gt;</w:t>
      </w:r>
      <w:r w:rsidRPr="00910C35">
        <w:rPr>
          <w:color w:val="000000"/>
          <w:lang w:val="en-US"/>
        </w:rPr>
        <w:br/>
        <w:t xml:space="preserve">                    &lt;friction&gt;0.022&lt;/friction&gt;</w:t>
      </w:r>
      <w:r w:rsidRPr="00910C35">
        <w:rPr>
          <w:color w:val="000000"/>
          <w:lang w:val="en-US"/>
        </w:rPr>
        <w:br/>
        <w:t xml:space="preserve">                &lt;/dynamics&gt;</w:t>
      </w:r>
      <w:r w:rsidRPr="00910C35">
        <w:rPr>
          <w:color w:val="000000"/>
          <w:lang w:val="en-US"/>
        </w:rPr>
        <w:br/>
        <w:t xml:space="preserve">            &lt;/axis&gt;</w:t>
      </w:r>
      <w:r w:rsidRPr="00910C35">
        <w:rPr>
          <w:color w:val="000000"/>
          <w:lang w:val="en-US"/>
        </w:rPr>
        <w:br/>
        <w:t xml:space="preserve">        &lt;/joint&gt;</w:t>
      </w:r>
      <w:r w:rsidRPr="00910C35">
        <w:rPr>
          <w:color w:val="000000"/>
          <w:lang w:val="en-US"/>
        </w:rPr>
        <w:br/>
        <w:t xml:space="preserve">        &lt;joint name="</w:t>
      </w:r>
      <w:proofErr w:type="spellStart"/>
      <w:r w:rsidRPr="00910C35">
        <w:rPr>
          <w:color w:val="000000"/>
          <w:lang w:val="en-US"/>
        </w:rPr>
        <w:t>pan_motor</w:t>
      </w:r>
      <w:proofErr w:type="spellEnd"/>
      <w:r w:rsidRPr="00910C35">
        <w:rPr>
          <w:color w:val="000000"/>
          <w:lang w:val="en-US"/>
        </w:rPr>
        <w:t>" type="revolute"&gt;</w:t>
      </w:r>
      <w:r w:rsidRPr="00910C35">
        <w:rPr>
          <w:color w:val="000000"/>
          <w:lang w:val="en-US"/>
        </w:rPr>
        <w:br/>
        <w:t xml:space="preserve">            &lt;parent&gt;body&lt;/parent&gt;</w:t>
      </w:r>
      <w:r w:rsidRPr="00910C35">
        <w:rPr>
          <w:color w:val="000000"/>
          <w:lang w:val="en-US"/>
        </w:rPr>
        <w:br/>
        <w:t xml:space="preserve">            &lt;child&gt;pan&lt;/child&gt;</w:t>
      </w:r>
      <w:r w:rsidRPr="00910C35">
        <w:rPr>
          <w:color w:val="000000"/>
          <w:lang w:val="en-US"/>
        </w:rPr>
        <w:br/>
        <w:t xml:space="preserve">            &lt;pose&gt;0 0 0 0 0 0&lt;/pose&gt;</w:t>
      </w:r>
      <w:r w:rsidRPr="00910C35">
        <w:rPr>
          <w:color w:val="000000"/>
          <w:lang w:val="en-US"/>
        </w:rPr>
        <w:br/>
        <w:t xml:space="preserve">            &lt;axis&gt;</w:t>
      </w:r>
      <w:r w:rsidRPr="00910C35">
        <w:rPr>
          <w:color w:val="000000"/>
          <w:lang w:val="en-US"/>
        </w:rPr>
        <w:br/>
        <w:t xml:space="preserve">                &lt;</w:t>
      </w:r>
      <w:proofErr w:type="spellStart"/>
      <w:r w:rsidRPr="00910C35">
        <w:rPr>
          <w:color w:val="000000"/>
          <w:lang w:val="en-US"/>
        </w:rPr>
        <w:t>xyz</w:t>
      </w:r>
      <w:proofErr w:type="spellEnd"/>
      <w:r w:rsidRPr="00910C35">
        <w:rPr>
          <w:color w:val="000000"/>
          <w:lang w:val="en-US"/>
        </w:rPr>
        <w:t>&gt;0 0 -1&lt;/</w:t>
      </w:r>
      <w:proofErr w:type="spellStart"/>
      <w:r w:rsidRPr="00910C35">
        <w:rPr>
          <w:color w:val="000000"/>
          <w:lang w:val="en-US"/>
        </w:rPr>
        <w:t>xyz</w:t>
      </w:r>
      <w:proofErr w:type="spellEnd"/>
      <w:r w:rsidRPr="00910C35">
        <w:rPr>
          <w:color w:val="000000"/>
          <w:lang w:val="en-US"/>
        </w:rPr>
        <w:t>&gt;</w:t>
      </w:r>
      <w:r w:rsidRPr="00910C35">
        <w:rPr>
          <w:color w:val="000000"/>
          <w:lang w:val="en-US"/>
        </w:rPr>
        <w:br/>
        <w:t xml:space="preserve">                &lt;dynamics&gt;</w:t>
      </w:r>
      <w:r w:rsidRPr="00910C35">
        <w:rPr>
          <w:color w:val="000000"/>
          <w:lang w:val="en-US"/>
        </w:rPr>
        <w:br/>
      </w:r>
      <w:r w:rsidRPr="00910C35">
        <w:rPr>
          <w:color w:val="000000"/>
          <w:lang w:val="en-US"/>
        </w:rPr>
        <w:lastRenderedPageBreak/>
        <w:t xml:space="preserve">                    &lt;friction&gt;0.15&lt;/friction&gt;</w:t>
      </w:r>
      <w:r w:rsidRPr="00910C35">
        <w:rPr>
          <w:color w:val="000000"/>
          <w:lang w:val="en-US"/>
        </w:rPr>
        <w:br/>
        <w:t xml:space="preserve">                &lt;/dynamics&gt;</w:t>
      </w:r>
      <w:r w:rsidRPr="00910C35">
        <w:rPr>
          <w:color w:val="000000"/>
          <w:lang w:val="en-US"/>
        </w:rPr>
        <w:br/>
        <w:t xml:space="preserve">            &lt;/axis&gt;</w:t>
      </w:r>
      <w:r w:rsidRPr="00910C35">
        <w:rPr>
          <w:color w:val="000000"/>
          <w:lang w:val="en-US"/>
        </w:rPr>
        <w:br/>
        <w:t xml:space="preserve">        &lt;/joint&gt;</w:t>
      </w:r>
      <w:r w:rsidRPr="00910C35">
        <w:rPr>
          <w:color w:val="000000"/>
          <w:lang w:val="en-US"/>
        </w:rPr>
        <w:br/>
        <w:t xml:space="preserve">        &lt;joint name="</w:t>
      </w:r>
      <w:proofErr w:type="spellStart"/>
      <w:r w:rsidRPr="00910C35">
        <w:rPr>
          <w:color w:val="000000"/>
          <w:lang w:val="en-US"/>
        </w:rPr>
        <w:t>tilt_motor</w:t>
      </w:r>
      <w:proofErr w:type="spellEnd"/>
      <w:r w:rsidRPr="00910C35">
        <w:rPr>
          <w:color w:val="000000"/>
          <w:lang w:val="en-US"/>
        </w:rPr>
        <w:t>" type="revolute"&gt;</w:t>
      </w:r>
      <w:r w:rsidRPr="00910C35">
        <w:rPr>
          <w:color w:val="000000"/>
          <w:lang w:val="en-US"/>
        </w:rPr>
        <w:br/>
        <w:t xml:space="preserve">            &lt;parent&gt;pan&lt;/parent&gt;</w:t>
      </w:r>
      <w:r w:rsidRPr="00910C35">
        <w:rPr>
          <w:color w:val="000000"/>
          <w:lang w:val="en-US"/>
        </w:rPr>
        <w:br/>
        <w:t xml:space="preserve">            &lt;child&gt;</w:t>
      </w:r>
      <w:proofErr w:type="spellStart"/>
      <w:r w:rsidRPr="00910C35">
        <w:rPr>
          <w:color w:val="000000"/>
          <w:lang w:val="en-US"/>
        </w:rPr>
        <w:t>tilt_smartphone</w:t>
      </w:r>
      <w:proofErr w:type="spellEnd"/>
      <w:r w:rsidRPr="00910C35">
        <w:rPr>
          <w:color w:val="000000"/>
          <w:lang w:val="en-US"/>
        </w:rPr>
        <w:t>&lt;/child&gt;</w:t>
      </w:r>
      <w:r w:rsidRPr="00910C35">
        <w:rPr>
          <w:color w:val="000000"/>
          <w:lang w:val="en-US"/>
        </w:rPr>
        <w:br/>
        <w:t xml:space="preserve">            &lt;pose&gt;-0.089743 0 -0.005 0 0 0&lt;/pose&gt;</w:t>
      </w:r>
      <w:r w:rsidRPr="00910C35">
        <w:rPr>
          <w:color w:val="000000"/>
          <w:lang w:val="en-US"/>
        </w:rPr>
        <w:br/>
        <w:t xml:space="preserve">            &lt;axis&gt;</w:t>
      </w:r>
      <w:r w:rsidRPr="00910C35">
        <w:rPr>
          <w:color w:val="000000"/>
          <w:lang w:val="en-US"/>
        </w:rPr>
        <w:br/>
        <w:t xml:space="preserve">                &lt;</w:t>
      </w:r>
      <w:proofErr w:type="spellStart"/>
      <w:r w:rsidRPr="00910C35">
        <w:rPr>
          <w:color w:val="000000"/>
          <w:lang w:val="en-US"/>
        </w:rPr>
        <w:t>xyz</w:t>
      </w:r>
      <w:proofErr w:type="spellEnd"/>
      <w:r w:rsidRPr="00910C35">
        <w:rPr>
          <w:color w:val="000000"/>
          <w:lang w:val="en-US"/>
        </w:rPr>
        <w:t>&gt;0 -1 0&lt;/</w:t>
      </w:r>
      <w:proofErr w:type="spellStart"/>
      <w:r w:rsidRPr="00910C35">
        <w:rPr>
          <w:color w:val="000000"/>
          <w:lang w:val="en-US"/>
        </w:rPr>
        <w:t>xyz</w:t>
      </w:r>
      <w:proofErr w:type="spellEnd"/>
      <w:r w:rsidRPr="00910C35">
        <w:rPr>
          <w:color w:val="000000"/>
          <w:lang w:val="en-US"/>
        </w:rPr>
        <w:t>&gt;</w:t>
      </w:r>
      <w:r w:rsidRPr="00910C35">
        <w:rPr>
          <w:color w:val="000000"/>
          <w:lang w:val="en-US"/>
        </w:rPr>
        <w:br/>
        <w:t xml:space="preserve">                &lt;dynamics&gt;</w:t>
      </w:r>
      <w:r w:rsidRPr="00910C35">
        <w:rPr>
          <w:color w:val="000000"/>
          <w:lang w:val="en-US"/>
        </w:rPr>
        <w:br/>
        <w:t xml:space="preserve">                    &lt;friction&gt;0.22&lt;/friction&gt;</w:t>
      </w:r>
      <w:r w:rsidRPr="00910C35">
        <w:rPr>
          <w:color w:val="000000"/>
          <w:lang w:val="en-US"/>
        </w:rPr>
        <w:br/>
        <w:t xml:space="preserve">                &lt;/dynamics&gt;</w:t>
      </w:r>
      <w:r w:rsidRPr="00910C35">
        <w:rPr>
          <w:color w:val="000000"/>
          <w:lang w:val="en-US"/>
        </w:rPr>
        <w:br/>
        <w:t xml:space="preserve">            &lt;/axis&gt;</w:t>
      </w:r>
      <w:r w:rsidRPr="00910C35">
        <w:rPr>
          <w:color w:val="000000"/>
          <w:lang w:val="en-US"/>
        </w:rPr>
        <w:br/>
        <w:t xml:space="preserve">        &lt;/joint&gt;</w:t>
      </w:r>
      <w:r w:rsidRPr="00910C35">
        <w:rPr>
          <w:color w:val="000000"/>
          <w:lang w:val="en-US"/>
        </w:rPr>
        <w:br/>
        <w:t xml:space="preserve">        &lt;!-- </w:t>
      </w:r>
      <w:r w:rsidRPr="00B90888">
        <w:rPr>
          <w:color w:val="000000"/>
          <w:lang w:val="en-US"/>
        </w:rPr>
        <w:t>PLUGINS OF MODEL--&gt;</w:t>
      </w:r>
      <w:r w:rsidRPr="00B90888">
        <w:rPr>
          <w:color w:val="000000"/>
          <w:lang w:val="en-US"/>
        </w:rPr>
        <w:br/>
        <w:t xml:space="preserve">        &lt;plugin name="</w:t>
      </w:r>
      <w:proofErr w:type="spellStart"/>
      <w:r w:rsidRPr="00B90888">
        <w:rPr>
          <w:color w:val="000000"/>
          <w:lang w:val="en-US"/>
        </w:rPr>
        <w:t>move_wheels</w:t>
      </w:r>
      <w:proofErr w:type="spellEnd"/>
      <w:r w:rsidRPr="00B90888">
        <w:rPr>
          <w:color w:val="000000"/>
          <w:lang w:val="en-US"/>
        </w:rPr>
        <w:t>" filename="libmove_wheels.so"/&gt;</w:t>
      </w:r>
      <w:r w:rsidRPr="00B90888">
        <w:rPr>
          <w:color w:val="000000"/>
          <w:lang w:val="en-US"/>
        </w:rPr>
        <w:br/>
        <w:t xml:space="preserve">        &lt;plugin name="</w:t>
      </w:r>
      <w:proofErr w:type="spellStart"/>
      <w:r w:rsidRPr="00B90888">
        <w:rPr>
          <w:color w:val="000000"/>
          <w:lang w:val="en-US"/>
        </w:rPr>
        <w:t>move_pan_tilt</w:t>
      </w:r>
      <w:proofErr w:type="spellEnd"/>
      <w:r w:rsidRPr="00B90888">
        <w:rPr>
          <w:color w:val="000000"/>
          <w:lang w:val="en-US"/>
        </w:rPr>
        <w:t>" filename="libmove_pan_tilt.so"/&gt;</w:t>
      </w:r>
      <w:r w:rsidRPr="00B90888">
        <w:rPr>
          <w:color w:val="000000"/>
          <w:lang w:val="en-US"/>
        </w:rPr>
        <w:br/>
        <w:t xml:space="preserve">        &lt;plugin name="encoders" filename="libencoders.so"/&gt;</w:t>
      </w:r>
      <w:r w:rsidRPr="00B90888">
        <w:rPr>
          <w:color w:val="000000"/>
          <w:lang w:val="en-US"/>
        </w:rPr>
        <w:br/>
        <w:t xml:space="preserve">    &lt;/model&gt;</w:t>
      </w:r>
      <w:r w:rsidRPr="00B90888">
        <w:rPr>
          <w:color w:val="000000"/>
          <w:lang w:val="en-US"/>
        </w:rPr>
        <w:br/>
        <w:t>&lt;/</w:t>
      </w:r>
      <w:proofErr w:type="spellStart"/>
      <w:r w:rsidRPr="00B90888">
        <w:rPr>
          <w:color w:val="000000"/>
          <w:lang w:val="en-US"/>
        </w:rPr>
        <w:t>sdf</w:t>
      </w:r>
      <w:proofErr w:type="spellEnd"/>
      <w:r w:rsidRPr="00B90888">
        <w:rPr>
          <w:color w:val="000000"/>
          <w:lang w:val="en-US"/>
        </w:rPr>
        <w:t>&gt;</w:t>
      </w:r>
    </w:p>
    <w:p w14:paraId="0DC9EBD3" w14:textId="0752E0DA" w:rsidR="00907DF2" w:rsidRDefault="00907DF2">
      <w:pPr>
        <w:spacing w:before="0" w:after="0"/>
        <w:ind w:firstLine="0"/>
        <w:jc w:val="left"/>
        <w:rPr>
          <w:lang w:val="en-US"/>
        </w:rPr>
      </w:pPr>
      <w:r>
        <w:rPr>
          <w:lang w:val="en-US"/>
        </w:rPr>
        <w:br w:type="page"/>
      </w:r>
    </w:p>
    <w:p w14:paraId="5BE232C5" w14:textId="77777777" w:rsidR="00907DF2" w:rsidRDefault="00907DF2" w:rsidP="00907DF2">
      <w:pPr>
        <w:ind w:firstLine="0"/>
        <w:rPr>
          <w:lang w:val="en-US"/>
        </w:rPr>
      </w:pPr>
    </w:p>
    <w:p w14:paraId="68EE40E8" w14:textId="7D08D88F" w:rsidR="00907DF2" w:rsidRDefault="004A3160" w:rsidP="00907DF2">
      <w:pPr>
        <w:pStyle w:val="Ttulo2"/>
        <w:numPr>
          <w:ilvl w:val="0"/>
          <w:numId w:val="0"/>
        </w:numPr>
        <w:rPr>
          <w:lang w:val="en-US"/>
        </w:rPr>
      </w:pPr>
      <w:bookmarkStart w:id="205" w:name="_Ref12819767"/>
      <w:bookmarkStart w:id="206" w:name="_Toc12827335"/>
      <w:r>
        <w:rPr>
          <w:lang w:val="en-US"/>
        </w:rPr>
        <w:t xml:space="preserve">Anexo II: </w:t>
      </w:r>
      <w:r w:rsidR="00907DF2">
        <w:rPr>
          <w:lang w:val="en-US"/>
        </w:rPr>
        <w:t>Plugin dos encoders</w:t>
      </w:r>
      <w:bookmarkEnd w:id="205"/>
      <w:bookmarkEnd w:id="206"/>
    </w:p>
    <w:p w14:paraId="37F77E15" w14:textId="3F37622B" w:rsidR="00907DF2" w:rsidRPr="00EC4915" w:rsidRDefault="00907DF2" w:rsidP="00907D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rPr>
          <w:rFonts w:ascii="Courier New" w:hAnsi="Courier New" w:cs="Courier New"/>
          <w:color w:val="000000"/>
          <w:sz w:val="20"/>
          <w:lang w:val="en-US"/>
        </w:rPr>
      </w:pPr>
      <w:r w:rsidRPr="00907DF2">
        <w:rPr>
          <w:rFonts w:ascii="Courier New" w:hAnsi="Courier New" w:cs="Courier New"/>
          <w:b/>
          <w:bCs/>
          <w:color w:val="000080"/>
          <w:sz w:val="20"/>
          <w:lang w:val="en-US"/>
        </w:rPr>
        <w:t>#</w:t>
      </w:r>
      <w:proofErr w:type="spellStart"/>
      <w:r w:rsidRPr="00907DF2">
        <w:rPr>
          <w:rFonts w:ascii="Courier New" w:hAnsi="Courier New" w:cs="Courier New"/>
          <w:b/>
          <w:bCs/>
          <w:color w:val="000080"/>
          <w:sz w:val="20"/>
          <w:lang w:val="en-US"/>
        </w:rPr>
        <w:t>ifndef</w:t>
      </w:r>
      <w:proofErr w:type="spellEnd"/>
      <w:r w:rsidRPr="00907DF2">
        <w:rPr>
          <w:rFonts w:ascii="Courier New" w:hAnsi="Courier New" w:cs="Courier New"/>
          <w:b/>
          <w:bCs/>
          <w:color w:val="000080"/>
          <w:sz w:val="20"/>
          <w:lang w:val="en-US"/>
        </w:rPr>
        <w:t xml:space="preserve"> </w:t>
      </w:r>
      <w:r w:rsidRPr="00907DF2">
        <w:rPr>
          <w:rFonts w:ascii="Courier New" w:hAnsi="Courier New" w:cs="Courier New"/>
          <w:color w:val="000000"/>
          <w:sz w:val="20"/>
          <w:lang w:val="en-US"/>
        </w:rPr>
        <w:t>_ENCODERS_HH_</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define </w:t>
      </w:r>
      <w:r w:rsidRPr="00907DF2">
        <w:rPr>
          <w:rFonts w:ascii="Courier New" w:hAnsi="Courier New" w:cs="Courier New"/>
          <w:color w:val="000000"/>
          <w:sz w:val="20"/>
          <w:lang w:val="en-US"/>
        </w:rPr>
        <w:t>_ENCODERS_HH_</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w:t>
      </w:r>
      <w:proofErr w:type="spellStart"/>
      <w:r w:rsidRPr="00907DF2">
        <w:rPr>
          <w:rFonts w:ascii="Courier New" w:hAnsi="Courier New" w:cs="Courier New"/>
          <w:color w:val="000000"/>
          <w:sz w:val="20"/>
          <w:lang w:val="en-US"/>
        </w:rPr>
        <w:t>gazebo.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physics/</w:t>
      </w:r>
      <w:proofErr w:type="spellStart"/>
      <w:r w:rsidRPr="00907DF2">
        <w:rPr>
          <w:rFonts w:ascii="Courier New" w:hAnsi="Courier New" w:cs="Courier New"/>
          <w:color w:val="000000"/>
          <w:sz w:val="20"/>
          <w:lang w:val="en-US"/>
        </w:rPr>
        <w:t>physics.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transport/</w:t>
      </w:r>
      <w:proofErr w:type="spellStart"/>
      <w:r w:rsidRPr="00907DF2">
        <w:rPr>
          <w:rFonts w:ascii="Courier New" w:hAnsi="Courier New" w:cs="Courier New"/>
          <w:color w:val="000000"/>
          <w:sz w:val="20"/>
          <w:lang w:val="en-US"/>
        </w:rPr>
        <w:t>transport.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w:t>
      </w:r>
      <w:proofErr w:type="spellStart"/>
      <w:r w:rsidRPr="00907DF2">
        <w:rPr>
          <w:rFonts w:ascii="Courier New" w:hAnsi="Courier New" w:cs="Courier New"/>
          <w:color w:val="000000"/>
          <w:sz w:val="20"/>
          <w:lang w:val="en-US"/>
        </w:rPr>
        <w:t>msg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msgs.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physics/</w:t>
      </w:r>
      <w:proofErr w:type="spellStart"/>
      <w:r w:rsidRPr="00907DF2">
        <w:rPr>
          <w:rFonts w:ascii="Courier New" w:hAnsi="Courier New" w:cs="Courier New"/>
          <w:color w:val="000000"/>
          <w:sz w:val="20"/>
          <w:lang w:val="en-US"/>
        </w:rPr>
        <w:t>Joint.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physics/</w:t>
      </w:r>
      <w:proofErr w:type="spellStart"/>
      <w:r w:rsidRPr="00907DF2">
        <w:rPr>
          <w:rFonts w:ascii="Courier New" w:hAnsi="Courier New" w:cs="Courier New"/>
          <w:color w:val="000000"/>
          <w:sz w:val="20"/>
          <w:lang w:val="en-US"/>
        </w:rPr>
        <w:t>Model.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gazebo/physics/</w:t>
      </w:r>
      <w:proofErr w:type="spellStart"/>
      <w:r w:rsidRPr="00907DF2">
        <w:rPr>
          <w:rFonts w:ascii="Courier New" w:hAnsi="Courier New" w:cs="Courier New"/>
          <w:color w:val="000000"/>
          <w:sz w:val="20"/>
          <w:lang w:val="en-US"/>
        </w:rPr>
        <w:t>PhysicsTypes.h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w:t>
      </w:r>
      <w:proofErr w:type="spellStart"/>
      <w:r w:rsidRPr="00907DF2">
        <w:rPr>
          <w:rFonts w:ascii="Courier New" w:hAnsi="Courier New" w:cs="Courier New"/>
          <w:color w:val="000000"/>
          <w:sz w:val="20"/>
          <w:lang w:val="en-US"/>
        </w:rPr>
        <w:t>std_msgs</w:t>
      </w:r>
      <w:proofErr w:type="spellEnd"/>
      <w:r w:rsidRPr="00907DF2">
        <w:rPr>
          <w:rFonts w:ascii="Courier New" w:hAnsi="Courier New" w:cs="Courier New"/>
          <w:color w:val="000000"/>
          <w:sz w:val="20"/>
          <w:lang w:val="en-US"/>
        </w:rPr>
        <w:t>/Int16.h&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w:t>
      </w:r>
      <w:proofErr w:type="spellStart"/>
      <w:r w:rsidRPr="00907DF2">
        <w:rPr>
          <w:rFonts w:ascii="Courier New" w:hAnsi="Courier New" w:cs="Courier New"/>
          <w:color w:val="000000"/>
          <w:sz w:val="20"/>
          <w:lang w:val="en-US"/>
        </w:rPr>
        <w:t>gazebo_msg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LinkStates.h</w:t>
      </w:r>
      <w:proofErr w:type="spellEnd"/>
      <w:r w:rsidRPr="00907DF2">
        <w:rPr>
          <w:rFonts w:ascii="Courier New" w:hAnsi="Courier New" w:cs="Courier New"/>
          <w:color w:val="000000"/>
          <w:sz w:val="20"/>
          <w:lang w:val="en-US"/>
        </w:rPr>
        <w:t>&g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color w:val="000000"/>
          <w:sz w:val="20"/>
          <w:lang w:val="en-US"/>
        </w:rPr>
        <w:t>&lt;thread&gt;</w:t>
      </w:r>
      <w:r w:rsidRPr="00907DF2">
        <w:rPr>
          <w:rFonts w:ascii="Courier New" w:hAnsi="Courier New" w:cs="Courier New"/>
          <w:color w:val="000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os</w:t>
      </w:r>
      <w:proofErr w:type="spellEnd"/>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os.h</w:t>
      </w:r>
      <w:proofErr w:type="spellEnd"/>
      <w:r w:rsidRPr="00907DF2">
        <w:rPr>
          <w:rFonts w:ascii="Courier New" w:hAnsi="Courier New" w:cs="Courier New"/>
          <w:b/>
          <w:bCs/>
          <w:color w:val="008000"/>
          <w:sz w:val="20"/>
          <w:lang w:val="en-US"/>
        </w:rPr>
        <w:t>"</w:t>
      </w:r>
      <w:r w:rsidRPr="00907DF2">
        <w:rPr>
          <w:rFonts w:ascii="Courier New" w:hAnsi="Courier New" w:cs="Courier New"/>
          <w:b/>
          <w:bCs/>
          <w:color w:val="008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os</w:t>
      </w:r>
      <w:proofErr w:type="spellEnd"/>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callback_queue.h</w:t>
      </w:r>
      <w:proofErr w:type="spellEnd"/>
      <w:r w:rsidRPr="00907DF2">
        <w:rPr>
          <w:rFonts w:ascii="Courier New" w:hAnsi="Courier New" w:cs="Courier New"/>
          <w:b/>
          <w:bCs/>
          <w:color w:val="008000"/>
          <w:sz w:val="20"/>
          <w:lang w:val="en-US"/>
        </w:rPr>
        <w:t>"</w:t>
      </w:r>
      <w:r w:rsidRPr="00907DF2">
        <w:rPr>
          <w:rFonts w:ascii="Courier New" w:hAnsi="Courier New" w:cs="Courier New"/>
          <w:b/>
          <w:bCs/>
          <w:color w:val="008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os</w:t>
      </w:r>
      <w:proofErr w:type="spellEnd"/>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subscribe_options.h</w:t>
      </w:r>
      <w:proofErr w:type="spellEnd"/>
      <w:r w:rsidRPr="00907DF2">
        <w:rPr>
          <w:rFonts w:ascii="Courier New" w:hAnsi="Courier New" w:cs="Courier New"/>
          <w:b/>
          <w:bCs/>
          <w:color w:val="008000"/>
          <w:sz w:val="20"/>
          <w:lang w:val="en-US"/>
        </w:rPr>
        <w:t>"</w:t>
      </w:r>
      <w:r w:rsidRPr="00907DF2">
        <w:rPr>
          <w:rFonts w:ascii="Courier New" w:hAnsi="Courier New" w:cs="Courier New"/>
          <w:b/>
          <w:bCs/>
          <w:color w:val="008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std_msgs</w:t>
      </w:r>
      <w:proofErr w:type="spellEnd"/>
      <w:r w:rsidRPr="00907DF2">
        <w:rPr>
          <w:rFonts w:ascii="Courier New" w:hAnsi="Courier New" w:cs="Courier New"/>
          <w:b/>
          <w:bCs/>
          <w:color w:val="008000"/>
          <w:sz w:val="20"/>
          <w:lang w:val="en-US"/>
        </w:rPr>
        <w:t>/Float64.h"</w:t>
      </w:r>
      <w:r w:rsidRPr="00907DF2">
        <w:rPr>
          <w:rFonts w:ascii="Courier New" w:hAnsi="Courier New" w:cs="Courier New"/>
          <w:b/>
          <w:bCs/>
          <w:color w:val="008000"/>
          <w:sz w:val="20"/>
          <w:lang w:val="en-US"/>
        </w:rPr>
        <w:br/>
      </w:r>
      <w:r w:rsidRPr="00907DF2">
        <w:rPr>
          <w:rFonts w:ascii="Courier New" w:hAnsi="Courier New" w:cs="Courier New"/>
          <w:b/>
          <w:bCs/>
          <w:color w:val="000080"/>
          <w:sz w:val="20"/>
          <w:lang w:val="en-US"/>
        </w:rPr>
        <w:t xml:space="preserve">#includ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obobo_msgs</w:t>
      </w:r>
      <w:proofErr w:type="spellEnd"/>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Wheels.h</w:t>
      </w:r>
      <w:proofErr w:type="spellEnd"/>
      <w:r w:rsidRPr="00907DF2">
        <w:rPr>
          <w:rFonts w:ascii="Courier New" w:hAnsi="Courier New" w:cs="Courier New"/>
          <w:b/>
          <w:bCs/>
          <w:color w:val="008000"/>
          <w:sz w:val="20"/>
          <w:lang w:val="en-US"/>
        </w:rPr>
        <w:t>"</w:t>
      </w:r>
      <w:r w:rsidRPr="00907DF2">
        <w:rPr>
          <w:rFonts w:ascii="Courier New" w:hAnsi="Courier New" w:cs="Courier New"/>
          <w:b/>
          <w:bCs/>
          <w:color w:val="008000"/>
          <w:sz w:val="20"/>
          <w:lang w:val="en-US"/>
        </w:rPr>
        <w:br/>
      </w:r>
      <w:r w:rsidRPr="00907DF2">
        <w:rPr>
          <w:rFonts w:ascii="Courier New" w:hAnsi="Courier New" w:cs="Courier New"/>
          <w:b/>
          <w:bCs/>
          <w:color w:val="008000"/>
          <w:sz w:val="20"/>
          <w:lang w:val="en-US"/>
        </w:rPr>
        <w:br/>
      </w:r>
      <w:r w:rsidRPr="00907DF2">
        <w:rPr>
          <w:rFonts w:ascii="Courier New" w:hAnsi="Courier New" w:cs="Courier New"/>
          <w:b/>
          <w:bCs/>
          <w:color w:val="660E7A"/>
          <w:sz w:val="20"/>
          <w:lang w:val="en-US"/>
        </w:rPr>
        <w:t xml:space="preserve">namespace </w:t>
      </w:r>
      <w:r w:rsidRPr="00907DF2">
        <w:rPr>
          <w:rFonts w:ascii="Courier New" w:hAnsi="Courier New" w:cs="Courier New"/>
          <w:color w:val="000000"/>
          <w:sz w:val="20"/>
          <w:lang w:val="en-US"/>
        </w:rPr>
        <w:t>gazebo</w:t>
      </w:r>
      <w:r w:rsidRPr="00907DF2">
        <w:rPr>
          <w:rFonts w:ascii="Courier New" w:hAnsi="Courier New" w:cs="Courier New"/>
          <w:color w:val="000000"/>
          <w:sz w:val="20"/>
          <w:lang w:val="en-US"/>
        </w:rPr>
        <w:b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 xml:space="preserve">class </w:t>
      </w:r>
      <w:r w:rsidRPr="00907DF2">
        <w:rPr>
          <w:rFonts w:ascii="Courier New" w:hAnsi="Courier New" w:cs="Courier New"/>
          <w:color w:val="000000"/>
          <w:sz w:val="20"/>
          <w:lang w:val="en-US"/>
        </w:rPr>
        <w:t xml:space="preserve">Encoders : </w:t>
      </w:r>
      <w:r w:rsidRPr="00907DF2">
        <w:rPr>
          <w:rFonts w:ascii="Courier New" w:hAnsi="Courier New" w:cs="Courier New"/>
          <w:b/>
          <w:bCs/>
          <w:color w:val="660E7A"/>
          <w:sz w:val="20"/>
          <w:lang w:val="en-US"/>
        </w:rPr>
        <w:t xml:space="preserve">public </w:t>
      </w:r>
      <w:proofErr w:type="spellStart"/>
      <w:r w:rsidRPr="00907DF2">
        <w:rPr>
          <w:rFonts w:ascii="Courier New" w:hAnsi="Courier New" w:cs="Courier New"/>
          <w:color w:val="000000"/>
          <w:sz w:val="20"/>
          <w:lang w:val="en-US"/>
        </w:rPr>
        <w:t>ModelPlugin</w:t>
      </w:r>
      <w:proofErr w:type="spellEnd"/>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ublic</w:t>
      </w:r>
      <w:r w:rsidRPr="00907DF2">
        <w:rPr>
          <w:rFonts w:ascii="Courier New" w:hAnsi="Courier New" w:cs="Courier New"/>
          <w:color w:val="000000"/>
          <w:sz w:val="20"/>
          <w:lang w:val="en-US"/>
        </w:rPr>
        <w:t>: Encoders()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 xml:space="preserve">::Publisher </w:t>
      </w:r>
      <w:proofErr w:type="spellStart"/>
      <w:r w:rsidRPr="00907DF2">
        <w:rPr>
          <w:rFonts w:ascii="Courier New" w:hAnsi="Courier New" w:cs="Courier New"/>
          <w:color w:val="000000"/>
          <w:sz w:val="20"/>
          <w:lang w:val="en-US"/>
        </w:rPr>
        <w:t>pubWheel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 xml:space="preserve">::Publisher </w:t>
      </w:r>
      <w:proofErr w:type="spellStart"/>
      <w:r w:rsidRPr="00907DF2">
        <w:rPr>
          <w:rFonts w:ascii="Courier New" w:hAnsi="Courier New" w:cs="Courier New"/>
          <w:color w:val="000000"/>
          <w:sz w:val="20"/>
          <w:lang w:val="en-US"/>
        </w:rPr>
        <w:t>pubPan</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 xml:space="preserve">::Publisher </w:t>
      </w:r>
      <w:proofErr w:type="spellStart"/>
      <w:r w:rsidRPr="00907DF2">
        <w:rPr>
          <w:rFonts w:ascii="Courier New" w:hAnsi="Courier New" w:cs="Courier New"/>
          <w:color w:val="000000"/>
          <w:sz w:val="20"/>
          <w:lang w:val="en-US"/>
        </w:rPr>
        <w:t>pubTilt</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bobo_msgs</w:t>
      </w:r>
      <w:proofErr w:type="spellEnd"/>
      <w:r w:rsidRPr="00907DF2">
        <w:rPr>
          <w:rFonts w:ascii="Courier New" w:hAnsi="Courier New" w:cs="Courier New"/>
          <w:color w:val="000000"/>
          <w:sz w:val="20"/>
          <w:lang w:val="en-US"/>
        </w:rPr>
        <w:t xml:space="preserve">::Wheels </w:t>
      </w:r>
      <w:proofErr w:type="spellStart"/>
      <w:r w:rsidRPr="00907DF2">
        <w:rPr>
          <w:rFonts w:ascii="Courier New" w:hAnsi="Courier New" w:cs="Courier New"/>
          <w:color w:val="000000"/>
          <w:sz w:val="20"/>
          <w:lang w:val="en-US"/>
        </w:rPr>
        <w:t>msgWheel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std_msgs</w:t>
      </w:r>
      <w:proofErr w:type="spellEnd"/>
      <w:r w:rsidRPr="00907DF2">
        <w:rPr>
          <w:rFonts w:ascii="Courier New" w:hAnsi="Courier New" w:cs="Courier New"/>
          <w:color w:val="000000"/>
          <w:sz w:val="20"/>
          <w:lang w:val="en-US"/>
        </w:rPr>
        <w:t xml:space="preserve">::Int16 </w:t>
      </w:r>
      <w:proofErr w:type="spellStart"/>
      <w:r w:rsidRPr="00907DF2">
        <w:rPr>
          <w:rFonts w:ascii="Courier New" w:hAnsi="Courier New" w:cs="Courier New"/>
          <w:color w:val="000000"/>
          <w:sz w:val="20"/>
          <w:lang w:val="en-US"/>
        </w:rPr>
        <w:t>msgPan</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std_msgs</w:t>
      </w:r>
      <w:proofErr w:type="spellEnd"/>
      <w:r w:rsidRPr="00907DF2">
        <w:rPr>
          <w:rFonts w:ascii="Courier New" w:hAnsi="Courier New" w:cs="Courier New"/>
          <w:color w:val="000000"/>
          <w:sz w:val="20"/>
          <w:lang w:val="en-US"/>
        </w:rPr>
        <w:t xml:space="preserve">::Int16 </w:t>
      </w:r>
      <w:proofErr w:type="spellStart"/>
      <w:r w:rsidRPr="00907DF2">
        <w:rPr>
          <w:rFonts w:ascii="Courier New" w:hAnsi="Courier New" w:cs="Courier New"/>
          <w:color w:val="000000"/>
          <w:sz w:val="20"/>
          <w:lang w:val="en-US"/>
        </w:rPr>
        <w:t>msgTilt</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proofErr w:type="spellStart"/>
      <w:r w:rsidRPr="00907DF2">
        <w:rPr>
          <w:rFonts w:ascii="Courier New" w:hAnsi="Courier New" w:cs="Courier New"/>
          <w:color w:val="000000"/>
          <w:sz w:val="20"/>
          <w:lang w:val="en-US"/>
        </w:rPr>
        <w:t>RWPo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proofErr w:type="spellStart"/>
      <w:r w:rsidRPr="00907DF2">
        <w:rPr>
          <w:rFonts w:ascii="Courier New" w:hAnsi="Courier New" w:cs="Courier New"/>
          <w:color w:val="000000"/>
          <w:sz w:val="20"/>
          <w:lang w:val="en-US"/>
        </w:rPr>
        <w:t>RWVel</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proofErr w:type="spellStart"/>
      <w:r w:rsidRPr="00907DF2">
        <w:rPr>
          <w:rFonts w:ascii="Courier New" w:hAnsi="Courier New" w:cs="Courier New"/>
          <w:color w:val="000000"/>
          <w:sz w:val="20"/>
          <w:lang w:val="en-US"/>
        </w:rPr>
        <w:t>LWPo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proofErr w:type="spellStart"/>
      <w:r w:rsidRPr="00907DF2">
        <w:rPr>
          <w:rFonts w:ascii="Courier New" w:hAnsi="Courier New" w:cs="Courier New"/>
          <w:color w:val="000000"/>
          <w:sz w:val="20"/>
          <w:lang w:val="en-US"/>
        </w:rPr>
        <w:t>LWVel</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pan;</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til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public: physics::</w:t>
      </w:r>
      <w:proofErr w:type="spellStart"/>
      <w:r w:rsidRPr="00907DF2">
        <w:rPr>
          <w:rFonts w:ascii="Courier New" w:hAnsi="Courier New" w:cs="Courier New"/>
          <w:i/>
          <w:iCs/>
          <w:color w:val="808080"/>
          <w:sz w:val="20"/>
          <w:lang w:val="en-US"/>
        </w:rPr>
        <w:t>JointControllerPtr</w:t>
      </w:r>
      <w:proofErr w:type="spellEnd"/>
      <w:r w:rsidRPr="00907DF2">
        <w:rPr>
          <w:rFonts w:ascii="Courier New" w:hAnsi="Courier New" w:cs="Courier New"/>
          <w:i/>
          <w:iCs/>
          <w:color w:val="808080"/>
          <w:sz w:val="20"/>
          <w:lang w:val="en-US"/>
        </w:rPr>
        <w:t xml:space="preserve"> </w:t>
      </w:r>
      <w:proofErr w:type="spellStart"/>
      <w:r w:rsidRPr="00907DF2">
        <w:rPr>
          <w:rFonts w:ascii="Courier New" w:hAnsi="Courier New" w:cs="Courier New"/>
          <w:i/>
          <w:iCs/>
          <w:color w:val="808080"/>
          <w:sz w:val="20"/>
          <w:lang w:val="en-US"/>
        </w:rPr>
        <w:t>jointController</w:t>
      </w:r>
      <w:proofErr w:type="spellEnd"/>
      <w:r w:rsidRPr="00907DF2">
        <w:rPr>
          <w:rFonts w:ascii="Courier New" w:hAnsi="Courier New" w:cs="Courier New"/>
          <w:i/>
          <w:iCs/>
          <w:color w:val="808080"/>
          <w:sz w:val="20"/>
          <w:lang w:val="en-US"/>
        </w:rPr>
        <w:t>;</w:t>
      </w:r>
      <w:r w:rsidRPr="00907DF2">
        <w:rPr>
          <w:rFonts w:ascii="Courier New" w:hAnsi="Courier New" w:cs="Courier New"/>
          <w:i/>
          <w:iCs/>
          <w:color w:val="808080"/>
          <w:sz w:val="20"/>
          <w:lang w:val="en-US"/>
        </w:rPr>
        <w:br/>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ublic</w:t>
      </w:r>
      <w:r w:rsidRPr="00907DF2">
        <w:rPr>
          <w:rFonts w:ascii="Courier New" w:hAnsi="Courier New" w:cs="Courier New"/>
          <w:color w:val="000000"/>
          <w:sz w:val="20"/>
          <w:lang w:val="en-US"/>
        </w:rPr>
        <w:t xml:space="preserve">: </w:t>
      </w:r>
      <w:r w:rsidRPr="00907DF2">
        <w:rPr>
          <w:rFonts w:ascii="Courier New" w:hAnsi="Courier New" w:cs="Courier New"/>
          <w:b/>
          <w:bCs/>
          <w:color w:val="660E7A"/>
          <w:sz w:val="20"/>
          <w:lang w:val="en-US"/>
        </w:rPr>
        <w:t xml:space="preserve">virtual </w:t>
      </w:r>
      <w:r w:rsidRPr="00907DF2">
        <w:rPr>
          <w:rFonts w:ascii="Courier New" w:hAnsi="Courier New" w:cs="Courier New"/>
          <w:b/>
          <w:bCs/>
          <w:color w:val="000080"/>
          <w:sz w:val="20"/>
          <w:lang w:val="en-US"/>
        </w:rPr>
        <w:t xml:space="preserve">void </w:t>
      </w:r>
      <w:r w:rsidRPr="00907DF2">
        <w:rPr>
          <w:rFonts w:ascii="Courier New" w:hAnsi="Courier New" w:cs="Courier New"/>
          <w:color w:val="000000"/>
          <w:sz w:val="20"/>
          <w:lang w:val="en-US"/>
        </w:rPr>
        <w:t>Load(physics::</w:t>
      </w:r>
      <w:proofErr w:type="spellStart"/>
      <w:r w:rsidRPr="00907DF2">
        <w:rPr>
          <w:rFonts w:ascii="Courier New" w:hAnsi="Courier New" w:cs="Courier New"/>
          <w:color w:val="000000"/>
          <w:sz w:val="20"/>
          <w:lang w:val="en-US"/>
        </w:rPr>
        <w:t>ModelPtr</w:t>
      </w:r>
      <w:proofErr w:type="spellEnd"/>
      <w:r w:rsidRPr="00907DF2">
        <w:rPr>
          <w:rFonts w:ascii="Courier New" w:hAnsi="Courier New" w:cs="Courier New"/>
          <w:color w:val="000000"/>
          <w:sz w:val="20"/>
          <w:lang w:val="en-US"/>
        </w:rPr>
        <w:t xml:space="preserve"> _model, </w:t>
      </w:r>
      <w:proofErr w:type="spellStart"/>
      <w:r w:rsidRPr="00907DF2">
        <w:rPr>
          <w:rFonts w:ascii="Courier New" w:hAnsi="Courier New" w:cs="Courier New"/>
          <w:color w:val="000000"/>
          <w:sz w:val="20"/>
          <w:lang w:val="en-US"/>
        </w:rPr>
        <w:t>sdf</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ElementPtr</w:t>
      </w:r>
      <w:proofErr w:type="spellEnd"/>
      <w:r w:rsidRPr="00907DF2">
        <w:rPr>
          <w:rFonts w:ascii="Courier New" w:hAnsi="Courier New" w:cs="Courier New"/>
          <w:color w:val="000000"/>
          <w:sz w:val="20"/>
          <w:lang w:val="en-US"/>
        </w:rPr>
        <w:t xml:space="preserve"> _</w:t>
      </w:r>
      <w:proofErr w:type="spellStart"/>
      <w:r w:rsidRPr="00907DF2">
        <w:rPr>
          <w:rFonts w:ascii="Courier New" w:hAnsi="Courier New" w:cs="Courier New"/>
          <w:color w:val="000000"/>
          <w:sz w:val="20"/>
          <w:lang w:val="en-US"/>
        </w:rPr>
        <w:t>sdf</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Safety check</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000080"/>
          <w:sz w:val="20"/>
          <w:lang w:val="en-US"/>
        </w:rPr>
        <w:t xml:space="preserve">if </w:t>
      </w:r>
      <w:r w:rsidRPr="00907DF2">
        <w:rPr>
          <w:rFonts w:ascii="Courier New" w:hAnsi="Courier New" w:cs="Courier New"/>
          <w:color w:val="000000"/>
          <w:sz w:val="20"/>
          <w:lang w:val="en-US"/>
        </w:rPr>
        <w:t>(_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JointCount</w:t>
      </w:r>
      <w:proofErr w:type="spellEnd"/>
      <w:r w:rsidRPr="00907DF2">
        <w:rPr>
          <w:rFonts w:ascii="Courier New" w:hAnsi="Courier New" w:cs="Courier New"/>
          <w:color w:val="000000"/>
          <w:sz w:val="20"/>
          <w:lang w:val="en-US"/>
        </w:rPr>
        <w:t xml:space="preserve">() == </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std::</w:t>
      </w:r>
      <w:proofErr w:type="spellStart"/>
      <w:r w:rsidRPr="00907DF2">
        <w:rPr>
          <w:rFonts w:ascii="Courier New" w:hAnsi="Courier New" w:cs="Courier New"/>
          <w:color w:val="000000"/>
          <w:sz w:val="20"/>
          <w:lang w:val="en-US"/>
        </w:rPr>
        <w:t>cerr</w:t>
      </w:r>
      <w:proofErr w:type="spellEnd"/>
      <w:r w:rsidRPr="00907DF2">
        <w:rPr>
          <w:rFonts w:ascii="Courier New" w:hAnsi="Courier New" w:cs="Courier New"/>
          <w:color w:val="000000"/>
          <w:sz w:val="20"/>
          <w:lang w:val="en-US"/>
        </w:rPr>
        <w:t xml:space="preserve"> &lt;&lt; </w:t>
      </w:r>
      <w:r w:rsidRPr="00907DF2">
        <w:rPr>
          <w:rFonts w:ascii="Courier New" w:hAnsi="Courier New" w:cs="Courier New"/>
          <w:b/>
          <w:bCs/>
          <w:color w:val="008000"/>
          <w:sz w:val="20"/>
          <w:lang w:val="en-US"/>
        </w:rPr>
        <w:t>"Invalid joint count, model not loaded</w:t>
      </w:r>
      <w:r w:rsidRPr="00907DF2">
        <w:rPr>
          <w:rFonts w:ascii="Courier New" w:hAnsi="Courier New" w:cs="Courier New"/>
          <w:b/>
          <w:bCs/>
          <w:color w:val="000080"/>
          <w:sz w:val="20"/>
          <w:lang w:val="en-US"/>
        </w:rPr>
        <w:t>\n</w:t>
      </w:r>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000080"/>
          <w:sz w:val="20"/>
          <w:lang w:val="en-US"/>
        </w:rPr>
        <w:t>return</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 = _model;</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xml:space="preserve">// Initialize </w:t>
      </w:r>
      <w:proofErr w:type="spellStart"/>
      <w:r w:rsidRPr="00907DF2">
        <w:rPr>
          <w:rFonts w:ascii="Courier New" w:hAnsi="Courier New" w:cs="Courier New"/>
          <w:i/>
          <w:iCs/>
          <w:color w:val="808080"/>
          <w:sz w:val="20"/>
          <w:lang w:val="en-US"/>
        </w:rPr>
        <w:t>ros</w:t>
      </w:r>
      <w:proofErr w:type="spellEnd"/>
      <w:r w:rsidRPr="00907DF2">
        <w:rPr>
          <w:rFonts w:ascii="Courier New" w:hAnsi="Courier New" w:cs="Courier New"/>
          <w:i/>
          <w:iCs/>
          <w:color w:val="808080"/>
          <w:sz w:val="20"/>
          <w:lang w:val="en-US"/>
        </w:rPr>
        <w:br/>
      </w:r>
      <w:r w:rsidRPr="00907DF2">
        <w:rPr>
          <w:rFonts w:ascii="Courier New" w:hAnsi="Courier New" w:cs="Courier New"/>
          <w:i/>
          <w:iCs/>
          <w:color w:val="808080"/>
          <w:sz w:val="20"/>
          <w:lang w:val="en-US"/>
        </w:rPr>
        <w:lastRenderedPageBreak/>
        <w:t xml:space="preserve">            </w:t>
      </w:r>
      <w:r w:rsidRPr="00907DF2">
        <w:rPr>
          <w:rFonts w:ascii="Courier New" w:hAnsi="Courier New" w:cs="Courier New"/>
          <w:b/>
          <w:bCs/>
          <w:color w:val="000080"/>
          <w:sz w:val="20"/>
          <w:lang w:val="en-US"/>
        </w:rPr>
        <w:t xml:space="preserve">if </w:t>
      </w:r>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isInitialized</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b/>
          <w:bCs/>
          <w:color w:val="000080"/>
          <w:sz w:val="20"/>
          <w:lang w:val="en-US"/>
        </w:rPr>
        <w:t xml:space="preserve">int </w:t>
      </w:r>
      <w:proofErr w:type="spellStart"/>
      <w:r w:rsidRPr="00907DF2">
        <w:rPr>
          <w:rFonts w:ascii="Courier New" w:hAnsi="Courier New" w:cs="Courier New"/>
          <w:color w:val="000000"/>
          <w:sz w:val="20"/>
          <w:lang w:val="en-US"/>
        </w:rPr>
        <w:t>argc</w:t>
      </w:r>
      <w:proofErr w:type="spellEnd"/>
      <w:r w:rsidRPr="00907DF2">
        <w:rPr>
          <w:rFonts w:ascii="Courier New" w:hAnsi="Courier New" w:cs="Courier New"/>
          <w:color w:val="000000"/>
          <w:sz w:val="20"/>
          <w:lang w:val="en-US"/>
        </w:rPr>
        <w:t xml:space="preserve"> = </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000080"/>
          <w:sz w:val="20"/>
          <w:lang w:val="en-US"/>
        </w:rPr>
        <w:t xml:space="preserve">char </w:t>
      </w:r>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argv</w:t>
      </w:r>
      <w:proofErr w:type="spellEnd"/>
      <w:r w:rsidRPr="00907DF2">
        <w:rPr>
          <w:rFonts w:ascii="Courier New" w:hAnsi="Courier New" w:cs="Courier New"/>
          <w:color w:val="000000"/>
          <w:sz w:val="20"/>
          <w:lang w:val="en-US"/>
        </w:rPr>
        <w:t xml:space="preserve"> = NULL;</w:t>
      </w:r>
      <w:r w:rsidRPr="00907DF2">
        <w:rPr>
          <w:rFonts w:ascii="Courier New" w:hAnsi="Courier New" w:cs="Courier New"/>
          <w:color w:val="000000"/>
          <w:sz w:val="20"/>
          <w:lang w:val="en-US"/>
        </w:rPr>
        <w:b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init</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argc</w:t>
      </w:r>
      <w:proofErr w:type="spellEnd"/>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argv</w:t>
      </w:r>
      <w:proofErr w:type="spellEnd"/>
      <w:r w:rsidRPr="00907DF2">
        <w:rPr>
          <w:rFonts w:ascii="Courier New" w:hAnsi="Courier New" w:cs="Courier New"/>
          <w:color w:val="000000"/>
          <w:sz w:val="20"/>
          <w:lang w:val="en-US"/>
        </w:rPr>
        <w:t xml:space="preserve">, </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gazebo_client</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init_option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NoSigintHandler</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Create node handler</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reset</w:t>
      </w:r>
      <w:proofErr w:type="spellEnd"/>
      <w:r w:rsidRPr="00907DF2">
        <w:rPr>
          <w:rFonts w:ascii="Courier New" w:hAnsi="Courier New" w:cs="Courier New"/>
          <w:color w:val="000000"/>
          <w:sz w:val="20"/>
          <w:lang w:val="en-US"/>
        </w:rPr>
        <w:t>(</w:t>
      </w:r>
      <w:r w:rsidRPr="00907DF2">
        <w:rPr>
          <w:rFonts w:ascii="Courier New" w:hAnsi="Courier New" w:cs="Courier New"/>
          <w:b/>
          <w:bCs/>
          <w:color w:val="660E7A"/>
          <w:sz w:val="20"/>
          <w:lang w:val="en-US"/>
        </w:rPr>
        <w:t xml:space="preserve">new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NodeHandle</w:t>
      </w:r>
      <w:proofErr w:type="spellEnd"/>
      <w:r w:rsidRPr="00907DF2">
        <w:rPr>
          <w:rFonts w:ascii="Courier New" w:hAnsi="Courier New" w:cs="Courier New"/>
          <w:color w:val="000000"/>
          <w:sz w:val="20"/>
          <w:lang w:val="en-US"/>
        </w:rPr>
        <w:t>(</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gazebo_client</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Subscribe to topic</w:t>
      </w:r>
      <w:r w:rsidRPr="00907DF2">
        <w:rPr>
          <w:rFonts w:ascii="Courier New" w:hAnsi="Courier New" w:cs="Courier New"/>
          <w:i/>
          <w:iCs/>
          <w:color w:val="808080"/>
          <w:sz w:val="20"/>
          <w:lang w:val="en-US"/>
        </w:rPr>
        <w:b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SubscribeOptions</w:t>
      </w:r>
      <w:proofErr w:type="spellEnd"/>
      <w:r w:rsidRPr="00907DF2">
        <w:rPr>
          <w:rFonts w:ascii="Courier New" w:hAnsi="Courier New" w:cs="Courier New"/>
          <w:color w:val="000000"/>
          <w:sz w:val="20"/>
          <w:lang w:val="en-US"/>
        </w:rPr>
        <w:t xml:space="preserve"> so = ros::SubscribeOptions::create&lt;gazebo_msgs::LinkStates&gt;(</w:t>
      </w:r>
      <w:r w:rsidRPr="00907DF2">
        <w:rPr>
          <w:rFonts w:ascii="Courier New" w:hAnsi="Courier New" w:cs="Courier New"/>
          <w:b/>
          <w:bCs/>
          <w:color w:val="008000"/>
          <w:sz w:val="20"/>
          <w:lang w:val="en-US"/>
        </w:rPr>
        <w:t>"/gazebo/link_states"</w:t>
      </w:r>
      <w:r w:rsidRPr="00907DF2">
        <w:rPr>
          <w:rFonts w:ascii="Courier New" w:hAnsi="Courier New" w:cs="Courier New"/>
          <w:color w:val="000000"/>
          <w:sz w:val="20"/>
          <w:lang w:val="en-US"/>
        </w:rPr>
        <w:t>,</w:t>
      </w:r>
      <w:r w:rsidRPr="00907DF2">
        <w:rPr>
          <w:rFonts w:ascii="Courier New" w:hAnsi="Courier New" w:cs="Courier New"/>
          <w:color w:val="0000FF"/>
          <w:sz w:val="20"/>
          <w:lang w:val="en-US"/>
        </w:rPr>
        <w:t>1</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boost::bind(&amp;Encoders::Callback, </w:t>
      </w:r>
      <w:r w:rsidRPr="00907DF2">
        <w:rPr>
          <w:rFonts w:ascii="Courier New" w:hAnsi="Courier New" w:cs="Courier New"/>
          <w:b/>
          <w:bCs/>
          <w:color w:val="660E7A"/>
          <w:sz w:val="20"/>
          <w:lang w:val="en-US"/>
        </w:rPr>
        <w:t>this</w:t>
      </w:r>
      <w:r w:rsidRPr="00907DF2">
        <w:rPr>
          <w:rFonts w:ascii="Courier New" w:hAnsi="Courier New" w:cs="Courier New"/>
          <w:color w:val="000000"/>
          <w:sz w:val="20"/>
          <w:lang w:val="en-US"/>
        </w:rPr>
        <w:t>, _1),</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VoidPtr</w:t>
      </w:r>
      <w:proofErr w:type="spellEnd"/>
      <w:r w:rsidRPr="00907DF2">
        <w:rPr>
          <w:rFonts w:ascii="Courier New" w:hAnsi="Courier New" w:cs="Courier New"/>
          <w:color w:val="000000"/>
          <w:sz w:val="20"/>
          <w:lang w:val="en-US"/>
        </w:rPr>
        <w:t>(), &amp;</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Queue</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Create topics to publish</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Wheels</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advertise&lt;</w:t>
      </w:r>
      <w:proofErr w:type="spellStart"/>
      <w:r w:rsidRPr="00907DF2">
        <w:rPr>
          <w:rFonts w:ascii="Courier New" w:hAnsi="Courier New" w:cs="Courier New"/>
          <w:color w:val="000000"/>
          <w:sz w:val="20"/>
          <w:lang w:val="en-US"/>
        </w:rPr>
        <w:t>robobo_msgs</w:t>
      </w:r>
      <w:proofErr w:type="spellEnd"/>
      <w:r w:rsidRPr="00907DF2">
        <w:rPr>
          <w:rFonts w:ascii="Courier New" w:hAnsi="Courier New" w:cs="Courier New"/>
          <w:color w:val="000000"/>
          <w:sz w:val="20"/>
          <w:lang w:val="en-US"/>
        </w:rPr>
        <w:t>::Wheels&gt;(</w:t>
      </w:r>
      <w:r w:rsidRPr="00907DF2">
        <w:rPr>
          <w:rFonts w:ascii="Courier New" w:hAnsi="Courier New" w:cs="Courier New"/>
          <w:b/>
          <w:bCs/>
          <w:color w:val="008000"/>
          <w:sz w:val="20"/>
          <w:lang w:val="en-US"/>
        </w:rPr>
        <w:t xml:space="preserve">"/" </w:t>
      </w:r>
      <w:r w:rsidRPr="00907DF2">
        <w:rPr>
          <w:rFonts w:ascii="Courier New" w:hAnsi="Courier New" w:cs="Courier New"/>
          <w:color w:val="000000"/>
          <w:sz w:val="20"/>
          <w:lang w:val="en-US"/>
        </w:rP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Name</w:t>
      </w:r>
      <w:proofErr w:type="spellEnd"/>
      <w:r w:rsidRPr="00907DF2">
        <w:rPr>
          <w:rFonts w:ascii="Courier New" w:hAnsi="Courier New" w:cs="Courier New"/>
          <w:color w:val="000000"/>
          <w:sz w:val="20"/>
          <w:lang w:val="en-US"/>
        </w:rPr>
        <w:t xml:space="preserve">() </w:t>
      </w:r>
      <w:r w:rsidRPr="00907DF2">
        <w:rPr>
          <w:rFonts w:ascii="Courier New" w:hAnsi="Courier New" w:cs="Courier New"/>
          <w:color w:val="000000"/>
          <w:sz w:val="20"/>
          <w:lang w:val="en-US"/>
        </w:rPr>
        <w:br/>
        <w:t xml:space="preserve">                + </w:t>
      </w:r>
      <w:r w:rsidRPr="00907DF2">
        <w:rPr>
          <w:rFonts w:ascii="Courier New" w:hAnsi="Courier New" w:cs="Courier New"/>
          <w:b/>
          <w:bCs/>
          <w:color w:val="008000"/>
          <w:sz w:val="20"/>
          <w:lang w:val="en-US"/>
        </w:rPr>
        <w:t>"/wheels"</w:t>
      </w:r>
      <w:r w:rsidRPr="00907DF2">
        <w:rPr>
          <w:rFonts w:ascii="Courier New" w:hAnsi="Courier New" w:cs="Courier New"/>
          <w:color w:val="000000"/>
          <w:sz w:val="20"/>
          <w:lang w:val="en-US"/>
        </w:rPr>
        <w:t xml:space="preserve">, </w:t>
      </w:r>
      <w:r w:rsidRPr="00907DF2">
        <w:rPr>
          <w:rFonts w:ascii="Courier New" w:hAnsi="Courier New" w:cs="Courier New"/>
          <w:color w:val="0000FF"/>
          <w:sz w:val="20"/>
          <w:lang w:val="en-US"/>
        </w:rPr>
        <w:t>1</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Pan</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advertise&lt;</w:t>
      </w:r>
      <w:proofErr w:type="spellStart"/>
      <w:r w:rsidRPr="00907DF2">
        <w:rPr>
          <w:rFonts w:ascii="Courier New" w:hAnsi="Courier New" w:cs="Courier New"/>
          <w:color w:val="000000"/>
          <w:sz w:val="20"/>
          <w:lang w:val="en-US"/>
        </w:rPr>
        <w:t>std_msgs</w:t>
      </w:r>
      <w:proofErr w:type="spellEnd"/>
      <w:r w:rsidRPr="00907DF2">
        <w:rPr>
          <w:rFonts w:ascii="Courier New" w:hAnsi="Courier New" w:cs="Courier New"/>
          <w:color w:val="000000"/>
          <w:sz w:val="20"/>
          <w:lang w:val="en-US"/>
        </w:rPr>
        <w:t>::Int16&gt;(</w:t>
      </w:r>
      <w:r w:rsidRPr="00907DF2">
        <w:rPr>
          <w:rFonts w:ascii="Courier New" w:hAnsi="Courier New" w:cs="Courier New"/>
          <w:b/>
          <w:bCs/>
          <w:color w:val="008000"/>
          <w:sz w:val="20"/>
          <w:lang w:val="en-US"/>
        </w:rPr>
        <w:t xml:space="preserve">"/" </w:t>
      </w:r>
      <w:r w:rsidRPr="00907DF2">
        <w:rPr>
          <w:rFonts w:ascii="Courier New" w:hAnsi="Courier New" w:cs="Courier New"/>
          <w:color w:val="000000"/>
          <w:sz w:val="20"/>
          <w:lang w:val="en-US"/>
        </w:rP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Name</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8000"/>
          <w:sz w:val="20"/>
          <w:lang w:val="en-US"/>
        </w:rPr>
        <w:t>"/pan"</w:t>
      </w:r>
      <w:r w:rsidRPr="00907DF2">
        <w:rPr>
          <w:rFonts w:ascii="Courier New" w:hAnsi="Courier New" w:cs="Courier New"/>
          <w:color w:val="000000"/>
          <w:sz w:val="20"/>
          <w:lang w:val="en-US"/>
        </w:rPr>
        <w:t xml:space="preserve">, </w:t>
      </w:r>
      <w:r w:rsidRPr="00907DF2">
        <w:rPr>
          <w:rFonts w:ascii="Courier New" w:hAnsi="Courier New" w:cs="Courier New"/>
          <w:color w:val="0000FF"/>
          <w:sz w:val="20"/>
          <w:lang w:val="en-US"/>
        </w:rPr>
        <w:t>1</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Tilt</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advertise&lt;</w:t>
      </w:r>
      <w:proofErr w:type="spellStart"/>
      <w:r w:rsidRPr="00907DF2">
        <w:rPr>
          <w:rFonts w:ascii="Courier New" w:hAnsi="Courier New" w:cs="Courier New"/>
          <w:color w:val="000000"/>
          <w:sz w:val="20"/>
          <w:lang w:val="en-US"/>
        </w:rPr>
        <w:t>std_msgs</w:t>
      </w:r>
      <w:proofErr w:type="spellEnd"/>
      <w:r w:rsidRPr="00907DF2">
        <w:rPr>
          <w:rFonts w:ascii="Courier New" w:hAnsi="Courier New" w:cs="Courier New"/>
          <w:color w:val="000000"/>
          <w:sz w:val="20"/>
          <w:lang w:val="en-US"/>
        </w:rPr>
        <w:t>::Int16&gt;(</w:t>
      </w:r>
      <w:r w:rsidRPr="00907DF2">
        <w:rPr>
          <w:rFonts w:ascii="Courier New" w:hAnsi="Courier New" w:cs="Courier New"/>
          <w:b/>
          <w:bCs/>
          <w:color w:val="008000"/>
          <w:sz w:val="20"/>
          <w:lang w:val="en-US"/>
        </w:rPr>
        <w:t xml:space="preserve">"/" </w:t>
      </w:r>
      <w:r w:rsidRPr="00907DF2">
        <w:rPr>
          <w:rFonts w:ascii="Courier New" w:hAnsi="Courier New" w:cs="Courier New"/>
          <w:color w:val="000000"/>
          <w:sz w:val="20"/>
          <w:lang w:val="en-US"/>
        </w:rP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Name</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8000"/>
          <w:sz w:val="20"/>
          <w:lang w:val="en-US"/>
        </w:rPr>
        <w:t>"/tilt"</w:t>
      </w:r>
      <w:r w:rsidRPr="00907DF2">
        <w:rPr>
          <w:rFonts w:ascii="Courier New" w:hAnsi="Courier New" w:cs="Courier New"/>
          <w:color w:val="000000"/>
          <w:sz w:val="20"/>
          <w:lang w:val="en-US"/>
        </w:rPr>
        <w:t xml:space="preserve">, </w:t>
      </w:r>
      <w:r w:rsidRPr="00907DF2">
        <w:rPr>
          <w:rFonts w:ascii="Courier New" w:hAnsi="Courier New" w:cs="Courier New"/>
          <w:color w:val="0000FF"/>
          <w:sz w:val="20"/>
          <w:lang w:val="en-US"/>
        </w:rPr>
        <w:t>1</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Declare the node as a subscriber</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Sub</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subscribe(so);</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QueueThread</w:t>
      </w:r>
      <w:proofErr w:type="spellEnd"/>
      <w:r w:rsidRPr="00907DF2">
        <w:rPr>
          <w:rFonts w:ascii="Courier New" w:hAnsi="Courier New" w:cs="Courier New"/>
          <w:color w:val="000000"/>
          <w:sz w:val="20"/>
          <w:lang w:val="en-US"/>
        </w:rPr>
        <w:t xml:space="preserve"> = std::thread(std::bind (&amp;Encoders::</w:t>
      </w:r>
      <w:proofErr w:type="spellStart"/>
      <w:r w:rsidRPr="00907DF2">
        <w:rPr>
          <w:rFonts w:ascii="Courier New" w:hAnsi="Courier New" w:cs="Courier New"/>
          <w:color w:val="000000"/>
          <w:sz w:val="20"/>
          <w:lang w:val="en-US"/>
        </w:rPr>
        <w:t>QueueThread</w:t>
      </w:r>
      <w:proofErr w:type="spellEnd"/>
      <w:r w:rsidRPr="00907DF2">
        <w:rPr>
          <w:rFonts w:ascii="Courier New" w:hAnsi="Courier New" w:cs="Courier New"/>
          <w:color w:val="000000"/>
          <w:sz w:val="20"/>
          <w:lang w:val="en-US"/>
        </w:rPr>
        <w:t xml:space="preserve">, </w:t>
      </w:r>
      <w:r w:rsidRPr="00907DF2">
        <w:rPr>
          <w:rFonts w:ascii="Courier New" w:hAnsi="Courier New" w:cs="Courier New"/>
          <w:b/>
          <w:bCs/>
          <w:color w:val="660E7A"/>
          <w:sz w:val="20"/>
          <w:lang w:val="en-US"/>
        </w:rPr>
        <w:t>this</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ublic</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void </w:t>
      </w:r>
      <w:r w:rsidRPr="00907DF2">
        <w:rPr>
          <w:rFonts w:ascii="Courier New" w:hAnsi="Courier New" w:cs="Courier New"/>
          <w:color w:val="000000"/>
          <w:sz w:val="20"/>
          <w:lang w:val="en-US"/>
        </w:rPr>
        <w:t>Callback(</w:t>
      </w:r>
      <w:r w:rsidRPr="00907DF2">
        <w:rPr>
          <w:rFonts w:ascii="Courier New" w:hAnsi="Courier New" w:cs="Courier New"/>
          <w:b/>
          <w:bCs/>
          <w:color w:val="000080"/>
          <w:sz w:val="20"/>
          <w:lang w:val="en-US"/>
        </w:rPr>
        <w:t xml:space="preserve">const </w:t>
      </w:r>
      <w:proofErr w:type="spellStart"/>
      <w:r w:rsidRPr="00907DF2">
        <w:rPr>
          <w:rFonts w:ascii="Courier New" w:hAnsi="Courier New" w:cs="Courier New"/>
          <w:color w:val="000000"/>
          <w:sz w:val="20"/>
          <w:lang w:val="en-US"/>
        </w:rPr>
        <w:t>gazebo_msg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LinkState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ConstPtr</w:t>
      </w:r>
      <w:proofErr w:type="spellEnd"/>
      <w:r w:rsidRPr="00907DF2">
        <w:rPr>
          <w:rFonts w:ascii="Courier New" w:hAnsi="Courier New" w:cs="Courier New"/>
          <w:color w:val="000000"/>
          <w:sz w:val="20"/>
          <w:lang w:val="en-US"/>
        </w:rPr>
        <w:t>&amp; msg)</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Read and transform values to degrees of right wheel joint</w:t>
      </w:r>
      <w:r w:rsidRPr="00907DF2">
        <w:rPr>
          <w:rFonts w:ascii="Courier New" w:hAnsi="Courier New" w:cs="Courier New"/>
          <w:i/>
          <w:iCs/>
          <w:color w:val="808080"/>
          <w:sz w:val="20"/>
          <w:lang w:val="en-US"/>
        </w:rPr>
        <w:br/>
        <w:t xml:space="preserve">            </w:t>
      </w:r>
      <w:proofErr w:type="spellStart"/>
      <w:r w:rsidRPr="00907DF2">
        <w:rPr>
          <w:rFonts w:ascii="Courier New" w:hAnsi="Courier New" w:cs="Courier New"/>
          <w:color w:val="000000"/>
          <w:sz w:val="20"/>
          <w:lang w:val="en-US"/>
        </w:rPr>
        <w:t>RWPos</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GetJoint(</w:t>
      </w:r>
      <w:r w:rsidRPr="00907DF2">
        <w:rPr>
          <w:rFonts w:ascii="Courier New" w:hAnsi="Courier New" w:cs="Courier New"/>
          <w:b/>
          <w:bCs/>
          <w:color w:val="008000"/>
          <w:sz w:val="20"/>
          <w:lang w:val="en-US"/>
        </w:rPr>
        <w:t>"right_motor"</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GetAngle(</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Radian()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t xml:space="preserve">            </w:t>
      </w:r>
      <w:proofErr w:type="spellStart"/>
      <w:r w:rsidRPr="00907DF2">
        <w:rPr>
          <w:rFonts w:ascii="Courier New" w:hAnsi="Courier New" w:cs="Courier New"/>
          <w:color w:val="000000"/>
          <w:sz w:val="20"/>
          <w:lang w:val="en-US"/>
        </w:rPr>
        <w:t>RWVel</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Joint</w:t>
      </w:r>
      <w:proofErr w:type="spellEnd"/>
      <w:r w:rsidRPr="00907DF2">
        <w:rPr>
          <w:rFonts w:ascii="Courier New" w:hAnsi="Courier New" w:cs="Courier New"/>
          <w:color w:val="000000"/>
          <w:sz w:val="20"/>
          <w:lang w:val="en-US"/>
        </w:rPr>
        <w:t>(</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ight_motor</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Velocity</w:t>
      </w:r>
      <w:proofErr w:type="spellEnd"/>
      <w:r w:rsidRPr="00907DF2">
        <w:rPr>
          <w:rFonts w:ascii="Courier New" w:hAnsi="Courier New" w:cs="Courier New"/>
          <w:color w:val="000000"/>
          <w:sz w:val="20"/>
          <w:lang w:val="en-US"/>
        </w:rPr>
        <w:t>(</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Read and transform values to degrees of left wheel joint</w:t>
      </w:r>
      <w:r w:rsidRPr="00907DF2">
        <w:rPr>
          <w:rFonts w:ascii="Courier New" w:hAnsi="Courier New" w:cs="Courier New"/>
          <w:i/>
          <w:iCs/>
          <w:color w:val="808080"/>
          <w:sz w:val="20"/>
          <w:lang w:val="en-US"/>
        </w:rPr>
        <w:br/>
        <w:t xml:space="preserve">            </w:t>
      </w:r>
      <w:proofErr w:type="spellStart"/>
      <w:r w:rsidRPr="00907DF2">
        <w:rPr>
          <w:rFonts w:ascii="Courier New" w:hAnsi="Courier New" w:cs="Courier New"/>
          <w:color w:val="000000"/>
          <w:sz w:val="20"/>
          <w:lang w:val="en-US"/>
        </w:rPr>
        <w:t>LWPos</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GetJoint(</w:t>
      </w:r>
      <w:r w:rsidRPr="00907DF2">
        <w:rPr>
          <w:rFonts w:ascii="Courier New" w:hAnsi="Courier New" w:cs="Courier New"/>
          <w:b/>
          <w:bCs/>
          <w:color w:val="008000"/>
          <w:sz w:val="20"/>
          <w:lang w:val="en-US"/>
        </w:rPr>
        <w:t>"right_motor"</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GetAngle(</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Radian()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t xml:space="preserve">            </w:t>
      </w:r>
      <w:proofErr w:type="spellStart"/>
      <w:r w:rsidRPr="00907DF2">
        <w:rPr>
          <w:rFonts w:ascii="Courier New" w:hAnsi="Courier New" w:cs="Courier New"/>
          <w:color w:val="000000"/>
          <w:sz w:val="20"/>
          <w:lang w:val="en-US"/>
        </w:rPr>
        <w:t>LWVel</w:t>
      </w:r>
      <w:proofErr w:type="spellEnd"/>
      <w:r w:rsidRPr="00907DF2">
        <w:rPr>
          <w:rFonts w:ascii="Courier New" w:hAnsi="Courier New" w:cs="Courier New"/>
          <w:color w:val="000000"/>
          <w:sz w:val="20"/>
          <w:lang w:val="en-US"/>
        </w:rPr>
        <w:t xml:space="preserve">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Joint</w:t>
      </w:r>
      <w:proofErr w:type="spellEnd"/>
      <w:r w:rsidRPr="00907DF2">
        <w:rPr>
          <w:rFonts w:ascii="Courier New" w:hAnsi="Courier New" w:cs="Courier New"/>
          <w:color w:val="000000"/>
          <w:sz w:val="20"/>
          <w:lang w:val="en-US"/>
        </w:rPr>
        <w:t>(</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right_motor</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Velocity</w:t>
      </w:r>
      <w:proofErr w:type="spellEnd"/>
      <w:r w:rsidRPr="00907DF2">
        <w:rPr>
          <w:rFonts w:ascii="Courier New" w:hAnsi="Courier New" w:cs="Courier New"/>
          <w:color w:val="000000"/>
          <w:sz w:val="20"/>
          <w:lang w:val="en-US"/>
        </w:rPr>
        <w:t>(</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Save data in Wheels msg</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Wheels.wheelPosR.data</w:t>
      </w:r>
      <w:proofErr w:type="spellEnd"/>
      <w:r w:rsidRPr="00907DF2">
        <w:rPr>
          <w:rFonts w:ascii="Courier New" w:hAnsi="Courier New" w:cs="Courier New"/>
          <w:color w:val="000000"/>
          <w:sz w:val="20"/>
          <w:lang w:val="en-US"/>
        </w:rPr>
        <w:t xml:space="preserve"> = </w:t>
      </w:r>
      <w:proofErr w:type="spellStart"/>
      <w:r w:rsidRPr="00907DF2">
        <w:rPr>
          <w:rFonts w:ascii="Courier New" w:hAnsi="Courier New" w:cs="Courier New"/>
          <w:color w:val="000000"/>
          <w:sz w:val="20"/>
          <w:lang w:val="en-US"/>
        </w:rPr>
        <w:t>RWPo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Wheels.wheelSpeedR.data</w:t>
      </w:r>
      <w:proofErr w:type="spellEnd"/>
      <w:r w:rsidRPr="00907DF2">
        <w:rPr>
          <w:rFonts w:ascii="Courier New" w:hAnsi="Courier New" w:cs="Courier New"/>
          <w:color w:val="000000"/>
          <w:sz w:val="20"/>
          <w:lang w:val="en-US"/>
        </w:rPr>
        <w:t xml:space="preserve"> = </w:t>
      </w:r>
      <w:proofErr w:type="spellStart"/>
      <w:r w:rsidRPr="00907DF2">
        <w:rPr>
          <w:rFonts w:ascii="Courier New" w:hAnsi="Courier New" w:cs="Courier New"/>
          <w:color w:val="000000"/>
          <w:sz w:val="20"/>
          <w:lang w:val="en-US"/>
        </w:rPr>
        <w:t>RWVel</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Wheels.wheelPosL.data</w:t>
      </w:r>
      <w:proofErr w:type="spellEnd"/>
      <w:r w:rsidRPr="00907DF2">
        <w:rPr>
          <w:rFonts w:ascii="Courier New" w:hAnsi="Courier New" w:cs="Courier New"/>
          <w:color w:val="000000"/>
          <w:sz w:val="20"/>
          <w:lang w:val="en-US"/>
        </w:rPr>
        <w:t xml:space="preserve"> = </w:t>
      </w:r>
      <w:proofErr w:type="spellStart"/>
      <w:r w:rsidRPr="00907DF2">
        <w:rPr>
          <w:rFonts w:ascii="Courier New" w:hAnsi="Courier New" w:cs="Courier New"/>
          <w:color w:val="000000"/>
          <w:sz w:val="20"/>
          <w:lang w:val="en-US"/>
        </w:rPr>
        <w:t>LWPo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Wheels.wheelSpeedL.data</w:t>
      </w:r>
      <w:proofErr w:type="spellEnd"/>
      <w:r w:rsidRPr="00907DF2">
        <w:rPr>
          <w:rFonts w:ascii="Courier New" w:hAnsi="Courier New" w:cs="Courier New"/>
          <w:color w:val="000000"/>
          <w:sz w:val="20"/>
          <w:lang w:val="en-US"/>
        </w:rPr>
        <w:t xml:space="preserve"> = </w:t>
      </w:r>
      <w:proofErr w:type="spellStart"/>
      <w:r w:rsidRPr="00907DF2">
        <w:rPr>
          <w:rFonts w:ascii="Courier New" w:hAnsi="Courier New" w:cs="Courier New"/>
          <w:color w:val="000000"/>
          <w:sz w:val="20"/>
          <w:lang w:val="en-US"/>
        </w:rPr>
        <w:t>LWVel</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Publish msg in topic</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Wheels.publish</w:t>
      </w:r>
      <w:proofErr w:type="spellEnd"/>
      <w:r w:rsidRPr="00907DF2">
        <w:rPr>
          <w:rFonts w:ascii="Courier New" w:hAnsi="Courier New" w:cs="Courier New"/>
          <w:color w:val="000000"/>
          <w:sz w:val="20"/>
          <w:lang w:val="en-US"/>
        </w:rPr>
        <w:t>(</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Wheels</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Read an transform values to degrees of pan and tilt</w:t>
      </w:r>
      <w:r w:rsidRPr="00907DF2">
        <w:rPr>
          <w:rFonts w:ascii="Courier New" w:hAnsi="Courier New" w:cs="Courier New"/>
          <w:i/>
          <w:iCs/>
          <w:color w:val="808080"/>
          <w:sz w:val="20"/>
          <w:lang w:val="en-US"/>
        </w:rPr>
        <w:br/>
        <w:t xml:space="preserve">            </w:t>
      </w:r>
      <w:r w:rsidRPr="00907DF2">
        <w:rPr>
          <w:rFonts w:ascii="Courier New" w:hAnsi="Courier New" w:cs="Courier New"/>
          <w:color w:val="000000"/>
          <w:sz w:val="20"/>
          <w:lang w:val="en-US"/>
        </w:rPr>
        <w:t xml:space="preserve">pan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Joint</w:t>
      </w:r>
      <w:proofErr w:type="spellEnd"/>
      <w:r w:rsidRPr="00907DF2">
        <w:rPr>
          <w:rFonts w:ascii="Courier New" w:hAnsi="Courier New" w:cs="Courier New"/>
          <w:color w:val="000000"/>
          <w:sz w:val="20"/>
          <w:lang w:val="en-US"/>
        </w:rPr>
        <w:t>(</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pan_motor</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Angle</w:t>
      </w:r>
      <w:proofErr w:type="spellEnd"/>
      <w:r w:rsidRPr="00907DF2">
        <w:rPr>
          <w:rFonts w:ascii="Courier New" w:hAnsi="Courier New" w:cs="Courier New"/>
          <w:color w:val="000000"/>
          <w:sz w:val="20"/>
          <w:lang w:val="en-US"/>
        </w:rPr>
        <w:t>(</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Radian()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t xml:space="preserve">            tilt = </w:t>
      </w:r>
      <w:r w:rsidRPr="00907DF2">
        <w:rPr>
          <w:rFonts w:ascii="Courier New" w:hAnsi="Courier New" w:cs="Courier New"/>
          <w:b/>
          <w:bCs/>
          <w:color w:val="000080"/>
          <w:sz w:val="20"/>
          <w:lang w:val="en-US"/>
        </w:rPr>
        <w:t xml:space="preserve">int </w:t>
      </w:r>
      <w:r w:rsidRPr="00907DF2">
        <w:rPr>
          <w:rFonts w:ascii="Courier New" w:hAnsi="Courier New" w:cs="Courier New"/>
          <w:color w:val="000000"/>
          <w:sz w:val="20"/>
          <w:lang w:val="en-US"/>
        </w:rPr>
        <w:t>(round(</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model</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GetJoint</w:t>
      </w:r>
      <w:proofErr w:type="spellEnd"/>
      <w:r w:rsidRPr="00907DF2">
        <w:rPr>
          <w:rFonts w:ascii="Courier New" w:hAnsi="Courier New" w:cs="Courier New"/>
          <w:color w:val="000000"/>
          <w:sz w:val="20"/>
          <w:lang w:val="en-US"/>
        </w:rPr>
        <w:t>(</w:t>
      </w:r>
      <w:r w:rsidRPr="00907DF2">
        <w:rPr>
          <w:rFonts w:ascii="Courier New" w:hAnsi="Courier New" w:cs="Courier New"/>
          <w:b/>
          <w:bCs/>
          <w:color w:val="008000"/>
          <w:sz w:val="20"/>
          <w:lang w:val="en-US"/>
        </w:rPr>
        <w:t>"</w:t>
      </w:r>
      <w:proofErr w:type="spellStart"/>
      <w:r w:rsidRPr="00907DF2">
        <w:rPr>
          <w:rFonts w:ascii="Courier New" w:hAnsi="Courier New" w:cs="Courier New"/>
          <w:b/>
          <w:bCs/>
          <w:color w:val="008000"/>
          <w:sz w:val="20"/>
          <w:lang w:val="en-US"/>
        </w:rPr>
        <w:t>tilt_motor</w:t>
      </w:r>
      <w:proofErr w:type="spellEnd"/>
      <w:r w:rsidRPr="00907DF2">
        <w:rPr>
          <w:rFonts w:ascii="Courier New" w:hAnsi="Courier New" w:cs="Courier New"/>
          <w:b/>
          <w:bCs/>
          <w:color w:val="008000"/>
          <w:sz w:val="20"/>
          <w:lang w:val="en-US"/>
        </w:rPr>
        <w:t>"</w:t>
      </w:r>
      <w:r w:rsidRPr="00907DF2">
        <w:rPr>
          <w:rFonts w:ascii="Courier New" w:hAnsi="Courier New" w:cs="Courier New"/>
          <w:color w:val="000000"/>
          <w:sz w:val="20"/>
          <w:lang w:val="en-US"/>
        </w:rPr>
        <w:t>)</w:t>
      </w:r>
      <w:r w:rsidRPr="00907DF2">
        <w:rPr>
          <w:rFonts w:ascii="Courier New" w:hAnsi="Courier New" w:cs="Courier New"/>
          <w:b/>
          <w:bCs/>
          <w:color w:val="006666"/>
          <w:sz w:val="20"/>
          <w:lang w:val="en-US"/>
        </w:rPr>
        <w:t>-</w:t>
      </w:r>
      <w:r w:rsidRPr="00907DF2">
        <w:rPr>
          <w:rFonts w:ascii="Courier New" w:hAnsi="Courier New" w:cs="Courier New"/>
          <w:b/>
          <w:bCs/>
          <w:color w:val="006666"/>
          <w:sz w:val="20"/>
          <w:lang w:val="en-US"/>
        </w:rPr>
        <w:lastRenderedPageBreak/>
        <w:t>&gt;</w:t>
      </w:r>
      <w:proofErr w:type="spellStart"/>
      <w:r w:rsidRPr="00907DF2">
        <w:rPr>
          <w:rFonts w:ascii="Courier New" w:hAnsi="Courier New" w:cs="Courier New"/>
          <w:color w:val="000000"/>
          <w:sz w:val="20"/>
          <w:lang w:val="en-US"/>
        </w:rPr>
        <w:t>GetAngle</w:t>
      </w:r>
      <w:proofErr w:type="spellEnd"/>
      <w:r w:rsidRPr="00907DF2">
        <w:rPr>
          <w:rFonts w:ascii="Courier New" w:hAnsi="Courier New" w:cs="Courier New"/>
          <w:color w:val="000000"/>
          <w:sz w:val="20"/>
          <w:lang w:val="en-US"/>
        </w:rPr>
        <w:t>(</w:t>
      </w:r>
      <w:r w:rsidRPr="00907DF2">
        <w:rPr>
          <w:rFonts w:ascii="Courier New" w:hAnsi="Courier New" w:cs="Courier New"/>
          <w:color w:val="0000FF"/>
          <w:sz w:val="20"/>
          <w:lang w:val="en-US"/>
        </w:rPr>
        <w:t>0</w:t>
      </w:r>
      <w:r w:rsidRPr="00907DF2">
        <w:rPr>
          <w:rFonts w:ascii="Courier New" w:hAnsi="Courier New" w:cs="Courier New"/>
          <w:color w:val="000000"/>
          <w:sz w:val="20"/>
          <w:lang w:val="en-US"/>
        </w:rPr>
        <w:t xml:space="preserve">).Radian() * </w:t>
      </w:r>
      <w:r w:rsidRPr="00907DF2">
        <w:rPr>
          <w:rFonts w:ascii="Courier New" w:hAnsi="Courier New" w:cs="Courier New"/>
          <w:color w:val="0000FF"/>
          <w:sz w:val="20"/>
          <w:lang w:val="en-US"/>
        </w:rPr>
        <w:t xml:space="preserve">180 </w:t>
      </w:r>
      <w:r w:rsidRPr="00907DF2">
        <w:rPr>
          <w:rFonts w:ascii="Courier New" w:hAnsi="Courier New" w:cs="Courier New"/>
          <w:color w:val="000000"/>
          <w:sz w:val="20"/>
          <w:lang w:val="en-US"/>
        </w:rPr>
        <w:t>/ M_PI));</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Save data in msg</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Pan.data</w:t>
      </w:r>
      <w:proofErr w:type="spellEnd"/>
      <w:r w:rsidRPr="00907DF2">
        <w:rPr>
          <w:rFonts w:ascii="Courier New" w:hAnsi="Courier New" w:cs="Courier New"/>
          <w:color w:val="000000"/>
          <w:sz w:val="20"/>
          <w:lang w:val="en-US"/>
        </w:rPr>
        <w:t xml:space="preserve"> = pan;</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Tilt.data</w:t>
      </w:r>
      <w:proofErr w:type="spellEnd"/>
      <w:r w:rsidRPr="00907DF2">
        <w:rPr>
          <w:rFonts w:ascii="Courier New" w:hAnsi="Courier New" w:cs="Courier New"/>
          <w:color w:val="000000"/>
          <w:sz w:val="20"/>
          <w:lang w:val="en-US"/>
        </w:rPr>
        <w:t xml:space="preserve"> = til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Publish msg in topic</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Pan.publish</w:t>
      </w:r>
      <w:proofErr w:type="spellEnd"/>
      <w:r w:rsidRPr="00907DF2">
        <w:rPr>
          <w:rFonts w:ascii="Courier New" w:hAnsi="Courier New" w:cs="Courier New"/>
          <w:color w:val="000000"/>
          <w:sz w:val="20"/>
          <w:lang w:val="en-US"/>
        </w:rPr>
        <w:t>(</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Pan</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pubTilt.publish</w:t>
      </w:r>
      <w:proofErr w:type="spellEnd"/>
      <w:r w:rsidRPr="00907DF2">
        <w:rPr>
          <w:rFonts w:ascii="Courier New" w:hAnsi="Courier New" w:cs="Courier New"/>
          <w:color w:val="000000"/>
          <w:sz w:val="20"/>
          <w:lang w:val="en-US"/>
        </w:rPr>
        <w:t>(</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msgTilt</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r w:rsidRPr="00907DF2">
        <w:rPr>
          <w:rFonts w:ascii="Courier New" w:hAnsi="Courier New" w:cs="Courier New"/>
          <w:b/>
          <w:bCs/>
          <w:color w:val="000080"/>
          <w:sz w:val="20"/>
          <w:lang w:val="en-US"/>
        </w:rPr>
        <w:t xml:space="preserve">void </w:t>
      </w:r>
      <w:proofErr w:type="spellStart"/>
      <w:r w:rsidRPr="00907DF2">
        <w:rPr>
          <w:rFonts w:ascii="Courier New" w:hAnsi="Courier New" w:cs="Courier New"/>
          <w:color w:val="000000"/>
          <w:sz w:val="20"/>
          <w:lang w:val="en-US"/>
        </w:rPr>
        <w:t>QueueThread</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b/>
          <w:bCs/>
          <w:color w:val="000080"/>
          <w:sz w:val="20"/>
          <w:lang w:val="en-US"/>
        </w:rPr>
        <w:t xml:space="preserve">static const double </w:t>
      </w:r>
      <w:r w:rsidRPr="00907DF2">
        <w:rPr>
          <w:rFonts w:ascii="Courier New" w:hAnsi="Courier New" w:cs="Courier New"/>
          <w:color w:val="000000"/>
          <w:sz w:val="20"/>
          <w:lang w:val="en-US"/>
        </w:rPr>
        <w:t xml:space="preserve">timeout = </w:t>
      </w:r>
      <w:r w:rsidRPr="00907DF2">
        <w:rPr>
          <w:rFonts w:ascii="Courier New" w:hAnsi="Courier New" w:cs="Courier New"/>
          <w:color w:val="0000FF"/>
          <w:sz w:val="20"/>
          <w:lang w:val="en-US"/>
        </w:rPr>
        <w:t>0.01</w:t>
      </w:r>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t xml:space="preserve">            </w:t>
      </w:r>
      <w:r w:rsidRPr="00907DF2">
        <w:rPr>
          <w:rFonts w:ascii="Courier New" w:hAnsi="Courier New" w:cs="Courier New"/>
          <w:b/>
          <w:bCs/>
          <w:color w:val="000080"/>
          <w:sz w:val="20"/>
          <w:lang w:val="en-US"/>
        </w:rPr>
        <w:t xml:space="preserve">while </w:t>
      </w:r>
      <w:r w:rsidRPr="00907DF2">
        <w:rPr>
          <w:rFonts w:ascii="Courier New" w:hAnsi="Courier New" w:cs="Courier New"/>
          <w:color w:val="000000"/>
          <w:sz w:val="20"/>
          <w:lang w:val="en-US"/>
        </w:rPr>
        <w:t>(</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b/>
          <w:bCs/>
          <w:color w:val="006666"/>
          <w:sz w:val="20"/>
          <w:lang w:val="en-US"/>
        </w:rPr>
        <w:t>-&gt;</w:t>
      </w:r>
      <w:r w:rsidRPr="00907DF2">
        <w:rPr>
          <w:rFonts w:ascii="Courier New" w:hAnsi="Courier New" w:cs="Courier New"/>
          <w:color w:val="000000"/>
          <w:sz w:val="20"/>
          <w:lang w:val="en-US"/>
        </w:rPr>
        <w:t>ok())</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b/>
          <w:bCs/>
          <w:color w:val="660E7A"/>
          <w:sz w:val="20"/>
          <w:lang w:val="en-US"/>
        </w:rPr>
        <w:t>this</w:t>
      </w:r>
      <w:r w:rsidRPr="00907DF2">
        <w:rPr>
          <w:rFonts w:ascii="Courier New" w:hAnsi="Courier New" w:cs="Courier New"/>
          <w:b/>
          <w:bCs/>
          <w:color w:val="006666"/>
          <w:sz w:val="20"/>
          <w:lang w:val="en-US"/>
        </w:rPr>
        <w:t>-&gt;</w:t>
      </w:r>
      <w:proofErr w:type="spellStart"/>
      <w:r w:rsidRPr="00907DF2">
        <w:rPr>
          <w:rFonts w:ascii="Courier New" w:hAnsi="Courier New" w:cs="Courier New"/>
          <w:color w:val="000000"/>
          <w:sz w:val="20"/>
          <w:lang w:val="en-US"/>
        </w:rPr>
        <w:t>rosQueue.callAvailable</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WallDuration</w:t>
      </w:r>
      <w:proofErr w:type="spellEnd"/>
      <w:r w:rsidRPr="00907DF2">
        <w:rPr>
          <w:rFonts w:ascii="Courier New" w:hAnsi="Courier New" w:cs="Courier New"/>
          <w:color w:val="000000"/>
          <w:sz w:val="20"/>
          <w:lang w:val="en-US"/>
        </w:rPr>
        <w:t>(timeout));</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brief Pointer to the model.</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physics::</w:t>
      </w:r>
      <w:proofErr w:type="spellStart"/>
      <w:r w:rsidRPr="00907DF2">
        <w:rPr>
          <w:rFonts w:ascii="Courier New" w:hAnsi="Courier New" w:cs="Courier New"/>
          <w:color w:val="000000"/>
          <w:sz w:val="20"/>
          <w:lang w:val="en-US"/>
        </w:rPr>
        <w:t>ModelPtr</w:t>
      </w:r>
      <w:proofErr w:type="spellEnd"/>
      <w:r w:rsidRPr="00907DF2">
        <w:rPr>
          <w:rFonts w:ascii="Courier New" w:hAnsi="Courier New" w:cs="Courier New"/>
          <w:color w:val="000000"/>
          <w:sz w:val="20"/>
          <w:lang w:val="en-US"/>
        </w:rPr>
        <w:t xml:space="preserve"> model;</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brief Pointer to the joint.</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physics::</w:t>
      </w:r>
      <w:proofErr w:type="spellStart"/>
      <w:r w:rsidRPr="00907DF2">
        <w:rPr>
          <w:rFonts w:ascii="Courier New" w:hAnsi="Courier New" w:cs="Courier New"/>
          <w:color w:val="000000"/>
          <w:sz w:val="20"/>
          <w:lang w:val="en-US"/>
        </w:rPr>
        <w:t>JointPtr</w:t>
      </w:r>
      <w:proofErr w:type="spellEnd"/>
      <w:r w:rsidRPr="00907DF2">
        <w:rPr>
          <w:rFonts w:ascii="Courier New" w:hAnsi="Courier New" w:cs="Courier New"/>
          <w:color w:val="000000"/>
          <w:sz w:val="20"/>
          <w:lang w:val="en-US"/>
        </w:rPr>
        <w:t xml:space="preserve"> join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brief A node use for ROS transport</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std::</w:t>
      </w:r>
      <w:proofErr w:type="spellStart"/>
      <w:r w:rsidRPr="00907DF2">
        <w:rPr>
          <w:rFonts w:ascii="Courier New" w:hAnsi="Courier New" w:cs="Courier New"/>
          <w:color w:val="000000"/>
          <w:sz w:val="20"/>
          <w:lang w:val="en-US"/>
        </w:rPr>
        <w:t>unique_ptr</w:t>
      </w:r>
      <w:proofErr w:type="spellEnd"/>
      <w:r w:rsidRPr="00907DF2">
        <w:rPr>
          <w:rFonts w:ascii="Courier New" w:hAnsi="Courier New" w:cs="Courier New"/>
          <w:color w:val="000000"/>
          <w:sz w:val="20"/>
          <w:lang w:val="en-US"/>
        </w:rPr>
        <w:t>&lt;</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NodeHandle</w:t>
      </w:r>
      <w:proofErr w:type="spellEnd"/>
      <w:r w:rsidRPr="00907DF2">
        <w:rPr>
          <w:rFonts w:ascii="Courier New" w:hAnsi="Courier New" w:cs="Courier New"/>
          <w:color w:val="000000"/>
          <w:sz w:val="20"/>
          <w:lang w:val="en-US"/>
        </w:rPr>
        <w:t xml:space="preserve">&gt; </w:t>
      </w:r>
      <w:proofErr w:type="spellStart"/>
      <w:r w:rsidRPr="00907DF2">
        <w:rPr>
          <w:rFonts w:ascii="Courier New" w:hAnsi="Courier New" w:cs="Courier New"/>
          <w:color w:val="000000"/>
          <w:sz w:val="20"/>
          <w:lang w:val="en-US"/>
        </w:rPr>
        <w:t>rosNode</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brief A ROS subscriber</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 xml:space="preserve">::Subscriber </w:t>
      </w:r>
      <w:proofErr w:type="spellStart"/>
      <w:r w:rsidRPr="00907DF2">
        <w:rPr>
          <w:rFonts w:ascii="Courier New" w:hAnsi="Courier New" w:cs="Courier New"/>
          <w:color w:val="000000"/>
          <w:sz w:val="20"/>
          <w:lang w:val="en-US"/>
        </w:rPr>
        <w:t>rosSub</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public: event::</w:t>
      </w:r>
      <w:proofErr w:type="spellStart"/>
      <w:r w:rsidRPr="00907DF2">
        <w:rPr>
          <w:rFonts w:ascii="Courier New" w:hAnsi="Courier New" w:cs="Courier New"/>
          <w:i/>
          <w:iCs/>
          <w:color w:val="808080"/>
          <w:sz w:val="20"/>
          <w:lang w:val="en-US"/>
        </w:rPr>
        <w:t>ConnectionPtr</w:t>
      </w:r>
      <w:proofErr w:type="spellEnd"/>
      <w:r w:rsidRPr="00907DF2">
        <w:rPr>
          <w:rFonts w:ascii="Courier New" w:hAnsi="Courier New" w:cs="Courier New"/>
          <w:i/>
          <w:iCs/>
          <w:color w:val="808080"/>
          <w:sz w:val="20"/>
          <w:lang w:val="en-US"/>
        </w:rPr>
        <w:t xml:space="preserve"> </w:t>
      </w:r>
      <w:proofErr w:type="spellStart"/>
      <w:r w:rsidRPr="00907DF2">
        <w:rPr>
          <w:rFonts w:ascii="Courier New" w:hAnsi="Courier New" w:cs="Courier New"/>
          <w:i/>
          <w:iCs/>
          <w:color w:val="808080"/>
          <w:sz w:val="20"/>
          <w:lang w:val="en-US"/>
        </w:rPr>
        <w:t>updateConnection</w:t>
      </w:r>
      <w:proofErr w:type="spellEnd"/>
      <w:r w:rsidRPr="00907DF2">
        <w:rPr>
          <w:rFonts w:ascii="Courier New" w:hAnsi="Courier New" w:cs="Courier New"/>
          <w:i/>
          <w:iCs/>
          <w:color w:val="808080"/>
          <w:sz w:val="20"/>
          <w:lang w:val="en-US"/>
        </w:rPr>
        <w:t>;</w:t>
      </w:r>
      <w:r w:rsidRPr="00907DF2">
        <w:rPr>
          <w:rFonts w:ascii="Courier New" w:hAnsi="Courier New" w:cs="Courier New"/>
          <w:i/>
          <w:iCs/>
          <w:color w:val="808080"/>
          <w:sz w:val="20"/>
          <w:lang w:val="en-US"/>
        </w:rPr>
        <w:br/>
      </w:r>
      <w:r w:rsidRPr="00907DF2">
        <w:rPr>
          <w:rFonts w:ascii="Courier New" w:hAnsi="Courier New" w:cs="Courier New"/>
          <w:i/>
          <w:iCs/>
          <w:color w:val="808080"/>
          <w:sz w:val="20"/>
          <w:lang w:val="en-US"/>
        </w:rPr>
        <w:br/>
        <w:t xml:space="preserve">        /// \brief A ROS callback queue that helps process messages</w:t>
      </w:r>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w:t>
      </w:r>
      <w:proofErr w:type="spellEnd"/>
      <w:r w:rsidRPr="00907DF2">
        <w:rPr>
          <w:rFonts w:ascii="Courier New" w:hAnsi="Courier New" w:cs="Courier New"/>
          <w:color w:val="000000"/>
          <w:sz w:val="20"/>
          <w:lang w:val="en-US"/>
        </w:rPr>
        <w:t>::</w:t>
      </w:r>
      <w:proofErr w:type="spellStart"/>
      <w:r w:rsidRPr="00907DF2">
        <w:rPr>
          <w:rFonts w:ascii="Courier New" w:hAnsi="Courier New" w:cs="Courier New"/>
          <w:color w:val="000000"/>
          <w:sz w:val="20"/>
          <w:lang w:val="en-US"/>
        </w:rPr>
        <w:t>CallbackQueue</w:t>
      </w:r>
      <w:proofErr w:type="spellEnd"/>
      <w:r w:rsidRPr="00907DF2">
        <w:rPr>
          <w:rFonts w:ascii="Courier New" w:hAnsi="Courier New" w:cs="Courier New"/>
          <w:color w:val="000000"/>
          <w:sz w:val="20"/>
          <w:lang w:val="en-US"/>
        </w:rPr>
        <w:t xml:space="preserve"> </w:t>
      </w:r>
      <w:proofErr w:type="spellStart"/>
      <w:r w:rsidRPr="00907DF2">
        <w:rPr>
          <w:rFonts w:ascii="Courier New" w:hAnsi="Courier New" w:cs="Courier New"/>
          <w:color w:val="000000"/>
          <w:sz w:val="20"/>
          <w:lang w:val="en-US"/>
        </w:rPr>
        <w:t>rosQueue</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xml:space="preserve">/// \brief A thread the keeps running the </w:t>
      </w:r>
      <w:proofErr w:type="spellStart"/>
      <w:r w:rsidRPr="00907DF2">
        <w:rPr>
          <w:rFonts w:ascii="Courier New" w:hAnsi="Courier New" w:cs="Courier New"/>
          <w:i/>
          <w:iCs/>
          <w:color w:val="808080"/>
          <w:sz w:val="20"/>
          <w:lang w:val="en-US"/>
        </w:rPr>
        <w:t>rosQueue</w:t>
      </w:r>
      <w:proofErr w:type="spellEnd"/>
      <w:r w:rsidRPr="00907DF2">
        <w:rPr>
          <w:rFonts w:ascii="Courier New" w:hAnsi="Courier New" w:cs="Courier New"/>
          <w:i/>
          <w:iCs/>
          <w:color w:val="808080"/>
          <w:sz w:val="20"/>
          <w:lang w:val="en-US"/>
        </w:rPr>
        <w:br/>
        <w:t xml:space="preserve">        </w:t>
      </w:r>
      <w:r w:rsidRPr="00907DF2">
        <w:rPr>
          <w:rFonts w:ascii="Courier New" w:hAnsi="Courier New" w:cs="Courier New"/>
          <w:b/>
          <w:bCs/>
          <w:color w:val="660E7A"/>
          <w:sz w:val="20"/>
          <w:lang w:val="en-US"/>
        </w:rPr>
        <w:t>private</w:t>
      </w:r>
      <w:r w:rsidRPr="00907DF2">
        <w:rPr>
          <w:rFonts w:ascii="Courier New" w:hAnsi="Courier New" w:cs="Courier New"/>
          <w:color w:val="000000"/>
          <w:sz w:val="20"/>
          <w:lang w:val="en-US"/>
        </w:rPr>
        <w:t xml:space="preserve">: std::thread </w:t>
      </w:r>
      <w:proofErr w:type="spellStart"/>
      <w:r w:rsidRPr="00907DF2">
        <w:rPr>
          <w:rFonts w:ascii="Courier New" w:hAnsi="Courier New" w:cs="Courier New"/>
          <w:color w:val="000000"/>
          <w:sz w:val="20"/>
          <w:lang w:val="en-US"/>
        </w:rPr>
        <w:t>rosQueueThread</w:t>
      </w:r>
      <w:proofErr w:type="spellEnd"/>
      <w:r w:rsidRPr="00907DF2">
        <w:rPr>
          <w:rFonts w:ascii="Courier New" w:hAnsi="Courier New" w:cs="Courier New"/>
          <w:color w:val="000000"/>
          <w:sz w:val="20"/>
          <w:lang w:val="en-US"/>
        </w:rPr>
        <w:t>;</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color w:val="000000"/>
          <w:sz w:val="20"/>
          <w:lang w:val="en-US"/>
        </w:rPr>
        <w:br/>
      </w:r>
      <w:r w:rsidRPr="00907DF2">
        <w:rPr>
          <w:rFonts w:ascii="Courier New" w:hAnsi="Courier New" w:cs="Courier New"/>
          <w:color w:val="000000"/>
          <w:sz w:val="20"/>
          <w:lang w:val="en-US"/>
        </w:rPr>
        <w:br/>
        <w:t xml:space="preserve">    </w:t>
      </w:r>
      <w:r w:rsidRPr="00907DF2">
        <w:rPr>
          <w:rFonts w:ascii="Courier New" w:hAnsi="Courier New" w:cs="Courier New"/>
          <w:i/>
          <w:iCs/>
          <w:color w:val="808080"/>
          <w:sz w:val="20"/>
          <w:lang w:val="en-US"/>
        </w:rPr>
        <w:t>// Tell Gazebo about this plugin, so that Gazebo can call Load on this plugin.</w:t>
      </w:r>
      <w:r w:rsidRPr="00907DF2">
        <w:rPr>
          <w:rFonts w:ascii="Courier New" w:hAnsi="Courier New" w:cs="Courier New"/>
          <w:i/>
          <w:iCs/>
          <w:color w:val="808080"/>
          <w:sz w:val="20"/>
          <w:lang w:val="en-US"/>
        </w:rPr>
        <w:br/>
        <w:t xml:space="preserve">    </w:t>
      </w:r>
      <w:r w:rsidRPr="00EC4915">
        <w:rPr>
          <w:rFonts w:ascii="Courier New" w:hAnsi="Courier New" w:cs="Courier New"/>
          <w:color w:val="000000"/>
          <w:sz w:val="20"/>
          <w:lang w:val="en-US"/>
        </w:rPr>
        <w:t>GZ_REGISTER_MODEL_PLUGIN(Encoders)</w:t>
      </w:r>
      <w:r w:rsidRPr="00EC4915">
        <w:rPr>
          <w:rFonts w:ascii="Courier New" w:hAnsi="Courier New" w:cs="Courier New"/>
          <w:color w:val="000000"/>
          <w:sz w:val="20"/>
          <w:lang w:val="en-US"/>
        </w:rPr>
        <w:br/>
        <w:t>}</w:t>
      </w:r>
      <w:r w:rsidRPr="00EC4915">
        <w:rPr>
          <w:rFonts w:ascii="Courier New" w:hAnsi="Courier New" w:cs="Courier New"/>
          <w:color w:val="000000"/>
          <w:sz w:val="20"/>
          <w:lang w:val="en-US"/>
        </w:rPr>
        <w:br/>
      </w:r>
      <w:r w:rsidRPr="00EC4915">
        <w:rPr>
          <w:rFonts w:ascii="Courier New" w:hAnsi="Courier New" w:cs="Courier New"/>
          <w:b/>
          <w:bCs/>
          <w:color w:val="000080"/>
          <w:sz w:val="20"/>
          <w:lang w:val="en-US"/>
        </w:rPr>
        <w:t>#endif</w:t>
      </w:r>
    </w:p>
    <w:p w14:paraId="527ED2BC" w14:textId="2A4F51C0" w:rsidR="00B93E22" w:rsidRPr="00B93E22" w:rsidRDefault="00B93E22" w:rsidP="00340754">
      <w:pPr>
        <w:widowControl w:val="0"/>
        <w:autoSpaceDE w:val="0"/>
        <w:autoSpaceDN w:val="0"/>
        <w:adjustRightInd w:val="0"/>
        <w:ind w:firstLine="0"/>
      </w:pPr>
    </w:p>
    <w:sectPr w:rsidR="00B93E22" w:rsidRPr="00B93E22" w:rsidSect="00201936">
      <w:headerReference w:type="default" r:id="rId89"/>
      <w:footerReference w:type="default" r:id="rId90"/>
      <w:pgSz w:w="11906" w:h="16838" w:code="9"/>
      <w:pgMar w:top="1418" w:right="1418" w:bottom="1418" w:left="1418"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2" w:author="Fran Bellas" w:date="2019-06-30T10:15:00Z" w:initials="FB">
    <w:p w14:paraId="3C2D9024" w14:textId="0F5E18EF" w:rsidR="00046103" w:rsidRDefault="00046103">
      <w:pPr>
        <w:pStyle w:val="Textocomentario"/>
      </w:pPr>
      <w:r>
        <w:rPr>
          <w:rStyle w:val="Refdecomentario"/>
        </w:rPr>
        <w:annotationRef/>
      </w:r>
      <w:proofErr w:type="spellStart"/>
      <w:r>
        <w:t>Añade</w:t>
      </w:r>
      <w:proofErr w:type="spellEnd"/>
      <w:r>
        <w:t xml:space="preserve"> aquí una referencia a la figura 14</w:t>
      </w:r>
    </w:p>
  </w:comment>
  <w:comment w:id="91" w:author="Fran Bellas" w:date="2019-06-30T10:16:00Z" w:initials="FB">
    <w:p w14:paraId="0182B337" w14:textId="681C9175" w:rsidR="00046103" w:rsidRDefault="00046103">
      <w:pPr>
        <w:pStyle w:val="Textocomentario"/>
      </w:pPr>
      <w:r>
        <w:rPr>
          <w:rStyle w:val="Refdecomentario"/>
        </w:rPr>
        <w:annotationRef/>
      </w:r>
      <w:r>
        <w:t>¿por qué está en blanco y negro?</w:t>
      </w:r>
    </w:p>
  </w:comment>
  <w:comment w:id="92" w:author="David Casal Freire" w:date="2019-06-30T22:51:00Z" w:initials="DCF">
    <w:p w14:paraId="1BB96C7A" w14:textId="79A4AD73" w:rsidR="00046103" w:rsidRDefault="00046103">
      <w:pPr>
        <w:pStyle w:val="Textocomentario"/>
      </w:pPr>
      <w:r>
        <w:rPr>
          <w:rStyle w:val="Refdecomentario"/>
        </w:rPr>
        <w:annotationRef/>
      </w:r>
      <w:r>
        <w:t>Está en color, pero a última versión é gris</w:t>
      </w:r>
    </w:p>
  </w:comment>
  <w:comment w:id="141" w:author="Fran Bellas" w:date="2019-06-30T10:46:00Z" w:initials="FB">
    <w:p w14:paraId="6A1D0B60" w14:textId="2D3A2F15" w:rsidR="00046103" w:rsidRDefault="00046103">
      <w:pPr>
        <w:pStyle w:val="Textocomentario"/>
      </w:pPr>
      <w:r>
        <w:rPr>
          <w:rStyle w:val="Refdecomentario"/>
        </w:rPr>
        <w:annotationRef/>
      </w:r>
      <w:r>
        <w:t xml:space="preserve">En algún punto de esta sección deberías justificar que la calibración del sensor se hace para un material genérico (plano, liso, blanco y mate), ya que el trabajo que supondría hacerlo para varios no compensa en el tipo de robot que es. Los experimentos reales pueden tener cualquier material, y no puedes tener una calibración diferente para cada uno. </w:t>
      </w:r>
    </w:p>
    <w:p w14:paraId="7A373B3B" w14:textId="77777777" w:rsidR="00046103" w:rsidRDefault="00046103">
      <w:pPr>
        <w:pStyle w:val="Textocomentario"/>
      </w:pPr>
    </w:p>
    <w:p w14:paraId="40F71C64" w14:textId="050A6857" w:rsidR="00046103" w:rsidRDefault="00046103">
      <w:pPr>
        <w:pStyle w:val="Textocomentario"/>
      </w:pPr>
      <w:r>
        <w:t xml:space="preserve">Eso sí, en el trabajo futuro puedes meter que sería </w:t>
      </w:r>
      <w:bookmarkStart w:id="142" w:name="_Hlk12803949"/>
      <w:r>
        <w:t>interesante añadir un parámetro que permitiese modificar la calibración del sensor en función del tipo de material de una forma genérica, de modo que el usuario pudiese escoger entre un listado de ellos predefinido (madera, plástico, etc).</w:t>
      </w:r>
      <w:bookmarkEnd w:id="142"/>
    </w:p>
  </w:comment>
  <w:comment w:id="147" w:author="Fran Bellas" w:date="2019-06-30T10:19:00Z" w:initials="FB">
    <w:p w14:paraId="28A7E11E" w14:textId="4437B002" w:rsidR="00046103" w:rsidRDefault="00046103">
      <w:pPr>
        <w:pStyle w:val="Textocomentario"/>
      </w:pPr>
      <w:r>
        <w:rPr>
          <w:rStyle w:val="Refdecomentario"/>
        </w:rPr>
        <w:annotationRef/>
      </w:r>
      <w:r>
        <w:t xml:space="preserve">No sé lo que ocupan los plugins en C++, pero si no es demasiado, yo los añadiría a la memoria en los anexos. Valora también la opción de añadir planos del diseño 3D de Robobo, todo lo que hayas hecho tú, incluso el contenido del archivo SDF con el modelo. </w:t>
      </w:r>
    </w:p>
  </w:comment>
  <w:comment w:id="171" w:author="Fran Bellas" w:date="2019-06-30T10:21:00Z" w:initials="FB">
    <w:p w14:paraId="1DEFD543" w14:textId="5541505B" w:rsidR="00046103" w:rsidRDefault="00046103">
      <w:pPr>
        <w:pStyle w:val="Textocomentario"/>
      </w:pPr>
      <w:r>
        <w:rPr>
          <w:rStyle w:val="Refdecomentario"/>
        </w:rPr>
        <w:annotationRef/>
      </w:r>
      <w:r>
        <w:t>Si te da tiempo, añade una captura de pantalla del resultado de esta ejecución. Ten en cuenta que el tribunal, hasta ahora, no sabe qué significa exactamente lanzar un modelo en simulación en Gazebo, y no hay mejor forma de ilustrarlo que mostrando imágenes de lo que harían en el ordenador</w:t>
      </w:r>
    </w:p>
  </w:comment>
  <w:comment w:id="175" w:author="Fran Bellas" w:date="2019-06-30T10:23:00Z" w:initials="FB">
    <w:p w14:paraId="2DBBB7BB" w14:textId="77777777" w:rsidR="00046103" w:rsidRDefault="00046103" w:rsidP="00337C00">
      <w:pPr>
        <w:pStyle w:val="Textocomentario"/>
      </w:pPr>
      <w:r>
        <w:rPr>
          <w:rStyle w:val="Refdecomentario"/>
        </w:rPr>
        <w:annotationRef/>
      </w:r>
      <w:r>
        <w:t>Ojo que algunas tablas te quedan pegadas al texto, y eso no queda bien. Cuando hayas terminado con todo el documento, revisa este tipo de cosas:</w:t>
      </w:r>
      <w:r>
        <w:br/>
        <w:t>- Errores sintácticos que marca Word</w:t>
      </w:r>
    </w:p>
    <w:p w14:paraId="05A1F924" w14:textId="77777777" w:rsidR="00046103" w:rsidRDefault="00046103" w:rsidP="00337C00">
      <w:pPr>
        <w:pStyle w:val="Textocomentario"/>
        <w:numPr>
          <w:ilvl w:val="0"/>
          <w:numId w:val="41"/>
        </w:numPr>
      </w:pPr>
      <w:r>
        <w:t xml:space="preserve">Espacios entre párrafos e imágenes </w:t>
      </w:r>
    </w:p>
    <w:p w14:paraId="6209CE2A" w14:textId="77777777" w:rsidR="00046103" w:rsidRDefault="00046103" w:rsidP="00337C00">
      <w:pPr>
        <w:pStyle w:val="Textocomentario"/>
        <w:numPr>
          <w:ilvl w:val="0"/>
          <w:numId w:val="41"/>
        </w:numPr>
      </w:pPr>
      <w:r>
        <w:t>Espacios entre párrafos y tablas</w:t>
      </w:r>
    </w:p>
    <w:p w14:paraId="5B554608" w14:textId="1989DC9A" w:rsidR="00046103" w:rsidRDefault="00046103" w:rsidP="00337C00">
      <w:pPr>
        <w:pStyle w:val="Textocomentario"/>
        <w:numPr>
          <w:ilvl w:val="0"/>
          <w:numId w:val="41"/>
        </w:numPr>
      </w:pPr>
      <w:r>
        <w:t>Tablas que quedan cortadas en páginas (esto no es grave, pero si se puede evitar, mejor)</w:t>
      </w:r>
    </w:p>
  </w:comment>
  <w:comment w:id="191" w:author="Fran Bellas" w:date="2019-06-30T10:30:00Z" w:initials="FB">
    <w:p w14:paraId="77198BFC" w14:textId="7770557E" w:rsidR="00046103" w:rsidRDefault="00046103">
      <w:pPr>
        <w:pStyle w:val="Textocomentario"/>
      </w:pPr>
      <w:r>
        <w:rPr>
          <w:rStyle w:val="Refdecomentario"/>
        </w:rPr>
        <w:annotationRef/>
      </w:r>
      <w:r>
        <w:t>Deberías añadir el código en Python aquí o en los anex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2D9024" w15:done="0"/>
  <w15:commentEx w15:paraId="0182B337" w15:done="0"/>
  <w15:commentEx w15:paraId="1BB96C7A" w15:paraIdParent="0182B337" w15:done="0"/>
  <w15:commentEx w15:paraId="40F71C64" w15:done="0"/>
  <w15:commentEx w15:paraId="28A7E11E" w15:done="0"/>
  <w15:commentEx w15:paraId="1DEFD543" w15:done="0"/>
  <w15:commentEx w15:paraId="5B554608" w15:done="0"/>
  <w15:commentEx w15:paraId="77198B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2D9024" w16cid:durableId="20C30A42"/>
  <w16cid:commentId w16cid:paraId="0182B337" w16cid:durableId="20C30A63"/>
  <w16cid:commentId w16cid:paraId="1BB96C7A" w16cid:durableId="20C3BB5E"/>
  <w16cid:commentId w16cid:paraId="40F71C64" w16cid:durableId="20C3117C"/>
  <w16cid:commentId w16cid:paraId="28A7E11E" w16cid:durableId="20C30B27"/>
  <w16cid:commentId w16cid:paraId="1DEFD543" w16cid:durableId="20C30BB3"/>
  <w16cid:commentId w16cid:paraId="5B554608" w16cid:durableId="20C30C08"/>
  <w16cid:commentId w16cid:paraId="77198BFC" w16cid:durableId="20C30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2D538" w14:textId="77777777" w:rsidR="00896306" w:rsidRDefault="00896306" w:rsidP="009E19C4">
      <w:r>
        <w:separator/>
      </w:r>
    </w:p>
  </w:endnote>
  <w:endnote w:type="continuationSeparator" w:id="0">
    <w:p w14:paraId="7B8A4E15" w14:textId="77777777" w:rsidR="00896306" w:rsidRDefault="00896306" w:rsidP="009E19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E75E4" w14:textId="77777777" w:rsidR="00046103" w:rsidRPr="00F02E4A" w:rsidRDefault="00046103" w:rsidP="009E19C4">
    <w:pPr>
      <w:pStyle w:val="Piedepgina"/>
    </w:pPr>
    <w:r>
      <w:fldChar w:fldCharType="begin"/>
    </w:r>
    <w:r>
      <w:instrText xml:space="preserve"> PAGE </w:instrText>
    </w:r>
    <w:r>
      <w:fldChar w:fldCharType="separate"/>
    </w:r>
    <w:r>
      <w:rPr>
        <w:noProof/>
      </w:rPr>
      <w:t>2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9D427" w14:textId="56845852" w:rsidR="00046103" w:rsidRPr="00F02E4A" w:rsidRDefault="00046103" w:rsidP="009E19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CEE1" w14:textId="77777777" w:rsidR="00046103" w:rsidRPr="00F02E4A" w:rsidRDefault="00046103" w:rsidP="009E19C4">
    <w:pPr>
      <w:pStyle w:val="Piedepgina"/>
    </w:pPr>
    <w:r>
      <w:fldChar w:fldCharType="begin"/>
    </w:r>
    <w:r>
      <w:instrText xml:space="preserve"> PAGE </w:instrText>
    </w:r>
    <w:r>
      <w:fldChar w:fldCharType="separate"/>
    </w:r>
    <w:r>
      <w:rPr>
        <w:noProof/>
      </w:rPr>
      <w:t>26</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2976E" w14:textId="6EFD3814" w:rsidR="00046103" w:rsidRPr="00F02E4A" w:rsidRDefault="00046103" w:rsidP="009E19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03EF5" w14:textId="77777777" w:rsidR="00046103" w:rsidRPr="00F02E4A" w:rsidRDefault="00046103" w:rsidP="009E19C4">
    <w:pPr>
      <w:pStyle w:val="Piedepgina"/>
    </w:pPr>
    <w:r>
      <w:fldChar w:fldCharType="begin"/>
    </w:r>
    <w:r>
      <w:instrText xml:space="preserve"> PAGE </w:instrText>
    </w:r>
    <w:r>
      <w:fldChar w:fldCharType="separate"/>
    </w:r>
    <w:r>
      <w:rPr>
        <w:noProof/>
      </w:rPr>
      <w:t>26</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D1E1D" w14:textId="34ADEBFA" w:rsidR="00046103" w:rsidRPr="00F02E4A" w:rsidRDefault="00046103" w:rsidP="009E19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7B172" w14:textId="77777777" w:rsidR="00046103" w:rsidRPr="00F02E4A" w:rsidRDefault="00046103" w:rsidP="009E19C4">
    <w:pPr>
      <w:pStyle w:val="Piedepgina"/>
    </w:pPr>
    <w:r>
      <w:fldChar w:fldCharType="begin"/>
    </w:r>
    <w:r>
      <w:instrText xml:space="preserve"> PAGE </w:instrText>
    </w:r>
    <w:r>
      <w:fldChar w:fldCharType="separate"/>
    </w:r>
    <w:r>
      <w:rPr>
        <w:noProof/>
      </w:rPr>
      <w:t>26</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1DDD9" w14:textId="687774EF" w:rsidR="00046103" w:rsidRPr="00F02E4A" w:rsidRDefault="00046103" w:rsidP="009E19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71BD6" w14:textId="77777777" w:rsidR="00046103" w:rsidRPr="00F02E4A" w:rsidRDefault="00046103" w:rsidP="009E19C4">
    <w:pPr>
      <w:pStyle w:val="Piedepgina"/>
    </w:pPr>
    <w:r>
      <w:fldChar w:fldCharType="begin"/>
    </w:r>
    <w:r>
      <w:instrText xml:space="preserve"> PAGE </w:instrText>
    </w:r>
    <w:r>
      <w:fldChar w:fldCharType="separate"/>
    </w:r>
    <w:r>
      <w:rPr>
        <w:noProof/>
      </w:rPr>
      <w:t>2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6766B" w14:textId="77777777" w:rsidR="00896306" w:rsidRDefault="00896306" w:rsidP="009E19C4">
      <w:r>
        <w:separator/>
      </w:r>
    </w:p>
  </w:footnote>
  <w:footnote w:type="continuationSeparator" w:id="0">
    <w:p w14:paraId="2E25FE21" w14:textId="77777777" w:rsidR="00896306" w:rsidRDefault="00896306" w:rsidP="009E19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B1F93" w14:textId="77777777" w:rsidR="00046103" w:rsidRDefault="00046103" w:rsidP="001418AE">
    <w:pPr>
      <w:pStyle w:val="Encabezado"/>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3A7E1" w14:textId="53F8665C" w:rsidR="00046103" w:rsidRPr="001D6AC0" w:rsidRDefault="00046103" w:rsidP="009E19C4">
    <w:pPr>
      <w:pStyle w:val="Encabezado"/>
      <w:rPr>
        <w:smallCaps w:val="0"/>
        <w:sz w:val="20"/>
      </w:rPr>
    </w:pPr>
    <w:r w:rsidRPr="001D6AC0">
      <w:rPr>
        <w:smallCaps w:val="0"/>
        <w:sz w:val="20"/>
      </w:rPr>
      <w:fldChar w:fldCharType="begin"/>
    </w:r>
    <w:r w:rsidRPr="001D6AC0">
      <w:rPr>
        <w:smallCaps w:val="0"/>
        <w:sz w:val="20"/>
      </w:rPr>
      <w:instrText xml:space="preserve"> STYLEREF  "Título 1"  \* MERGEFORMAT </w:instrText>
    </w:r>
    <w:r w:rsidRPr="001D6AC0">
      <w:rPr>
        <w:smallCaps w:val="0"/>
        <w:sz w:val="20"/>
      </w:rPr>
      <w:fldChar w:fldCharType="separate"/>
    </w:r>
    <w:r w:rsidR="00A45487">
      <w:rPr>
        <w:smallCaps w:val="0"/>
        <w:noProof/>
        <w:sz w:val="20"/>
      </w:rPr>
      <w:t>Requisitos de deseño</w:t>
    </w:r>
    <w:r w:rsidRPr="001D6AC0">
      <w:rPr>
        <w:smallCaps w:val="0"/>
        <w:sz w:val="20"/>
      </w:rPr>
      <w:fldChar w:fldCharType="end"/>
    </w:r>
  </w:p>
  <w:p w14:paraId="06BC2787" w14:textId="77777777" w:rsidR="00046103" w:rsidRPr="001D6AC0" w:rsidRDefault="00046103" w:rsidP="009E19C4">
    <w:pPr>
      <w:pStyle w:val="Encabezado"/>
      <w:rPr>
        <w:smallCaps w:val="0"/>
        <w:sz w:val="20"/>
      </w:rPr>
    </w:pPr>
    <w:r w:rsidRPr="001D6AC0">
      <w:rPr>
        <w:smallCaps w:val="0"/>
        <w:sz w:val="20"/>
      </w:rPr>
      <w:t>David Casal Freir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080AA" w14:textId="30F9127C" w:rsidR="00046103" w:rsidRPr="006F3485" w:rsidRDefault="00046103" w:rsidP="001418AE">
    <w:pPr>
      <w:pStyle w:val="Encabezado"/>
      <w:pBdr>
        <w:bottom w:val="none" w:sz="0" w:space="0" w:color="auto"/>
      </w:pBdr>
      <w:rPr>
        <w:smallCaps w:val="0"/>
        <w:sz w:val="18"/>
        <w:szCs w:val="18"/>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4B5DA" w14:textId="67801311" w:rsidR="00046103" w:rsidRPr="001D6AC0" w:rsidRDefault="00046103" w:rsidP="009E19C4">
    <w:pPr>
      <w:pStyle w:val="Encabezado"/>
      <w:rPr>
        <w:smallCaps w:val="0"/>
        <w:sz w:val="20"/>
      </w:rPr>
    </w:pPr>
    <w:r w:rsidRPr="001D6AC0">
      <w:rPr>
        <w:smallCaps w:val="0"/>
        <w:sz w:val="20"/>
      </w:rPr>
      <w:fldChar w:fldCharType="begin"/>
    </w:r>
    <w:r w:rsidRPr="001D6AC0">
      <w:rPr>
        <w:smallCaps w:val="0"/>
        <w:sz w:val="20"/>
      </w:rPr>
      <w:instrText xml:space="preserve"> STYLEREF  "Título 1"  \* MERGEFORMAT </w:instrText>
    </w:r>
    <w:r w:rsidRPr="001D6AC0">
      <w:rPr>
        <w:smallCaps w:val="0"/>
        <w:sz w:val="20"/>
      </w:rPr>
      <w:fldChar w:fldCharType="separate"/>
    </w:r>
    <w:r w:rsidR="00A45487">
      <w:rPr>
        <w:smallCaps w:val="0"/>
        <w:noProof/>
        <w:sz w:val="20"/>
      </w:rPr>
      <w:t>Probas e validación</w:t>
    </w:r>
    <w:r w:rsidRPr="001D6AC0">
      <w:rPr>
        <w:smallCaps w:val="0"/>
        <w:sz w:val="20"/>
      </w:rPr>
      <w:fldChar w:fldCharType="end"/>
    </w:r>
  </w:p>
  <w:p w14:paraId="5DC16C05" w14:textId="77777777" w:rsidR="00046103" w:rsidRPr="001D6AC0" w:rsidRDefault="00046103" w:rsidP="009E19C4">
    <w:pPr>
      <w:pStyle w:val="Encabezado"/>
      <w:rPr>
        <w:smallCaps w:val="0"/>
        <w:sz w:val="20"/>
      </w:rPr>
    </w:pPr>
    <w:r w:rsidRPr="001D6AC0">
      <w:rPr>
        <w:smallCaps w:val="0"/>
        <w:sz w:val="20"/>
      </w:rPr>
      <w:t>David Casal Frei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42C86" w14:textId="77777777" w:rsidR="00046103" w:rsidRDefault="00046103" w:rsidP="009E19C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8A3FD" w14:textId="3416A176" w:rsidR="00046103" w:rsidRPr="001D6AC0" w:rsidRDefault="00046103" w:rsidP="009E19C4">
    <w:pPr>
      <w:pStyle w:val="Encabezado"/>
      <w:rPr>
        <w:smallCaps w:val="0"/>
        <w:sz w:val="20"/>
      </w:rPr>
    </w:pPr>
    <w:r w:rsidRPr="001D6AC0">
      <w:rPr>
        <w:smallCaps w:val="0"/>
        <w:sz w:val="20"/>
      </w:rPr>
      <w:fldChar w:fldCharType="begin"/>
    </w:r>
    <w:r w:rsidRPr="001D6AC0">
      <w:rPr>
        <w:smallCaps w:val="0"/>
        <w:sz w:val="20"/>
      </w:rPr>
      <w:instrText xml:space="preserve"> STYLEREF  "Título 1"  \* MERGEFORMAT </w:instrText>
    </w:r>
    <w:r w:rsidRPr="001D6AC0">
      <w:rPr>
        <w:smallCaps w:val="0"/>
        <w:sz w:val="20"/>
      </w:rPr>
      <w:fldChar w:fldCharType="separate"/>
    </w:r>
    <w:r w:rsidR="00A45487">
      <w:rPr>
        <w:smallCaps w:val="0"/>
        <w:noProof/>
        <w:sz w:val="20"/>
      </w:rPr>
      <w:t>Índice de táboas</w:t>
    </w:r>
    <w:r w:rsidRPr="001D6AC0">
      <w:rPr>
        <w:smallCaps w:val="0"/>
        <w:sz w:val="20"/>
      </w:rPr>
      <w:fldChar w:fldCharType="end"/>
    </w:r>
  </w:p>
  <w:p w14:paraId="0AB7D6F0" w14:textId="4D26FA65" w:rsidR="00046103" w:rsidRPr="001D6AC0" w:rsidRDefault="00046103" w:rsidP="009E19C4">
    <w:pPr>
      <w:pStyle w:val="Encabezado"/>
      <w:rPr>
        <w:smallCaps w:val="0"/>
        <w:sz w:val="20"/>
      </w:rPr>
    </w:pPr>
    <w:r w:rsidRPr="001D6AC0">
      <w:rPr>
        <w:smallCaps w:val="0"/>
        <w:sz w:val="20"/>
      </w:rPr>
      <w:t>David Casal Freir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92312" w14:textId="77777777" w:rsidR="00046103" w:rsidRDefault="00046103" w:rsidP="009E19C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9B75C" w14:textId="72B469F6" w:rsidR="00046103" w:rsidRPr="006F3485" w:rsidRDefault="00046103" w:rsidP="001418AE">
    <w:pPr>
      <w:pStyle w:val="Encabezado"/>
      <w:pBdr>
        <w:bottom w:val="none" w:sz="0" w:space="0" w:color="auto"/>
      </w:pBdr>
      <w:rPr>
        <w:smallCaps w:val="0"/>
        <w:sz w:val="18"/>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7DF37" w14:textId="1E674D26" w:rsidR="00046103" w:rsidRPr="001D6AC0" w:rsidRDefault="00046103" w:rsidP="009E19C4">
    <w:pPr>
      <w:pStyle w:val="Encabezado"/>
      <w:rPr>
        <w:smallCaps w:val="0"/>
        <w:sz w:val="20"/>
      </w:rPr>
    </w:pPr>
    <w:r w:rsidRPr="001D6AC0">
      <w:rPr>
        <w:smallCaps w:val="0"/>
        <w:sz w:val="20"/>
      </w:rPr>
      <w:fldChar w:fldCharType="begin"/>
    </w:r>
    <w:r w:rsidRPr="001D6AC0">
      <w:rPr>
        <w:smallCaps w:val="0"/>
        <w:sz w:val="20"/>
      </w:rPr>
      <w:instrText xml:space="preserve"> STYLEREF  "Título 1"  \* MERGEFORMAT </w:instrText>
    </w:r>
    <w:r w:rsidRPr="001D6AC0">
      <w:rPr>
        <w:smallCaps w:val="0"/>
        <w:sz w:val="20"/>
      </w:rPr>
      <w:fldChar w:fldCharType="separate"/>
    </w:r>
    <w:r w:rsidR="00A45487">
      <w:rPr>
        <w:smallCaps w:val="0"/>
        <w:noProof/>
        <w:sz w:val="20"/>
      </w:rPr>
      <w:t>Obxectivos</w:t>
    </w:r>
    <w:r w:rsidRPr="001D6AC0">
      <w:rPr>
        <w:smallCaps w:val="0"/>
        <w:sz w:val="20"/>
      </w:rPr>
      <w:fldChar w:fldCharType="end"/>
    </w:r>
  </w:p>
  <w:p w14:paraId="114B3293" w14:textId="77777777" w:rsidR="00046103" w:rsidRPr="001D6AC0" w:rsidRDefault="00046103" w:rsidP="009E19C4">
    <w:pPr>
      <w:pStyle w:val="Encabezado"/>
      <w:rPr>
        <w:smallCaps w:val="0"/>
        <w:sz w:val="20"/>
      </w:rPr>
    </w:pPr>
    <w:r w:rsidRPr="001D6AC0">
      <w:rPr>
        <w:smallCaps w:val="0"/>
        <w:sz w:val="20"/>
      </w:rPr>
      <w:t>David Casal Freir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115DD" w14:textId="49B9FD7A" w:rsidR="00046103" w:rsidRPr="006F3485" w:rsidRDefault="00046103" w:rsidP="001418AE">
    <w:pPr>
      <w:pStyle w:val="Encabezado"/>
      <w:pBdr>
        <w:bottom w:val="none" w:sz="0" w:space="0" w:color="auto"/>
      </w:pBdr>
      <w:rPr>
        <w:smallCaps w:val="0"/>
        <w:sz w:val="18"/>
        <w:szCs w:val="1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674D" w14:textId="74875AAE" w:rsidR="00046103" w:rsidRPr="001D6AC0" w:rsidRDefault="00046103" w:rsidP="009E19C4">
    <w:pPr>
      <w:pStyle w:val="Encabezado"/>
      <w:rPr>
        <w:smallCaps w:val="0"/>
        <w:sz w:val="20"/>
      </w:rPr>
    </w:pPr>
    <w:r w:rsidRPr="001D6AC0">
      <w:rPr>
        <w:smallCaps w:val="0"/>
        <w:sz w:val="20"/>
      </w:rPr>
      <w:fldChar w:fldCharType="begin"/>
    </w:r>
    <w:r w:rsidRPr="001D6AC0">
      <w:rPr>
        <w:smallCaps w:val="0"/>
        <w:sz w:val="20"/>
      </w:rPr>
      <w:instrText xml:space="preserve"> STYLEREF  "Título 1"  \* MERGEFORMAT </w:instrText>
    </w:r>
    <w:r w:rsidRPr="001D6AC0">
      <w:rPr>
        <w:smallCaps w:val="0"/>
        <w:sz w:val="20"/>
      </w:rPr>
      <w:fldChar w:fldCharType="separate"/>
    </w:r>
    <w:r w:rsidR="00A45487">
      <w:rPr>
        <w:smallCaps w:val="0"/>
        <w:noProof/>
        <w:sz w:val="20"/>
      </w:rPr>
      <w:t>Antecedentes</w:t>
    </w:r>
    <w:r w:rsidRPr="001D6AC0">
      <w:rPr>
        <w:smallCaps w:val="0"/>
        <w:sz w:val="20"/>
      </w:rPr>
      <w:fldChar w:fldCharType="end"/>
    </w:r>
  </w:p>
  <w:p w14:paraId="438CCE23" w14:textId="77777777" w:rsidR="00046103" w:rsidRPr="001D6AC0" w:rsidRDefault="00046103" w:rsidP="009E19C4">
    <w:pPr>
      <w:pStyle w:val="Encabezado"/>
      <w:rPr>
        <w:smallCaps w:val="0"/>
        <w:sz w:val="20"/>
      </w:rPr>
    </w:pPr>
    <w:r w:rsidRPr="001D6AC0">
      <w:rPr>
        <w:smallCaps w:val="0"/>
        <w:sz w:val="20"/>
      </w:rPr>
      <w:t>David Casal Freir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E37FD" w14:textId="0CB26F17" w:rsidR="00046103" w:rsidRPr="006F3485" w:rsidRDefault="00046103" w:rsidP="001418AE">
    <w:pPr>
      <w:pStyle w:val="Encabezado"/>
      <w:pBdr>
        <w:bottom w:val="none" w:sz="0" w:space="0" w:color="auto"/>
      </w:pBdr>
      <w:rPr>
        <w:smallCaps w:val="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E9878C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F3E8A4B6"/>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ED185AC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863401DC"/>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9B220D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3A16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E2E7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DC29E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326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565C77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5617D"/>
    <w:multiLevelType w:val="hybridMultilevel"/>
    <w:tmpl w:val="D1D0D194"/>
    <w:lvl w:ilvl="0" w:tplc="38D4AC20">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9AE118E"/>
    <w:multiLevelType w:val="hybridMultilevel"/>
    <w:tmpl w:val="47108D32"/>
    <w:lvl w:ilvl="0" w:tplc="0C0A000B">
      <w:start w:val="1"/>
      <w:numFmt w:val="bullet"/>
      <w:lvlText w:val=""/>
      <w:lvlJc w:val="left"/>
      <w:pPr>
        <w:ind w:left="1117" w:hanging="360"/>
      </w:pPr>
      <w:rPr>
        <w:rFonts w:ascii="Wingdings" w:hAnsi="Wingdings" w:hint="default"/>
      </w:rPr>
    </w:lvl>
    <w:lvl w:ilvl="1" w:tplc="0C0A0003">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0DE41FD1"/>
    <w:multiLevelType w:val="hybridMultilevel"/>
    <w:tmpl w:val="BB7E509A"/>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3" w15:restartNumberingAfterBreak="0">
    <w:nsid w:val="13571ADE"/>
    <w:multiLevelType w:val="hybridMultilevel"/>
    <w:tmpl w:val="FC8ADFFC"/>
    <w:lvl w:ilvl="0" w:tplc="0C0A0001">
      <w:start w:val="1"/>
      <w:numFmt w:val="bullet"/>
      <w:lvlText w:val=""/>
      <w:lvlJc w:val="left"/>
      <w:pPr>
        <w:ind w:left="1477" w:hanging="360"/>
      </w:pPr>
      <w:rPr>
        <w:rFonts w:ascii="Symbol" w:hAnsi="Symbol" w:hint="default"/>
      </w:rPr>
    </w:lvl>
    <w:lvl w:ilvl="1" w:tplc="0C0A0003">
      <w:start w:val="1"/>
      <w:numFmt w:val="bullet"/>
      <w:lvlText w:val="o"/>
      <w:lvlJc w:val="left"/>
      <w:pPr>
        <w:ind w:left="2197" w:hanging="360"/>
      </w:pPr>
      <w:rPr>
        <w:rFonts w:ascii="Courier New" w:hAnsi="Courier New" w:cs="Courier New" w:hint="default"/>
      </w:rPr>
    </w:lvl>
    <w:lvl w:ilvl="2" w:tplc="0C0A0005" w:tentative="1">
      <w:start w:val="1"/>
      <w:numFmt w:val="bullet"/>
      <w:lvlText w:val=""/>
      <w:lvlJc w:val="left"/>
      <w:pPr>
        <w:ind w:left="2917" w:hanging="360"/>
      </w:pPr>
      <w:rPr>
        <w:rFonts w:ascii="Wingdings" w:hAnsi="Wingdings" w:hint="default"/>
      </w:rPr>
    </w:lvl>
    <w:lvl w:ilvl="3" w:tplc="0C0A0001" w:tentative="1">
      <w:start w:val="1"/>
      <w:numFmt w:val="bullet"/>
      <w:lvlText w:val=""/>
      <w:lvlJc w:val="left"/>
      <w:pPr>
        <w:ind w:left="3637" w:hanging="360"/>
      </w:pPr>
      <w:rPr>
        <w:rFonts w:ascii="Symbol" w:hAnsi="Symbol" w:hint="default"/>
      </w:rPr>
    </w:lvl>
    <w:lvl w:ilvl="4" w:tplc="0C0A0003" w:tentative="1">
      <w:start w:val="1"/>
      <w:numFmt w:val="bullet"/>
      <w:lvlText w:val="o"/>
      <w:lvlJc w:val="left"/>
      <w:pPr>
        <w:ind w:left="4357" w:hanging="360"/>
      </w:pPr>
      <w:rPr>
        <w:rFonts w:ascii="Courier New" w:hAnsi="Courier New" w:cs="Courier New" w:hint="default"/>
      </w:rPr>
    </w:lvl>
    <w:lvl w:ilvl="5" w:tplc="0C0A0005" w:tentative="1">
      <w:start w:val="1"/>
      <w:numFmt w:val="bullet"/>
      <w:lvlText w:val=""/>
      <w:lvlJc w:val="left"/>
      <w:pPr>
        <w:ind w:left="5077" w:hanging="360"/>
      </w:pPr>
      <w:rPr>
        <w:rFonts w:ascii="Wingdings" w:hAnsi="Wingdings" w:hint="default"/>
      </w:rPr>
    </w:lvl>
    <w:lvl w:ilvl="6" w:tplc="0C0A0001" w:tentative="1">
      <w:start w:val="1"/>
      <w:numFmt w:val="bullet"/>
      <w:lvlText w:val=""/>
      <w:lvlJc w:val="left"/>
      <w:pPr>
        <w:ind w:left="5797" w:hanging="360"/>
      </w:pPr>
      <w:rPr>
        <w:rFonts w:ascii="Symbol" w:hAnsi="Symbol" w:hint="default"/>
      </w:rPr>
    </w:lvl>
    <w:lvl w:ilvl="7" w:tplc="0C0A0003" w:tentative="1">
      <w:start w:val="1"/>
      <w:numFmt w:val="bullet"/>
      <w:lvlText w:val="o"/>
      <w:lvlJc w:val="left"/>
      <w:pPr>
        <w:ind w:left="6517" w:hanging="360"/>
      </w:pPr>
      <w:rPr>
        <w:rFonts w:ascii="Courier New" w:hAnsi="Courier New" w:cs="Courier New" w:hint="default"/>
      </w:rPr>
    </w:lvl>
    <w:lvl w:ilvl="8" w:tplc="0C0A0005" w:tentative="1">
      <w:start w:val="1"/>
      <w:numFmt w:val="bullet"/>
      <w:lvlText w:val=""/>
      <w:lvlJc w:val="left"/>
      <w:pPr>
        <w:ind w:left="7237" w:hanging="360"/>
      </w:pPr>
      <w:rPr>
        <w:rFonts w:ascii="Wingdings" w:hAnsi="Wingdings" w:hint="default"/>
      </w:rPr>
    </w:lvl>
  </w:abstractNum>
  <w:abstractNum w:abstractNumId="14" w15:restartNumberingAfterBreak="0">
    <w:nsid w:val="168E779C"/>
    <w:multiLevelType w:val="hybridMultilevel"/>
    <w:tmpl w:val="556C6C36"/>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16FE416F"/>
    <w:multiLevelType w:val="hybridMultilevel"/>
    <w:tmpl w:val="ED403C8E"/>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19F76124"/>
    <w:multiLevelType w:val="hybridMultilevel"/>
    <w:tmpl w:val="BC0831B6"/>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1F0373DC"/>
    <w:multiLevelType w:val="hybridMultilevel"/>
    <w:tmpl w:val="1FCEAB9A"/>
    <w:lvl w:ilvl="0" w:tplc="A41407CA">
      <w:start w:val="1"/>
      <w:numFmt w:val="bullet"/>
      <w:lvlText w:val="-"/>
      <w:lvlJc w:val="left"/>
      <w:pPr>
        <w:ind w:left="757" w:hanging="360"/>
      </w:pPr>
      <w:rPr>
        <w:rFonts w:ascii="Arial" w:eastAsia="Times New Roman" w:hAnsi="Arial" w:cs="Arial" w:hint="default"/>
      </w:rPr>
    </w:lvl>
    <w:lvl w:ilvl="1" w:tplc="040A0003" w:tentative="1">
      <w:start w:val="1"/>
      <w:numFmt w:val="bullet"/>
      <w:lvlText w:val="o"/>
      <w:lvlJc w:val="left"/>
      <w:pPr>
        <w:ind w:left="1477" w:hanging="360"/>
      </w:pPr>
      <w:rPr>
        <w:rFonts w:ascii="Courier New" w:hAnsi="Courier New" w:cs="Courier New" w:hint="default"/>
      </w:rPr>
    </w:lvl>
    <w:lvl w:ilvl="2" w:tplc="040A0005" w:tentative="1">
      <w:start w:val="1"/>
      <w:numFmt w:val="bullet"/>
      <w:lvlText w:val=""/>
      <w:lvlJc w:val="left"/>
      <w:pPr>
        <w:ind w:left="2197" w:hanging="360"/>
      </w:pPr>
      <w:rPr>
        <w:rFonts w:ascii="Wingdings" w:hAnsi="Wingdings" w:hint="default"/>
      </w:rPr>
    </w:lvl>
    <w:lvl w:ilvl="3" w:tplc="040A0001" w:tentative="1">
      <w:start w:val="1"/>
      <w:numFmt w:val="bullet"/>
      <w:lvlText w:val=""/>
      <w:lvlJc w:val="left"/>
      <w:pPr>
        <w:ind w:left="2917" w:hanging="360"/>
      </w:pPr>
      <w:rPr>
        <w:rFonts w:ascii="Symbol" w:hAnsi="Symbol" w:hint="default"/>
      </w:rPr>
    </w:lvl>
    <w:lvl w:ilvl="4" w:tplc="040A0003" w:tentative="1">
      <w:start w:val="1"/>
      <w:numFmt w:val="bullet"/>
      <w:lvlText w:val="o"/>
      <w:lvlJc w:val="left"/>
      <w:pPr>
        <w:ind w:left="3637" w:hanging="360"/>
      </w:pPr>
      <w:rPr>
        <w:rFonts w:ascii="Courier New" w:hAnsi="Courier New" w:cs="Courier New" w:hint="default"/>
      </w:rPr>
    </w:lvl>
    <w:lvl w:ilvl="5" w:tplc="040A0005" w:tentative="1">
      <w:start w:val="1"/>
      <w:numFmt w:val="bullet"/>
      <w:lvlText w:val=""/>
      <w:lvlJc w:val="left"/>
      <w:pPr>
        <w:ind w:left="4357" w:hanging="360"/>
      </w:pPr>
      <w:rPr>
        <w:rFonts w:ascii="Wingdings" w:hAnsi="Wingdings" w:hint="default"/>
      </w:rPr>
    </w:lvl>
    <w:lvl w:ilvl="6" w:tplc="040A0001" w:tentative="1">
      <w:start w:val="1"/>
      <w:numFmt w:val="bullet"/>
      <w:lvlText w:val=""/>
      <w:lvlJc w:val="left"/>
      <w:pPr>
        <w:ind w:left="5077" w:hanging="360"/>
      </w:pPr>
      <w:rPr>
        <w:rFonts w:ascii="Symbol" w:hAnsi="Symbol" w:hint="default"/>
      </w:rPr>
    </w:lvl>
    <w:lvl w:ilvl="7" w:tplc="040A0003" w:tentative="1">
      <w:start w:val="1"/>
      <w:numFmt w:val="bullet"/>
      <w:lvlText w:val="o"/>
      <w:lvlJc w:val="left"/>
      <w:pPr>
        <w:ind w:left="5797" w:hanging="360"/>
      </w:pPr>
      <w:rPr>
        <w:rFonts w:ascii="Courier New" w:hAnsi="Courier New" w:cs="Courier New" w:hint="default"/>
      </w:rPr>
    </w:lvl>
    <w:lvl w:ilvl="8" w:tplc="040A0005" w:tentative="1">
      <w:start w:val="1"/>
      <w:numFmt w:val="bullet"/>
      <w:lvlText w:val=""/>
      <w:lvlJc w:val="left"/>
      <w:pPr>
        <w:ind w:left="6517" w:hanging="360"/>
      </w:pPr>
      <w:rPr>
        <w:rFonts w:ascii="Wingdings" w:hAnsi="Wingdings" w:hint="default"/>
      </w:rPr>
    </w:lvl>
  </w:abstractNum>
  <w:abstractNum w:abstractNumId="18" w15:restartNumberingAfterBreak="0">
    <w:nsid w:val="21ED30D2"/>
    <w:multiLevelType w:val="multilevel"/>
    <w:tmpl w:val="0CC8AE6A"/>
    <w:lvl w:ilvl="0">
      <w:start w:val="1"/>
      <w:numFmt w:val="decimal"/>
      <w:pStyle w:val="Ttulo1"/>
      <w:suff w:val="space"/>
      <w:lvlText w:val="%1"/>
      <w:lvlJc w:val="left"/>
      <w:pPr>
        <w:ind w:left="432" w:hanging="432"/>
      </w:pPr>
      <w:rPr>
        <w:rFonts w:cs="Times New Roman" w:hint="default"/>
      </w:rPr>
    </w:lvl>
    <w:lvl w:ilvl="1">
      <w:start w:val="1"/>
      <w:numFmt w:val="decimal"/>
      <w:pStyle w:val="Ttulo2"/>
      <w:suff w:val="space"/>
      <w:lvlText w:val="%1.%2"/>
      <w:lvlJc w:val="left"/>
      <w:pPr>
        <w:ind w:left="576" w:hanging="576"/>
      </w:pPr>
      <w:rPr>
        <w:rFonts w:cs="Times New Roman" w:hint="default"/>
      </w:rPr>
    </w:lvl>
    <w:lvl w:ilvl="2">
      <w:start w:val="1"/>
      <w:numFmt w:val="decimal"/>
      <w:pStyle w:val="Ttulo3"/>
      <w:suff w:val="space"/>
      <w:lvlText w:val="%1.%2.%3"/>
      <w:lvlJc w:val="left"/>
      <w:pPr>
        <w:ind w:left="720" w:hanging="720"/>
      </w:pPr>
      <w:rPr>
        <w:rFonts w:cs="Times New Roman" w:hint="default"/>
      </w:rPr>
    </w:lvl>
    <w:lvl w:ilvl="3">
      <w:start w:val="1"/>
      <w:numFmt w:val="decimal"/>
      <w:pStyle w:val="Ttulo4"/>
      <w:suff w:val="space"/>
      <w:lvlText w:val="%1.%2.%3.%4"/>
      <w:lvlJc w:val="left"/>
      <w:pPr>
        <w:ind w:left="864" w:hanging="864"/>
      </w:pPr>
      <w:rPr>
        <w:rFonts w:cs="Times New Roman" w:hint="default"/>
      </w:rPr>
    </w:lvl>
    <w:lvl w:ilvl="4">
      <w:start w:val="1"/>
      <w:numFmt w:val="decimal"/>
      <w:pStyle w:val="Ttulo5"/>
      <w:suff w:val="space"/>
      <w:lvlText w:val="%1.%2.%3.%4.%5"/>
      <w:lvlJc w:val="left"/>
      <w:pPr>
        <w:ind w:left="1008" w:hanging="1008"/>
      </w:pPr>
      <w:rPr>
        <w:rFonts w:cs="Times New Roman" w:hint="default"/>
      </w:rPr>
    </w:lvl>
    <w:lvl w:ilvl="5">
      <w:start w:val="1"/>
      <w:numFmt w:val="decimal"/>
      <w:pStyle w:val="Ttulo6"/>
      <w:suff w:val="space"/>
      <w:lvlText w:val="%1.%2.%3.%4.%5.%6"/>
      <w:lvlJc w:val="left"/>
      <w:pPr>
        <w:ind w:left="1152" w:hanging="1152"/>
      </w:pPr>
      <w:rPr>
        <w:rFonts w:cs="Times New Roman" w:hint="default"/>
      </w:rPr>
    </w:lvl>
    <w:lvl w:ilvl="6">
      <w:start w:val="1"/>
      <w:numFmt w:val="decimal"/>
      <w:pStyle w:val="Ttulo7"/>
      <w:lvlText w:val="%1.%2.%3.%4.%5.%6.%7"/>
      <w:lvlJc w:val="left"/>
      <w:pPr>
        <w:tabs>
          <w:tab w:val="num" w:pos="1296"/>
        </w:tabs>
        <w:ind w:left="1296" w:hanging="1296"/>
      </w:pPr>
      <w:rPr>
        <w:rFonts w:cs="Times New Roman" w:hint="default"/>
      </w:rPr>
    </w:lvl>
    <w:lvl w:ilvl="7">
      <w:start w:val="1"/>
      <w:numFmt w:val="decimal"/>
      <w:pStyle w:val="Ttulo8"/>
      <w:lvlText w:val="%1.%2.%3.%4.%5.%6.%7.%8"/>
      <w:lvlJc w:val="left"/>
      <w:pPr>
        <w:tabs>
          <w:tab w:val="num" w:pos="1440"/>
        </w:tabs>
        <w:ind w:left="1440" w:hanging="1440"/>
      </w:pPr>
      <w:rPr>
        <w:rFonts w:cs="Times New Roman" w:hint="default"/>
      </w:rPr>
    </w:lvl>
    <w:lvl w:ilvl="8">
      <w:start w:val="1"/>
      <w:numFmt w:val="decimal"/>
      <w:pStyle w:val="Ttulo9"/>
      <w:lvlText w:val="%1.%2.%3.%4.%5.%6.%7.%8.%9"/>
      <w:lvlJc w:val="left"/>
      <w:pPr>
        <w:tabs>
          <w:tab w:val="num" w:pos="1584"/>
        </w:tabs>
        <w:ind w:left="1584" w:hanging="1584"/>
      </w:pPr>
      <w:rPr>
        <w:rFonts w:cs="Times New Roman" w:hint="default"/>
      </w:rPr>
    </w:lvl>
  </w:abstractNum>
  <w:abstractNum w:abstractNumId="19" w15:restartNumberingAfterBreak="0">
    <w:nsid w:val="22D86FCB"/>
    <w:multiLevelType w:val="hybridMultilevel"/>
    <w:tmpl w:val="2D649DE8"/>
    <w:lvl w:ilvl="0" w:tplc="0C0A0005">
      <w:start w:val="1"/>
      <w:numFmt w:val="bullet"/>
      <w:lvlText w:val=""/>
      <w:lvlJc w:val="left"/>
      <w:pPr>
        <w:ind w:left="1117" w:hanging="360"/>
      </w:pPr>
      <w:rPr>
        <w:rFonts w:ascii="Wingdings" w:hAnsi="Wingdings" w:hint="default"/>
      </w:rPr>
    </w:lvl>
    <w:lvl w:ilvl="1" w:tplc="0C0A000F">
      <w:start w:val="1"/>
      <w:numFmt w:val="decimal"/>
      <w:lvlText w:val="%2."/>
      <w:lvlJc w:val="left"/>
      <w:pPr>
        <w:ind w:left="1837" w:hanging="360"/>
      </w:pPr>
      <w:rPr>
        <w:rFonts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0" w15:restartNumberingAfterBreak="0">
    <w:nsid w:val="28FE4EC7"/>
    <w:multiLevelType w:val="multilevel"/>
    <w:tmpl w:val="0456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1" w15:restartNumberingAfterBreak="0">
    <w:nsid w:val="29EE58CA"/>
    <w:multiLevelType w:val="hybridMultilevel"/>
    <w:tmpl w:val="08C01392"/>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15:restartNumberingAfterBreak="0">
    <w:nsid w:val="2CF91195"/>
    <w:multiLevelType w:val="multilevel"/>
    <w:tmpl w:val="0456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3" w15:restartNumberingAfterBreak="0">
    <w:nsid w:val="36D6646E"/>
    <w:multiLevelType w:val="hybridMultilevel"/>
    <w:tmpl w:val="F29847F8"/>
    <w:lvl w:ilvl="0" w:tplc="90048FBE">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CCA59AB"/>
    <w:multiLevelType w:val="hybridMultilevel"/>
    <w:tmpl w:val="676292FC"/>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5" w15:restartNumberingAfterBreak="0">
    <w:nsid w:val="42627A1D"/>
    <w:multiLevelType w:val="multilevel"/>
    <w:tmpl w:val="DB12D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9F483A"/>
    <w:multiLevelType w:val="multilevel"/>
    <w:tmpl w:val="F99ED090"/>
    <w:lvl w:ilvl="0">
      <w:start w:val="1"/>
      <w:numFmt w:val="upperRoman"/>
      <w:lvlText w:val="Artículo %1."/>
      <w:lvlJc w:val="left"/>
      <w:pPr>
        <w:tabs>
          <w:tab w:val="num" w:pos="1800"/>
        </w:tabs>
      </w:pPr>
      <w:rPr>
        <w:rFonts w:cs="Times New Roman"/>
      </w:rPr>
    </w:lvl>
    <w:lvl w:ilvl="1">
      <w:start w:val="1"/>
      <w:numFmt w:val="decimalZero"/>
      <w:isLgl/>
      <w:lvlText w:val="Sección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7" w15:restartNumberingAfterBreak="0">
    <w:nsid w:val="4E0134DC"/>
    <w:multiLevelType w:val="hybridMultilevel"/>
    <w:tmpl w:val="452AF02E"/>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53633585"/>
    <w:multiLevelType w:val="hybridMultilevel"/>
    <w:tmpl w:val="DA00C4AA"/>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9" w15:restartNumberingAfterBreak="0">
    <w:nsid w:val="5675103A"/>
    <w:multiLevelType w:val="hybridMultilevel"/>
    <w:tmpl w:val="6D4C60EA"/>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0" w15:restartNumberingAfterBreak="0">
    <w:nsid w:val="576D36AF"/>
    <w:multiLevelType w:val="hybridMultilevel"/>
    <w:tmpl w:val="4C4A36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A733529"/>
    <w:multiLevelType w:val="multilevel"/>
    <w:tmpl w:val="026E9EA0"/>
    <w:lvl w:ilvl="0">
      <w:start w:val="1"/>
      <w:numFmt w:val="decimal"/>
      <w:suff w:val="space"/>
      <w:lvlText w:val="%1"/>
      <w:lvlJc w:val="left"/>
      <w:pPr>
        <w:ind w:left="432" w:hanging="432"/>
      </w:pPr>
      <w:rPr>
        <w:rFonts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2" w15:restartNumberingAfterBreak="0">
    <w:nsid w:val="602F26DC"/>
    <w:multiLevelType w:val="hybridMultilevel"/>
    <w:tmpl w:val="EB34DA44"/>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3" w15:restartNumberingAfterBreak="0">
    <w:nsid w:val="60AD0F3E"/>
    <w:multiLevelType w:val="hybridMultilevel"/>
    <w:tmpl w:val="D1068976"/>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4" w15:restartNumberingAfterBreak="0">
    <w:nsid w:val="656821A0"/>
    <w:multiLevelType w:val="multilevel"/>
    <w:tmpl w:val="5FD02DAA"/>
    <w:lvl w:ilvl="0">
      <w:start w:val="1"/>
      <w:numFmt w:val="decimal"/>
      <w:suff w:val="space"/>
      <w:lvlText w:val="%1"/>
      <w:lvlJc w:val="left"/>
      <w:pPr>
        <w:ind w:left="432" w:hanging="432"/>
      </w:pPr>
      <w:rPr>
        <w:rFonts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5" w15:restartNumberingAfterBreak="0">
    <w:nsid w:val="65D32391"/>
    <w:multiLevelType w:val="hybridMultilevel"/>
    <w:tmpl w:val="5B3692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6" w15:restartNumberingAfterBreak="0">
    <w:nsid w:val="681F343A"/>
    <w:multiLevelType w:val="hybridMultilevel"/>
    <w:tmpl w:val="CAEA1842"/>
    <w:lvl w:ilvl="0" w:tplc="0C0A000B">
      <w:start w:val="1"/>
      <w:numFmt w:val="bullet"/>
      <w:lvlText w:val=""/>
      <w:lvlJc w:val="left"/>
      <w:pPr>
        <w:ind w:left="1117" w:hanging="360"/>
      </w:pPr>
      <w:rPr>
        <w:rFonts w:ascii="Wingdings" w:hAnsi="Wingdings" w:hint="default"/>
      </w:rPr>
    </w:lvl>
    <w:lvl w:ilvl="1" w:tplc="0C0A000B">
      <w:start w:val="1"/>
      <w:numFmt w:val="bullet"/>
      <w:lvlText w:val=""/>
      <w:lvlJc w:val="left"/>
      <w:pPr>
        <w:ind w:left="1837" w:hanging="360"/>
      </w:pPr>
      <w:rPr>
        <w:rFonts w:ascii="Wingdings" w:hAnsi="Wingdings" w:hint="default"/>
      </w:rPr>
    </w:lvl>
    <w:lvl w:ilvl="2" w:tplc="0C0A0005">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7" w15:restartNumberingAfterBreak="0">
    <w:nsid w:val="752A2775"/>
    <w:multiLevelType w:val="hybridMultilevel"/>
    <w:tmpl w:val="19C4B6F6"/>
    <w:lvl w:ilvl="0" w:tplc="50D202BA">
      <w:start w:val="1"/>
      <w:numFmt w:val="bullet"/>
      <w:lvlText w:val="-"/>
      <w:lvlJc w:val="left"/>
      <w:pPr>
        <w:ind w:left="757" w:hanging="360"/>
      </w:pPr>
      <w:rPr>
        <w:rFonts w:ascii="Arial" w:eastAsia="Times New Roman" w:hAnsi="Arial" w:cs="Arial" w:hint="default"/>
      </w:rPr>
    </w:lvl>
    <w:lvl w:ilvl="1" w:tplc="040A0003" w:tentative="1">
      <w:start w:val="1"/>
      <w:numFmt w:val="bullet"/>
      <w:lvlText w:val="o"/>
      <w:lvlJc w:val="left"/>
      <w:pPr>
        <w:ind w:left="1477" w:hanging="360"/>
      </w:pPr>
      <w:rPr>
        <w:rFonts w:ascii="Courier New" w:hAnsi="Courier New" w:cs="Courier New" w:hint="default"/>
      </w:rPr>
    </w:lvl>
    <w:lvl w:ilvl="2" w:tplc="040A0005" w:tentative="1">
      <w:start w:val="1"/>
      <w:numFmt w:val="bullet"/>
      <w:lvlText w:val=""/>
      <w:lvlJc w:val="left"/>
      <w:pPr>
        <w:ind w:left="2197" w:hanging="360"/>
      </w:pPr>
      <w:rPr>
        <w:rFonts w:ascii="Wingdings" w:hAnsi="Wingdings" w:hint="default"/>
      </w:rPr>
    </w:lvl>
    <w:lvl w:ilvl="3" w:tplc="040A0001" w:tentative="1">
      <w:start w:val="1"/>
      <w:numFmt w:val="bullet"/>
      <w:lvlText w:val=""/>
      <w:lvlJc w:val="left"/>
      <w:pPr>
        <w:ind w:left="2917" w:hanging="360"/>
      </w:pPr>
      <w:rPr>
        <w:rFonts w:ascii="Symbol" w:hAnsi="Symbol" w:hint="default"/>
      </w:rPr>
    </w:lvl>
    <w:lvl w:ilvl="4" w:tplc="040A0003" w:tentative="1">
      <w:start w:val="1"/>
      <w:numFmt w:val="bullet"/>
      <w:lvlText w:val="o"/>
      <w:lvlJc w:val="left"/>
      <w:pPr>
        <w:ind w:left="3637" w:hanging="360"/>
      </w:pPr>
      <w:rPr>
        <w:rFonts w:ascii="Courier New" w:hAnsi="Courier New" w:cs="Courier New" w:hint="default"/>
      </w:rPr>
    </w:lvl>
    <w:lvl w:ilvl="5" w:tplc="040A0005" w:tentative="1">
      <w:start w:val="1"/>
      <w:numFmt w:val="bullet"/>
      <w:lvlText w:val=""/>
      <w:lvlJc w:val="left"/>
      <w:pPr>
        <w:ind w:left="4357" w:hanging="360"/>
      </w:pPr>
      <w:rPr>
        <w:rFonts w:ascii="Wingdings" w:hAnsi="Wingdings" w:hint="default"/>
      </w:rPr>
    </w:lvl>
    <w:lvl w:ilvl="6" w:tplc="040A0001" w:tentative="1">
      <w:start w:val="1"/>
      <w:numFmt w:val="bullet"/>
      <w:lvlText w:val=""/>
      <w:lvlJc w:val="left"/>
      <w:pPr>
        <w:ind w:left="5077" w:hanging="360"/>
      </w:pPr>
      <w:rPr>
        <w:rFonts w:ascii="Symbol" w:hAnsi="Symbol" w:hint="default"/>
      </w:rPr>
    </w:lvl>
    <w:lvl w:ilvl="7" w:tplc="040A0003" w:tentative="1">
      <w:start w:val="1"/>
      <w:numFmt w:val="bullet"/>
      <w:lvlText w:val="o"/>
      <w:lvlJc w:val="left"/>
      <w:pPr>
        <w:ind w:left="5797" w:hanging="360"/>
      </w:pPr>
      <w:rPr>
        <w:rFonts w:ascii="Courier New" w:hAnsi="Courier New" w:cs="Courier New" w:hint="default"/>
      </w:rPr>
    </w:lvl>
    <w:lvl w:ilvl="8" w:tplc="040A0005" w:tentative="1">
      <w:start w:val="1"/>
      <w:numFmt w:val="bullet"/>
      <w:lvlText w:val=""/>
      <w:lvlJc w:val="left"/>
      <w:pPr>
        <w:ind w:left="6517" w:hanging="360"/>
      </w:pPr>
      <w:rPr>
        <w:rFonts w:ascii="Wingdings" w:hAnsi="Wingdings" w:hint="default"/>
      </w:rPr>
    </w:lvl>
  </w:abstractNum>
  <w:abstractNum w:abstractNumId="38" w15:restartNumberingAfterBreak="0">
    <w:nsid w:val="78831E2E"/>
    <w:multiLevelType w:val="hybridMultilevel"/>
    <w:tmpl w:val="E89C2B34"/>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9" w15:restartNumberingAfterBreak="0">
    <w:nsid w:val="7EDB63FB"/>
    <w:multiLevelType w:val="hybridMultilevel"/>
    <w:tmpl w:val="C62ABFEE"/>
    <w:lvl w:ilvl="0" w:tplc="0C0A0005">
      <w:start w:val="1"/>
      <w:numFmt w:val="bullet"/>
      <w:lvlText w:val=""/>
      <w:lvlJc w:val="left"/>
      <w:pPr>
        <w:ind w:left="1117" w:hanging="360"/>
      </w:pPr>
      <w:rPr>
        <w:rFonts w:ascii="Wingdings" w:hAnsi="Wingdings"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5"/>
  </w:num>
  <w:num w:numId="2">
    <w:abstractNumId w:val="20"/>
  </w:num>
  <w:num w:numId="3">
    <w:abstractNumId w:val="22"/>
  </w:num>
  <w:num w:numId="4">
    <w:abstractNumId w:val="26"/>
  </w:num>
  <w:num w:numId="5">
    <w:abstractNumId w:val="34"/>
  </w:num>
  <w:num w:numId="6">
    <w:abstractNumId w:val="31"/>
  </w:num>
  <w:num w:numId="7">
    <w:abstractNumId w:val="18"/>
  </w:num>
  <w:num w:numId="8">
    <w:abstractNumId w:val="8"/>
  </w:num>
  <w:num w:numId="9">
    <w:abstractNumId w:val="3"/>
  </w:num>
  <w:num w:numId="10">
    <w:abstractNumId w:val="2"/>
  </w:num>
  <w:num w:numId="11">
    <w:abstractNumId w:val="1"/>
  </w:num>
  <w:num w:numId="12">
    <w:abstractNumId w:val="0"/>
  </w:num>
  <w:num w:numId="13">
    <w:abstractNumId w:val="9"/>
  </w:num>
  <w:num w:numId="14">
    <w:abstractNumId w:val="7"/>
  </w:num>
  <w:num w:numId="15">
    <w:abstractNumId w:val="6"/>
  </w:num>
  <w:num w:numId="16">
    <w:abstractNumId w:val="5"/>
  </w:num>
  <w:num w:numId="17">
    <w:abstractNumId w:val="4"/>
  </w:num>
  <w:num w:numId="18">
    <w:abstractNumId w:val="18"/>
  </w:num>
  <w:num w:numId="19">
    <w:abstractNumId w:val="28"/>
  </w:num>
  <w:num w:numId="20">
    <w:abstractNumId w:val="13"/>
  </w:num>
  <w:num w:numId="21">
    <w:abstractNumId w:val="21"/>
  </w:num>
  <w:num w:numId="22">
    <w:abstractNumId w:val="30"/>
  </w:num>
  <w:num w:numId="23">
    <w:abstractNumId w:val="35"/>
  </w:num>
  <w:num w:numId="24">
    <w:abstractNumId w:val="19"/>
  </w:num>
  <w:num w:numId="25">
    <w:abstractNumId w:val="15"/>
  </w:num>
  <w:num w:numId="26">
    <w:abstractNumId w:val="39"/>
  </w:num>
  <w:num w:numId="27">
    <w:abstractNumId w:val="33"/>
  </w:num>
  <w:num w:numId="28">
    <w:abstractNumId w:val="29"/>
  </w:num>
  <w:num w:numId="29">
    <w:abstractNumId w:val="10"/>
  </w:num>
  <w:num w:numId="30">
    <w:abstractNumId w:val="23"/>
  </w:num>
  <w:num w:numId="31">
    <w:abstractNumId w:val="38"/>
  </w:num>
  <w:num w:numId="32">
    <w:abstractNumId w:val="32"/>
  </w:num>
  <w:num w:numId="33">
    <w:abstractNumId w:val="14"/>
  </w:num>
  <w:num w:numId="34">
    <w:abstractNumId w:val="27"/>
  </w:num>
  <w:num w:numId="35">
    <w:abstractNumId w:val="11"/>
  </w:num>
  <w:num w:numId="36">
    <w:abstractNumId w:val="36"/>
  </w:num>
  <w:num w:numId="37">
    <w:abstractNumId w:val="12"/>
  </w:num>
  <w:num w:numId="38">
    <w:abstractNumId w:val="24"/>
  </w:num>
  <w:num w:numId="39">
    <w:abstractNumId w:val="16"/>
  </w:num>
  <w:num w:numId="40">
    <w:abstractNumId w:val="37"/>
  </w:num>
  <w:num w:numId="4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Casal Freire">
    <w15:presenceInfo w15:providerId="None" w15:userId="David Casal Frei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11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0907"/>
    <w:rsid w:val="0000144F"/>
    <w:rsid w:val="0000164C"/>
    <w:rsid w:val="00001F67"/>
    <w:rsid w:val="00003733"/>
    <w:rsid w:val="00003EC9"/>
    <w:rsid w:val="000043D3"/>
    <w:rsid w:val="00004D3A"/>
    <w:rsid w:val="00004EED"/>
    <w:rsid w:val="00004FC8"/>
    <w:rsid w:val="00005BF6"/>
    <w:rsid w:val="0000662E"/>
    <w:rsid w:val="00006B6F"/>
    <w:rsid w:val="0000788F"/>
    <w:rsid w:val="00010B07"/>
    <w:rsid w:val="000141A7"/>
    <w:rsid w:val="00014355"/>
    <w:rsid w:val="000156BF"/>
    <w:rsid w:val="00015D53"/>
    <w:rsid w:val="00015DC4"/>
    <w:rsid w:val="00020868"/>
    <w:rsid w:val="00020A0B"/>
    <w:rsid w:val="0002133A"/>
    <w:rsid w:val="00021918"/>
    <w:rsid w:val="00024454"/>
    <w:rsid w:val="00024B5A"/>
    <w:rsid w:val="0003081A"/>
    <w:rsid w:val="0003147D"/>
    <w:rsid w:val="000329E2"/>
    <w:rsid w:val="000340E8"/>
    <w:rsid w:val="00034897"/>
    <w:rsid w:val="000352A3"/>
    <w:rsid w:val="000357D4"/>
    <w:rsid w:val="00037D99"/>
    <w:rsid w:val="000405BF"/>
    <w:rsid w:val="0004096A"/>
    <w:rsid w:val="00040DDE"/>
    <w:rsid w:val="00041C3C"/>
    <w:rsid w:val="00042C84"/>
    <w:rsid w:val="00042F77"/>
    <w:rsid w:val="00043469"/>
    <w:rsid w:val="00043EB4"/>
    <w:rsid w:val="000447E1"/>
    <w:rsid w:val="00044D91"/>
    <w:rsid w:val="00046103"/>
    <w:rsid w:val="0004634B"/>
    <w:rsid w:val="00047440"/>
    <w:rsid w:val="0004762B"/>
    <w:rsid w:val="0004777B"/>
    <w:rsid w:val="000478AA"/>
    <w:rsid w:val="00047ACF"/>
    <w:rsid w:val="00052059"/>
    <w:rsid w:val="0005585C"/>
    <w:rsid w:val="000558D0"/>
    <w:rsid w:val="00055A33"/>
    <w:rsid w:val="00055D52"/>
    <w:rsid w:val="00056BEC"/>
    <w:rsid w:val="00056FBB"/>
    <w:rsid w:val="00057C2C"/>
    <w:rsid w:val="00061005"/>
    <w:rsid w:val="0006198C"/>
    <w:rsid w:val="000632D5"/>
    <w:rsid w:val="000642B0"/>
    <w:rsid w:val="00064EC5"/>
    <w:rsid w:val="00064F6C"/>
    <w:rsid w:val="00065298"/>
    <w:rsid w:val="000672DC"/>
    <w:rsid w:val="00071D74"/>
    <w:rsid w:val="00073AE1"/>
    <w:rsid w:val="000745DA"/>
    <w:rsid w:val="0007517A"/>
    <w:rsid w:val="0008089C"/>
    <w:rsid w:val="000835D3"/>
    <w:rsid w:val="00083D5C"/>
    <w:rsid w:val="00084B75"/>
    <w:rsid w:val="0008547C"/>
    <w:rsid w:val="000855D7"/>
    <w:rsid w:val="00086548"/>
    <w:rsid w:val="00086B36"/>
    <w:rsid w:val="00092E31"/>
    <w:rsid w:val="00093385"/>
    <w:rsid w:val="000957AC"/>
    <w:rsid w:val="000959BB"/>
    <w:rsid w:val="00095EB8"/>
    <w:rsid w:val="00096EFC"/>
    <w:rsid w:val="00097563"/>
    <w:rsid w:val="000A014E"/>
    <w:rsid w:val="000A156F"/>
    <w:rsid w:val="000A23DF"/>
    <w:rsid w:val="000A2475"/>
    <w:rsid w:val="000A381F"/>
    <w:rsid w:val="000A562A"/>
    <w:rsid w:val="000A5903"/>
    <w:rsid w:val="000A6F71"/>
    <w:rsid w:val="000A750A"/>
    <w:rsid w:val="000B17F1"/>
    <w:rsid w:val="000B2C5A"/>
    <w:rsid w:val="000B3A59"/>
    <w:rsid w:val="000B5241"/>
    <w:rsid w:val="000B5583"/>
    <w:rsid w:val="000B59AC"/>
    <w:rsid w:val="000B6579"/>
    <w:rsid w:val="000B76F4"/>
    <w:rsid w:val="000B7A1C"/>
    <w:rsid w:val="000B7C33"/>
    <w:rsid w:val="000C1702"/>
    <w:rsid w:val="000C230A"/>
    <w:rsid w:val="000C3ADC"/>
    <w:rsid w:val="000C4BF3"/>
    <w:rsid w:val="000C5D0D"/>
    <w:rsid w:val="000C6505"/>
    <w:rsid w:val="000C670D"/>
    <w:rsid w:val="000C6980"/>
    <w:rsid w:val="000C6C96"/>
    <w:rsid w:val="000C7070"/>
    <w:rsid w:val="000C7345"/>
    <w:rsid w:val="000C7509"/>
    <w:rsid w:val="000C774C"/>
    <w:rsid w:val="000C778D"/>
    <w:rsid w:val="000D153D"/>
    <w:rsid w:val="000D28DC"/>
    <w:rsid w:val="000D2959"/>
    <w:rsid w:val="000D2D86"/>
    <w:rsid w:val="000D3D92"/>
    <w:rsid w:val="000D49C3"/>
    <w:rsid w:val="000D6394"/>
    <w:rsid w:val="000D6A5D"/>
    <w:rsid w:val="000D6FC7"/>
    <w:rsid w:val="000D7E1A"/>
    <w:rsid w:val="000E0199"/>
    <w:rsid w:val="000E01D9"/>
    <w:rsid w:val="000E1143"/>
    <w:rsid w:val="000E13AC"/>
    <w:rsid w:val="000E4D81"/>
    <w:rsid w:val="000E5EBE"/>
    <w:rsid w:val="000E7B5F"/>
    <w:rsid w:val="000F1060"/>
    <w:rsid w:val="000F1277"/>
    <w:rsid w:val="000F4389"/>
    <w:rsid w:val="000F5A4A"/>
    <w:rsid w:val="000F5CE1"/>
    <w:rsid w:val="000F759E"/>
    <w:rsid w:val="000F7F5C"/>
    <w:rsid w:val="0010106E"/>
    <w:rsid w:val="00101DF3"/>
    <w:rsid w:val="0010458D"/>
    <w:rsid w:val="00104D5E"/>
    <w:rsid w:val="00105A54"/>
    <w:rsid w:val="00106AB0"/>
    <w:rsid w:val="00107C75"/>
    <w:rsid w:val="00110255"/>
    <w:rsid w:val="00110EFF"/>
    <w:rsid w:val="001115E3"/>
    <w:rsid w:val="00113A3F"/>
    <w:rsid w:val="001172C6"/>
    <w:rsid w:val="00117C08"/>
    <w:rsid w:val="001205EB"/>
    <w:rsid w:val="00120B32"/>
    <w:rsid w:val="001219A0"/>
    <w:rsid w:val="00121ABC"/>
    <w:rsid w:val="0012216F"/>
    <w:rsid w:val="00123C1E"/>
    <w:rsid w:val="00123E13"/>
    <w:rsid w:val="00124036"/>
    <w:rsid w:val="001240F2"/>
    <w:rsid w:val="00124200"/>
    <w:rsid w:val="00124394"/>
    <w:rsid w:val="0012461D"/>
    <w:rsid w:val="00124B80"/>
    <w:rsid w:val="00124C52"/>
    <w:rsid w:val="00125074"/>
    <w:rsid w:val="00125FA1"/>
    <w:rsid w:val="00126F4D"/>
    <w:rsid w:val="00127000"/>
    <w:rsid w:val="00127BE3"/>
    <w:rsid w:val="00130A47"/>
    <w:rsid w:val="00132079"/>
    <w:rsid w:val="00132294"/>
    <w:rsid w:val="00135566"/>
    <w:rsid w:val="001357B1"/>
    <w:rsid w:val="00136007"/>
    <w:rsid w:val="00136270"/>
    <w:rsid w:val="001372C4"/>
    <w:rsid w:val="00140297"/>
    <w:rsid w:val="001418AE"/>
    <w:rsid w:val="001423C0"/>
    <w:rsid w:val="00142636"/>
    <w:rsid w:val="00142B57"/>
    <w:rsid w:val="00142FD8"/>
    <w:rsid w:val="001439DB"/>
    <w:rsid w:val="00143C8E"/>
    <w:rsid w:val="00143CBD"/>
    <w:rsid w:val="00144197"/>
    <w:rsid w:val="00144325"/>
    <w:rsid w:val="0014465A"/>
    <w:rsid w:val="0014555B"/>
    <w:rsid w:val="0014587F"/>
    <w:rsid w:val="00146531"/>
    <w:rsid w:val="0014657C"/>
    <w:rsid w:val="00146B80"/>
    <w:rsid w:val="0014745C"/>
    <w:rsid w:val="001475BA"/>
    <w:rsid w:val="00147878"/>
    <w:rsid w:val="00147A3F"/>
    <w:rsid w:val="00150054"/>
    <w:rsid w:val="0015250D"/>
    <w:rsid w:val="00153363"/>
    <w:rsid w:val="0015395C"/>
    <w:rsid w:val="001547E8"/>
    <w:rsid w:val="00154920"/>
    <w:rsid w:val="0016009C"/>
    <w:rsid w:val="00160C2D"/>
    <w:rsid w:val="00160EB3"/>
    <w:rsid w:val="00161EFD"/>
    <w:rsid w:val="00165DF6"/>
    <w:rsid w:val="00165F07"/>
    <w:rsid w:val="001673A9"/>
    <w:rsid w:val="00167CDF"/>
    <w:rsid w:val="00170474"/>
    <w:rsid w:val="001711E2"/>
    <w:rsid w:val="001713FC"/>
    <w:rsid w:val="001717DB"/>
    <w:rsid w:val="0017202C"/>
    <w:rsid w:val="00172B00"/>
    <w:rsid w:val="00173BDE"/>
    <w:rsid w:val="0017405B"/>
    <w:rsid w:val="001750B2"/>
    <w:rsid w:val="001769A1"/>
    <w:rsid w:val="001805EC"/>
    <w:rsid w:val="00180FD8"/>
    <w:rsid w:val="00181395"/>
    <w:rsid w:val="001819B6"/>
    <w:rsid w:val="00183523"/>
    <w:rsid w:val="0018418A"/>
    <w:rsid w:val="00184226"/>
    <w:rsid w:val="00184EED"/>
    <w:rsid w:val="001866E3"/>
    <w:rsid w:val="00187549"/>
    <w:rsid w:val="001905A3"/>
    <w:rsid w:val="001911F2"/>
    <w:rsid w:val="0019177A"/>
    <w:rsid w:val="00192EC8"/>
    <w:rsid w:val="00192EFD"/>
    <w:rsid w:val="001944BA"/>
    <w:rsid w:val="001959B8"/>
    <w:rsid w:val="0019770F"/>
    <w:rsid w:val="001A086D"/>
    <w:rsid w:val="001A0956"/>
    <w:rsid w:val="001A1678"/>
    <w:rsid w:val="001A1F8F"/>
    <w:rsid w:val="001A2D0A"/>
    <w:rsid w:val="001A32A6"/>
    <w:rsid w:val="001A42DE"/>
    <w:rsid w:val="001A4885"/>
    <w:rsid w:val="001A4C2E"/>
    <w:rsid w:val="001A5A9D"/>
    <w:rsid w:val="001A6794"/>
    <w:rsid w:val="001B04FE"/>
    <w:rsid w:val="001B37E2"/>
    <w:rsid w:val="001B4DF1"/>
    <w:rsid w:val="001B576B"/>
    <w:rsid w:val="001B64EE"/>
    <w:rsid w:val="001B68EE"/>
    <w:rsid w:val="001B78D7"/>
    <w:rsid w:val="001C1433"/>
    <w:rsid w:val="001C1E2A"/>
    <w:rsid w:val="001C33B6"/>
    <w:rsid w:val="001C5223"/>
    <w:rsid w:val="001C73A9"/>
    <w:rsid w:val="001C7479"/>
    <w:rsid w:val="001D0F52"/>
    <w:rsid w:val="001D16D4"/>
    <w:rsid w:val="001D18A9"/>
    <w:rsid w:val="001D270A"/>
    <w:rsid w:val="001D2929"/>
    <w:rsid w:val="001D637F"/>
    <w:rsid w:val="001D6AC0"/>
    <w:rsid w:val="001D6DDA"/>
    <w:rsid w:val="001E0A79"/>
    <w:rsid w:val="001E1437"/>
    <w:rsid w:val="001E18C0"/>
    <w:rsid w:val="001E619A"/>
    <w:rsid w:val="001E74C3"/>
    <w:rsid w:val="001F01EA"/>
    <w:rsid w:val="001F02DC"/>
    <w:rsid w:val="001F1F73"/>
    <w:rsid w:val="001F21B0"/>
    <w:rsid w:val="001F226F"/>
    <w:rsid w:val="001F3473"/>
    <w:rsid w:val="001F360E"/>
    <w:rsid w:val="001F40EC"/>
    <w:rsid w:val="001F4B2C"/>
    <w:rsid w:val="001F5B7C"/>
    <w:rsid w:val="001F7A99"/>
    <w:rsid w:val="001F7F83"/>
    <w:rsid w:val="00201936"/>
    <w:rsid w:val="00202775"/>
    <w:rsid w:val="0020291B"/>
    <w:rsid w:val="00202C87"/>
    <w:rsid w:val="00204202"/>
    <w:rsid w:val="00204FCB"/>
    <w:rsid w:val="0020581F"/>
    <w:rsid w:val="00206DE4"/>
    <w:rsid w:val="00207BDC"/>
    <w:rsid w:val="00212417"/>
    <w:rsid w:val="00212595"/>
    <w:rsid w:val="00212A65"/>
    <w:rsid w:val="00213413"/>
    <w:rsid w:val="00213808"/>
    <w:rsid w:val="0021472B"/>
    <w:rsid w:val="00216D01"/>
    <w:rsid w:val="0021735E"/>
    <w:rsid w:val="00217B7C"/>
    <w:rsid w:val="002248A3"/>
    <w:rsid w:val="00224944"/>
    <w:rsid w:val="0022538C"/>
    <w:rsid w:val="00225828"/>
    <w:rsid w:val="002261D3"/>
    <w:rsid w:val="002266F0"/>
    <w:rsid w:val="002269C9"/>
    <w:rsid w:val="00227245"/>
    <w:rsid w:val="002306A4"/>
    <w:rsid w:val="00232E34"/>
    <w:rsid w:val="00235F35"/>
    <w:rsid w:val="00236A75"/>
    <w:rsid w:val="0024023A"/>
    <w:rsid w:val="00241611"/>
    <w:rsid w:val="0024334C"/>
    <w:rsid w:val="00243E94"/>
    <w:rsid w:val="002453BF"/>
    <w:rsid w:val="00245F04"/>
    <w:rsid w:val="002466EB"/>
    <w:rsid w:val="00246AFB"/>
    <w:rsid w:val="0024795F"/>
    <w:rsid w:val="00250C12"/>
    <w:rsid w:val="00251A9C"/>
    <w:rsid w:val="00254662"/>
    <w:rsid w:val="00255BB3"/>
    <w:rsid w:val="00256165"/>
    <w:rsid w:val="0025653F"/>
    <w:rsid w:val="00256584"/>
    <w:rsid w:val="0025678F"/>
    <w:rsid w:val="00260DC7"/>
    <w:rsid w:val="00262A8C"/>
    <w:rsid w:val="00262B55"/>
    <w:rsid w:val="00264269"/>
    <w:rsid w:val="00264B6B"/>
    <w:rsid w:val="00264E17"/>
    <w:rsid w:val="002660B8"/>
    <w:rsid w:val="00266142"/>
    <w:rsid w:val="00267214"/>
    <w:rsid w:val="00267EAF"/>
    <w:rsid w:val="00271113"/>
    <w:rsid w:val="00273354"/>
    <w:rsid w:val="00274943"/>
    <w:rsid w:val="00275CAE"/>
    <w:rsid w:val="002761EB"/>
    <w:rsid w:val="00277396"/>
    <w:rsid w:val="00277BD2"/>
    <w:rsid w:val="00280175"/>
    <w:rsid w:val="00281774"/>
    <w:rsid w:val="00282639"/>
    <w:rsid w:val="00283ABF"/>
    <w:rsid w:val="002846E3"/>
    <w:rsid w:val="0028606F"/>
    <w:rsid w:val="002866F0"/>
    <w:rsid w:val="0028755D"/>
    <w:rsid w:val="00291983"/>
    <w:rsid w:val="00293CC5"/>
    <w:rsid w:val="00295BC9"/>
    <w:rsid w:val="002A1729"/>
    <w:rsid w:val="002A1848"/>
    <w:rsid w:val="002A2157"/>
    <w:rsid w:val="002A363D"/>
    <w:rsid w:val="002A45E9"/>
    <w:rsid w:val="002A4961"/>
    <w:rsid w:val="002A557B"/>
    <w:rsid w:val="002A5E89"/>
    <w:rsid w:val="002A71A9"/>
    <w:rsid w:val="002B08D0"/>
    <w:rsid w:val="002B0BB4"/>
    <w:rsid w:val="002B178F"/>
    <w:rsid w:val="002B32EE"/>
    <w:rsid w:val="002B3CCD"/>
    <w:rsid w:val="002B4D4A"/>
    <w:rsid w:val="002B4D82"/>
    <w:rsid w:val="002B79FF"/>
    <w:rsid w:val="002C01AF"/>
    <w:rsid w:val="002C3776"/>
    <w:rsid w:val="002C6631"/>
    <w:rsid w:val="002C6D14"/>
    <w:rsid w:val="002C7C28"/>
    <w:rsid w:val="002D0C78"/>
    <w:rsid w:val="002D1A2F"/>
    <w:rsid w:val="002D3368"/>
    <w:rsid w:val="002D3B35"/>
    <w:rsid w:val="002D3C65"/>
    <w:rsid w:val="002D3E17"/>
    <w:rsid w:val="002D46BF"/>
    <w:rsid w:val="002D6E1D"/>
    <w:rsid w:val="002E050E"/>
    <w:rsid w:val="002E0E8D"/>
    <w:rsid w:val="002E1E6C"/>
    <w:rsid w:val="002E229A"/>
    <w:rsid w:val="002E2CA6"/>
    <w:rsid w:val="002E4706"/>
    <w:rsid w:val="002E506F"/>
    <w:rsid w:val="002E50B7"/>
    <w:rsid w:val="002E6737"/>
    <w:rsid w:val="002F0D35"/>
    <w:rsid w:val="002F21D4"/>
    <w:rsid w:val="002F2886"/>
    <w:rsid w:val="002F6180"/>
    <w:rsid w:val="002F7554"/>
    <w:rsid w:val="002F7AB3"/>
    <w:rsid w:val="00302329"/>
    <w:rsid w:val="0030233D"/>
    <w:rsid w:val="003026B2"/>
    <w:rsid w:val="00304014"/>
    <w:rsid w:val="00304B0F"/>
    <w:rsid w:val="0030633F"/>
    <w:rsid w:val="00310D46"/>
    <w:rsid w:val="00312137"/>
    <w:rsid w:val="00313480"/>
    <w:rsid w:val="00313CDD"/>
    <w:rsid w:val="0031403E"/>
    <w:rsid w:val="0031413A"/>
    <w:rsid w:val="00315410"/>
    <w:rsid w:val="00315C01"/>
    <w:rsid w:val="00316EE2"/>
    <w:rsid w:val="0032045C"/>
    <w:rsid w:val="00320AE0"/>
    <w:rsid w:val="00320AEB"/>
    <w:rsid w:val="00322467"/>
    <w:rsid w:val="003230CE"/>
    <w:rsid w:val="003233C4"/>
    <w:rsid w:val="003235AD"/>
    <w:rsid w:val="00323762"/>
    <w:rsid w:val="00325AE9"/>
    <w:rsid w:val="00325E2D"/>
    <w:rsid w:val="00326C35"/>
    <w:rsid w:val="00327296"/>
    <w:rsid w:val="00327A90"/>
    <w:rsid w:val="003314FC"/>
    <w:rsid w:val="00331582"/>
    <w:rsid w:val="003315CE"/>
    <w:rsid w:val="003318D9"/>
    <w:rsid w:val="00331E08"/>
    <w:rsid w:val="00333EAD"/>
    <w:rsid w:val="00333EE1"/>
    <w:rsid w:val="00335FD6"/>
    <w:rsid w:val="0033644F"/>
    <w:rsid w:val="00336779"/>
    <w:rsid w:val="00336D38"/>
    <w:rsid w:val="00336F2F"/>
    <w:rsid w:val="003374A1"/>
    <w:rsid w:val="00337C00"/>
    <w:rsid w:val="00340754"/>
    <w:rsid w:val="00343D64"/>
    <w:rsid w:val="00344902"/>
    <w:rsid w:val="00344C9C"/>
    <w:rsid w:val="0034561D"/>
    <w:rsid w:val="003459C7"/>
    <w:rsid w:val="00346714"/>
    <w:rsid w:val="00346D2A"/>
    <w:rsid w:val="00347100"/>
    <w:rsid w:val="00347678"/>
    <w:rsid w:val="0034777B"/>
    <w:rsid w:val="00350147"/>
    <w:rsid w:val="00350296"/>
    <w:rsid w:val="0035172A"/>
    <w:rsid w:val="00351AC2"/>
    <w:rsid w:val="003527DB"/>
    <w:rsid w:val="00352ACB"/>
    <w:rsid w:val="003538A8"/>
    <w:rsid w:val="00353E82"/>
    <w:rsid w:val="003560B1"/>
    <w:rsid w:val="003573D7"/>
    <w:rsid w:val="003611B3"/>
    <w:rsid w:val="003619CD"/>
    <w:rsid w:val="00361AA2"/>
    <w:rsid w:val="00362874"/>
    <w:rsid w:val="00364E31"/>
    <w:rsid w:val="0036592F"/>
    <w:rsid w:val="003667BB"/>
    <w:rsid w:val="003668FA"/>
    <w:rsid w:val="0036715B"/>
    <w:rsid w:val="00367213"/>
    <w:rsid w:val="00367C4B"/>
    <w:rsid w:val="00370111"/>
    <w:rsid w:val="00370927"/>
    <w:rsid w:val="00373966"/>
    <w:rsid w:val="003743FB"/>
    <w:rsid w:val="003749D4"/>
    <w:rsid w:val="003757F3"/>
    <w:rsid w:val="0037718C"/>
    <w:rsid w:val="00377F92"/>
    <w:rsid w:val="003806BF"/>
    <w:rsid w:val="003808FC"/>
    <w:rsid w:val="0038199A"/>
    <w:rsid w:val="00382B92"/>
    <w:rsid w:val="00384C8B"/>
    <w:rsid w:val="00386520"/>
    <w:rsid w:val="003876F3"/>
    <w:rsid w:val="00390BDE"/>
    <w:rsid w:val="00390C88"/>
    <w:rsid w:val="00391A4A"/>
    <w:rsid w:val="00395166"/>
    <w:rsid w:val="0039526F"/>
    <w:rsid w:val="003967E5"/>
    <w:rsid w:val="003A14C0"/>
    <w:rsid w:val="003A192C"/>
    <w:rsid w:val="003A1FA6"/>
    <w:rsid w:val="003A21D2"/>
    <w:rsid w:val="003A2723"/>
    <w:rsid w:val="003A275C"/>
    <w:rsid w:val="003A288E"/>
    <w:rsid w:val="003A2993"/>
    <w:rsid w:val="003A4F1B"/>
    <w:rsid w:val="003A52B7"/>
    <w:rsid w:val="003A62F3"/>
    <w:rsid w:val="003A6AEB"/>
    <w:rsid w:val="003A6CF8"/>
    <w:rsid w:val="003A780F"/>
    <w:rsid w:val="003A7B05"/>
    <w:rsid w:val="003A7FFD"/>
    <w:rsid w:val="003B08DB"/>
    <w:rsid w:val="003B0909"/>
    <w:rsid w:val="003B15F2"/>
    <w:rsid w:val="003B23DE"/>
    <w:rsid w:val="003B2E8F"/>
    <w:rsid w:val="003B31BC"/>
    <w:rsid w:val="003B348B"/>
    <w:rsid w:val="003B3C72"/>
    <w:rsid w:val="003B4000"/>
    <w:rsid w:val="003B53C3"/>
    <w:rsid w:val="003B5BF4"/>
    <w:rsid w:val="003B60CA"/>
    <w:rsid w:val="003B6EED"/>
    <w:rsid w:val="003B76F0"/>
    <w:rsid w:val="003B78E1"/>
    <w:rsid w:val="003B7ABB"/>
    <w:rsid w:val="003C004F"/>
    <w:rsid w:val="003C04BD"/>
    <w:rsid w:val="003C06D9"/>
    <w:rsid w:val="003C3F80"/>
    <w:rsid w:val="003C5234"/>
    <w:rsid w:val="003C527A"/>
    <w:rsid w:val="003C7633"/>
    <w:rsid w:val="003C7BD8"/>
    <w:rsid w:val="003D07D2"/>
    <w:rsid w:val="003D184C"/>
    <w:rsid w:val="003D2193"/>
    <w:rsid w:val="003D3D4A"/>
    <w:rsid w:val="003D53D4"/>
    <w:rsid w:val="003D5697"/>
    <w:rsid w:val="003D71F2"/>
    <w:rsid w:val="003D78F4"/>
    <w:rsid w:val="003E1C08"/>
    <w:rsid w:val="003E2039"/>
    <w:rsid w:val="003E27E9"/>
    <w:rsid w:val="003E2A80"/>
    <w:rsid w:val="003E35BF"/>
    <w:rsid w:val="003E3873"/>
    <w:rsid w:val="003E4008"/>
    <w:rsid w:val="003E460E"/>
    <w:rsid w:val="003E47FC"/>
    <w:rsid w:val="003E4C20"/>
    <w:rsid w:val="003E4F5B"/>
    <w:rsid w:val="003E609C"/>
    <w:rsid w:val="003E6581"/>
    <w:rsid w:val="003E7D7D"/>
    <w:rsid w:val="003F4689"/>
    <w:rsid w:val="003F4CA5"/>
    <w:rsid w:val="003F6E9C"/>
    <w:rsid w:val="003F7466"/>
    <w:rsid w:val="003F77BA"/>
    <w:rsid w:val="003F788B"/>
    <w:rsid w:val="00400BC5"/>
    <w:rsid w:val="00401477"/>
    <w:rsid w:val="00402373"/>
    <w:rsid w:val="004026DA"/>
    <w:rsid w:val="004028FE"/>
    <w:rsid w:val="00402B01"/>
    <w:rsid w:val="00403615"/>
    <w:rsid w:val="0040435A"/>
    <w:rsid w:val="004063E0"/>
    <w:rsid w:val="00407129"/>
    <w:rsid w:val="00407C0C"/>
    <w:rsid w:val="0041040A"/>
    <w:rsid w:val="00410DF6"/>
    <w:rsid w:val="00413AE5"/>
    <w:rsid w:val="0041663E"/>
    <w:rsid w:val="00416AEC"/>
    <w:rsid w:val="004211C5"/>
    <w:rsid w:val="00421DA7"/>
    <w:rsid w:val="00422937"/>
    <w:rsid w:val="004244EE"/>
    <w:rsid w:val="00425C9D"/>
    <w:rsid w:val="00426CEA"/>
    <w:rsid w:val="004277A5"/>
    <w:rsid w:val="00427871"/>
    <w:rsid w:val="00427A22"/>
    <w:rsid w:val="00431814"/>
    <w:rsid w:val="00431F41"/>
    <w:rsid w:val="00432129"/>
    <w:rsid w:val="004329B2"/>
    <w:rsid w:val="0043456E"/>
    <w:rsid w:val="004347A0"/>
    <w:rsid w:val="00436E05"/>
    <w:rsid w:val="00436F09"/>
    <w:rsid w:val="00437EB8"/>
    <w:rsid w:val="00441898"/>
    <w:rsid w:val="00442C35"/>
    <w:rsid w:val="004430E3"/>
    <w:rsid w:val="00443664"/>
    <w:rsid w:val="00444D72"/>
    <w:rsid w:val="00445574"/>
    <w:rsid w:val="0044582C"/>
    <w:rsid w:val="00446472"/>
    <w:rsid w:val="0044656A"/>
    <w:rsid w:val="0044656D"/>
    <w:rsid w:val="004466D7"/>
    <w:rsid w:val="00446EE0"/>
    <w:rsid w:val="00447C67"/>
    <w:rsid w:val="00450FCF"/>
    <w:rsid w:val="00451D5C"/>
    <w:rsid w:val="0045264F"/>
    <w:rsid w:val="00453300"/>
    <w:rsid w:val="00454008"/>
    <w:rsid w:val="004550A0"/>
    <w:rsid w:val="00457B66"/>
    <w:rsid w:val="00457B8B"/>
    <w:rsid w:val="00457BC0"/>
    <w:rsid w:val="004602FA"/>
    <w:rsid w:val="00462EBB"/>
    <w:rsid w:val="004665BE"/>
    <w:rsid w:val="0046735A"/>
    <w:rsid w:val="004677A8"/>
    <w:rsid w:val="0047009C"/>
    <w:rsid w:val="004713E6"/>
    <w:rsid w:val="00471972"/>
    <w:rsid w:val="00471A33"/>
    <w:rsid w:val="004742A1"/>
    <w:rsid w:val="00474481"/>
    <w:rsid w:val="0047633E"/>
    <w:rsid w:val="00476D2B"/>
    <w:rsid w:val="00480100"/>
    <w:rsid w:val="00480600"/>
    <w:rsid w:val="004806FA"/>
    <w:rsid w:val="00482376"/>
    <w:rsid w:val="0048243D"/>
    <w:rsid w:val="00482CF3"/>
    <w:rsid w:val="00482F6B"/>
    <w:rsid w:val="0048372F"/>
    <w:rsid w:val="004842B8"/>
    <w:rsid w:val="004845C5"/>
    <w:rsid w:val="00484FB7"/>
    <w:rsid w:val="00486073"/>
    <w:rsid w:val="0048640D"/>
    <w:rsid w:val="004902E1"/>
    <w:rsid w:val="004914BB"/>
    <w:rsid w:val="00492211"/>
    <w:rsid w:val="0049433A"/>
    <w:rsid w:val="004956F4"/>
    <w:rsid w:val="00496353"/>
    <w:rsid w:val="0049657F"/>
    <w:rsid w:val="0049743D"/>
    <w:rsid w:val="004A0A82"/>
    <w:rsid w:val="004A10EE"/>
    <w:rsid w:val="004A12E4"/>
    <w:rsid w:val="004A1F4F"/>
    <w:rsid w:val="004A2ECE"/>
    <w:rsid w:val="004A3160"/>
    <w:rsid w:val="004B0017"/>
    <w:rsid w:val="004B0471"/>
    <w:rsid w:val="004B0DDB"/>
    <w:rsid w:val="004B0FA5"/>
    <w:rsid w:val="004B309D"/>
    <w:rsid w:val="004B36DD"/>
    <w:rsid w:val="004B3844"/>
    <w:rsid w:val="004B3F7D"/>
    <w:rsid w:val="004B422B"/>
    <w:rsid w:val="004B4B34"/>
    <w:rsid w:val="004B4ED3"/>
    <w:rsid w:val="004B5027"/>
    <w:rsid w:val="004B5B4A"/>
    <w:rsid w:val="004B5F05"/>
    <w:rsid w:val="004B6B0D"/>
    <w:rsid w:val="004C1D91"/>
    <w:rsid w:val="004C2676"/>
    <w:rsid w:val="004C3690"/>
    <w:rsid w:val="004C3B82"/>
    <w:rsid w:val="004C3BD8"/>
    <w:rsid w:val="004C460C"/>
    <w:rsid w:val="004C4E26"/>
    <w:rsid w:val="004C579B"/>
    <w:rsid w:val="004C6A04"/>
    <w:rsid w:val="004C6A3D"/>
    <w:rsid w:val="004D196E"/>
    <w:rsid w:val="004D38D1"/>
    <w:rsid w:val="004D41FA"/>
    <w:rsid w:val="004D48A2"/>
    <w:rsid w:val="004D4BA8"/>
    <w:rsid w:val="004D4F1B"/>
    <w:rsid w:val="004D4F8D"/>
    <w:rsid w:val="004D5742"/>
    <w:rsid w:val="004E1438"/>
    <w:rsid w:val="004E15AF"/>
    <w:rsid w:val="004E1DBF"/>
    <w:rsid w:val="004E244F"/>
    <w:rsid w:val="004E3028"/>
    <w:rsid w:val="004E35F8"/>
    <w:rsid w:val="004E3825"/>
    <w:rsid w:val="004E46AF"/>
    <w:rsid w:val="004E66F7"/>
    <w:rsid w:val="004E6837"/>
    <w:rsid w:val="004E6CDF"/>
    <w:rsid w:val="004F0AB6"/>
    <w:rsid w:val="004F16CF"/>
    <w:rsid w:val="004F36DB"/>
    <w:rsid w:val="004F52BF"/>
    <w:rsid w:val="004F6B7E"/>
    <w:rsid w:val="00500146"/>
    <w:rsid w:val="00500541"/>
    <w:rsid w:val="0050233D"/>
    <w:rsid w:val="00502611"/>
    <w:rsid w:val="0050399A"/>
    <w:rsid w:val="005041A5"/>
    <w:rsid w:val="00505A92"/>
    <w:rsid w:val="00505D03"/>
    <w:rsid w:val="00507014"/>
    <w:rsid w:val="00510193"/>
    <w:rsid w:val="005101FF"/>
    <w:rsid w:val="005106B7"/>
    <w:rsid w:val="005113BF"/>
    <w:rsid w:val="00511817"/>
    <w:rsid w:val="00512D12"/>
    <w:rsid w:val="00513331"/>
    <w:rsid w:val="005140EF"/>
    <w:rsid w:val="005142CC"/>
    <w:rsid w:val="005148EA"/>
    <w:rsid w:val="00516002"/>
    <w:rsid w:val="00516871"/>
    <w:rsid w:val="00520621"/>
    <w:rsid w:val="0052164C"/>
    <w:rsid w:val="00521722"/>
    <w:rsid w:val="00522E1E"/>
    <w:rsid w:val="00522F1F"/>
    <w:rsid w:val="00523731"/>
    <w:rsid w:val="00527BC4"/>
    <w:rsid w:val="00530D58"/>
    <w:rsid w:val="00532CCF"/>
    <w:rsid w:val="00532D1F"/>
    <w:rsid w:val="0053374C"/>
    <w:rsid w:val="00533E4D"/>
    <w:rsid w:val="0053530D"/>
    <w:rsid w:val="00535489"/>
    <w:rsid w:val="005373E5"/>
    <w:rsid w:val="00537559"/>
    <w:rsid w:val="00537802"/>
    <w:rsid w:val="00540A30"/>
    <w:rsid w:val="00541685"/>
    <w:rsid w:val="00542F55"/>
    <w:rsid w:val="00544BF0"/>
    <w:rsid w:val="00545391"/>
    <w:rsid w:val="0054754B"/>
    <w:rsid w:val="005512A3"/>
    <w:rsid w:val="00551B8E"/>
    <w:rsid w:val="005521F7"/>
    <w:rsid w:val="005522D0"/>
    <w:rsid w:val="00552925"/>
    <w:rsid w:val="005545F0"/>
    <w:rsid w:val="00554845"/>
    <w:rsid w:val="00557FE9"/>
    <w:rsid w:val="00560F00"/>
    <w:rsid w:val="0056103B"/>
    <w:rsid w:val="005638F9"/>
    <w:rsid w:val="00565434"/>
    <w:rsid w:val="00566F17"/>
    <w:rsid w:val="0057049E"/>
    <w:rsid w:val="005712BB"/>
    <w:rsid w:val="00571AB0"/>
    <w:rsid w:val="00572352"/>
    <w:rsid w:val="0057278E"/>
    <w:rsid w:val="00574AE0"/>
    <w:rsid w:val="0057694E"/>
    <w:rsid w:val="00576C93"/>
    <w:rsid w:val="005804F7"/>
    <w:rsid w:val="005808F9"/>
    <w:rsid w:val="00580953"/>
    <w:rsid w:val="00581126"/>
    <w:rsid w:val="0058290E"/>
    <w:rsid w:val="00583036"/>
    <w:rsid w:val="00584582"/>
    <w:rsid w:val="0058514F"/>
    <w:rsid w:val="005855B0"/>
    <w:rsid w:val="00587367"/>
    <w:rsid w:val="0058797A"/>
    <w:rsid w:val="0059062D"/>
    <w:rsid w:val="0059076D"/>
    <w:rsid w:val="005909B6"/>
    <w:rsid w:val="00590B7A"/>
    <w:rsid w:val="00590C14"/>
    <w:rsid w:val="00590D68"/>
    <w:rsid w:val="00591216"/>
    <w:rsid w:val="0059142F"/>
    <w:rsid w:val="00593953"/>
    <w:rsid w:val="00593B9D"/>
    <w:rsid w:val="00593EBE"/>
    <w:rsid w:val="005945A5"/>
    <w:rsid w:val="00594A33"/>
    <w:rsid w:val="00594ABA"/>
    <w:rsid w:val="00596033"/>
    <w:rsid w:val="005976A2"/>
    <w:rsid w:val="00597FA9"/>
    <w:rsid w:val="005A3940"/>
    <w:rsid w:val="005A3971"/>
    <w:rsid w:val="005A4EE8"/>
    <w:rsid w:val="005A59E8"/>
    <w:rsid w:val="005B0B11"/>
    <w:rsid w:val="005B114A"/>
    <w:rsid w:val="005B1203"/>
    <w:rsid w:val="005B2617"/>
    <w:rsid w:val="005B2938"/>
    <w:rsid w:val="005B295C"/>
    <w:rsid w:val="005B2AB8"/>
    <w:rsid w:val="005B2EAF"/>
    <w:rsid w:val="005B301C"/>
    <w:rsid w:val="005B3892"/>
    <w:rsid w:val="005B3933"/>
    <w:rsid w:val="005B3D07"/>
    <w:rsid w:val="005B5381"/>
    <w:rsid w:val="005B6D07"/>
    <w:rsid w:val="005C0A78"/>
    <w:rsid w:val="005C0DBE"/>
    <w:rsid w:val="005C202A"/>
    <w:rsid w:val="005C3C24"/>
    <w:rsid w:val="005C4AF5"/>
    <w:rsid w:val="005C7F19"/>
    <w:rsid w:val="005D0501"/>
    <w:rsid w:val="005D115A"/>
    <w:rsid w:val="005D11E9"/>
    <w:rsid w:val="005D215A"/>
    <w:rsid w:val="005D5A1B"/>
    <w:rsid w:val="005E192C"/>
    <w:rsid w:val="005E214D"/>
    <w:rsid w:val="005E25E7"/>
    <w:rsid w:val="005E264B"/>
    <w:rsid w:val="005E2843"/>
    <w:rsid w:val="005E28EA"/>
    <w:rsid w:val="005E361F"/>
    <w:rsid w:val="005E687F"/>
    <w:rsid w:val="005F104B"/>
    <w:rsid w:val="005F1249"/>
    <w:rsid w:val="005F2F87"/>
    <w:rsid w:val="005F3199"/>
    <w:rsid w:val="005F586E"/>
    <w:rsid w:val="005F6325"/>
    <w:rsid w:val="005F6C3D"/>
    <w:rsid w:val="005F788B"/>
    <w:rsid w:val="005F797E"/>
    <w:rsid w:val="005F7ECC"/>
    <w:rsid w:val="006003A5"/>
    <w:rsid w:val="00601AEF"/>
    <w:rsid w:val="00602DC0"/>
    <w:rsid w:val="0060315A"/>
    <w:rsid w:val="006039F4"/>
    <w:rsid w:val="00603D33"/>
    <w:rsid w:val="00604BD1"/>
    <w:rsid w:val="00604E1C"/>
    <w:rsid w:val="00605398"/>
    <w:rsid w:val="00607199"/>
    <w:rsid w:val="00610219"/>
    <w:rsid w:val="0061207A"/>
    <w:rsid w:val="00612A34"/>
    <w:rsid w:val="006133A6"/>
    <w:rsid w:val="00613EAA"/>
    <w:rsid w:val="006142D9"/>
    <w:rsid w:val="006159AA"/>
    <w:rsid w:val="00615EF6"/>
    <w:rsid w:val="00616BBD"/>
    <w:rsid w:val="0061747F"/>
    <w:rsid w:val="00623030"/>
    <w:rsid w:val="00624749"/>
    <w:rsid w:val="00624FB2"/>
    <w:rsid w:val="00625C05"/>
    <w:rsid w:val="006261B7"/>
    <w:rsid w:val="006269FB"/>
    <w:rsid w:val="00627DA5"/>
    <w:rsid w:val="0063018C"/>
    <w:rsid w:val="0063116C"/>
    <w:rsid w:val="0063144E"/>
    <w:rsid w:val="006314C6"/>
    <w:rsid w:val="00631DA8"/>
    <w:rsid w:val="0063359F"/>
    <w:rsid w:val="00633CC1"/>
    <w:rsid w:val="00633DD6"/>
    <w:rsid w:val="00634734"/>
    <w:rsid w:val="00635F7C"/>
    <w:rsid w:val="00636E71"/>
    <w:rsid w:val="00640418"/>
    <w:rsid w:val="00641492"/>
    <w:rsid w:val="00643943"/>
    <w:rsid w:val="006450E7"/>
    <w:rsid w:val="00645E98"/>
    <w:rsid w:val="00646195"/>
    <w:rsid w:val="006466D5"/>
    <w:rsid w:val="0064695A"/>
    <w:rsid w:val="006469AF"/>
    <w:rsid w:val="00650FEF"/>
    <w:rsid w:val="006511D6"/>
    <w:rsid w:val="0065127F"/>
    <w:rsid w:val="00651C5F"/>
    <w:rsid w:val="00651D80"/>
    <w:rsid w:val="00651E8D"/>
    <w:rsid w:val="00653A47"/>
    <w:rsid w:val="00653DDD"/>
    <w:rsid w:val="00654432"/>
    <w:rsid w:val="006544DF"/>
    <w:rsid w:val="00655017"/>
    <w:rsid w:val="006558AF"/>
    <w:rsid w:val="00656C17"/>
    <w:rsid w:val="00662D46"/>
    <w:rsid w:val="00662FD7"/>
    <w:rsid w:val="006633AF"/>
    <w:rsid w:val="006638BF"/>
    <w:rsid w:val="0066424F"/>
    <w:rsid w:val="006659C1"/>
    <w:rsid w:val="00665A44"/>
    <w:rsid w:val="00665DF6"/>
    <w:rsid w:val="00665E74"/>
    <w:rsid w:val="00666A60"/>
    <w:rsid w:val="00666A7E"/>
    <w:rsid w:val="00666E48"/>
    <w:rsid w:val="0067018D"/>
    <w:rsid w:val="00671ADF"/>
    <w:rsid w:val="0067466B"/>
    <w:rsid w:val="00675FCD"/>
    <w:rsid w:val="0068008D"/>
    <w:rsid w:val="006802BA"/>
    <w:rsid w:val="00680D15"/>
    <w:rsid w:val="00682AFB"/>
    <w:rsid w:val="00682B26"/>
    <w:rsid w:val="006831CD"/>
    <w:rsid w:val="00683492"/>
    <w:rsid w:val="00683A92"/>
    <w:rsid w:val="00686C8D"/>
    <w:rsid w:val="00686DDF"/>
    <w:rsid w:val="0068741B"/>
    <w:rsid w:val="00687849"/>
    <w:rsid w:val="00687FB2"/>
    <w:rsid w:val="0069055D"/>
    <w:rsid w:val="006918A8"/>
    <w:rsid w:val="00692333"/>
    <w:rsid w:val="00692446"/>
    <w:rsid w:val="00692867"/>
    <w:rsid w:val="0069295D"/>
    <w:rsid w:val="006940D2"/>
    <w:rsid w:val="00694971"/>
    <w:rsid w:val="006953C5"/>
    <w:rsid w:val="00696967"/>
    <w:rsid w:val="00696AEB"/>
    <w:rsid w:val="00697385"/>
    <w:rsid w:val="006A06C5"/>
    <w:rsid w:val="006A0EE8"/>
    <w:rsid w:val="006A1015"/>
    <w:rsid w:val="006A2313"/>
    <w:rsid w:val="006A32C8"/>
    <w:rsid w:val="006A343A"/>
    <w:rsid w:val="006A40B2"/>
    <w:rsid w:val="006A4125"/>
    <w:rsid w:val="006A4B69"/>
    <w:rsid w:val="006A549C"/>
    <w:rsid w:val="006A57FA"/>
    <w:rsid w:val="006A5AF3"/>
    <w:rsid w:val="006A5DA2"/>
    <w:rsid w:val="006A5F65"/>
    <w:rsid w:val="006B1A30"/>
    <w:rsid w:val="006B5864"/>
    <w:rsid w:val="006B6238"/>
    <w:rsid w:val="006B64A1"/>
    <w:rsid w:val="006B766C"/>
    <w:rsid w:val="006C0FA5"/>
    <w:rsid w:val="006C123D"/>
    <w:rsid w:val="006C2B8E"/>
    <w:rsid w:val="006C3455"/>
    <w:rsid w:val="006C35DA"/>
    <w:rsid w:val="006C4511"/>
    <w:rsid w:val="006C4D2A"/>
    <w:rsid w:val="006C580A"/>
    <w:rsid w:val="006C7F72"/>
    <w:rsid w:val="006D2320"/>
    <w:rsid w:val="006D27DD"/>
    <w:rsid w:val="006D2F1B"/>
    <w:rsid w:val="006D5D4B"/>
    <w:rsid w:val="006D5DD8"/>
    <w:rsid w:val="006E052E"/>
    <w:rsid w:val="006E1DF4"/>
    <w:rsid w:val="006E238E"/>
    <w:rsid w:val="006E2E3F"/>
    <w:rsid w:val="006E4F81"/>
    <w:rsid w:val="006E5009"/>
    <w:rsid w:val="006E5024"/>
    <w:rsid w:val="006E506A"/>
    <w:rsid w:val="006F0E54"/>
    <w:rsid w:val="006F1DD4"/>
    <w:rsid w:val="006F2216"/>
    <w:rsid w:val="006F24FB"/>
    <w:rsid w:val="006F25B7"/>
    <w:rsid w:val="006F2717"/>
    <w:rsid w:val="006F2B7F"/>
    <w:rsid w:val="006F3172"/>
    <w:rsid w:val="006F3485"/>
    <w:rsid w:val="006F4951"/>
    <w:rsid w:val="006F52B2"/>
    <w:rsid w:val="006F5A20"/>
    <w:rsid w:val="006F5B60"/>
    <w:rsid w:val="006F627B"/>
    <w:rsid w:val="006F661E"/>
    <w:rsid w:val="006F691A"/>
    <w:rsid w:val="006F7F48"/>
    <w:rsid w:val="0070014F"/>
    <w:rsid w:val="00700CEA"/>
    <w:rsid w:val="00701059"/>
    <w:rsid w:val="0070123F"/>
    <w:rsid w:val="00703262"/>
    <w:rsid w:val="00703278"/>
    <w:rsid w:val="00704856"/>
    <w:rsid w:val="0070493D"/>
    <w:rsid w:val="00705376"/>
    <w:rsid w:val="007066A6"/>
    <w:rsid w:val="00706F48"/>
    <w:rsid w:val="00707172"/>
    <w:rsid w:val="00707782"/>
    <w:rsid w:val="007102BE"/>
    <w:rsid w:val="007104D3"/>
    <w:rsid w:val="00712115"/>
    <w:rsid w:val="00712B6A"/>
    <w:rsid w:val="00712EB3"/>
    <w:rsid w:val="00713A62"/>
    <w:rsid w:val="00713AF3"/>
    <w:rsid w:val="00713FC1"/>
    <w:rsid w:val="00715188"/>
    <w:rsid w:val="007154CA"/>
    <w:rsid w:val="00715C5A"/>
    <w:rsid w:val="00715CE3"/>
    <w:rsid w:val="00715F1D"/>
    <w:rsid w:val="007177B1"/>
    <w:rsid w:val="00721799"/>
    <w:rsid w:val="007227B5"/>
    <w:rsid w:val="0072334C"/>
    <w:rsid w:val="0072345E"/>
    <w:rsid w:val="007274ED"/>
    <w:rsid w:val="0072775E"/>
    <w:rsid w:val="00727FDB"/>
    <w:rsid w:val="007301DC"/>
    <w:rsid w:val="00731EB1"/>
    <w:rsid w:val="00732188"/>
    <w:rsid w:val="00732473"/>
    <w:rsid w:val="00732648"/>
    <w:rsid w:val="00732EF0"/>
    <w:rsid w:val="00735A19"/>
    <w:rsid w:val="00736D0E"/>
    <w:rsid w:val="00736E24"/>
    <w:rsid w:val="007370C0"/>
    <w:rsid w:val="007378B1"/>
    <w:rsid w:val="00741EB3"/>
    <w:rsid w:val="00741F47"/>
    <w:rsid w:val="00743C11"/>
    <w:rsid w:val="00744E2D"/>
    <w:rsid w:val="00744F09"/>
    <w:rsid w:val="00744FA0"/>
    <w:rsid w:val="00746569"/>
    <w:rsid w:val="00747188"/>
    <w:rsid w:val="00747930"/>
    <w:rsid w:val="0075067D"/>
    <w:rsid w:val="00750767"/>
    <w:rsid w:val="0075117E"/>
    <w:rsid w:val="00754FBB"/>
    <w:rsid w:val="00756E70"/>
    <w:rsid w:val="00757273"/>
    <w:rsid w:val="00763239"/>
    <w:rsid w:val="00764E3E"/>
    <w:rsid w:val="0076524F"/>
    <w:rsid w:val="00765DC2"/>
    <w:rsid w:val="00765DE4"/>
    <w:rsid w:val="00766B2D"/>
    <w:rsid w:val="0076727C"/>
    <w:rsid w:val="007707BD"/>
    <w:rsid w:val="00770970"/>
    <w:rsid w:val="00771386"/>
    <w:rsid w:val="00771DE2"/>
    <w:rsid w:val="0077202E"/>
    <w:rsid w:val="007721E4"/>
    <w:rsid w:val="0077471B"/>
    <w:rsid w:val="00774E23"/>
    <w:rsid w:val="007752D6"/>
    <w:rsid w:val="007761D3"/>
    <w:rsid w:val="007763F6"/>
    <w:rsid w:val="00776464"/>
    <w:rsid w:val="00776586"/>
    <w:rsid w:val="0077663C"/>
    <w:rsid w:val="00777F26"/>
    <w:rsid w:val="00780017"/>
    <w:rsid w:val="00780286"/>
    <w:rsid w:val="00780E57"/>
    <w:rsid w:val="00781910"/>
    <w:rsid w:val="00782F30"/>
    <w:rsid w:val="00783A06"/>
    <w:rsid w:val="0078476E"/>
    <w:rsid w:val="00785D17"/>
    <w:rsid w:val="00785F64"/>
    <w:rsid w:val="00785FB5"/>
    <w:rsid w:val="00790674"/>
    <w:rsid w:val="007915D9"/>
    <w:rsid w:val="007915E8"/>
    <w:rsid w:val="0079178A"/>
    <w:rsid w:val="00791DE5"/>
    <w:rsid w:val="00791E2F"/>
    <w:rsid w:val="0079279E"/>
    <w:rsid w:val="00792967"/>
    <w:rsid w:val="007935FF"/>
    <w:rsid w:val="007958DE"/>
    <w:rsid w:val="00797CFC"/>
    <w:rsid w:val="007A1E9E"/>
    <w:rsid w:val="007A3110"/>
    <w:rsid w:val="007A36E0"/>
    <w:rsid w:val="007A67FB"/>
    <w:rsid w:val="007A7114"/>
    <w:rsid w:val="007A758B"/>
    <w:rsid w:val="007A79A6"/>
    <w:rsid w:val="007B0B76"/>
    <w:rsid w:val="007B13F8"/>
    <w:rsid w:val="007B18CC"/>
    <w:rsid w:val="007B21F4"/>
    <w:rsid w:val="007B23F2"/>
    <w:rsid w:val="007B244A"/>
    <w:rsid w:val="007B3220"/>
    <w:rsid w:val="007B3FC3"/>
    <w:rsid w:val="007B45B5"/>
    <w:rsid w:val="007B484D"/>
    <w:rsid w:val="007B4B52"/>
    <w:rsid w:val="007B4ED1"/>
    <w:rsid w:val="007B62EE"/>
    <w:rsid w:val="007B64CF"/>
    <w:rsid w:val="007B70D7"/>
    <w:rsid w:val="007B7992"/>
    <w:rsid w:val="007C2557"/>
    <w:rsid w:val="007C34B9"/>
    <w:rsid w:val="007C469C"/>
    <w:rsid w:val="007C5FA8"/>
    <w:rsid w:val="007C6A7B"/>
    <w:rsid w:val="007C6A8A"/>
    <w:rsid w:val="007C6EBB"/>
    <w:rsid w:val="007D00C0"/>
    <w:rsid w:val="007D0EBA"/>
    <w:rsid w:val="007D34AF"/>
    <w:rsid w:val="007D521B"/>
    <w:rsid w:val="007D5317"/>
    <w:rsid w:val="007D5C47"/>
    <w:rsid w:val="007D676A"/>
    <w:rsid w:val="007E2A20"/>
    <w:rsid w:val="007E3173"/>
    <w:rsid w:val="007E3821"/>
    <w:rsid w:val="007E4DC9"/>
    <w:rsid w:val="007E5052"/>
    <w:rsid w:val="007E58D8"/>
    <w:rsid w:val="007E5AE3"/>
    <w:rsid w:val="007E5DF0"/>
    <w:rsid w:val="007E6A26"/>
    <w:rsid w:val="007E7DF3"/>
    <w:rsid w:val="007F1085"/>
    <w:rsid w:val="007F1E92"/>
    <w:rsid w:val="007F1EAD"/>
    <w:rsid w:val="007F209B"/>
    <w:rsid w:val="007F2B8F"/>
    <w:rsid w:val="007F42AC"/>
    <w:rsid w:val="007F48C2"/>
    <w:rsid w:val="007F4F92"/>
    <w:rsid w:val="007F5301"/>
    <w:rsid w:val="007F531B"/>
    <w:rsid w:val="007F76FE"/>
    <w:rsid w:val="00800688"/>
    <w:rsid w:val="00801A7D"/>
    <w:rsid w:val="00801F3C"/>
    <w:rsid w:val="00803551"/>
    <w:rsid w:val="008046CF"/>
    <w:rsid w:val="008048A0"/>
    <w:rsid w:val="00805166"/>
    <w:rsid w:val="00805CB7"/>
    <w:rsid w:val="00805D79"/>
    <w:rsid w:val="0080794F"/>
    <w:rsid w:val="00807A9B"/>
    <w:rsid w:val="00807B43"/>
    <w:rsid w:val="00807EC8"/>
    <w:rsid w:val="008137B2"/>
    <w:rsid w:val="0081414D"/>
    <w:rsid w:val="0081418D"/>
    <w:rsid w:val="00815A4C"/>
    <w:rsid w:val="00815D93"/>
    <w:rsid w:val="00816242"/>
    <w:rsid w:val="0081632A"/>
    <w:rsid w:val="0081728B"/>
    <w:rsid w:val="00820294"/>
    <w:rsid w:val="00824DF7"/>
    <w:rsid w:val="008250DC"/>
    <w:rsid w:val="00825B20"/>
    <w:rsid w:val="00827936"/>
    <w:rsid w:val="0082793E"/>
    <w:rsid w:val="00827A82"/>
    <w:rsid w:val="00827DD8"/>
    <w:rsid w:val="008301D9"/>
    <w:rsid w:val="00830732"/>
    <w:rsid w:val="008307CF"/>
    <w:rsid w:val="00831E06"/>
    <w:rsid w:val="00832570"/>
    <w:rsid w:val="00833226"/>
    <w:rsid w:val="0083354C"/>
    <w:rsid w:val="00833ADE"/>
    <w:rsid w:val="00834A59"/>
    <w:rsid w:val="00835271"/>
    <w:rsid w:val="00835349"/>
    <w:rsid w:val="008359DE"/>
    <w:rsid w:val="00835BEA"/>
    <w:rsid w:val="00835C41"/>
    <w:rsid w:val="008379C1"/>
    <w:rsid w:val="0084261C"/>
    <w:rsid w:val="00842AF5"/>
    <w:rsid w:val="00844018"/>
    <w:rsid w:val="00845E34"/>
    <w:rsid w:val="00847260"/>
    <w:rsid w:val="008478DF"/>
    <w:rsid w:val="00847AEF"/>
    <w:rsid w:val="00850D86"/>
    <w:rsid w:val="0085153A"/>
    <w:rsid w:val="0085154C"/>
    <w:rsid w:val="00851FC2"/>
    <w:rsid w:val="008527F6"/>
    <w:rsid w:val="008537A7"/>
    <w:rsid w:val="00853A47"/>
    <w:rsid w:val="008548B2"/>
    <w:rsid w:val="00855913"/>
    <w:rsid w:val="00857D4B"/>
    <w:rsid w:val="00863513"/>
    <w:rsid w:val="00864AB1"/>
    <w:rsid w:val="00865495"/>
    <w:rsid w:val="00865AE4"/>
    <w:rsid w:val="00865DBE"/>
    <w:rsid w:val="00867F8C"/>
    <w:rsid w:val="008706FD"/>
    <w:rsid w:val="00870ADF"/>
    <w:rsid w:val="00872434"/>
    <w:rsid w:val="00872FFC"/>
    <w:rsid w:val="008730CE"/>
    <w:rsid w:val="00873D86"/>
    <w:rsid w:val="008753D5"/>
    <w:rsid w:val="008774E1"/>
    <w:rsid w:val="00880F0A"/>
    <w:rsid w:val="00881470"/>
    <w:rsid w:val="00881541"/>
    <w:rsid w:val="00882489"/>
    <w:rsid w:val="00884B11"/>
    <w:rsid w:val="00885E7B"/>
    <w:rsid w:val="00886C36"/>
    <w:rsid w:val="00886CAC"/>
    <w:rsid w:val="00886FC1"/>
    <w:rsid w:val="008876E8"/>
    <w:rsid w:val="00887848"/>
    <w:rsid w:val="00890B53"/>
    <w:rsid w:val="00891167"/>
    <w:rsid w:val="00892002"/>
    <w:rsid w:val="0089258E"/>
    <w:rsid w:val="008930FA"/>
    <w:rsid w:val="00893846"/>
    <w:rsid w:val="00894120"/>
    <w:rsid w:val="0089469A"/>
    <w:rsid w:val="00896306"/>
    <w:rsid w:val="00896D4C"/>
    <w:rsid w:val="00897279"/>
    <w:rsid w:val="0089768C"/>
    <w:rsid w:val="00897A56"/>
    <w:rsid w:val="008A0621"/>
    <w:rsid w:val="008A1F24"/>
    <w:rsid w:val="008A21EB"/>
    <w:rsid w:val="008A32DF"/>
    <w:rsid w:val="008A3A4E"/>
    <w:rsid w:val="008A3BD9"/>
    <w:rsid w:val="008A4278"/>
    <w:rsid w:val="008A428C"/>
    <w:rsid w:val="008A4E6B"/>
    <w:rsid w:val="008A61D2"/>
    <w:rsid w:val="008A665E"/>
    <w:rsid w:val="008A7696"/>
    <w:rsid w:val="008A7F00"/>
    <w:rsid w:val="008B1AF2"/>
    <w:rsid w:val="008B2593"/>
    <w:rsid w:val="008B2B3E"/>
    <w:rsid w:val="008B37F2"/>
    <w:rsid w:val="008B3D6A"/>
    <w:rsid w:val="008B622E"/>
    <w:rsid w:val="008C07E8"/>
    <w:rsid w:val="008C086A"/>
    <w:rsid w:val="008C1595"/>
    <w:rsid w:val="008C2A3D"/>
    <w:rsid w:val="008C3E97"/>
    <w:rsid w:val="008C713D"/>
    <w:rsid w:val="008D1BDD"/>
    <w:rsid w:val="008D3BF7"/>
    <w:rsid w:val="008D43EA"/>
    <w:rsid w:val="008D57BF"/>
    <w:rsid w:val="008D754C"/>
    <w:rsid w:val="008D7AA1"/>
    <w:rsid w:val="008E1068"/>
    <w:rsid w:val="008E1856"/>
    <w:rsid w:val="008E18B8"/>
    <w:rsid w:val="008E2A5D"/>
    <w:rsid w:val="008E3B10"/>
    <w:rsid w:val="008E3F4C"/>
    <w:rsid w:val="008E40D4"/>
    <w:rsid w:val="008E6FDF"/>
    <w:rsid w:val="008E7F95"/>
    <w:rsid w:val="008F000C"/>
    <w:rsid w:val="008F1AA0"/>
    <w:rsid w:val="008F2273"/>
    <w:rsid w:val="008F25FC"/>
    <w:rsid w:val="008F46D6"/>
    <w:rsid w:val="008F4786"/>
    <w:rsid w:val="008F494F"/>
    <w:rsid w:val="008F4FB1"/>
    <w:rsid w:val="008F6690"/>
    <w:rsid w:val="008F68B9"/>
    <w:rsid w:val="008F7EE2"/>
    <w:rsid w:val="00900C28"/>
    <w:rsid w:val="009016AC"/>
    <w:rsid w:val="009036BC"/>
    <w:rsid w:val="009039F8"/>
    <w:rsid w:val="00904A0D"/>
    <w:rsid w:val="009058E1"/>
    <w:rsid w:val="00906376"/>
    <w:rsid w:val="00906B89"/>
    <w:rsid w:val="00906DDA"/>
    <w:rsid w:val="0090717F"/>
    <w:rsid w:val="00907DF2"/>
    <w:rsid w:val="00910C35"/>
    <w:rsid w:val="0091273D"/>
    <w:rsid w:val="00912C83"/>
    <w:rsid w:val="00913665"/>
    <w:rsid w:val="00913BAF"/>
    <w:rsid w:val="00913D9C"/>
    <w:rsid w:val="00914EE7"/>
    <w:rsid w:val="0091522F"/>
    <w:rsid w:val="00915FB5"/>
    <w:rsid w:val="00916019"/>
    <w:rsid w:val="0091655A"/>
    <w:rsid w:val="00917453"/>
    <w:rsid w:val="00917A6D"/>
    <w:rsid w:val="00921137"/>
    <w:rsid w:val="009222E9"/>
    <w:rsid w:val="00923C08"/>
    <w:rsid w:val="00924035"/>
    <w:rsid w:val="00924607"/>
    <w:rsid w:val="00924624"/>
    <w:rsid w:val="00925670"/>
    <w:rsid w:val="00925ECA"/>
    <w:rsid w:val="009302E7"/>
    <w:rsid w:val="00930CA2"/>
    <w:rsid w:val="0093511F"/>
    <w:rsid w:val="0093574C"/>
    <w:rsid w:val="0093585F"/>
    <w:rsid w:val="00937808"/>
    <w:rsid w:val="009436CB"/>
    <w:rsid w:val="00945818"/>
    <w:rsid w:val="009467F4"/>
    <w:rsid w:val="0094727F"/>
    <w:rsid w:val="00952E0F"/>
    <w:rsid w:val="009530EC"/>
    <w:rsid w:val="00953968"/>
    <w:rsid w:val="00954B19"/>
    <w:rsid w:val="00957244"/>
    <w:rsid w:val="0096028E"/>
    <w:rsid w:val="00960C2E"/>
    <w:rsid w:val="00961C61"/>
    <w:rsid w:val="00961D87"/>
    <w:rsid w:val="00962B4D"/>
    <w:rsid w:val="00963294"/>
    <w:rsid w:val="009632A3"/>
    <w:rsid w:val="00963F16"/>
    <w:rsid w:val="009656A0"/>
    <w:rsid w:val="00966AC9"/>
    <w:rsid w:val="009679F5"/>
    <w:rsid w:val="00967D0E"/>
    <w:rsid w:val="0097192F"/>
    <w:rsid w:val="009724B0"/>
    <w:rsid w:val="00973166"/>
    <w:rsid w:val="00973667"/>
    <w:rsid w:val="009747AD"/>
    <w:rsid w:val="00974E9C"/>
    <w:rsid w:val="00975B87"/>
    <w:rsid w:val="009763BF"/>
    <w:rsid w:val="00976903"/>
    <w:rsid w:val="00980FEE"/>
    <w:rsid w:val="009817E8"/>
    <w:rsid w:val="00981D2E"/>
    <w:rsid w:val="00985BC5"/>
    <w:rsid w:val="00985EA4"/>
    <w:rsid w:val="0098717D"/>
    <w:rsid w:val="00990011"/>
    <w:rsid w:val="00990403"/>
    <w:rsid w:val="0099128E"/>
    <w:rsid w:val="009914AA"/>
    <w:rsid w:val="00991F22"/>
    <w:rsid w:val="009927B8"/>
    <w:rsid w:val="0099451B"/>
    <w:rsid w:val="00994D5D"/>
    <w:rsid w:val="00994DB5"/>
    <w:rsid w:val="0099516E"/>
    <w:rsid w:val="009960BC"/>
    <w:rsid w:val="00996302"/>
    <w:rsid w:val="00996807"/>
    <w:rsid w:val="00997036"/>
    <w:rsid w:val="009A1E31"/>
    <w:rsid w:val="009A2CB7"/>
    <w:rsid w:val="009A2E09"/>
    <w:rsid w:val="009A4BDE"/>
    <w:rsid w:val="009A4C37"/>
    <w:rsid w:val="009B04DD"/>
    <w:rsid w:val="009B1BCE"/>
    <w:rsid w:val="009B28A8"/>
    <w:rsid w:val="009B2984"/>
    <w:rsid w:val="009B2D4F"/>
    <w:rsid w:val="009B375F"/>
    <w:rsid w:val="009B397D"/>
    <w:rsid w:val="009B45A8"/>
    <w:rsid w:val="009B4747"/>
    <w:rsid w:val="009B4D66"/>
    <w:rsid w:val="009B4E18"/>
    <w:rsid w:val="009B5EF0"/>
    <w:rsid w:val="009C10C2"/>
    <w:rsid w:val="009C1CE4"/>
    <w:rsid w:val="009C22B0"/>
    <w:rsid w:val="009C2607"/>
    <w:rsid w:val="009C27B8"/>
    <w:rsid w:val="009C46DB"/>
    <w:rsid w:val="009C5ECD"/>
    <w:rsid w:val="009D0583"/>
    <w:rsid w:val="009D0795"/>
    <w:rsid w:val="009D1B1B"/>
    <w:rsid w:val="009D3462"/>
    <w:rsid w:val="009D5BB3"/>
    <w:rsid w:val="009D6791"/>
    <w:rsid w:val="009D6E80"/>
    <w:rsid w:val="009E0BF6"/>
    <w:rsid w:val="009E0CB7"/>
    <w:rsid w:val="009E1486"/>
    <w:rsid w:val="009E1500"/>
    <w:rsid w:val="009E19C4"/>
    <w:rsid w:val="009E1AE1"/>
    <w:rsid w:val="009E27FF"/>
    <w:rsid w:val="009E29E1"/>
    <w:rsid w:val="009E2AE8"/>
    <w:rsid w:val="009E2DBE"/>
    <w:rsid w:val="009E52C7"/>
    <w:rsid w:val="009E57F8"/>
    <w:rsid w:val="009E72C1"/>
    <w:rsid w:val="009F1A9D"/>
    <w:rsid w:val="009F2A55"/>
    <w:rsid w:val="009F2C21"/>
    <w:rsid w:val="009F36A0"/>
    <w:rsid w:val="009F4AAE"/>
    <w:rsid w:val="009F50EC"/>
    <w:rsid w:val="009F581F"/>
    <w:rsid w:val="009F6757"/>
    <w:rsid w:val="009F72AF"/>
    <w:rsid w:val="009F79A6"/>
    <w:rsid w:val="00A015AF"/>
    <w:rsid w:val="00A01CAD"/>
    <w:rsid w:val="00A03DE7"/>
    <w:rsid w:val="00A0491C"/>
    <w:rsid w:val="00A05F20"/>
    <w:rsid w:val="00A06084"/>
    <w:rsid w:val="00A06BF1"/>
    <w:rsid w:val="00A0760E"/>
    <w:rsid w:val="00A1008B"/>
    <w:rsid w:val="00A1200D"/>
    <w:rsid w:val="00A13811"/>
    <w:rsid w:val="00A13B99"/>
    <w:rsid w:val="00A14F73"/>
    <w:rsid w:val="00A21C56"/>
    <w:rsid w:val="00A2226A"/>
    <w:rsid w:val="00A23B2B"/>
    <w:rsid w:val="00A23D6B"/>
    <w:rsid w:val="00A247E1"/>
    <w:rsid w:val="00A24E40"/>
    <w:rsid w:val="00A25A2A"/>
    <w:rsid w:val="00A25D44"/>
    <w:rsid w:val="00A26C5F"/>
    <w:rsid w:val="00A26F10"/>
    <w:rsid w:val="00A305D2"/>
    <w:rsid w:val="00A31671"/>
    <w:rsid w:val="00A31824"/>
    <w:rsid w:val="00A319C4"/>
    <w:rsid w:val="00A32981"/>
    <w:rsid w:val="00A35360"/>
    <w:rsid w:val="00A37F78"/>
    <w:rsid w:val="00A40A5D"/>
    <w:rsid w:val="00A40F85"/>
    <w:rsid w:val="00A4128B"/>
    <w:rsid w:val="00A41520"/>
    <w:rsid w:val="00A42C88"/>
    <w:rsid w:val="00A43BEF"/>
    <w:rsid w:val="00A44B81"/>
    <w:rsid w:val="00A45487"/>
    <w:rsid w:val="00A45607"/>
    <w:rsid w:val="00A47449"/>
    <w:rsid w:val="00A47572"/>
    <w:rsid w:val="00A50519"/>
    <w:rsid w:val="00A5074E"/>
    <w:rsid w:val="00A513D1"/>
    <w:rsid w:val="00A51546"/>
    <w:rsid w:val="00A52DE6"/>
    <w:rsid w:val="00A53CEF"/>
    <w:rsid w:val="00A53D45"/>
    <w:rsid w:val="00A55008"/>
    <w:rsid w:val="00A56E08"/>
    <w:rsid w:val="00A56E36"/>
    <w:rsid w:val="00A60115"/>
    <w:rsid w:val="00A606F5"/>
    <w:rsid w:val="00A60D90"/>
    <w:rsid w:val="00A62053"/>
    <w:rsid w:val="00A628AC"/>
    <w:rsid w:val="00A63584"/>
    <w:rsid w:val="00A6363D"/>
    <w:rsid w:val="00A63D12"/>
    <w:rsid w:val="00A64488"/>
    <w:rsid w:val="00A64597"/>
    <w:rsid w:val="00A67798"/>
    <w:rsid w:val="00A703EC"/>
    <w:rsid w:val="00A70841"/>
    <w:rsid w:val="00A71685"/>
    <w:rsid w:val="00A71B55"/>
    <w:rsid w:val="00A72A2E"/>
    <w:rsid w:val="00A7406F"/>
    <w:rsid w:val="00A75271"/>
    <w:rsid w:val="00A816DA"/>
    <w:rsid w:val="00A832A2"/>
    <w:rsid w:val="00A832C8"/>
    <w:rsid w:val="00A83430"/>
    <w:rsid w:val="00A83608"/>
    <w:rsid w:val="00A84276"/>
    <w:rsid w:val="00A84552"/>
    <w:rsid w:val="00A849BE"/>
    <w:rsid w:val="00A84D18"/>
    <w:rsid w:val="00A85337"/>
    <w:rsid w:val="00A86B7A"/>
    <w:rsid w:val="00A900ED"/>
    <w:rsid w:val="00A9051B"/>
    <w:rsid w:val="00A90CDB"/>
    <w:rsid w:val="00A913B2"/>
    <w:rsid w:val="00A91498"/>
    <w:rsid w:val="00A92C8D"/>
    <w:rsid w:val="00A93554"/>
    <w:rsid w:val="00A93DBF"/>
    <w:rsid w:val="00A9454D"/>
    <w:rsid w:val="00A948A1"/>
    <w:rsid w:val="00A949A9"/>
    <w:rsid w:val="00A97269"/>
    <w:rsid w:val="00AA0014"/>
    <w:rsid w:val="00AA118E"/>
    <w:rsid w:val="00AA26C6"/>
    <w:rsid w:val="00AA33DE"/>
    <w:rsid w:val="00AA3928"/>
    <w:rsid w:val="00AA408A"/>
    <w:rsid w:val="00AA687B"/>
    <w:rsid w:val="00AA6C03"/>
    <w:rsid w:val="00AB2BD1"/>
    <w:rsid w:val="00AB2FF3"/>
    <w:rsid w:val="00AB332F"/>
    <w:rsid w:val="00AB5F39"/>
    <w:rsid w:val="00AB6D63"/>
    <w:rsid w:val="00AB7813"/>
    <w:rsid w:val="00AC01A4"/>
    <w:rsid w:val="00AC0BE0"/>
    <w:rsid w:val="00AC347A"/>
    <w:rsid w:val="00AC35CA"/>
    <w:rsid w:val="00AC3832"/>
    <w:rsid w:val="00AC4352"/>
    <w:rsid w:val="00AC4450"/>
    <w:rsid w:val="00AC5478"/>
    <w:rsid w:val="00AC637B"/>
    <w:rsid w:val="00AC68F4"/>
    <w:rsid w:val="00AC6913"/>
    <w:rsid w:val="00AC7B2A"/>
    <w:rsid w:val="00AD27C3"/>
    <w:rsid w:val="00AD33BD"/>
    <w:rsid w:val="00AD3485"/>
    <w:rsid w:val="00AD39D9"/>
    <w:rsid w:val="00AD4BDC"/>
    <w:rsid w:val="00AD6433"/>
    <w:rsid w:val="00AD6942"/>
    <w:rsid w:val="00AD7BC8"/>
    <w:rsid w:val="00AD7D3C"/>
    <w:rsid w:val="00AE00B7"/>
    <w:rsid w:val="00AE085F"/>
    <w:rsid w:val="00AE0B44"/>
    <w:rsid w:val="00AE0E0B"/>
    <w:rsid w:val="00AE12A9"/>
    <w:rsid w:val="00AE2691"/>
    <w:rsid w:val="00AE4333"/>
    <w:rsid w:val="00AE506E"/>
    <w:rsid w:val="00AE60DC"/>
    <w:rsid w:val="00AE7B5F"/>
    <w:rsid w:val="00AF0229"/>
    <w:rsid w:val="00AF0F50"/>
    <w:rsid w:val="00AF18C3"/>
    <w:rsid w:val="00AF2A77"/>
    <w:rsid w:val="00AF413D"/>
    <w:rsid w:val="00AF4378"/>
    <w:rsid w:val="00AF4ECE"/>
    <w:rsid w:val="00AF6858"/>
    <w:rsid w:val="00AF7834"/>
    <w:rsid w:val="00AF7DFA"/>
    <w:rsid w:val="00B018C0"/>
    <w:rsid w:val="00B01D92"/>
    <w:rsid w:val="00B032C8"/>
    <w:rsid w:val="00B040C9"/>
    <w:rsid w:val="00B047BA"/>
    <w:rsid w:val="00B04D22"/>
    <w:rsid w:val="00B06060"/>
    <w:rsid w:val="00B11733"/>
    <w:rsid w:val="00B123D0"/>
    <w:rsid w:val="00B12CF7"/>
    <w:rsid w:val="00B14821"/>
    <w:rsid w:val="00B148AA"/>
    <w:rsid w:val="00B1596F"/>
    <w:rsid w:val="00B15BC7"/>
    <w:rsid w:val="00B15E7B"/>
    <w:rsid w:val="00B176BA"/>
    <w:rsid w:val="00B17875"/>
    <w:rsid w:val="00B21096"/>
    <w:rsid w:val="00B214C1"/>
    <w:rsid w:val="00B2162B"/>
    <w:rsid w:val="00B22893"/>
    <w:rsid w:val="00B2300B"/>
    <w:rsid w:val="00B23109"/>
    <w:rsid w:val="00B23861"/>
    <w:rsid w:val="00B23D01"/>
    <w:rsid w:val="00B249C5"/>
    <w:rsid w:val="00B24D14"/>
    <w:rsid w:val="00B25197"/>
    <w:rsid w:val="00B25615"/>
    <w:rsid w:val="00B25856"/>
    <w:rsid w:val="00B273CF"/>
    <w:rsid w:val="00B274C0"/>
    <w:rsid w:val="00B3056B"/>
    <w:rsid w:val="00B314D6"/>
    <w:rsid w:val="00B31562"/>
    <w:rsid w:val="00B323C0"/>
    <w:rsid w:val="00B349CF"/>
    <w:rsid w:val="00B3638A"/>
    <w:rsid w:val="00B366F6"/>
    <w:rsid w:val="00B4086E"/>
    <w:rsid w:val="00B410BF"/>
    <w:rsid w:val="00B41FFD"/>
    <w:rsid w:val="00B42F31"/>
    <w:rsid w:val="00B43312"/>
    <w:rsid w:val="00B446A0"/>
    <w:rsid w:val="00B4524B"/>
    <w:rsid w:val="00B45529"/>
    <w:rsid w:val="00B45904"/>
    <w:rsid w:val="00B45F97"/>
    <w:rsid w:val="00B47FA2"/>
    <w:rsid w:val="00B506F2"/>
    <w:rsid w:val="00B509A4"/>
    <w:rsid w:val="00B50B5B"/>
    <w:rsid w:val="00B51314"/>
    <w:rsid w:val="00B526B8"/>
    <w:rsid w:val="00B52A30"/>
    <w:rsid w:val="00B53316"/>
    <w:rsid w:val="00B53473"/>
    <w:rsid w:val="00B536D6"/>
    <w:rsid w:val="00B53E70"/>
    <w:rsid w:val="00B55219"/>
    <w:rsid w:val="00B55964"/>
    <w:rsid w:val="00B55C86"/>
    <w:rsid w:val="00B55FA0"/>
    <w:rsid w:val="00B56E33"/>
    <w:rsid w:val="00B60DF5"/>
    <w:rsid w:val="00B62D2B"/>
    <w:rsid w:val="00B64BE0"/>
    <w:rsid w:val="00B67152"/>
    <w:rsid w:val="00B705B4"/>
    <w:rsid w:val="00B7104A"/>
    <w:rsid w:val="00B712E2"/>
    <w:rsid w:val="00B7131D"/>
    <w:rsid w:val="00B731B3"/>
    <w:rsid w:val="00B749BC"/>
    <w:rsid w:val="00B74D16"/>
    <w:rsid w:val="00B7517E"/>
    <w:rsid w:val="00B75FC1"/>
    <w:rsid w:val="00B81103"/>
    <w:rsid w:val="00B81C05"/>
    <w:rsid w:val="00B82CEB"/>
    <w:rsid w:val="00B83A70"/>
    <w:rsid w:val="00B83CCD"/>
    <w:rsid w:val="00B8473F"/>
    <w:rsid w:val="00B848C4"/>
    <w:rsid w:val="00B84E85"/>
    <w:rsid w:val="00B8561A"/>
    <w:rsid w:val="00B85E8A"/>
    <w:rsid w:val="00B8629A"/>
    <w:rsid w:val="00B86A48"/>
    <w:rsid w:val="00B870C9"/>
    <w:rsid w:val="00B8727D"/>
    <w:rsid w:val="00B8782C"/>
    <w:rsid w:val="00B9004D"/>
    <w:rsid w:val="00B90888"/>
    <w:rsid w:val="00B91C6C"/>
    <w:rsid w:val="00B92B1D"/>
    <w:rsid w:val="00B936EA"/>
    <w:rsid w:val="00B93E22"/>
    <w:rsid w:val="00B94174"/>
    <w:rsid w:val="00B9492B"/>
    <w:rsid w:val="00B94A27"/>
    <w:rsid w:val="00B95A60"/>
    <w:rsid w:val="00B97BCA"/>
    <w:rsid w:val="00BA0DB6"/>
    <w:rsid w:val="00BA1305"/>
    <w:rsid w:val="00BA37CA"/>
    <w:rsid w:val="00BA4683"/>
    <w:rsid w:val="00BA48E0"/>
    <w:rsid w:val="00BA5C07"/>
    <w:rsid w:val="00BA6C9F"/>
    <w:rsid w:val="00BB2FB0"/>
    <w:rsid w:val="00BB4697"/>
    <w:rsid w:val="00BB4FB4"/>
    <w:rsid w:val="00BB5711"/>
    <w:rsid w:val="00BB6661"/>
    <w:rsid w:val="00BB703E"/>
    <w:rsid w:val="00BB7A57"/>
    <w:rsid w:val="00BC004E"/>
    <w:rsid w:val="00BC1C0B"/>
    <w:rsid w:val="00BC2D03"/>
    <w:rsid w:val="00BC3740"/>
    <w:rsid w:val="00BC4996"/>
    <w:rsid w:val="00BD0323"/>
    <w:rsid w:val="00BD0F0A"/>
    <w:rsid w:val="00BD12F6"/>
    <w:rsid w:val="00BD1F55"/>
    <w:rsid w:val="00BD1F8D"/>
    <w:rsid w:val="00BD240B"/>
    <w:rsid w:val="00BD2BE1"/>
    <w:rsid w:val="00BD3535"/>
    <w:rsid w:val="00BD35A4"/>
    <w:rsid w:val="00BD47EF"/>
    <w:rsid w:val="00BD4EF3"/>
    <w:rsid w:val="00BD57A6"/>
    <w:rsid w:val="00BD57F0"/>
    <w:rsid w:val="00BD5CD4"/>
    <w:rsid w:val="00BD5E55"/>
    <w:rsid w:val="00BD65B9"/>
    <w:rsid w:val="00BD6EF4"/>
    <w:rsid w:val="00BD6F9D"/>
    <w:rsid w:val="00BE02CA"/>
    <w:rsid w:val="00BE2F30"/>
    <w:rsid w:val="00BE31C9"/>
    <w:rsid w:val="00BE4A8D"/>
    <w:rsid w:val="00BE50DC"/>
    <w:rsid w:val="00BE6F06"/>
    <w:rsid w:val="00BE7A18"/>
    <w:rsid w:val="00BE7BA8"/>
    <w:rsid w:val="00BF0A95"/>
    <w:rsid w:val="00BF0E82"/>
    <w:rsid w:val="00BF18F0"/>
    <w:rsid w:val="00BF44D8"/>
    <w:rsid w:val="00BF4A38"/>
    <w:rsid w:val="00BF4FDC"/>
    <w:rsid w:val="00BF5312"/>
    <w:rsid w:val="00BF53A4"/>
    <w:rsid w:val="00BF71DA"/>
    <w:rsid w:val="00BF7351"/>
    <w:rsid w:val="00BF7960"/>
    <w:rsid w:val="00BF7C5E"/>
    <w:rsid w:val="00C03027"/>
    <w:rsid w:val="00C03C9F"/>
    <w:rsid w:val="00C06085"/>
    <w:rsid w:val="00C0666F"/>
    <w:rsid w:val="00C07FA7"/>
    <w:rsid w:val="00C10730"/>
    <w:rsid w:val="00C11821"/>
    <w:rsid w:val="00C12661"/>
    <w:rsid w:val="00C135B0"/>
    <w:rsid w:val="00C13A51"/>
    <w:rsid w:val="00C161A0"/>
    <w:rsid w:val="00C16805"/>
    <w:rsid w:val="00C17EA7"/>
    <w:rsid w:val="00C20C7A"/>
    <w:rsid w:val="00C21745"/>
    <w:rsid w:val="00C23274"/>
    <w:rsid w:val="00C23A57"/>
    <w:rsid w:val="00C24434"/>
    <w:rsid w:val="00C25340"/>
    <w:rsid w:val="00C25405"/>
    <w:rsid w:val="00C26465"/>
    <w:rsid w:val="00C26BC2"/>
    <w:rsid w:val="00C3064D"/>
    <w:rsid w:val="00C31623"/>
    <w:rsid w:val="00C318DF"/>
    <w:rsid w:val="00C319CA"/>
    <w:rsid w:val="00C3235F"/>
    <w:rsid w:val="00C33FC6"/>
    <w:rsid w:val="00C3777D"/>
    <w:rsid w:val="00C4098B"/>
    <w:rsid w:val="00C412CC"/>
    <w:rsid w:val="00C41970"/>
    <w:rsid w:val="00C42715"/>
    <w:rsid w:val="00C42ABB"/>
    <w:rsid w:val="00C4584B"/>
    <w:rsid w:val="00C46815"/>
    <w:rsid w:val="00C473F0"/>
    <w:rsid w:val="00C50272"/>
    <w:rsid w:val="00C5255C"/>
    <w:rsid w:val="00C531C0"/>
    <w:rsid w:val="00C550EF"/>
    <w:rsid w:val="00C55282"/>
    <w:rsid w:val="00C57E81"/>
    <w:rsid w:val="00C60CE8"/>
    <w:rsid w:val="00C60DA9"/>
    <w:rsid w:val="00C61059"/>
    <w:rsid w:val="00C623DA"/>
    <w:rsid w:val="00C62738"/>
    <w:rsid w:val="00C6438B"/>
    <w:rsid w:val="00C66227"/>
    <w:rsid w:val="00C662AF"/>
    <w:rsid w:val="00C6689F"/>
    <w:rsid w:val="00C6699E"/>
    <w:rsid w:val="00C6788E"/>
    <w:rsid w:val="00C72655"/>
    <w:rsid w:val="00C73A3A"/>
    <w:rsid w:val="00C75DD1"/>
    <w:rsid w:val="00C76728"/>
    <w:rsid w:val="00C769B5"/>
    <w:rsid w:val="00C775EC"/>
    <w:rsid w:val="00C802CC"/>
    <w:rsid w:val="00C80561"/>
    <w:rsid w:val="00C805A5"/>
    <w:rsid w:val="00C81C04"/>
    <w:rsid w:val="00C82C93"/>
    <w:rsid w:val="00C83493"/>
    <w:rsid w:val="00C87BD9"/>
    <w:rsid w:val="00C87D3C"/>
    <w:rsid w:val="00C911F5"/>
    <w:rsid w:val="00C916E0"/>
    <w:rsid w:val="00C91FBF"/>
    <w:rsid w:val="00C920D5"/>
    <w:rsid w:val="00C94AF7"/>
    <w:rsid w:val="00C94B97"/>
    <w:rsid w:val="00C94FAD"/>
    <w:rsid w:val="00C963A4"/>
    <w:rsid w:val="00C96A52"/>
    <w:rsid w:val="00C97832"/>
    <w:rsid w:val="00C9783C"/>
    <w:rsid w:val="00CA0D72"/>
    <w:rsid w:val="00CA212E"/>
    <w:rsid w:val="00CA38B3"/>
    <w:rsid w:val="00CA406F"/>
    <w:rsid w:val="00CA6528"/>
    <w:rsid w:val="00CA6814"/>
    <w:rsid w:val="00CA6D56"/>
    <w:rsid w:val="00CA6EB9"/>
    <w:rsid w:val="00CA7BF8"/>
    <w:rsid w:val="00CA7EAF"/>
    <w:rsid w:val="00CB0B35"/>
    <w:rsid w:val="00CB1B7C"/>
    <w:rsid w:val="00CB3262"/>
    <w:rsid w:val="00CB33A7"/>
    <w:rsid w:val="00CB3B7C"/>
    <w:rsid w:val="00CB4FC8"/>
    <w:rsid w:val="00CB57B3"/>
    <w:rsid w:val="00CB5D29"/>
    <w:rsid w:val="00CB6016"/>
    <w:rsid w:val="00CB630A"/>
    <w:rsid w:val="00CB6504"/>
    <w:rsid w:val="00CB7B3C"/>
    <w:rsid w:val="00CC0EBA"/>
    <w:rsid w:val="00CC1CAB"/>
    <w:rsid w:val="00CC316B"/>
    <w:rsid w:val="00CC5422"/>
    <w:rsid w:val="00CC7166"/>
    <w:rsid w:val="00CD0CD0"/>
    <w:rsid w:val="00CD157E"/>
    <w:rsid w:val="00CD2F5C"/>
    <w:rsid w:val="00CD3BFD"/>
    <w:rsid w:val="00CD4D4C"/>
    <w:rsid w:val="00CD566E"/>
    <w:rsid w:val="00CD5D8D"/>
    <w:rsid w:val="00CD6217"/>
    <w:rsid w:val="00CD7163"/>
    <w:rsid w:val="00CD7AD3"/>
    <w:rsid w:val="00CD7C68"/>
    <w:rsid w:val="00CE17EF"/>
    <w:rsid w:val="00CE3680"/>
    <w:rsid w:val="00CE461E"/>
    <w:rsid w:val="00CE4EEF"/>
    <w:rsid w:val="00CE555F"/>
    <w:rsid w:val="00CE5AA4"/>
    <w:rsid w:val="00CE726A"/>
    <w:rsid w:val="00CF0B59"/>
    <w:rsid w:val="00CF10EB"/>
    <w:rsid w:val="00CF12D7"/>
    <w:rsid w:val="00CF1541"/>
    <w:rsid w:val="00CF1DBC"/>
    <w:rsid w:val="00CF1EE4"/>
    <w:rsid w:val="00CF2E91"/>
    <w:rsid w:val="00CF394D"/>
    <w:rsid w:val="00CF40C4"/>
    <w:rsid w:val="00CF461F"/>
    <w:rsid w:val="00CF523F"/>
    <w:rsid w:val="00D01669"/>
    <w:rsid w:val="00D021A0"/>
    <w:rsid w:val="00D02C57"/>
    <w:rsid w:val="00D02D52"/>
    <w:rsid w:val="00D037DD"/>
    <w:rsid w:val="00D0464B"/>
    <w:rsid w:val="00D050CD"/>
    <w:rsid w:val="00D05658"/>
    <w:rsid w:val="00D05D27"/>
    <w:rsid w:val="00D064DF"/>
    <w:rsid w:val="00D06FF5"/>
    <w:rsid w:val="00D072A8"/>
    <w:rsid w:val="00D103AE"/>
    <w:rsid w:val="00D14429"/>
    <w:rsid w:val="00D1597B"/>
    <w:rsid w:val="00D17586"/>
    <w:rsid w:val="00D1758A"/>
    <w:rsid w:val="00D21DE0"/>
    <w:rsid w:val="00D220FA"/>
    <w:rsid w:val="00D2221B"/>
    <w:rsid w:val="00D23C7C"/>
    <w:rsid w:val="00D25D55"/>
    <w:rsid w:val="00D26EE2"/>
    <w:rsid w:val="00D3047B"/>
    <w:rsid w:val="00D33E66"/>
    <w:rsid w:val="00D33F7F"/>
    <w:rsid w:val="00D34ECD"/>
    <w:rsid w:val="00D351A8"/>
    <w:rsid w:val="00D3544E"/>
    <w:rsid w:val="00D358EE"/>
    <w:rsid w:val="00D363ED"/>
    <w:rsid w:val="00D36954"/>
    <w:rsid w:val="00D36D50"/>
    <w:rsid w:val="00D370F7"/>
    <w:rsid w:val="00D40BFE"/>
    <w:rsid w:val="00D41BAB"/>
    <w:rsid w:val="00D43AFB"/>
    <w:rsid w:val="00D44819"/>
    <w:rsid w:val="00D45D19"/>
    <w:rsid w:val="00D45D7F"/>
    <w:rsid w:val="00D45DA9"/>
    <w:rsid w:val="00D47360"/>
    <w:rsid w:val="00D478A2"/>
    <w:rsid w:val="00D47B41"/>
    <w:rsid w:val="00D50746"/>
    <w:rsid w:val="00D5082B"/>
    <w:rsid w:val="00D52595"/>
    <w:rsid w:val="00D526D6"/>
    <w:rsid w:val="00D54CCE"/>
    <w:rsid w:val="00D56E33"/>
    <w:rsid w:val="00D577A4"/>
    <w:rsid w:val="00D57A5D"/>
    <w:rsid w:val="00D61BC5"/>
    <w:rsid w:val="00D63766"/>
    <w:rsid w:val="00D640DE"/>
    <w:rsid w:val="00D64285"/>
    <w:rsid w:val="00D6463F"/>
    <w:rsid w:val="00D65A89"/>
    <w:rsid w:val="00D65F37"/>
    <w:rsid w:val="00D66CD8"/>
    <w:rsid w:val="00D66EB5"/>
    <w:rsid w:val="00D67B04"/>
    <w:rsid w:val="00D67C25"/>
    <w:rsid w:val="00D704DC"/>
    <w:rsid w:val="00D71368"/>
    <w:rsid w:val="00D71706"/>
    <w:rsid w:val="00D7414C"/>
    <w:rsid w:val="00D74323"/>
    <w:rsid w:val="00D74B6B"/>
    <w:rsid w:val="00D74CA1"/>
    <w:rsid w:val="00D755DE"/>
    <w:rsid w:val="00D76329"/>
    <w:rsid w:val="00D771E0"/>
    <w:rsid w:val="00D7761E"/>
    <w:rsid w:val="00D8000A"/>
    <w:rsid w:val="00D80DD2"/>
    <w:rsid w:val="00D80FF6"/>
    <w:rsid w:val="00D81DFD"/>
    <w:rsid w:val="00D82264"/>
    <w:rsid w:val="00D83114"/>
    <w:rsid w:val="00D8353F"/>
    <w:rsid w:val="00D83545"/>
    <w:rsid w:val="00D83BEA"/>
    <w:rsid w:val="00D85415"/>
    <w:rsid w:val="00D8589A"/>
    <w:rsid w:val="00D860F2"/>
    <w:rsid w:val="00D86EF3"/>
    <w:rsid w:val="00D87F9A"/>
    <w:rsid w:val="00D90F6A"/>
    <w:rsid w:val="00D914D5"/>
    <w:rsid w:val="00D91BD8"/>
    <w:rsid w:val="00D940EB"/>
    <w:rsid w:val="00D96AB9"/>
    <w:rsid w:val="00D976EC"/>
    <w:rsid w:val="00D97A6D"/>
    <w:rsid w:val="00DA070F"/>
    <w:rsid w:val="00DA2036"/>
    <w:rsid w:val="00DA3716"/>
    <w:rsid w:val="00DA3C73"/>
    <w:rsid w:val="00DA6F25"/>
    <w:rsid w:val="00DA77C6"/>
    <w:rsid w:val="00DB0DB5"/>
    <w:rsid w:val="00DB12A5"/>
    <w:rsid w:val="00DB243E"/>
    <w:rsid w:val="00DB3889"/>
    <w:rsid w:val="00DB44D3"/>
    <w:rsid w:val="00DB4C95"/>
    <w:rsid w:val="00DB573C"/>
    <w:rsid w:val="00DB6286"/>
    <w:rsid w:val="00DB71DA"/>
    <w:rsid w:val="00DB7C5C"/>
    <w:rsid w:val="00DC027F"/>
    <w:rsid w:val="00DC0621"/>
    <w:rsid w:val="00DC3B27"/>
    <w:rsid w:val="00DC4335"/>
    <w:rsid w:val="00DC6994"/>
    <w:rsid w:val="00DC71B9"/>
    <w:rsid w:val="00DC7541"/>
    <w:rsid w:val="00DC77B8"/>
    <w:rsid w:val="00DD001F"/>
    <w:rsid w:val="00DD008C"/>
    <w:rsid w:val="00DD10D9"/>
    <w:rsid w:val="00DD25F4"/>
    <w:rsid w:val="00DD3D3C"/>
    <w:rsid w:val="00DD5413"/>
    <w:rsid w:val="00DD546A"/>
    <w:rsid w:val="00DD5798"/>
    <w:rsid w:val="00DD5B4B"/>
    <w:rsid w:val="00DD5ECF"/>
    <w:rsid w:val="00DE03E3"/>
    <w:rsid w:val="00DE0A12"/>
    <w:rsid w:val="00DE15F4"/>
    <w:rsid w:val="00DE32CF"/>
    <w:rsid w:val="00DE3AEF"/>
    <w:rsid w:val="00DE4C46"/>
    <w:rsid w:val="00DE540D"/>
    <w:rsid w:val="00DE7259"/>
    <w:rsid w:val="00DF18DE"/>
    <w:rsid w:val="00DF2510"/>
    <w:rsid w:val="00DF2BF7"/>
    <w:rsid w:val="00DF2E50"/>
    <w:rsid w:val="00DF4270"/>
    <w:rsid w:val="00DF4F11"/>
    <w:rsid w:val="00DF5BFD"/>
    <w:rsid w:val="00DF5F0F"/>
    <w:rsid w:val="00DF7207"/>
    <w:rsid w:val="00DF733A"/>
    <w:rsid w:val="00DF74E7"/>
    <w:rsid w:val="00E00BCA"/>
    <w:rsid w:val="00E00EF3"/>
    <w:rsid w:val="00E04728"/>
    <w:rsid w:val="00E0516C"/>
    <w:rsid w:val="00E05C15"/>
    <w:rsid w:val="00E05F48"/>
    <w:rsid w:val="00E074E3"/>
    <w:rsid w:val="00E07841"/>
    <w:rsid w:val="00E07E1F"/>
    <w:rsid w:val="00E11031"/>
    <w:rsid w:val="00E11A6F"/>
    <w:rsid w:val="00E128B0"/>
    <w:rsid w:val="00E136EA"/>
    <w:rsid w:val="00E14998"/>
    <w:rsid w:val="00E14BA6"/>
    <w:rsid w:val="00E15351"/>
    <w:rsid w:val="00E16793"/>
    <w:rsid w:val="00E1684B"/>
    <w:rsid w:val="00E174CC"/>
    <w:rsid w:val="00E17A55"/>
    <w:rsid w:val="00E17C8A"/>
    <w:rsid w:val="00E21404"/>
    <w:rsid w:val="00E21A29"/>
    <w:rsid w:val="00E228A3"/>
    <w:rsid w:val="00E2627A"/>
    <w:rsid w:val="00E264D3"/>
    <w:rsid w:val="00E26E2D"/>
    <w:rsid w:val="00E26EA9"/>
    <w:rsid w:val="00E30F00"/>
    <w:rsid w:val="00E31645"/>
    <w:rsid w:val="00E31D45"/>
    <w:rsid w:val="00E31E07"/>
    <w:rsid w:val="00E32228"/>
    <w:rsid w:val="00E32F19"/>
    <w:rsid w:val="00E33442"/>
    <w:rsid w:val="00E341A5"/>
    <w:rsid w:val="00E3496B"/>
    <w:rsid w:val="00E3551E"/>
    <w:rsid w:val="00E3609D"/>
    <w:rsid w:val="00E41336"/>
    <w:rsid w:val="00E413D3"/>
    <w:rsid w:val="00E42705"/>
    <w:rsid w:val="00E42DBE"/>
    <w:rsid w:val="00E46563"/>
    <w:rsid w:val="00E47D02"/>
    <w:rsid w:val="00E50EF8"/>
    <w:rsid w:val="00E5165B"/>
    <w:rsid w:val="00E51C14"/>
    <w:rsid w:val="00E52499"/>
    <w:rsid w:val="00E526BB"/>
    <w:rsid w:val="00E54A86"/>
    <w:rsid w:val="00E54E6F"/>
    <w:rsid w:val="00E550A2"/>
    <w:rsid w:val="00E551B1"/>
    <w:rsid w:val="00E55748"/>
    <w:rsid w:val="00E55C74"/>
    <w:rsid w:val="00E55E33"/>
    <w:rsid w:val="00E5656E"/>
    <w:rsid w:val="00E568B6"/>
    <w:rsid w:val="00E56D8B"/>
    <w:rsid w:val="00E579F7"/>
    <w:rsid w:val="00E57E44"/>
    <w:rsid w:val="00E602B5"/>
    <w:rsid w:val="00E6086A"/>
    <w:rsid w:val="00E625E8"/>
    <w:rsid w:val="00E6289E"/>
    <w:rsid w:val="00E65B20"/>
    <w:rsid w:val="00E708AB"/>
    <w:rsid w:val="00E7251C"/>
    <w:rsid w:val="00E7296F"/>
    <w:rsid w:val="00E72BA5"/>
    <w:rsid w:val="00E7347E"/>
    <w:rsid w:val="00E73EAD"/>
    <w:rsid w:val="00E76FAF"/>
    <w:rsid w:val="00E77086"/>
    <w:rsid w:val="00E805C1"/>
    <w:rsid w:val="00E80B7C"/>
    <w:rsid w:val="00E81B83"/>
    <w:rsid w:val="00E836D6"/>
    <w:rsid w:val="00E83B83"/>
    <w:rsid w:val="00E83E55"/>
    <w:rsid w:val="00E8465B"/>
    <w:rsid w:val="00E8467B"/>
    <w:rsid w:val="00E86BFA"/>
    <w:rsid w:val="00E8735F"/>
    <w:rsid w:val="00E87E09"/>
    <w:rsid w:val="00E9160A"/>
    <w:rsid w:val="00E91647"/>
    <w:rsid w:val="00E932A5"/>
    <w:rsid w:val="00E9454E"/>
    <w:rsid w:val="00E94D4E"/>
    <w:rsid w:val="00E94E81"/>
    <w:rsid w:val="00E950A1"/>
    <w:rsid w:val="00E957EF"/>
    <w:rsid w:val="00E97A6A"/>
    <w:rsid w:val="00EA11A5"/>
    <w:rsid w:val="00EA143B"/>
    <w:rsid w:val="00EA1D69"/>
    <w:rsid w:val="00EA48C9"/>
    <w:rsid w:val="00EA5457"/>
    <w:rsid w:val="00EA56B8"/>
    <w:rsid w:val="00EA5BE9"/>
    <w:rsid w:val="00EA60D7"/>
    <w:rsid w:val="00EA6B47"/>
    <w:rsid w:val="00EA715D"/>
    <w:rsid w:val="00EA75C8"/>
    <w:rsid w:val="00EA75E2"/>
    <w:rsid w:val="00EA7D6E"/>
    <w:rsid w:val="00EB0A6B"/>
    <w:rsid w:val="00EB0B46"/>
    <w:rsid w:val="00EB1088"/>
    <w:rsid w:val="00EB14C1"/>
    <w:rsid w:val="00EB1946"/>
    <w:rsid w:val="00EB2256"/>
    <w:rsid w:val="00EB2420"/>
    <w:rsid w:val="00EB50BE"/>
    <w:rsid w:val="00EB5C12"/>
    <w:rsid w:val="00EC0A35"/>
    <w:rsid w:val="00EC1AED"/>
    <w:rsid w:val="00EC1B23"/>
    <w:rsid w:val="00EC1D92"/>
    <w:rsid w:val="00EC1FC5"/>
    <w:rsid w:val="00EC3183"/>
    <w:rsid w:val="00EC368C"/>
    <w:rsid w:val="00EC4915"/>
    <w:rsid w:val="00EC4A37"/>
    <w:rsid w:val="00EC4BD5"/>
    <w:rsid w:val="00EC59D7"/>
    <w:rsid w:val="00EC6012"/>
    <w:rsid w:val="00EC684A"/>
    <w:rsid w:val="00EC6D6C"/>
    <w:rsid w:val="00ED1EA5"/>
    <w:rsid w:val="00ED3DF9"/>
    <w:rsid w:val="00ED44A1"/>
    <w:rsid w:val="00ED59C9"/>
    <w:rsid w:val="00ED5C92"/>
    <w:rsid w:val="00ED5F6D"/>
    <w:rsid w:val="00EE0798"/>
    <w:rsid w:val="00EE290D"/>
    <w:rsid w:val="00EE2D7A"/>
    <w:rsid w:val="00EE35F1"/>
    <w:rsid w:val="00EE3C5B"/>
    <w:rsid w:val="00EE4911"/>
    <w:rsid w:val="00EE4A95"/>
    <w:rsid w:val="00EE5CBC"/>
    <w:rsid w:val="00EE5DE1"/>
    <w:rsid w:val="00EE6C94"/>
    <w:rsid w:val="00EE7F62"/>
    <w:rsid w:val="00EF0AC4"/>
    <w:rsid w:val="00EF2C6E"/>
    <w:rsid w:val="00EF2D55"/>
    <w:rsid w:val="00EF3270"/>
    <w:rsid w:val="00EF4123"/>
    <w:rsid w:val="00EF6730"/>
    <w:rsid w:val="00EF6DE5"/>
    <w:rsid w:val="00EF6F39"/>
    <w:rsid w:val="00EF7916"/>
    <w:rsid w:val="00EF7A87"/>
    <w:rsid w:val="00F01F56"/>
    <w:rsid w:val="00F02E4A"/>
    <w:rsid w:val="00F03AEB"/>
    <w:rsid w:val="00F0577D"/>
    <w:rsid w:val="00F069DB"/>
    <w:rsid w:val="00F078C6"/>
    <w:rsid w:val="00F07E51"/>
    <w:rsid w:val="00F134C7"/>
    <w:rsid w:val="00F159A3"/>
    <w:rsid w:val="00F15DCA"/>
    <w:rsid w:val="00F16353"/>
    <w:rsid w:val="00F1668E"/>
    <w:rsid w:val="00F175D7"/>
    <w:rsid w:val="00F17629"/>
    <w:rsid w:val="00F20211"/>
    <w:rsid w:val="00F2054B"/>
    <w:rsid w:val="00F2071C"/>
    <w:rsid w:val="00F2073F"/>
    <w:rsid w:val="00F20B06"/>
    <w:rsid w:val="00F213D2"/>
    <w:rsid w:val="00F21B6E"/>
    <w:rsid w:val="00F21FF5"/>
    <w:rsid w:val="00F22BA7"/>
    <w:rsid w:val="00F245CE"/>
    <w:rsid w:val="00F24EE3"/>
    <w:rsid w:val="00F25528"/>
    <w:rsid w:val="00F2654F"/>
    <w:rsid w:val="00F26579"/>
    <w:rsid w:val="00F26B63"/>
    <w:rsid w:val="00F279B3"/>
    <w:rsid w:val="00F279DB"/>
    <w:rsid w:val="00F30410"/>
    <w:rsid w:val="00F30A0D"/>
    <w:rsid w:val="00F3144F"/>
    <w:rsid w:val="00F31A43"/>
    <w:rsid w:val="00F31CA9"/>
    <w:rsid w:val="00F34DA4"/>
    <w:rsid w:val="00F356CE"/>
    <w:rsid w:val="00F4078B"/>
    <w:rsid w:val="00F41B76"/>
    <w:rsid w:val="00F41E14"/>
    <w:rsid w:val="00F422BF"/>
    <w:rsid w:val="00F43030"/>
    <w:rsid w:val="00F43A7C"/>
    <w:rsid w:val="00F44726"/>
    <w:rsid w:val="00F4489A"/>
    <w:rsid w:val="00F44B49"/>
    <w:rsid w:val="00F466C9"/>
    <w:rsid w:val="00F474D4"/>
    <w:rsid w:val="00F50A81"/>
    <w:rsid w:val="00F51F69"/>
    <w:rsid w:val="00F529D2"/>
    <w:rsid w:val="00F5368C"/>
    <w:rsid w:val="00F558B4"/>
    <w:rsid w:val="00F565FF"/>
    <w:rsid w:val="00F5677A"/>
    <w:rsid w:val="00F60D80"/>
    <w:rsid w:val="00F618FC"/>
    <w:rsid w:val="00F61D32"/>
    <w:rsid w:val="00F61D60"/>
    <w:rsid w:val="00F6453B"/>
    <w:rsid w:val="00F65022"/>
    <w:rsid w:val="00F651A1"/>
    <w:rsid w:val="00F655FC"/>
    <w:rsid w:val="00F6644C"/>
    <w:rsid w:val="00F7127E"/>
    <w:rsid w:val="00F717CA"/>
    <w:rsid w:val="00F72CD2"/>
    <w:rsid w:val="00F75F05"/>
    <w:rsid w:val="00F76627"/>
    <w:rsid w:val="00F769F9"/>
    <w:rsid w:val="00F76CFA"/>
    <w:rsid w:val="00F77546"/>
    <w:rsid w:val="00F77E71"/>
    <w:rsid w:val="00F800C7"/>
    <w:rsid w:val="00F80786"/>
    <w:rsid w:val="00F80884"/>
    <w:rsid w:val="00F80E11"/>
    <w:rsid w:val="00F81112"/>
    <w:rsid w:val="00F8207C"/>
    <w:rsid w:val="00F83271"/>
    <w:rsid w:val="00F8351F"/>
    <w:rsid w:val="00F83ACD"/>
    <w:rsid w:val="00F84DBD"/>
    <w:rsid w:val="00F8515E"/>
    <w:rsid w:val="00F854C2"/>
    <w:rsid w:val="00F86BE1"/>
    <w:rsid w:val="00F9008C"/>
    <w:rsid w:val="00F9150F"/>
    <w:rsid w:val="00F92757"/>
    <w:rsid w:val="00F92A0E"/>
    <w:rsid w:val="00F92CDE"/>
    <w:rsid w:val="00F9409C"/>
    <w:rsid w:val="00F94FAB"/>
    <w:rsid w:val="00F97CBD"/>
    <w:rsid w:val="00FA093F"/>
    <w:rsid w:val="00FA2813"/>
    <w:rsid w:val="00FA3038"/>
    <w:rsid w:val="00FA34A9"/>
    <w:rsid w:val="00FA3F5C"/>
    <w:rsid w:val="00FA42B2"/>
    <w:rsid w:val="00FA4F95"/>
    <w:rsid w:val="00FA6304"/>
    <w:rsid w:val="00FA6313"/>
    <w:rsid w:val="00FB0DFF"/>
    <w:rsid w:val="00FB1187"/>
    <w:rsid w:val="00FB2C1D"/>
    <w:rsid w:val="00FB32DC"/>
    <w:rsid w:val="00FB5114"/>
    <w:rsid w:val="00FB54EA"/>
    <w:rsid w:val="00FB6C97"/>
    <w:rsid w:val="00FC2707"/>
    <w:rsid w:val="00FC2902"/>
    <w:rsid w:val="00FC2A4A"/>
    <w:rsid w:val="00FC4EED"/>
    <w:rsid w:val="00FC4FE9"/>
    <w:rsid w:val="00FC50B4"/>
    <w:rsid w:val="00FC5700"/>
    <w:rsid w:val="00FC583D"/>
    <w:rsid w:val="00FC5EDA"/>
    <w:rsid w:val="00FC7F7A"/>
    <w:rsid w:val="00FD027C"/>
    <w:rsid w:val="00FD1A3F"/>
    <w:rsid w:val="00FD27E6"/>
    <w:rsid w:val="00FD282B"/>
    <w:rsid w:val="00FD3DD3"/>
    <w:rsid w:val="00FD6286"/>
    <w:rsid w:val="00FD6A41"/>
    <w:rsid w:val="00FD6B3F"/>
    <w:rsid w:val="00FD6E0A"/>
    <w:rsid w:val="00FD725C"/>
    <w:rsid w:val="00FD786E"/>
    <w:rsid w:val="00FD7ED9"/>
    <w:rsid w:val="00FE017E"/>
    <w:rsid w:val="00FE04FD"/>
    <w:rsid w:val="00FE1F8C"/>
    <w:rsid w:val="00FE2F0F"/>
    <w:rsid w:val="00FE37AF"/>
    <w:rsid w:val="00FE44B5"/>
    <w:rsid w:val="00FE5583"/>
    <w:rsid w:val="00FE5DC5"/>
    <w:rsid w:val="00FE617F"/>
    <w:rsid w:val="00FE7F6B"/>
    <w:rsid w:val="00FF059A"/>
    <w:rsid w:val="00FF07CF"/>
    <w:rsid w:val="00FF206B"/>
    <w:rsid w:val="00FF231E"/>
    <w:rsid w:val="00FF2F7C"/>
    <w:rsid w:val="00FF3180"/>
    <w:rsid w:val="00FF399C"/>
    <w:rsid w:val="00FF5074"/>
    <w:rsid w:val="00FF773F"/>
    <w:rsid w:val="00FF7F0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209210"/>
  <w15:docId w15:val="{7CC3EB1E-77D7-48B0-9296-0DF5DF71C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47B"/>
    <w:pPr>
      <w:spacing w:before="120" w:after="120"/>
      <w:ind w:firstLine="397"/>
      <w:jc w:val="both"/>
    </w:pPr>
    <w:rPr>
      <w:rFonts w:ascii="Arial" w:hAnsi="Arial" w:cs="Arial"/>
      <w:color w:val="000000" w:themeColor="text1"/>
      <w:szCs w:val="20"/>
      <w:lang w:val="gl-ES"/>
    </w:rPr>
  </w:style>
  <w:style w:type="paragraph" w:styleId="Ttulo1">
    <w:name w:val="heading 1"/>
    <w:basedOn w:val="Normal"/>
    <w:next w:val="Normal"/>
    <w:link w:val="Ttulo1Car"/>
    <w:uiPriority w:val="99"/>
    <w:qFormat/>
    <w:rsid w:val="00F31A43"/>
    <w:pPr>
      <w:keepNext/>
      <w:keepLines/>
      <w:pageBreakBefore/>
      <w:numPr>
        <w:numId w:val="7"/>
      </w:numPr>
      <w:spacing w:before="960" w:after="360"/>
      <w:ind w:left="431" w:hanging="431"/>
      <w:outlineLvl w:val="0"/>
    </w:pPr>
    <w:rPr>
      <w:b/>
      <w:smallCaps/>
      <w:color w:val="D7108D"/>
      <w:sz w:val="32"/>
    </w:rPr>
  </w:style>
  <w:style w:type="paragraph" w:styleId="Ttulo2">
    <w:name w:val="heading 2"/>
    <w:basedOn w:val="Normal"/>
    <w:next w:val="Normal"/>
    <w:link w:val="Ttulo2Car"/>
    <w:uiPriority w:val="99"/>
    <w:qFormat/>
    <w:rsid w:val="00907DF2"/>
    <w:pPr>
      <w:keepNext/>
      <w:keepLines/>
      <w:numPr>
        <w:ilvl w:val="1"/>
        <w:numId w:val="7"/>
      </w:numPr>
      <w:spacing w:before="360" w:after="240"/>
      <w:ind w:left="578" w:hanging="578"/>
      <w:outlineLvl w:val="1"/>
    </w:pPr>
    <w:rPr>
      <w:b/>
      <w:sz w:val="28"/>
    </w:rPr>
  </w:style>
  <w:style w:type="paragraph" w:styleId="Ttulo3">
    <w:name w:val="heading 3"/>
    <w:basedOn w:val="Normal"/>
    <w:next w:val="Normal"/>
    <w:link w:val="Ttulo3Car"/>
    <w:uiPriority w:val="99"/>
    <w:qFormat/>
    <w:rsid w:val="00104D5E"/>
    <w:pPr>
      <w:keepNext/>
      <w:keepLines/>
      <w:numPr>
        <w:ilvl w:val="2"/>
        <w:numId w:val="7"/>
      </w:numPr>
      <w:spacing w:before="240"/>
      <w:outlineLvl w:val="2"/>
    </w:pPr>
    <w:rPr>
      <w:b/>
      <w:sz w:val="24"/>
    </w:rPr>
  </w:style>
  <w:style w:type="paragraph" w:styleId="Ttulo4">
    <w:name w:val="heading 4"/>
    <w:basedOn w:val="Normal"/>
    <w:next w:val="Normal"/>
    <w:link w:val="Ttulo4Car"/>
    <w:uiPriority w:val="99"/>
    <w:qFormat/>
    <w:rsid w:val="005E25E7"/>
    <w:pPr>
      <w:keepNext/>
      <w:numPr>
        <w:ilvl w:val="3"/>
        <w:numId w:val="7"/>
      </w:numPr>
      <w:outlineLvl w:val="3"/>
    </w:pPr>
    <w:rPr>
      <w:b/>
      <w:bCs/>
    </w:rPr>
  </w:style>
  <w:style w:type="paragraph" w:styleId="Ttulo5">
    <w:name w:val="heading 5"/>
    <w:basedOn w:val="Normal"/>
    <w:next w:val="Normal"/>
    <w:link w:val="Ttulo5Car"/>
    <w:uiPriority w:val="99"/>
    <w:qFormat/>
    <w:rsid w:val="005E25E7"/>
    <w:pPr>
      <w:numPr>
        <w:ilvl w:val="4"/>
        <w:numId w:val="7"/>
      </w:numPr>
      <w:spacing w:before="240" w:after="60"/>
      <w:outlineLvl w:val="4"/>
    </w:pPr>
    <w:rPr>
      <w:b/>
      <w:bCs/>
      <w:i/>
      <w:iCs/>
      <w:sz w:val="26"/>
      <w:szCs w:val="26"/>
    </w:rPr>
  </w:style>
  <w:style w:type="paragraph" w:styleId="Ttulo6">
    <w:name w:val="heading 6"/>
    <w:basedOn w:val="Normal"/>
    <w:next w:val="Normal"/>
    <w:link w:val="Ttulo6Car"/>
    <w:uiPriority w:val="99"/>
    <w:qFormat/>
    <w:rsid w:val="005E25E7"/>
    <w:pPr>
      <w:numPr>
        <w:ilvl w:val="5"/>
        <w:numId w:val="7"/>
      </w:numPr>
      <w:spacing w:before="240" w:after="60"/>
      <w:outlineLvl w:val="5"/>
    </w:pPr>
    <w:rPr>
      <w:b/>
      <w:bCs/>
      <w:szCs w:val="22"/>
    </w:rPr>
  </w:style>
  <w:style w:type="paragraph" w:styleId="Ttulo7">
    <w:name w:val="heading 7"/>
    <w:basedOn w:val="Normal"/>
    <w:next w:val="Normal"/>
    <w:link w:val="Ttulo7Car"/>
    <w:uiPriority w:val="99"/>
    <w:qFormat/>
    <w:rsid w:val="005E25E7"/>
    <w:pPr>
      <w:numPr>
        <w:ilvl w:val="6"/>
        <w:numId w:val="7"/>
      </w:numPr>
      <w:spacing w:before="240" w:after="60"/>
      <w:outlineLvl w:val="6"/>
    </w:pPr>
    <w:rPr>
      <w:szCs w:val="24"/>
    </w:rPr>
  </w:style>
  <w:style w:type="paragraph" w:styleId="Ttulo8">
    <w:name w:val="heading 8"/>
    <w:basedOn w:val="Normal"/>
    <w:next w:val="Normal"/>
    <w:link w:val="Ttulo8Car"/>
    <w:uiPriority w:val="99"/>
    <w:qFormat/>
    <w:rsid w:val="005E25E7"/>
    <w:pPr>
      <w:numPr>
        <w:ilvl w:val="7"/>
        <w:numId w:val="7"/>
      </w:numPr>
      <w:spacing w:before="240" w:after="60"/>
      <w:outlineLvl w:val="7"/>
    </w:pPr>
    <w:rPr>
      <w:i/>
      <w:iCs/>
      <w:szCs w:val="24"/>
    </w:rPr>
  </w:style>
  <w:style w:type="paragraph" w:styleId="Ttulo9">
    <w:name w:val="heading 9"/>
    <w:basedOn w:val="Normal"/>
    <w:next w:val="Normal"/>
    <w:link w:val="Ttulo9Car"/>
    <w:uiPriority w:val="99"/>
    <w:qFormat/>
    <w:rsid w:val="005E25E7"/>
    <w:pPr>
      <w:numPr>
        <w:ilvl w:val="8"/>
        <w:numId w:val="7"/>
      </w:numPr>
      <w:spacing w:before="240" w:after="60"/>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F31A43"/>
    <w:rPr>
      <w:rFonts w:ascii="Arial" w:hAnsi="Arial" w:cs="Arial"/>
      <w:b/>
      <w:smallCaps/>
      <w:color w:val="D7108D"/>
      <w:sz w:val="32"/>
      <w:szCs w:val="20"/>
      <w:lang w:val="gl-ES"/>
    </w:rPr>
  </w:style>
  <w:style w:type="character" w:customStyle="1" w:styleId="Ttulo2Car">
    <w:name w:val="Título 2 Car"/>
    <w:basedOn w:val="Fuentedeprrafopredeter"/>
    <w:link w:val="Ttulo2"/>
    <w:uiPriority w:val="99"/>
    <w:locked/>
    <w:rsid w:val="00907DF2"/>
    <w:rPr>
      <w:rFonts w:ascii="Arial" w:hAnsi="Arial" w:cs="Arial"/>
      <w:b/>
      <w:color w:val="000000" w:themeColor="text1"/>
      <w:sz w:val="28"/>
      <w:szCs w:val="20"/>
      <w:lang w:val="gl-ES"/>
    </w:rPr>
  </w:style>
  <w:style w:type="character" w:customStyle="1" w:styleId="Ttulo3Car">
    <w:name w:val="Título 3 Car"/>
    <w:basedOn w:val="Fuentedeprrafopredeter"/>
    <w:link w:val="Ttulo3"/>
    <w:uiPriority w:val="99"/>
    <w:locked/>
    <w:rsid w:val="00104D5E"/>
    <w:rPr>
      <w:rFonts w:ascii="Arial" w:hAnsi="Arial" w:cs="Arial"/>
      <w:b/>
      <w:color w:val="000000" w:themeColor="text1"/>
      <w:sz w:val="24"/>
      <w:szCs w:val="20"/>
      <w:lang w:val="gl-ES"/>
    </w:rPr>
  </w:style>
  <w:style w:type="character" w:customStyle="1" w:styleId="Ttulo4Car">
    <w:name w:val="Título 4 Car"/>
    <w:basedOn w:val="Fuentedeprrafopredeter"/>
    <w:link w:val="Ttulo4"/>
    <w:uiPriority w:val="99"/>
    <w:semiHidden/>
    <w:locked/>
    <w:rsid w:val="00DD10D9"/>
    <w:rPr>
      <w:rFonts w:ascii="Calibri" w:hAnsi="Calibri" w:cs="Times New Roman"/>
      <w:b/>
      <w:bCs/>
      <w:sz w:val="28"/>
      <w:szCs w:val="28"/>
    </w:rPr>
  </w:style>
  <w:style w:type="character" w:customStyle="1" w:styleId="Ttulo5Car">
    <w:name w:val="Título 5 Car"/>
    <w:basedOn w:val="Fuentedeprrafopredeter"/>
    <w:link w:val="Ttulo5"/>
    <w:uiPriority w:val="99"/>
    <w:semiHidden/>
    <w:locked/>
    <w:rsid w:val="00DD10D9"/>
    <w:rPr>
      <w:rFonts w:ascii="Calibri" w:hAnsi="Calibri" w:cs="Times New Roman"/>
      <w:b/>
      <w:bCs/>
      <w:i/>
      <w:iCs/>
      <w:sz w:val="26"/>
      <w:szCs w:val="26"/>
    </w:rPr>
  </w:style>
  <w:style w:type="character" w:customStyle="1" w:styleId="Ttulo6Car">
    <w:name w:val="Título 6 Car"/>
    <w:basedOn w:val="Fuentedeprrafopredeter"/>
    <w:link w:val="Ttulo6"/>
    <w:uiPriority w:val="99"/>
    <w:semiHidden/>
    <w:locked/>
    <w:rsid w:val="00DD10D9"/>
    <w:rPr>
      <w:rFonts w:ascii="Calibri" w:hAnsi="Calibri" w:cs="Times New Roman"/>
      <w:b/>
      <w:bCs/>
    </w:rPr>
  </w:style>
  <w:style w:type="character" w:customStyle="1" w:styleId="Ttulo7Car">
    <w:name w:val="Título 7 Car"/>
    <w:basedOn w:val="Fuentedeprrafopredeter"/>
    <w:link w:val="Ttulo7"/>
    <w:uiPriority w:val="99"/>
    <w:semiHidden/>
    <w:locked/>
    <w:rsid w:val="00DD10D9"/>
    <w:rPr>
      <w:rFonts w:ascii="Calibri" w:hAnsi="Calibri" w:cs="Times New Roman"/>
      <w:sz w:val="24"/>
      <w:szCs w:val="24"/>
    </w:rPr>
  </w:style>
  <w:style w:type="character" w:customStyle="1" w:styleId="Ttulo8Car">
    <w:name w:val="Título 8 Car"/>
    <w:basedOn w:val="Fuentedeprrafopredeter"/>
    <w:link w:val="Ttulo8"/>
    <w:uiPriority w:val="99"/>
    <w:semiHidden/>
    <w:locked/>
    <w:rsid w:val="00DD10D9"/>
    <w:rPr>
      <w:rFonts w:ascii="Calibri" w:hAnsi="Calibri" w:cs="Times New Roman"/>
      <w:i/>
      <w:iCs/>
      <w:sz w:val="24"/>
      <w:szCs w:val="24"/>
    </w:rPr>
  </w:style>
  <w:style w:type="character" w:customStyle="1" w:styleId="Ttulo9Car">
    <w:name w:val="Título 9 Car"/>
    <w:basedOn w:val="Fuentedeprrafopredeter"/>
    <w:link w:val="Ttulo9"/>
    <w:uiPriority w:val="99"/>
    <w:semiHidden/>
    <w:locked/>
    <w:rsid w:val="00DD10D9"/>
    <w:rPr>
      <w:rFonts w:ascii="Cambria" w:hAnsi="Cambria" w:cs="Times New Roman"/>
    </w:rPr>
  </w:style>
  <w:style w:type="paragraph" w:customStyle="1" w:styleId="Nomes">
    <w:name w:val="Nomes"/>
    <w:basedOn w:val="Normal"/>
    <w:next w:val="Normal"/>
    <w:uiPriority w:val="99"/>
    <w:rsid w:val="005E25E7"/>
    <w:rPr>
      <w:sz w:val="28"/>
    </w:rPr>
  </w:style>
  <w:style w:type="paragraph" w:styleId="TD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jc w:val="center"/>
    </w:pPr>
    <w:rPr>
      <w:b/>
      <w:bCs/>
      <w:sz w:val="28"/>
    </w:rPr>
  </w:style>
  <w:style w:type="paragraph" w:customStyle="1" w:styleId="Autores">
    <w:name w:val="Autores"/>
    <w:basedOn w:val="Normal"/>
    <w:next w:val="Normal"/>
    <w:uiPriority w:val="99"/>
    <w:rsid w:val="005E25E7"/>
    <w:rPr>
      <w:b/>
      <w:bCs/>
      <w:smallCaps/>
    </w:rPr>
  </w:style>
  <w:style w:type="paragraph" w:styleId="TDC1">
    <w:name w:val="toc 1"/>
    <w:basedOn w:val="Normal"/>
    <w:next w:val="Normal"/>
    <w:uiPriority w:val="39"/>
    <w:rsid w:val="00F30410"/>
    <w:pPr>
      <w:spacing w:before="180"/>
    </w:pPr>
  </w:style>
  <w:style w:type="paragraph" w:styleId="TDC3">
    <w:name w:val="toc 3"/>
    <w:basedOn w:val="Normal"/>
    <w:next w:val="Normal"/>
    <w:uiPriority w:val="39"/>
    <w:rsid w:val="00F30410"/>
    <w:pPr>
      <w:ind w:left="400"/>
    </w:pPr>
  </w:style>
  <w:style w:type="character" w:styleId="Hipervnculo">
    <w:name w:val="Hyperlink"/>
    <w:basedOn w:val="Fuentedeprrafopredeter"/>
    <w:uiPriority w:val="99"/>
    <w:rsid w:val="00F30410"/>
    <w:rPr>
      <w:rFonts w:cs="Times New Roman"/>
      <w:color w:val="0000FF"/>
      <w:u w:val="single"/>
    </w:rPr>
  </w:style>
  <w:style w:type="paragraph" w:styleId="Encabezado">
    <w:name w:val="header"/>
    <w:basedOn w:val="Normal"/>
    <w:link w:val="EncabezadoCar"/>
    <w:uiPriority w:val="99"/>
    <w:rsid w:val="00F02E4A"/>
    <w:pPr>
      <w:pBdr>
        <w:bottom w:val="single" w:sz="4" w:space="1" w:color="auto"/>
      </w:pBdr>
      <w:tabs>
        <w:tab w:val="center" w:pos="4252"/>
        <w:tab w:val="right" w:pos="8504"/>
      </w:tabs>
      <w:spacing w:before="0" w:after="60"/>
      <w:ind w:firstLine="0"/>
    </w:pPr>
    <w:rPr>
      <w:smallCaps/>
    </w:rPr>
  </w:style>
  <w:style w:type="character" w:customStyle="1" w:styleId="EncabezadoCar">
    <w:name w:val="Encabezado Car"/>
    <w:basedOn w:val="Fuentedeprrafopredeter"/>
    <w:link w:val="Encabezado"/>
    <w:uiPriority w:val="99"/>
    <w:semiHidden/>
    <w:locked/>
    <w:rsid w:val="00DD10D9"/>
    <w:rPr>
      <w:rFonts w:cs="Times New Roman"/>
      <w:sz w:val="20"/>
      <w:szCs w:val="20"/>
    </w:rPr>
  </w:style>
  <w:style w:type="paragraph" w:styleId="Piedepgina">
    <w:name w:val="footer"/>
    <w:basedOn w:val="Normal"/>
    <w:link w:val="PiedepginaCar"/>
    <w:uiPriority w:val="99"/>
    <w:rsid w:val="00F02E4A"/>
    <w:pPr>
      <w:tabs>
        <w:tab w:val="center" w:pos="4252"/>
        <w:tab w:val="right" w:pos="8504"/>
      </w:tabs>
      <w:ind w:firstLine="0"/>
      <w:jc w:val="center"/>
    </w:pPr>
  </w:style>
  <w:style w:type="character" w:customStyle="1" w:styleId="PiedepginaCar">
    <w:name w:val="Pie de página Car"/>
    <w:basedOn w:val="Fuentedeprrafopredeter"/>
    <w:link w:val="Piedepgina"/>
    <w:uiPriority w:val="99"/>
    <w:semiHidden/>
    <w:locked/>
    <w:rsid w:val="00DD10D9"/>
    <w:rPr>
      <w:rFonts w:cs="Times New Roman"/>
      <w:sz w:val="20"/>
      <w:szCs w:val="20"/>
    </w:rPr>
  </w:style>
  <w:style w:type="character" w:styleId="Nmerodepgina">
    <w:name w:val="page number"/>
    <w:basedOn w:val="Fuentedeprrafopredeter"/>
    <w:uiPriority w:val="99"/>
    <w:rsid w:val="006F2216"/>
    <w:rPr>
      <w:rFonts w:cs="Times New Roman"/>
    </w:rPr>
  </w:style>
  <w:style w:type="paragraph" w:styleId="Descripcin">
    <w:name w:val="caption"/>
    <w:basedOn w:val="Normal"/>
    <w:next w:val="Normal"/>
    <w:uiPriority w:val="99"/>
    <w:qFormat/>
    <w:rsid w:val="00212A65"/>
    <w:pPr>
      <w:spacing w:before="0" w:after="240"/>
      <w:jc w:val="center"/>
    </w:pPr>
    <w:rPr>
      <w:b/>
      <w:bCs/>
      <w:sz w:val="20"/>
    </w:rPr>
  </w:style>
  <w:style w:type="paragraph" w:customStyle="1" w:styleId="Figura">
    <w:name w:val="Figura"/>
    <w:basedOn w:val="Descripcin"/>
    <w:uiPriority w:val="99"/>
    <w:rsid w:val="00212A65"/>
    <w:pPr>
      <w:spacing w:before="240" w:after="120"/>
    </w:pPr>
    <w:rPr>
      <w:b w:val="0"/>
      <w:sz w:val="24"/>
    </w:rPr>
  </w:style>
  <w:style w:type="table" w:styleId="Tablaconcuadrcula">
    <w:name w:val="Table Grid"/>
    <w:basedOn w:val="Tabla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padeldocumento">
    <w:name w:val="Document Map"/>
    <w:basedOn w:val="Normal"/>
    <w:link w:val="MapadeldocumentoCar"/>
    <w:uiPriority w:val="99"/>
    <w:rsid w:val="00D54CCE"/>
    <w:rPr>
      <w:rFonts w:ascii="Tahoma" w:hAnsi="Tahoma" w:cs="Tahoma"/>
      <w:sz w:val="16"/>
      <w:szCs w:val="16"/>
    </w:rPr>
  </w:style>
  <w:style w:type="character" w:customStyle="1" w:styleId="DocumentMapChar">
    <w:name w:val="Document Map Char"/>
    <w:basedOn w:val="Fuentedeprrafopredeter"/>
    <w:uiPriority w:val="99"/>
    <w:semiHidden/>
    <w:locked/>
    <w:rsid w:val="00DD10D9"/>
    <w:rPr>
      <w:rFonts w:cs="Times New Roman"/>
      <w:sz w:val="2"/>
    </w:rPr>
  </w:style>
  <w:style w:type="character" w:customStyle="1" w:styleId="MapadeldocumentoCar">
    <w:name w:val="Mapa del documento Car"/>
    <w:basedOn w:val="Fuentedeprrafopredeter"/>
    <w:link w:val="Mapadeldocumento"/>
    <w:uiPriority w:val="99"/>
    <w:locked/>
    <w:rsid w:val="00D54CCE"/>
    <w:rPr>
      <w:rFonts w:ascii="Tahoma" w:hAnsi="Tahoma" w:cs="Tahoma"/>
      <w:sz w:val="16"/>
      <w:szCs w:val="16"/>
    </w:rPr>
  </w:style>
  <w:style w:type="paragraph" w:customStyle="1" w:styleId="p1">
    <w:name w:val="p1"/>
    <w:basedOn w:val="Normal"/>
    <w:rsid w:val="004845C5"/>
    <w:pPr>
      <w:spacing w:before="0"/>
      <w:ind w:firstLine="0"/>
    </w:pPr>
    <w:rPr>
      <w:rFonts w:ascii="Helvetica" w:hAnsi="Helvetica"/>
      <w:sz w:val="21"/>
      <w:szCs w:val="21"/>
      <w:lang w:val="es-ES_tradnl" w:eastAsia="es-ES_tradnl"/>
    </w:rPr>
  </w:style>
  <w:style w:type="character" w:customStyle="1" w:styleId="s1">
    <w:name w:val="s1"/>
    <w:basedOn w:val="Fuentedeprrafopredeter"/>
    <w:rsid w:val="004845C5"/>
  </w:style>
  <w:style w:type="paragraph" w:styleId="Textodeglobo">
    <w:name w:val="Balloon Text"/>
    <w:basedOn w:val="Normal"/>
    <w:link w:val="TextodegloboCar"/>
    <w:uiPriority w:val="99"/>
    <w:semiHidden/>
    <w:unhideWhenUsed/>
    <w:rsid w:val="004C3BD8"/>
    <w:pPr>
      <w:spacing w:before="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C3BD8"/>
    <w:rPr>
      <w:rFonts w:ascii="Tahoma" w:hAnsi="Tahoma" w:cs="Tahoma"/>
      <w:sz w:val="16"/>
      <w:szCs w:val="16"/>
    </w:rPr>
  </w:style>
  <w:style w:type="paragraph" w:styleId="Prrafodelista">
    <w:name w:val="List Paragraph"/>
    <w:basedOn w:val="Normal"/>
    <w:uiPriority w:val="34"/>
    <w:qFormat/>
    <w:rsid w:val="00D064DF"/>
    <w:pPr>
      <w:ind w:left="720"/>
      <w:contextualSpacing/>
    </w:pPr>
  </w:style>
  <w:style w:type="paragraph" w:customStyle="1" w:styleId="paragraph">
    <w:name w:val="paragraph"/>
    <w:basedOn w:val="Normal"/>
    <w:rsid w:val="001E0A79"/>
    <w:pPr>
      <w:spacing w:before="0"/>
      <w:ind w:firstLine="0"/>
    </w:pPr>
    <w:rPr>
      <w:rFonts w:ascii="Times New Roman" w:hAnsi="Times New Roman" w:cs="Times New Roman"/>
      <w:color w:val="auto"/>
      <w:sz w:val="24"/>
      <w:szCs w:val="24"/>
      <w:lang w:val="es-ES"/>
    </w:rPr>
  </w:style>
  <w:style w:type="character" w:customStyle="1" w:styleId="spellingerror">
    <w:name w:val="spellingerror"/>
    <w:basedOn w:val="Fuentedeprrafopredeter"/>
    <w:rsid w:val="001E0A79"/>
  </w:style>
  <w:style w:type="character" w:customStyle="1" w:styleId="normaltextrun1">
    <w:name w:val="normaltextrun1"/>
    <w:basedOn w:val="Fuentedeprrafopredeter"/>
    <w:rsid w:val="001E0A79"/>
  </w:style>
  <w:style w:type="character" w:customStyle="1" w:styleId="eop">
    <w:name w:val="eop"/>
    <w:basedOn w:val="Fuentedeprrafopredeter"/>
    <w:rsid w:val="001E0A79"/>
  </w:style>
  <w:style w:type="paragraph" w:styleId="Bibliografa">
    <w:name w:val="Bibliography"/>
    <w:basedOn w:val="Normal"/>
    <w:next w:val="Normal"/>
    <w:uiPriority w:val="37"/>
    <w:unhideWhenUsed/>
    <w:rsid w:val="00B93E22"/>
  </w:style>
  <w:style w:type="character" w:styleId="Textodelmarcadordeposicin">
    <w:name w:val="Placeholder Text"/>
    <w:basedOn w:val="Fuentedeprrafopredeter"/>
    <w:uiPriority w:val="99"/>
    <w:semiHidden/>
    <w:rsid w:val="00707172"/>
    <w:rPr>
      <w:color w:val="808080"/>
    </w:rPr>
  </w:style>
  <w:style w:type="paragraph" w:styleId="Tabladeilustraciones">
    <w:name w:val="table of figures"/>
    <w:basedOn w:val="Normal"/>
    <w:next w:val="Normal"/>
    <w:uiPriority w:val="99"/>
    <w:unhideWhenUsed/>
    <w:rsid w:val="00A60D90"/>
  </w:style>
  <w:style w:type="character" w:styleId="Refdecomentario">
    <w:name w:val="annotation reference"/>
    <w:basedOn w:val="Fuentedeprrafopredeter"/>
    <w:uiPriority w:val="99"/>
    <w:semiHidden/>
    <w:unhideWhenUsed/>
    <w:rsid w:val="00CB6016"/>
    <w:rPr>
      <w:sz w:val="16"/>
      <w:szCs w:val="16"/>
    </w:rPr>
  </w:style>
  <w:style w:type="paragraph" w:styleId="Textocomentario">
    <w:name w:val="annotation text"/>
    <w:basedOn w:val="Normal"/>
    <w:link w:val="TextocomentarioCar"/>
    <w:uiPriority w:val="99"/>
    <w:semiHidden/>
    <w:unhideWhenUsed/>
    <w:rsid w:val="00CB6016"/>
    <w:rPr>
      <w:sz w:val="20"/>
    </w:rPr>
  </w:style>
  <w:style w:type="character" w:customStyle="1" w:styleId="TextocomentarioCar">
    <w:name w:val="Texto comentario Car"/>
    <w:basedOn w:val="Fuentedeprrafopredeter"/>
    <w:link w:val="Textocomentario"/>
    <w:uiPriority w:val="99"/>
    <w:semiHidden/>
    <w:rsid w:val="00CB6016"/>
    <w:rPr>
      <w:rFonts w:ascii="Arial" w:hAnsi="Arial" w:cs="Arial"/>
      <w:color w:val="000000" w:themeColor="text1"/>
      <w:sz w:val="20"/>
      <w:szCs w:val="20"/>
      <w:lang w:val="gl-ES"/>
    </w:rPr>
  </w:style>
  <w:style w:type="paragraph" w:styleId="Asuntodelcomentario">
    <w:name w:val="annotation subject"/>
    <w:basedOn w:val="Textocomentario"/>
    <w:next w:val="Textocomentario"/>
    <w:link w:val="AsuntodelcomentarioCar"/>
    <w:uiPriority w:val="99"/>
    <w:semiHidden/>
    <w:unhideWhenUsed/>
    <w:rsid w:val="00CB6016"/>
    <w:rPr>
      <w:b/>
      <w:bCs/>
    </w:rPr>
  </w:style>
  <w:style w:type="character" w:customStyle="1" w:styleId="AsuntodelcomentarioCar">
    <w:name w:val="Asunto del comentario Car"/>
    <w:basedOn w:val="TextocomentarioCar"/>
    <w:link w:val="Asuntodelcomentario"/>
    <w:uiPriority w:val="99"/>
    <w:semiHidden/>
    <w:rsid w:val="00CB6016"/>
    <w:rPr>
      <w:rFonts w:ascii="Arial" w:hAnsi="Arial" w:cs="Arial"/>
      <w:b/>
      <w:bCs/>
      <w:color w:val="000000" w:themeColor="text1"/>
      <w:sz w:val="20"/>
      <w:szCs w:val="20"/>
      <w:lang w:val="gl-ES"/>
    </w:rPr>
  </w:style>
  <w:style w:type="paragraph" w:styleId="HTMLconformatoprevio">
    <w:name w:val="HTML Preformatted"/>
    <w:basedOn w:val="Normal"/>
    <w:link w:val="HTMLconformatoprevioCar"/>
    <w:uiPriority w:val="99"/>
    <w:semiHidden/>
    <w:unhideWhenUsed/>
    <w:rsid w:val="00907D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pPr>
    <w:rPr>
      <w:rFonts w:ascii="Courier New" w:hAnsi="Courier New" w:cs="Courier New"/>
      <w:color w:val="auto"/>
      <w:sz w:val="20"/>
      <w:lang w:val="es-ES"/>
    </w:rPr>
  </w:style>
  <w:style w:type="character" w:customStyle="1" w:styleId="HTMLconformatoprevioCar">
    <w:name w:val="HTML con formato previo Car"/>
    <w:basedOn w:val="Fuentedeprrafopredeter"/>
    <w:link w:val="HTMLconformatoprevio"/>
    <w:uiPriority w:val="99"/>
    <w:semiHidden/>
    <w:rsid w:val="00907DF2"/>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101125">
      <w:bodyDiv w:val="1"/>
      <w:marLeft w:val="0"/>
      <w:marRight w:val="0"/>
      <w:marTop w:val="0"/>
      <w:marBottom w:val="0"/>
      <w:divBdr>
        <w:top w:val="none" w:sz="0" w:space="0" w:color="auto"/>
        <w:left w:val="none" w:sz="0" w:space="0" w:color="auto"/>
        <w:bottom w:val="none" w:sz="0" w:space="0" w:color="auto"/>
        <w:right w:val="none" w:sz="0" w:space="0" w:color="auto"/>
      </w:divBdr>
    </w:div>
    <w:div w:id="255404530">
      <w:marLeft w:val="0"/>
      <w:marRight w:val="0"/>
      <w:marTop w:val="0"/>
      <w:marBottom w:val="0"/>
      <w:divBdr>
        <w:top w:val="none" w:sz="0" w:space="0" w:color="auto"/>
        <w:left w:val="none" w:sz="0" w:space="0" w:color="auto"/>
        <w:bottom w:val="none" w:sz="0" w:space="0" w:color="auto"/>
        <w:right w:val="none" w:sz="0" w:space="0" w:color="auto"/>
      </w:divBdr>
    </w:div>
    <w:div w:id="317267751">
      <w:bodyDiv w:val="1"/>
      <w:marLeft w:val="0"/>
      <w:marRight w:val="0"/>
      <w:marTop w:val="0"/>
      <w:marBottom w:val="0"/>
      <w:divBdr>
        <w:top w:val="none" w:sz="0" w:space="0" w:color="auto"/>
        <w:left w:val="none" w:sz="0" w:space="0" w:color="auto"/>
        <w:bottom w:val="none" w:sz="0" w:space="0" w:color="auto"/>
        <w:right w:val="none" w:sz="0" w:space="0" w:color="auto"/>
      </w:divBdr>
    </w:div>
    <w:div w:id="388579678">
      <w:bodyDiv w:val="1"/>
      <w:marLeft w:val="0"/>
      <w:marRight w:val="0"/>
      <w:marTop w:val="0"/>
      <w:marBottom w:val="0"/>
      <w:divBdr>
        <w:top w:val="none" w:sz="0" w:space="0" w:color="auto"/>
        <w:left w:val="none" w:sz="0" w:space="0" w:color="auto"/>
        <w:bottom w:val="none" w:sz="0" w:space="0" w:color="auto"/>
        <w:right w:val="none" w:sz="0" w:space="0" w:color="auto"/>
      </w:divBdr>
    </w:div>
    <w:div w:id="516237907">
      <w:bodyDiv w:val="1"/>
      <w:marLeft w:val="0"/>
      <w:marRight w:val="0"/>
      <w:marTop w:val="0"/>
      <w:marBottom w:val="0"/>
      <w:divBdr>
        <w:top w:val="none" w:sz="0" w:space="0" w:color="auto"/>
        <w:left w:val="none" w:sz="0" w:space="0" w:color="auto"/>
        <w:bottom w:val="none" w:sz="0" w:space="0" w:color="auto"/>
        <w:right w:val="none" w:sz="0" w:space="0" w:color="auto"/>
      </w:divBdr>
    </w:div>
    <w:div w:id="691301579">
      <w:bodyDiv w:val="1"/>
      <w:marLeft w:val="0"/>
      <w:marRight w:val="0"/>
      <w:marTop w:val="0"/>
      <w:marBottom w:val="0"/>
      <w:divBdr>
        <w:top w:val="none" w:sz="0" w:space="0" w:color="auto"/>
        <w:left w:val="none" w:sz="0" w:space="0" w:color="auto"/>
        <w:bottom w:val="none" w:sz="0" w:space="0" w:color="auto"/>
        <w:right w:val="none" w:sz="0" w:space="0" w:color="auto"/>
      </w:divBdr>
    </w:div>
    <w:div w:id="729958523">
      <w:bodyDiv w:val="1"/>
      <w:marLeft w:val="0"/>
      <w:marRight w:val="0"/>
      <w:marTop w:val="0"/>
      <w:marBottom w:val="0"/>
      <w:divBdr>
        <w:top w:val="none" w:sz="0" w:space="0" w:color="auto"/>
        <w:left w:val="none" w:sz="0" w:space="0" w:color="auto"/>
        <w:bottom w:val="none" w:sz="0" w:space="0" w:color="auto"/>
        <w:right w:val="none" w:sz="0" w:space="0" w:color="auto"/>
      </w:divBdr>
      <w:divsChild>
        <w:div w:id="1373531955">
          <w:marLeft w:val="0"/>
          <w:marRight w:val="0"/>
          <w:marTop w:val="0"/>
          <w:marBottom w:val="0"/>
          <w:divBdr>
            <w:top w:val="none" w:sz="0" w:space="0" w:color="auto"/>
            <w:left w:val="none" w:sz="0" w:space="0" w:color="auto"/>
            <w:bottom w:val="none" w:sz="0" w:space="0" w:color="auto"/>
            <w:right w:val="none" w:sz="0" w:space="0" w:color="auto"/>
          </w:divBdr>
          <w:divsChild>
            <w:div w:id="1457526247">
              <w:marLeft w:val="0"/>
              <w:marRight w:val="0"/>
              <w:marTop w:val="0"/>
              <w:marBottom w:val="0"/>
              <w:divBdr>
                <w:top w:val="none" w:sz="0" w:space="0" w:color="auto"/>
                <w:left w:val="none" w:sz="0" w:space="0" w:color="auto"/>
                <w:bottom w:val="none" w:sz="0" w:space="0" w:color="auto"/>
                <w:right w:val="none" w:sz="0" w:space="0" w:color="auto"/>
              </w:divBdr>
              <w:divsChild>
                <w:div w:id="658733680">
                  <w:marLeft w:val="0"/>
                  <w:marRight w:val="0"/>
                  <w:marTop w:val="0"/>
                  <w:marBottom w:val="0"/>
                  <w:divBdr>
                    <w:top w:val="none" w:sz="0" w:space="0" w:color="auto"/>
                    <w:left w:val="none" w:sz="0" w:space="0" w:color="auto"/>
                    <w:bottom w:val="none" w:sz="0" w:space="0" w:color="auto"/>
                    <w:right w:val="none" w:sz="0" w:space="0" w:color="auto"/>
                  </w:divBdr>
                  <w:divsChild>
                    <w:div w:id="1158889311">
                      <w:marLeft w:val="0"/>
                      <w:marRight w:val="0"/>
                      <w:marTop w:val="0"/>
                      <w:marBottom w:val="0"/>
                      <w:divBdr>
                        <w:top w:val="none" w:sz="0" w:space="0" w:color="auto"/>
                        <w:left w:val="none" w:sz="0" w:space="0" w:color="auto"/>
                        <w:bottom w:val="none" w:sz="0" w:space="0" w:color="auto"/>
                        <w:right w:val="none" w:sz="0" w:space="0" w:color="auto"/>
                      </w:divBdr>
                      <w:divsChild>
                        <w:div w:id="1948585676">
                          <w:marLeft w:val="0"/>
                          <w:marRight w:val="0"/>
                          <w:marTop w:val="0"/>
                          <w:marBottom w:val="0"/>
                          <w:divBdr>
                            <w:top w:val="none" w:sz="0" w:space="0" w:color="auto"/>
                            <w:left w:val="none" w:sz="0" w:space="0" w:color="auto"/>
                            <w:bottom w:val="none" w:sz="0" w:space="0" w:color="auto"/>
                            <w:right w:val="none" w:sz="0" w:space="0" w:color="auto"/>
                          </w:divBdr>
                          <w:divsChild>
                            <w:div w:id="85270063">
                              <w:marLeft w:val="0"/>
                              <w:marRight w:val="0"/>
                              <w:marTop w:val="0"/>
                              <w:marBottom w:val="0"/>
                              <w:divBdr>
                                <w:top w:val="none" w:sz="0" w:space="0" w:color="auto"/>
                                <w:left w:val="none" w:sz="0" w:space="0" w:color="auto"/>
                                <w:bottom w:val="none" w:sz="0" w:space="0" w:color="auto"/>
                                <w:right w:val="none" w:sz="0" w:space="0" w:color="auto"/>
                              </w:divBdr>
                              <w:divsChild>
                                <w:div w:id="1140152253">
                                  <w:marLeft w:val="0"/>
                                  <w:marRight w:val="0"/>
                                  <w:marTop w:val="0"/>
                                  <w:marBottom w:val="0"/>
                                  <w:divBdr>
                                    <w:top w:val="none" w:sz="0" w:space="0" w:color="auto"/>
                                    <w:left w:val="none" w:sz="0" w:space="0" w:color="auto"/>
                                    <w:bottom w:val="none" w:sz="0" w:space="0" w:color="auto"/>
                                    <w:right w:val="none" w:sz="0" w:space="0" w:color="auto"/>
                                  </w:divBdr>
                                  <w:divsChild>
                                    <w:div w:id="158007581">
                                      <w:marLeft w:val="0"/>
                                      <w:marRight w:val="0"/>
                                      <w:marTop w:val="0"/>
                                      <w:marBottom w:val="0"/>
                                      <w:divBdr>
                                        <w:top w:val="none" w:sz="0" w:space="0" w:color="auto"/>
                                        <w:left w:val="none" w:sz="0" w:space="0" w:color="auto"/>
                                        <w:bottom w:val="none" w:sz="0" w:space="0" w:color="auto"/>
                                        <w:right w:val="none" w:sz="0" w:space="0" w:color="auto"/>
                                      </w:divBdr>
                                      <w:divsChild>
                                        <w:div w:id="1131559994">
                                          <w:marLeft w:val="0"/>
                                          <w:marRight w:val="0"/>
                                          <w:marTop w:val="0"/>
                                          <w:marBottom w:val="0"/>
                                          <w:divBdr>
                                            <w:top w:val="none" w:sz="0" w:space="0" w:color="auto"/>
                                            <w:left w:val="none" w:sz="0" w:space="0" w:color="auto"/>
                                            <w:bottom w:val="none" w:sz="0" w:space="0" w:color="auto"/>
                                            <w:right w:val="none" w:sz="0" w:space="0" w:color="auto"/>
                                          </w:divBdr>
                                          <w:divsChild>
                                            <w:div w:id="1227492097">
                                              <w:marLeft w:val="0"/>
                                              <w:marRight w:val="0"/>
                                              <w:marTop w:val="0"/>
                                              <w:marBottom w:val="0"/>
                                              <w:divBdr>
                                                <w:top w:val="none" w:sz="0" w:space="0" w:color="auto"/>
                                                <w:left w:val="none" w:sz="0" w:space="0" w:color="auto"/>
                                                <w:bottom w:val="none" w:sz="0" w:space="0" w:color="auto"/>
                                                <w:right w:val="none" w:sz="0" w:space="0" w:color="auto"/>
                                              </w:divBdr>
                                              <w:divsChild>
                                                <w:div w:id="825899594">
                                                  <w:marLeft w:val="0"/>
                                                  <w:marRight w:val="0"/>
                                                  <w:marTop w:val="0"/>
                                                  <w:marBottom w:val="0"/>
                                                  <w:divBdr>
                                                    <w:top w:val="none" w:sz="0" w:space="0" w:color="auto"/>
                                                    <w:left w:val="none" w:sz="0" w:space="0" w:color="auto"/>
                                                    <w:bottom w:val="none" w:sz="0" w:space="0" w:color="auto"/>
                                                    <w:right w:val="none" w:sz="0" w:space="0" w:color="auto"/>
                                                  </w:divBdr>
                                                  <w:divsChild>
                                                    <w:div w:id="1568804252">
                                                      <w:marLeft w:val="0"/>
                                                      <w:marRight w:val="0"/>
                                                      <w:marTop w:val="0"/>
                                                      <w:marBottom w:val="0"/>
                                                      <w:divBdr>
                                                        <w:top w:val="single" w:sz="12" w:space="0" w:color="ABABAB"/>
                                                        <w:left w:val="single" w:sz="6" w:space="0" w:color="ABABAB"/>
                                                        <w:bottom w:val="none" w:sz="0" w:space="0" w:color="auto"/>
                                                        <w:right w:val="single" w:sz="6" w:space="0" w:color="ABABAB"/>
                                                      </w:divBdr>
                                                      <w:divsChild>
                                                        <w:div w:id="1898010746">
                                                          <w:marLeft w:val="0"/>
                                                          <w:marRight w:val="0"/>
                                                          <w:marTop w:val="0"/>
                                                          <w:marBottom w:val="0"/>
                                                          <w:divBdr>
                                                            <w:top w:val="none" w:sz="0" w:space="0" w:color="auto"/>
                                                            <w:left w:val="none" w:sz="0" w:space="0" w:color="auto"/>
                                                            <w:bottom w:val="none" w:sz="0" w:space="0" w:color="auto"/>
                                                            <w:right w:val="none" w:sz="0" w:space="0" w:color="auto"/>
                                                          </w:divBdr>
                                                          <w:divsChild>
                                                            <w:div w:id="1221163039">
                                                              <w:marLeft w:val="0"/>
                                                              <w:marRight w:val="0"/>
                                                              <w:marTop w:val="0"/>
                                                              <w:marBottom w:val="0"/>
                                                              <w:divBdr>
                                                                <w:top w:val="none" w:sz="0" w:space="0" w:color="auto"/>
                                                                <w:left w:val="none" w:sz="0" w:space="0" w:color="auto"/>
                                                                <w:bottom w:val="none" w:sz="0" w:space="0" w:color="auto"/>
                                                                <w:right w:val="none" w:sz="0" w:space="0" w:color="auto"/>
                                                              </w:divBdr>
                                                              <w:divsChild>
                                                                <w:div w:id="2128038982">
                                                                  <w:marLeft w:val="0"/>
                                                                  <w:marRight w:val="0"/>
                                                                  <w:marTop w:val="0"/>
                                                                  <w:marBottom w:val="0"/>
                                                                  <w:divBdr>
                                                                    <w:top w:val="none" w:sz="0" w:space="0" w:color="auto"/>
                                                                    <w:left w:val="none" w:sz="0" w:space="0" w:color="auto"/>
                                                                    <w:bottom w:val="none" w:sz="0" w:space="0" w:color="auto"/>
                                                                    <w:right w:val="none" w:sz="0" w:space="0" w:color="auto"/>
                                                                  </w:divBdr>
                                                                  <w:divsChild>
                                                                    <w:div w:id="261887611">
                                                                      <w:marLeft w:val="0"/>
                                                                      <w:marRight w:val="0"/>
                                                                      <w:marTop w:val="0"/>
                                                                      <w:marBottom w:val="0"/>
                                                                      <w:divBdr>
                                                                        <w:top w:val="none" w:sz="0" w:space="0" w:color="auto"/>
                                                                        <w:left w:val="none" w:sz="0" w:space="0" w:color="auto"/>
                                                                        <w:bottom w:val="none" w:sz="0" w:space="0" w:color="auto"/>
                                                                        <w:right w:val="none" w:sz="0" w:space="0" w:color="auto"/>
                                                                      </w:divBdr>
                                                                      <w:divsChild>
                                                                        <w:div w:id="897126778">
                                                                          <w:marLeft w:val="0"/>
                                                                          <w:marRight w:val="0"/>
                                                                          <w:marTop w:val="0"/>
                                                                          <w:marBottom w:val="0"/>
                                                                          <w:divBdr>
                                                                            <w:top w:val="none" w:sz="0" w:space="0" w:color="auto"/>
                                                                            <w:left w:val="none" w:sz="0" w:space="0" w:color="auto"/>
                                                                            <w:bottom w:val="none" w:sz="0" w:space="0" w:color="auto"/>
                                                                            <w:right w:val="none" w:sz="0" w:space="0" w:color="auto"/>
                                                                          </w:divBdr>
                                                                          <w:divsChild>
                                                                            <w:div w:id="351960117">
                                                                              <w:marLeft w:val="0"/>
                                                                              <w:marRight w:val="0"/>
                                                                              <w:marTop w:val="0"/>
                                                                              <w:marBottom w:val="0"/>
                                                                              <w:divBdr>
                                                                                <w:top w:val="none" w:sz="0" w:space="0" w:color="auto"/>
                                                                                <w:left w:val="none" w:sz="0" w:space="0" w:color="auto"/>
                                                                                <w:bottom w:val="none" w:sz="0" w:space="0" w:color="auto"/>
                                                                                <w:right w:val="none" w:sz="0" w:space="0" w:color="auto"/>
                                                                              </w:divBdr>
                                                                              <w:divsChild>
                                                                                <w:div w:id="2060786268">
                                                                                  <w:marLeft w:val="0"/>
                                                                                  <w:marRight w:val="0"/>
                                                                                  <w:marTop w:val="0"/>
                                                                                  <w:marBottom w:val="0"/>
                                                                                  <w:divBdr>
                                                                                    <w:top w:val="none" w:sz="0" w:space="0" w:color="auto"/>
                                                                                    <w:left w:val="none" w:sz="0" w:space="0" w:color="auto"/>
                                                                                    <w:bottom w:val="none" w:sz="0" w:space="0" w:color="auto"/>
                                                                                    <w:right w:val="none" w:sz="0" w:space="0" w:color="auto"/>
                                                                                  </w:divBdr>
                                                                                </w:div>
                                                                                <w:div w:id="1109005468">
                                                                                  <w:marLeft w:val="0"/>
                                                                                  <w:marRight w:val="0"/>
                                                                                  <w:marTop w:val="0"/>
                                                                                  <w:marBottom w:val="0"/>
                                                                                  <w:divBdr>
                                                                                    <w:top w:val="none" w:sz="0" w:space="0" w:color="auto"/>
                                                                                    <w:left w:val="none" w:sz="0" w:space="0" w:color="auto"/>
                                                                                    <w:bottom w:val="none" w:sz="0" w:space="0" w:color="auto"/>
                                                                                    <w:right w:val="none" w:sz="0" w:space="0" w:color="auto"/>
                                                                                  </w:divBdr>
                                                                                </w:div>
                                                                                <w:div w:id="74961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7717364">
      <w:bodyDiv w:val="1"/>
      <w:marLeft w:val="0"/>
      <w:marRight w:val="0"/>
      <w:marTop w:val="0"/>
      <w:marBottom w:val="0"/>
      <w:divBdr>
        <w:top w:val="none" w:sz="0" w:space="0" w:color="auto"/>
        <w:left w:val="none" w:sz="0" w:space="0" w:color="auto"/>
        <w:bottom w:val="none" w:sz="0" w:space="0" w:color="auto"/>
        <w:right w:val="none" w:sz="0" w:space="0" w:color="auto"/>
      </w:divBdr>
    </w:div>
    <w:div w:id="1281375487">
      <w:bodyDiv w:val="1"/>
      <w:marLeft w:val="0"/>
      <w:marRight w:val="0"/>
      <w:marTop w:val="0"/>
      <w:marBottom w:val="0"/>
      <w:divBdr>
        <w:top w:val="none" w:sz="0" w:space="0" w:color="auto"/>
        <w:left w:val="none" w:sz="0" w:space="0" w:color="auto"/>
        <w:bottom w:val="none" w:sz="0" w:space="0" w:color="auto"/>
        <w:right w:val="none" w:sz="0" w:space="0" w:color="auto"/>
      </w:divBdr>
    </w:div>
    <w:div w:id="1590121420">
      <w:bodyDiv w:val="1"/>
      <w:marLeft w:val="0"/>
      <w:marRight w:val="0"/>
      <w:marTop w:val="0"/>
      <w:marBottom w:val="0"/>
      <w:divBdr>
        <w:top w:val="none" w:sz="0" w:space="0" w:color="auto"/>
        <w:left w:val="none" w:sz="0" w:space="0" w:color="auto"/>
        <w:bottom w:val="none" w:sz="0" w:space="0" w:color="auto"/>
        <w:right w:val="none" w:sz="0" w:space="0" w:color="auto"/>
      </w:divBdr>
    </w:div>
    <w:div w:id="1720667926">
      <w:bodyDiv w:val="1"/>
      <w:marLeft w:val="0"/>
      <w:marRight w:val="0"/>
      <w:marTop w:val="0"/>
      <w:marBottom w:val="0"/>
      <w:divBdr>
        <w:top w:val="none" w:sz="0" w:space="0" w:color="auto"/>
        <w:left w:val="none" w:sz="0" w:space="0" w:color="auto"/>
        <w:bottom w:val="none" w:sz="0" w:space="0" w:color="auto"/>
        <w:right w:val="none" w:sz="0" w:space="0" w:color="auto"/>
      </w:divBdr>
    </w:div>
    <w:div w:id="1800612009">
      <w:bodyDiv w:val="1"/>
      <w:marLeft w:val="0"/>
      <w:marRight w:val="0"/>
      <w:marTop w:val="0"/>
      <w:marBottom w:val="0"/>
      <w:divBdr>
        <w:top w:val="none" w:sz="0" w:space="0" w:color="auto"/>
        <w:left w:val="none" w:sz="0" w:space="0" w:color="auto"/>
        <w:bottom w:val="none" w:sz="0" w:space="0" w:color="auto"/>
        <w:right w:val="none" w:sz="0" w:space="0" w:color="auto"/>
      </w:divBdr>
    </w:div>
    <w:div w:id="1900238133">
      <w:bodyDiv w:val="1"/>
      <w:marLeft w:val="0"/>
      <w:marRight w:val="0"/>
      <w:marTop w:val="0"/>
      <w:marBottom w:val="0"/>
      <w:divBdr>
        <w:top w:val="none" w:sz="0" w:space="0" w:color="auto"/>
        <w:left w:val="none" w:sz="0" w:space="0" w:color="auto"/>
        <w:bottom w:val="none" w:sz="0" w:space="0" w:color="auto"/>
        <w:right w:val="none" w:sz="0" w:space="0" w:color="auto"/>
      </w:divBdr>
    </w:div>
    <w:div w:id="1928147622">
      <w:bodyDiv w:val="1"/>
      <w:marLeft w:val="0"/>
      <w:marRight w:val="0"/>
      <w:marTop w:val="0"/>
      <w:marBottom w:val="0"/>
      <w:divBdr>
        <w:top w:val="none" w:sz="0" w:space="0" w:color="auto"/>
        <w:left w:val="none" w:sz="0" w:space="0" w:color="auto"/>
        <w:bottom w:val="none" w:sz="0" w:space="0" w:color="auto"/>
        <w:right w:val="none" w:sz="0" w:space="0" w:color="auto"/>
      </w:divBdr>
    </w:div>
    <w:div w:id="1933708282">
      <w:bodyDiv w:val="1"/>
      <w:marLeft w:val="0"/>
      <w:marRight w:val="0"/>
      <w:marTop w:val="0"/>
      <w:marBottom w:val="0"/>
      <w:divBdr>
        <w:top w:val="none" w:sz="0" w:space="0" w:color="auto"/>
        <w:left w:val="none" w:sz="0" w:space="0" w:color="auto"/>
        <w:bottom w:val="none" w:sz="0" w:space="0" w:color="auto"/>
        <w:right w:val="none" w:sz="0" w:space="0" w:color="auto"/>
      </w:divBdr>
    </w:div>
    <w:div w:id="1959288116">
      <w:bodyDiv w:val="1"/>
      <w:marLeft w:val="0"/>
      <w:marRight w:val="0"/>
      <w:marTop w:val="0"/>
      <w:marBottom w:val="0"/>
      <w:divBdr>
        <w:top w:val="none" w:sz="0" w:space="0" w:color="auto"/>
        <w:left w:val="none" w:sz="0" w:space="0" w:color="auto"/>
        <w:bottom w:val="none" w:sz="0" w:space="0" w:color="auto"/>
        <w:right w:val="none" w:sz="0" w:space="0" w:color="auto"/>
      </w:divBdr>
    </w:div>
    <w:div w:id="2031563763">
      <w:bodyDiv w:val="1"/>
      <w:marLeft w:val="0"/>
      <w:marRight w:val="0"/>
      <w:marTop w:val="0"/>
      <w:marBottom w:val="0"/>
      <w:divBdr>
        <w:top w:val="none" w:sz="0" w:space="0" w:color="auto"/>
        <w:left w:val="none" w:sz="0" w:space="0" w:color="auto"/>
        <w:bottom w:val="none" w:sz="0" w:space="0" w:color="auto"/>
        <w:right w:val="none" w:sz="0" w:space="0" w:color="auto"/>
      </w:divBdr>
    </w:div>
    <w:div w:id="2056536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1.png"/><Relationship Id="rId47" Type="http://schemas.openxmlformats.org/officeDocument/2006/relationships/footer" Target="footer6.xml"/><Relationship Id="rId63" Type="http://schemas.openxmlformats.org/officeDocument/2006/relationships/image" Target="media/image34.png"/><Relationship Id="rId68" Type="http://schemas.openxmlformats.org/officeDocument/2006/relationships/image" Target="media/image38.png"/><Relationship Id="rId84" Type="http://schemas.openxmlformats.org/officeDocument/2006/relationships/image" Target="media/image52.jpg"/><Relationship Id="rId89" Type="http://schemas.openxmlformats.org/officeDocument/2006/relationships/header" Target="header12.xml"/><Relationship Id="rId16" Type="http://schemas.openxmlformats.org/officeDocument/2006/relationships/footer" Target="footer2.xml"/><Relationship Id="rId11" Type="http://schemas.openxmlformats.org/officeDocument/2006/relationships/header" Target="header2.xml"/><Relationship Id="rId32" Type="http://schemas.openxmlformats.org/officeDocument/2006/relationships/image" Target="media/image14.png"/><Relationship Id="rId37" Type="http://schemas.microsoft.com/office/2016/09/relationships/commentsIds" Target="commentsIds.xml"/><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3.JPG"/><Relationship Id="rId79" Type="http://schemas.openxmlformats.org/officeDocument/2006/relationships/image" Target="media/image47.jpg"/><Relationship Id="rId5" Type="http://schemas.openxmlformats.org/officeDocument/2006/relationships/webSettings" Target="webSettings.xml"/><Relationship Id="rId90" Type="http://schemas.openxmlformats.org/officeDocument/2006/relationships/footer" Target="footer9.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2.png"/><Relationship Id="rId48" Type="http://schemas.openxmlformats.org/officeDocument/2006/relationships/header" Target="header10.xml"/><Relationship Id="rId64" Type="http://schemas.openxmlformats.org/officeDocument/2006/relationships/image" Target="media/image35.png"/><Relationship Id="rId69" Type="http://schemas.openxmlformats.org/officeDocument/2006/relationships/image" Target="media/image39.jpg"/><Relationship Id="rId8" Type="http://schemas.openxmlformats.org/officeDocument/2006/relationships/image" Target="media/image1.png"/><Relationship Id="rId51" Type="http://schemas.openxmlformats.org/officeDocument/2006/relationships/footer" Target="footer8.xml"/><Relationship Id="rId72" Type="http://schemas.openxmlformats.org/officeDocument/2006/relationships/image" Target="media/image41.JPG"/><Relationship Id="rId80" Type="http://schemas.openxmlformats.org/officeDocument/2006/relationships/image" Target="media/image48.JPG"/><Relationship Id="rId85" Type="http://schemas.openxmlformats.org/officeDocument/2006/relationships/image" Target="media/image53.JP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jpg"/><Relationship Id="rId38" Type="http://schemas.openxmlformats.org/officeDocument/2006/relationships/image" Target="media/image17.png"/><Relationship Id="rId46" Type="http://schemas.openxmlformats.org/officeDocument/2006/relationships/header" Target="header9.xml"/><Relationship Id="rId59" Type="http://schemas.openxmlformats.org/officeDocument/2006/relationships/image" Target="media/image30.png"/><Relationship Id="rId67" Type="http://schemas.openxmlformats.org/officeDocument/2006/relationships/chart" Target="charts/chart1.xml"/><Relationship Id="rId20" Type="http://schemas.openxmlformats.org/officeDocument/2006/relationships/footer" Target="footer4.xml"/><Relationship Id="rId41" Type="http://schemas.openxmlformats.org/officeDocument/2006/relationships/image" Target="media/image20.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hyperlink" Target="https://github.com/david-casal/robobo_gazebo" TargetMode="External"/><Relationship Id="rId75" Type="http://schemas.openxmlformats.org/officeDocument/2006/relationships/image" Target="media/image44.jpg"/><Relationship Id="rId83" Type="http://schemas.openxmlformats.org/officeDocument/2006/relationships/image" Target="media/image51.JPG"/><Relationship Id="rId88" Type="http://schemas.openxmlformats.org/officeDocument/2006/relationships/image" Target="media/image56.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5.png"/><Relationship Id="rId28" Type="http://schemas.openxmlformats.org/officeDocument/2006/relationships/image" Target="media/image10.png"/><Relationship Id="rId36" Type="http://schemas.microsoft.com/office/2011/relationships/commentsExtended" Target="commentsExtended.xml"/><Relationship Id="rId49" Type="http://schemas.openxmlformats.org/officeDocument/2006/relationships/footer" Target="footer7.xml"/><Relationship Id="rId57" Type="http://schemas.openxmlformats.org/officeDocument/2006/relationships/image" Target="media/image28.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header" Target="header8.xm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2.png"/><Relationship Id="rId78" Type="http://schemas.openxmlformats.org/officeDocument/2006/relationships/image" Target="media/image46.jpg"/><Relationship Id="rId81" Type="http://schemas.openxmlformats.org/officeDocument/2006/relationships/image" Target="media/image49.JPG"/><Relationship Id="rId86" Type="http://schemas.openxmlformats.org/officeDocument/2006/relationships/image" Target="media/image54.jpg"/><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image" Target="media/image18.jpg"/><Relationship Id="rId34" Type="http://schemas.openxmlformats.org/officeDocument/2006/relationships/image" Target="media/image16.jpg"/><Relationship Id="rId50" Type="http://schemas.openxmlformats.org/officeDocument/2006/relationships/header" Target="header11.xml"/><Relationship Id="rId55" Type="http://schemas.openxmlformats.org/officeDocument/2006/relationships/image" Target="media/image26.png"/><Relationship Id="rId76" Type="http://schemas.openxmlformats.org/officeDocument/2006/relationships/hyperlink" Target="https://github.com/david-casal/robobo_gazebo" TargetMode="External"/><Relationship Id="rId7" Type="http://schemas.openxmlformats.org/officeDocument/2006/relationships/endnotes" Target="endnotes.xml"/><Relationship Id="rId71" Type="http://schemas.openxmlformats.org/officeDocument/2006/relationships/image" Target="media/image40.png"/><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9.jpg"/><Relationship Id="rId45" Type="http://schemas.openxmlformats.org/officeDocument/2006/relationships/footer" Target="footer5.xml"/><Relationship Id="rId66" Type="http://schemas.openxmlformats.org/officeDocument/2006/relationships/image" Target="media/image37.png"/><Relationship Id="rId87" Type="http://schemas.openxmlformats.org/officeDocument/2006/relationships/image" Target="media/image55.png"/><Relationship Id="rId61" Type="http://schemas.openxmlformats.org/officeDocument/2006/relationships/image" Target="media/image32.png"/><Relationship Id="rId82" Type="http://schemas.openxmlformats.org/officeDocument/2006/relationships/image" Target="media/image50.jpg"/><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comments" Target="comments.xml"/><Relationship Id="rId56" Type="http://schemas.openxmlformats.org/officeDocument/2006/relationships/image" Target="media/image27.png"/><Relationship Id="rId77" Type="http://schemas.openxmlformats.org/officeDocument/2006/relationships/image" Target="media/image45.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42687831081602"/>
          <c:y val="2.6469744572465249E-2"/>
          <c:w val="0.83730414638185813"/>
          <c:h val="0.89708179403643151"/>
        </c:manualLayout>
      </c:layout>
      <c:scatterChart>
        <c:scatterStyle val="lineMarker"/>
        <c:varyColors val="0"/>
        <c:ser>
          <c:idx val="0"/>
          <c:order val="0"/>
          <c:tx>
            <c:v>Sensor real</c:v>
          </c:tx>
          <c:spPr>
            <a:ln>
              <a:solidFill>
                <a:srgbClr val="FFC000"/>
              </a:solidFill>
            </a:ln>
          </c:spPr>
          <c:marker>
            <c:symbol val="none"/>
          </c:marker>
          <c:xVal>
            <c:numRef>
              <c:f>Hoja1!$B$2:$B$21</c:f>
              <c:numCache>
                <c:formatCode>General</c:formatCode>
                <c:ptCount val="20"/>
                <c:pt idx="0">
                  <c:v>0</c:v>
                </c:pt>
                <c:pt idx="1">
                  <c:v>-3</c:v>
                </c:pt>
                <c:pt idx="2">
                  <c:v>-3.5</c:v>
                </c:pt>
                <c:pt idx="3">
                  <c:v>-4</c:v>
                </c:pt>
                <c:pt idx="4">
                  <c:v>-4.5</c:v>
                </c:pt>
                <c:pt idx="5">
                  <c:v>-4.4000000000000004</c:v>
                </c:pt>
                <c:pt idx="6">
                  <c:v>-4.5</c:v>
                </c:pt>
                <c:pt idx="7">
                  <c:v>-3.5</c:v>
                </c:pt>
                <c:pt idx="8">
                  <c:v>-2</c:v>
                </c:pt>
                <c:pt idx="9">
                  <c:v>-1</c:v>
                </c:pt>
                <c:pt idx="10">
                  <c:v>1.5</c:v>
                </c:pt>
                <c:pt idx="11">
                  <c:v>2.5</c:v>
                </c:pt>
                <c:pt idx="12">
                  <c:v>4.5</c:v>
                </c:pt>
                <c:pt idx="13">
                  <c:v>5.5</c:v>
                </c:pt>
                <c:pt idx="14">
                  <c:v>5.5</c:v>
                </c:pt>
                <c:pt idx="15">
                  <c:v>5.5</c:v>
                </c:pt>
                <c:pt idx="16">
                  <c:v>5</c:v>
                </c:pt>
                <c:pt idx="17">
                  <c:v>3.5</c:v>
                </c:pt>
                <c:pt idx="18">
                  <c:v>2.5</c:v>
                </c:pt>
                <c:pt idx="19">
                  <c:v>0</c:v>
                </c:pt>
              </c:numCache>
            </c:numRef>
          </c:xVal>
          <c:yVal>
            <c:numRef>
              <c:f>Hoja1!$A$2:$A$21</c:f>
              <c:numCache>
                <c:formatCode>General</c:formatCode>
                <c:ptCount val="20"/>
                <c:pt idx="0">
                  <c:v>0</c:v>
                </c:pt>
                <c:pt idx="1">
                  <c:v>2</c:v>
                </c:pt>
                <c:pt idx="2">
                  <c:v>5</c:v>
                </c:pt>
                <c:pt idx="3">
                  <c:v>10</c:v>
                </c:pt>
                <c:pt idx="4">
                  <c:v>15</c:v>
                </c:pt>
                <c:pt idx="5">
                  <c:v>20</c:v>
                </c:pt>
                <c:pt idx="6">
                  <c:v>25</c:v>
                </c:pt>
                <c:pt idx="7">
                  <c:v>30</c:v>
                </c:pt>
                <c:pt idx="8">
                  <c:v>35</c:v>
                </c:pt>
                <c:pt idx="9">
                  <c:v>40</c:v>
                </c:pt>
                <c:pt idx="10">
                  <c:v>40</c:v>
                </c:pt>
                <c:pt idx="11">
                  <c:v>35</c:v>
                </c:pt>
                <c:pt idx="12">
                  <c:v>30</c:v>
                </c:pt>
                <c:pt idx="13">
                  <c:v>25</c:v>
                </c:pt>
                <c:pt idx="14">
                  <c:v>20</c:v>
                </c:pt>
                <c:pt idx="15">
                  <c:v>15</c:v>
                </c:pt>
                <c:pt idx="16">
                  <c:v>10</c:v>
                </c:pt>
                <c:pt idx="17">
                  <c:v>5</c:v>
                </c:pt>
                <c:pt idx="18">
                  <c:v>2</c:v>
                </c:pt>
                <c:pt idx="19">
                  <c:v>0</c:v>
                </c:pt>
              </c:numCache>
            </c:numRef>
          </c:yVal>
          <c:smooth val="0"/>
          <c:extLst>
            <c:ext xmlns:c16="http://schemas.microsoft.com/office/drawing/2014/chart" uri="{C3380CC4-5D6E-409C-BE32-E72D297353CC}">
              <c16:uniqueId val="{00000000-2986-46BC-8AF4-0D05B579C1AB}"/>
            </c:ext>
          </c:extLst>
        </c:ser>
        <c:ser>
          <c:idx val="2"/>
          <c:order val="1"/>
          <c:tx>
            <c:v>Sensor simulado</c:v>
          </c:tx>
          <c:spPr>
            <a:ln>
              <a:solidFill>
                <a:schemeClr val="tx2">
                  <a:lumMod val="60000"/>
                  <a:lumOff val="40000"/>
                </a:schemeClr>
              </a:solidFill>
            </a:ln>
          </c:spPr>
          <c:marker>
            <c:symbol val="none"/>
          </c:marker>
          <c:xVal>
            <c:numRef>
              <c:f>Hoja1!$G$2:$G$9</c:f>
              <c:numCache>
                <c:formatCode>General</c:formatCode>
                <c:ptCount val="8"/>
                <c:pt idx="0">
                  <c:v>0</c:v>
                </c:pt>
                <c:pt idx="1">
                  <c:v>5</c:v>
                </c:pt>
                <c:pt idx="2">
                  <c:v>8.1</c:v>
                </c:pt>
                <c:pt idx="3">
                  <c:v>4.2919999999999998</c:v>
                </c:pt>
                <c:pt idx="4">
                  <c:v>-3.097</c:v>
                </c:pt>
                <c:pt idx="5">
                  <c:v>-6.87</c:v>
                </c:pt>
                <c:pt idx="6">
                  <c:v>-4.3</c:v>
                </c:pt>
                <c:pt idx="7">
                  <c:v>0</c:v>
                </c:pt>
              </c:numCache>
            </c:numRef>
          </c:xVal>
          <c:yVal>
            <c:numRef>
              <c:f>Hoja1!$F$2:$F$9</c:f>
              <c:numCache>
                <c:formatCode>General</c:formatCode>
                <c:ptCount val="8"/>
                <c:pt idx="0">
                  <c:v>0</c:v>
                </c:pt>
                <c:pt idx="1">
                  <c:v>25</c:v>
                </c:pt>
                <c:pt idx="2">
                  <c:v>39.201999999999998</c:v>
                </c:pt>
                <c:pt idx="3">
                  <c:v>39.768999999999998</c:v>
                </c:pt>
                <c:pt idx="4">
                  <c:v>39.880000000000003</c:v>
                </c:pt>
                <c:pt idx="5">
                  <c:v>39.423000000000002</c:v>
                </c:pt>
                <c:pt idx="6">
                  <c:v>25</c:v>
                </c:pt>
                <c:pt idx="7">
                  <c:v>0</c:v>
                </c:pt>
              </c:numCache>
            </c:numRef>
          </c:yVal>
          <c:smooth val="0"/>
          <c:extLst>
            <c:ext xmlns:c16="http://schemas.microsoft.com/office/drawing/2014/chart" uri="{C3380CC4-5D6E-409C-BE32-E72D297353CC}">
              <c16:uniqueId val="{00000001-2986-46BC-8AF4-0D05B579C1AB}"/>
            </c:ext>
          </c:extLst>
        </c:ser>
        <c:dLbls>
          <c:showLegendKey val="0"/>
          <c:showVal val="0"/>
          <c:showCatName val="0"/>
          <c:showSerName val="0"/>
          <c:showPercent val="0"/>
          <c:showBubbleSize val="0"/>
        </c:dLbls>
        <c:axId val="224604160"/>
        <c:axId val="224607232"/>
      </c:scatterChart>
      <c:valAx>
        <c:axId val="224604160"/>
        <c:scaling>
          <c:orientation val="minMax"/>
        </c:scaling>
        <c:delete val="0"/>
        <c:axPos val="b"/>
        <c:majorGridlines/>
        <c:title>
          <c:tx>
            <c:rich>
              <a:bodyPr/>
              <a:lstStyle/>
              <a:p>
                <a:pPr>
                  <a:defRPr sz="1200"/>
                </a:pPr>
                <a:r>
                  <a:rPr lang="es-ES" sz="1200"/>
                  <a:t>cm</a:t>
                </a:r>
              </a:p>
            </c:rich>
          </c:tx>
          <c:overlay val="0"/>
        </c:title>
        <c:numFmt formatCode="General" sourceLinked="1"/>
        <c:majorTickMark val="out"/>
        <c:minorTickMark val="none"/>
        <c:tickLblPos val="nextTo"/>
        <c:crossAx val="224607232"/>
        <c:crosses val="autoZero"/>
        <c:crossBetween val="midCat"/>
        <c:majorUnit val="2"/>
      </c:valAx>
      <c:valAx>
        <c:axId val="224607232"/>
        <c:scaling>
          <c:orientation val="minMax"/>
          <c:max val="45"/>
        </c:scaling>
        <c:delete val="0"/>
        <c:axPos val="l"/>
        <c:majorGridlines/>
        <c:title>
          <c:tx>
            <c:rich>
              <a:bodyPr rot="-5400000" vert="horz"/>
              <a:lstStyle/>
              <a:p>
                <a:pPr>
                  <a:defRPr sz="1200"/>
                </a:pPr>
                <a:r>
                  <a:rPr lang="es-ES" sz="1200"/>
                  <a:t>cm</a:t>
                </a:r>
              </a:p>
            </c:rich>
          </c:tx>
          <c:overlay val="0"/>
        </c:title>
        <c:numFmt formatCode="General" sourceLinked="1"/>
        <c:majorTickMark val="out"/>
        <c:minorTickMark val="none"/>
        <c:tickLblPos val="low"/>
        <c:txPr>
          <a:bodyPr rot="0" vert="horz" anchor="ctr" anchorCtr="1"/>
          <a:lstStyle/>
          <a:p>
            <a:pPr>
              <a:defRPr/>
            </a:pPr>
            <a:endParaRPr lang="es-ES"/>
          </a:p>
        </c:txPr>
        <c:crossAx val="224604160"/>
        <c:crossesAt val="0"/>
        <c:crossBetween val="midCat"/>
      </c:valAx>
    </c:plotArea>
    <c:legend>
      <c:legendPos val="r"/>
      <c:layout>
        <c:manualLayout>
          <c:xMode val="edge"/>
          <c:yMode val="edge"/>
          <c:x val="0.68296318949034762"/>
          <c:y val="0.80049750940575148"/>
          <c:w val="0.27255093439690797"/>
          <c:h val="0.12223901578866109"/>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2006"/>
</file>

<file path=customXml/itemProps1.xml><?xml version="1.0" encoding="utf-8"?>
<ds:datastoreItem xmlns:ds="http://schemas.openxmlformats.org/officeDocument/2006/customXml" ds:itemID="{7AFC1F10-EAAB-4267-A306-05256E729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0</Pages>
  <Words>26122</Words>
  <Characters>143674</Characters>
  <Application>Microsoft Office Word</Application>
  <DocSecurity>0</DocSecurity>
  <Lines>1197</Lines>
  <Paragraphs>338</Paragraphs>
  <ScaleCrop>false</ScaleCrop>
  <HeadingPairs>
    <vt:vector size="2" baseType="variant">
      <vt:variant>
        <vt:lpstr>Título</vt:lpstr>
      </vt:variant>
      <vt:variant>
        <vt:i4>1</vt:i4>
      </vt:variant>
    </vt:vector>
  </HeadingPairs>
  <TitlesOfParts>
    <vt:vector size="1" baseType="lpstr">
      <vt:lpstr>TFM</vt:lpstr>
    </vt:vector>
  </TitlesOfParts>
  <Company>Escola de Enxeñería Industrial</Company>
  <LinksUpToDate>false</LinksUpToDate>
  <CharactersWithSpaces>16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M</dc:title>
  <dc:creator>David</dc:creator>
  <cp:lastModifiedBy>David Casal Freire</cp:lastModifiedBy>
  <cp:revision>4</cp:revision>
  <cp:lastPrinted>2019-06-30T21:12:00Z</cp:lastPrinted>
  <dcterms:created xsi:type="dcterms:W3CDTF">2019-06-30T20:56:00Z</dcterms:created>
  <dcterms:modified xsi:type="dcterms:W3CDTF">2019-06-3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b1f79a4-e6e0-3486-953b-6db867017124</vt:lpwstr>
  </property>
</Properties>
</file>